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7EC9E2" w14:textId="3865B76D" w:rsidR="000C0E0A" w:rsidRPr="00A435C0" w:rsidRDefault="00FD65D4" w:rsidP="000C0E0A">
      <w:pPr>
        <w:pStyle w:val="1"/>
        <w:spacing w:before="0" w:after="0" w:line="360" w:lineRule="auto"/>
        <w:jc w:val="left"/>
        <w:rPr>
          <w:rFonts w:ascii="Times New Roman" w:eastAsia="仿宋_GB2312" w:hAnsi="Times New Roman" w:cs="Times New Roman"/>
          <w:sz w:val="36"/>
          <w:szCs w:val="36"/>
        </w:rPr>
      </w:pPr>
      <w:r w:rsidRPr="00A435C0">
        <w:rPr>
          <w:rFonts w:ascii="Times New Roman" w:eastAsia="仿宋_GB2312" w:hAnsi="Times New Roman" w:cs="Times New Roman"/>
          <w:sz w:val="36"/>
          <w:szCs w:val="36"/>
        </w:rPr>
        <w:fldChar w:fldCharType="begin">
          <w:fldData xml:space="preserve">ZQBKAHoAdABYAFYAMQBzAEcAMQBVAFcAbgBtAHMANwA5AHUAUQAyAHUAMgBRAHQASwBsAFUAVwBD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</w:fldData>
        </w:fldChar>
      </w:r>
      <w:r w:rsidRPr="00A435C0">
        <w:rPr>
          <w:rFonts w:ascii="Times New Roman" w:eastAsia="仿宋_GB2312" w:hAnsi="Times New Roman" w:cs="Times New Roman"/>
          <w:sz w:val="36"/>
          <w:szCs w:val="36"/>
        </w:rPr>
        <w:instrText>ADDIN CNKISM.UserStyle</w:instrText>
      </w:r>
      <w:r w:rsidR="00000000">
        <w:rPr>
          <w:rFonts w:ascii="Times New Roman" w:eastAsia="仿宋_GB2312" w:hAnsi="Times New Roman" w:cs="Times New Roman"/>
          <w:sz w:val="36"/>
          <w:szCs w:val="36"/>
        </w:rPr>
      </w:r>
      <w:r w:rsidR="00000000">
        <w:rPr>
          <w:rFonts w:ascii="Times New Roman" w:eastAsia="仿宋_GB2312" w:hAnsi="Times New Roman" w:cs="Times New Roman"/>
          <w:sz w:val="36"/>
          <w:szCs w:val="36"/>
        </w:rPr>
        <w:fldChar w:fldCharType="separate"/>
      </w:r>
      <w:r w:rsidRPr="00A435C0">
        <w:rPr>
          <w:rFonts w:ascii="Times New Roman" w:eastAsia="仿宋_GB2312" w:hAnsi="Times New Roman" w:cs="Times New Roman"/>
          <w:sz w:val="36"/>
          <w:szCs w:val="36"/>
        </w:rPr>
        <w:fldChar w:fldCharType="end"/>
      </w:r>
      <w:r w:rsidR="000C0E0A" w:rsidRPr="00A435C0">
        <w:rPr>
          <w:rFonts w:ascii="Times New Roman" w:eastAsia="仿宋_GB2312" w:hAnsi="Times New Roman" w:cs="Times New Roman" w:hint="eastAsia"/>
          <w:sz w:val="36"/>
          <w:szCs w:val="36"/>
        </w:rPr>
        <w:t>中亚造山带南缘蛇绿岩研究现状与展望</w:t>
      </w:r>
    </w:p>
    <w:p w14:paraId="08AFCDEF" w14:textId="0A5690BB" w:rsidR="000C0E0A" w:rsidRPr="00A435C0" w:rsidRDefault="000C0E0A" w:rsidP="000C0E0A">
      <w:pPr>
        <w:keepNext/>
        <w:widowControl/>
        <w:jc w:val="left"/>
        <w:rPr>
          <w:rFonts w:asciiTheme="majorHAnsi" w:eastAsia="黑体" w:hAnsiTheme="majorHAnsi" w:cstheme="majorBidi"/>
          <w:kern w:val="0"/>
          <w:sz w:val="20"/>
          <w:szCs w:val="20"/>
        </w:rPr>
      </w:pPr>
      <w:r w:rsidRPr="00A435C0">
        <w:rPr>
          <w:rFonts w:ascii="Times New Roman" w:eastAsia="仿宋_GB2312" w:hAnsi="Times New Roman" w:hint="eastAsia"/>
        </w:rPr>
        <w:t>敖松坚等</w:t>
      </w:r>
    </w:p>
    <w:p w14:paraId="3D80A0BB" w14:textId="77777777" w:rsidR="000C0E0A" w:rsidRPr="00A435C0" w:rsidRDefault="000C0E0A" w:rsidP="000C0E0A">
      <w:pPr>
        <w:keepNext/>
        <w:widowControl/>
        <w:jc w:val="left"/>
        <w:rPr>
          <w:rFonts w:asciiTheme="majorHAnsi" w:eastAsia="黑体" w:hAnsiTheme="majorHAnsi" w:cstheme="majorBidi"/>
          <w:kern w:val="0"/>
          <w:sz w:val="20"/>
          <w:szCs w:val="20"/>
        </w:rPr>
      </w:pPr>
    </w:p>
    <w:p w14:paraId="2960AA6F" w14:textId="09B30825" w:rsidR="000C0E0A" w:rsidRPr="00A435C0" w:rsidRDefault="000C0E0A" w:rsidP="000C0E0A">
      <w:pPr>
        <w:pStyle w:val="1"/>
        <w:spacing w:before="0" w:after="0" w:line="360" w:lineRule="auto"/>
        <w:jc w:val="left"/>
        <w:rPr>
          <w:rFonts w:ascii="Times New Roman" w:eastAsia="仿宋_GB2312" w:hAnsi="Times New Roman" w:cs="Times New Roman"/>
          <w:sz w:val="36"/>
          <w:szCs w:val="36"/>
        </w:rPr>
      </w:pPr>
      <w:r w:rsidRPr="00A435C0">
        <w:rPr>
          <w:rFonts w:ascii="Times New Roman" w:eastAsia="仿宋_GB2312" w:hAnsi="Times New Roman" w:cs="Times New Roman" w:hint="eastAsia"/>
          <w:sz w:val="36"/>
          <w:szCs w:val="36"/>
        </w:rPr>
        <w:t>附件材料</w:t>
      </w:r>
    </w:p>
    <w:p w14:paraId="7A6B5566" w14:textId="77777777" w:rsidR="000C0E0A" w:rsidRPr="00A435C0" w:rsidRDefault="000C0E0A" w:rsidP="000C0E0A">
      <w:pPr>
        <w:keepNext/>
        <w:widowControl/>
        <w:jc w:val="left"/>
        <w:rPr>
          <w:rFonts w:asciiTheme="majorHAnsi" w:eastAsia="黑体" w:hAnsiTheme="majorHAnsi" w:cstheme="majorBidi"/>
          <w:kern w:val="0"/>
          <w:sz w:val="20"/>
          <w:szCs w:val="20"/>
        </w:rPr>
      </w:pPr>
    </w:p>
    <w:p w14:paraId="10499934" w14:textId="0AA2FA15" w:rsidR="000C0E0A" w:rsidRPr="00A435C0" w:rsidRDefault="000C0E0A" w:rsidP="000C0E0A">
      <w:pPr>
        <w:keepNext/>
        <w:widowControl/>
        <w:jc w:val="left"/>
        <w:rPr>
          <w:rFonts w:asciiTheme="majorHAnsi" w:eastAsia="黑体" w:hAnsiTheme="majorHAnsi" w:cstheme="majorBidi"/>
          <w:kern w:val="0"/>
          <w:sz w:val="20"/>
          <w:szCs w:val="20"/>
        </w:rPr>
      </w:pPr>
      <w:r w:rsidRPr="00A435C0">
        <w:rPr>
          <w:rFonts w:asciiTheme="majorHAnsi" w:eastAsia="黑体" w:hAnsiTheme="majorHAnsi" w:cstheme="majorBidi"/>
          <w:kern w:val="0"/>
          <w:sz w:val="20"/>
          <w:szCs w:val="20"/>
        </w:rPr>
        <w:t>表格</w:t>
      </w:r>
      <w:r w:rsidRPr="00A435C0">
        <w:rPr>
          <w:rFonts w:asciiTheme="majorHAnsi" w:eastAsia="黑体" w:hAnsiTheme="majorHAnsi" w:cstheme="majorBidi"/>
          <w:kern w:val="0"/>
          <w:sz w:val="20"/>
          <w:szCs w:val="20"/>
        </w:rPr>
        <w:t xml:space="preserve"> </w:t>
      </w:r>
      <w:r w:rsidRPr="00A435C0">
        <w:rPr>
          <w:rFonts w:asciiTheme="majorHAnsi" w:eastAsia="黑体" w:hAnsiTheme="majorHAnsi" w:cstheme="majorBidi"/>
          <w:kern w:val="0"/>
          <w:sz w:val="20"/>
          <w:szCs w:val="20"/>
        </w:rPr>
        <w:fldChar w:fldCharType="begin"/>
      </w:r>
      <w:r w:rsidRPr="00A435C0">
        <w:rPr>
          <w:rFonts w:asciiTheme="majorHAnsi" w:eastAsia="黑体" w:hAnsiTheme="majorHAnsi" w:cstheme="majorBidi"/>
          <w:kern w:val="0"/>
          <w:sz w:val="20"/>
          <w:szCs w:val="20"/>
        </w:rPr>
        <w:instrText xml:space="preserve"> SEQ </w:instrText>
      </w:r>
      <w:r w:rsidRPr="00A435C0">
        <w:rPr>
          <w:rFonts w:asciiTheme="majorHAnsi" w:eastAsia="黑体" w:hAnsiTheme="majorHAnsi" w:cstheme="majorBidi"/>
          <w:kern w:val="0"/>
          <w:sz w:val="20"/>
          <w:szCs w:val="20"/>
        </w:rPr>
        <w:instrText>表格</w:instrText>
      </w:r>
      <w:r w:rsidRPr="00A435C0">
        <w:rPr>
          <w:rFonts w:asciiTheme="majorHAnsi" w:eastAsia="黑体" w:hAnsiTheme="majorHAnsi" w:cstheme="majorBidi"/>
          <w:kern w:val="0"/>
          <w:sz w:val="20"/>
          <w:szCs w:val="20"/>
        </w:rPr>
        <w:instrText xml:space="preserve"> \* ARABIC </w:instrText>
      </w:r>
      <w:r w:rsidRPr="00A435C0">
        <w:rPr>
          <w:rFonts w:asciiTheme="majorHAnsi" w:eastAsia="黑体" w:hAnsiTheme="majorHAnsi" w:cstheme="majorBidi"/>
          <w:kern w:val="0"/>
          <w:sz w:val="20"/>
          <w:szCs w:val="20"/>
        </w:rPr>
        <w:fldChar w:fldCharType="separate"/>
      </w:r>
      <w:r w:rsidRPr="00A435C0">
        <w:rPr>
          <w:rFonts w:asciiTheme="majorHAnsi" w:eastAsia="黑体" w:hAnsiTheme="majorHAnsi" w:cstheme="majorBidi"/>
          <w:noProof/>
          <w:kern w:val="0"/>
          <w:sz w:val="20"/>
          <w:szCs w:val="20"/>
        </w:rPr>
        <w:t>1</w:t>
      </w:r>
      <w:r w:rsidRPr="00A435C0">
        <w:rPr>
          <w:rFonts w:asciiTheme="majorHAnsi" w:eastAsia="黑体" w:hAnsiTheme="majorHAnsi" w:cstheme="majorBidi"/>
          <w:kern w:val="0"/>
          <w:sz w:val="20"/>
          <w:szCs w:val="20"/>
        </w:rPr>
        <w:fldChar w:fldCharType="end"/>
      </w:r>
      <w:r w:rsidRPr="00A435C0">
        <w:rPr>
          <w:rFonts w:asciiTheme="majorHAnsi" w:eastAsia="黑体" w:hAnsiTheme="majorHAnsi" w:cstheme="majorBidi"/>
          <w:kern w:val="0"/>
          <w:sz w:val="20"/>
          <w:szCs w:val="20"/>
        </w:rPr>
        <w:t xml:space="preserve"> </w:t>
      </w:r>
      <w:r w:rsidRPr="00A435C0">
        <w:rPr>
          <w:rFonts w:asciiTheme="majorHAnsi" w:eastAsia="黑体" w:hAnsiTheme="majorHAnsi" w:cstheme="majorBidi" w:hint="eastAsia"/>
          <w:kern w:val="0"/>
          <w:sz w:val="20"/>
          <w:szCs w:val="20"/>
        </w:rPr>
        <w:t>中亚造山带南缘主要蛇绿岩基本特征</w:t>
      </w:r>
    </w:p>
    <w:p w14:paraId="728722E0" w14:textId="77777777" w:rsidR="000C0E0A" w:rsidRPr="00A435C0" w:rsidRDefault="000C0E0A" w:rsidP="000C0E0A">
      <w:pPr>
        <w:widowControl/>
        <w:spacing w:line="360" w:lineRule="auto"/>
        <w:ind w:left="480" w:hangingChars="200" w:hanging="480"/>
        <w:jc w:val="center"/>
        <w:rPr>
          <w:rFonts w:ascii="宋体" w:eastAsia="宋体" w:hAnsi="宋体" w:cs="宋体"/>
          <w:kern w:val="0"/>
          <w:sz w:val="24"/>
        </w:rPr>
      </w:pPr>
      <w:r w:rsidRPr="00A435C0">
        <w:rPr>
          <w:rFonts w:ascii="Times New Roman" w:eastAsia="仿宋_GB2312" w:hAnsi="Times New Roman" w:cs="Times New Roman (正文 CS 字体)"/>
          <w:kern w:val="0"/>
          <w:sz w:val="24"/>
        </w:rPr>
        <w:t>Table 1 Basic characteristics of the main ophiolites in the southern margin of the Central Asian Orogenic Belt</w:t>
      </w:r>
    </w:p>
    <w:tbl>
      <w:tblPr>
        <w:tblW w:w="5000" w:type="pct"/>
        <w:tblLook w:val="04A0" w:firstRow="1" w:lastRow="0" w:firstColumn="1" w:lastColumn="0" w:noHBand="0" w:noVBand="1"/>
      </w:tblPr>
      <w:tblGrid>
        <w:gridCol w:w="578"/>
        <w:gridCol w:w="807"/>
        <w:gridCol w:w="1402"/>
        <w:gridCol w:w="8373"/>
        <w:gridCol w:w="2800"/>
      </w:tblGrid>
      <w:tr w:rsidR="000C0E0A" w:rsidRPr="00A435C0" w14:paraId="2C8254DE" w14:textId="77777777" w:rsidTr="000C0E0A">
        <w:trPr>
          <w:trHeight w:val="288"/>
        </w:trPr>
        <w:tc>
          <w:tcPr>
            <w:tcW w:w="496" w:type="pct"/>
            <w:gridSpan w:val="2"/>
            <w:tcBorders>
              <w:top w:val="single" w:sz="8" w:space="0" w:color="7F7F7F"/>
              <w:left w:val="nil"/>
              <w:bottom w:val="single" w:sz="8" w:space="0" w:color="7F7F7F"/>
              <w:right w:val="nil"/>
            </w:tcBorders>
            <w:shd w:val="clear" w:color="auto" w:fill="auto"/>
            <w:vAlign w:val="center"/>
            <w:hideMark/>
          </w:tcPr>
          <w:p w14:paraId="4551D40D" w14:textId="77777777" w:rsidR="000C0E0A" w:rsidRPr="00A435C0" w:rsidRDefault="000C0E0A" w:rsidP="000C0E0A">
            <w:pPr>
              <w:widowControl/>
              <w:spacing w:line="240" w:lineRule="exact"/>
              <w:jc w:val="left"/>
              <w:rPr>
                <w:rFonts w:ascii="等线" w:eastAsia="等线" w:hAnsi="等线" w:cs="宋体"/>
                <w:b/>
                <w:bCs/>
                <w:color w:val="000000"/>
                <w:kern w:val="0"/>
                <w:sz w:val="18"/>
                <w:szCs w:val="18"/>
              </w:rPr>
            </w:pPr>
            <w:r w:rsidRPr="00A435C0">
              <w:rPr>
                <w:rFonts w:ascii="等线" w:eastAsia="等线" w:hAnsi="等线" w:cs="宋体" w:hint="eastAsia"/>
                <w:b/>
                <w:bCs/>
                <w:color w:val="000000"/>
                <w:kern w:val="0"/>
                <w:sz w:val="18"/>
                <w:szCs w:val="18"/>
              </w:rPr>
              <w:t>构造带及蛇绿岩名称</w:t>
            </w:r>
          </w:p>
        </w:tc>
        <w:tc>
          <w:tcPr>
            <w:tcW w:w="502" w:type="pct"/>
            <w:tcBorders>
              <w:top w:val="single" w:sz="8" w:space="0" w:color="7F7F7F"/>
              <w:left w:val="nil"/>
              <w:bottom w:val="single" w:sz="8" w:space="0" w:color="7F7F7F"/>
              <w:right w:val="nil"/>
            </w:tcBorders>
            <w:shd w:val="clear" w:color="auto" w:fill="auto"/>
            <w:vAlign w:val="center"/>
            <w:hideMark/>
          </w:tcPr>
          <w:p w14:paraId="6F40C71E" w14:textId="77777777" w:rsidR="000C0E0A" w:rsidRPr="00A435C0" w:rsidRDefault="000C0E0A" w:rsidP="000C0E0A">
            <w:pPr>
              <w:widowControl/>
              <w:spacing w:line="240" w:lineRule="exact"/>
              <w:jc w:val="left"/>
              <w:rPr>
                <w:rFonts w:ascii="等线" w:eastAsia="等线" w:hAnsi="等线" w:cs="宋体"/>
                <w:b/>
                <w:bCs/>
                <w:color w:val="000000"/>
                <w:kern w:val="0"/>
                <w:sz w:val="18"/>
                <w:szCs w:val="18"/>
              </w:rPr>
            </w:pPr>
            <w:r w:rsidRPr="00A435C0">
              <w:rPr>
                <w:rFonts w:ascii="等线" w:eastAsia="等线" w:hAnsi="等线" w:cs="宋体" w:hint="eastAsia"/>
                <w:b/>
                <w:bCs/>
                <w:color w:val="000000"/>
                <w:kern w:val="0"/>
                <w:sz w:val="18"/>
                <w:szCs w:val="18"/>
              </w:rPr>
              <w:t>经纬度</w:t>
            </w:r>
          </w:p>
        </w:tc>
        <w:tc>
          <w:tcPr>
            <w:tcW w:w="2999" w:type="pct"/>
            <w:tcBorders>
              <w:top w:val="single" w:sz="8" w:space="0" w:color="7F7F7F"/>
              <w:left w:val="nil"/>
              <w:bottom w:val="single" w:sz="8" w:space="0" w:color="7F7F7F"/>
              <w:right w:val="nil"/>
            </w:tcBorders>
            <w:shd w:val="clear" w:color="auto" w:fill="auto"/>
            <w:vAlign w:val="center"/>
            <w:hideMark/>
          </w:tcPr>
          <w:p w14:paraId="2323C648" w14:textId="77777777" w:rsidR="000C0E0A" w:rsidRPr="00A435C0" w:rsidRDefault="000C0E0A" w:rsidP="000C0E0A">
            <w:pPr>
              <w:widowControl/>
              <w:spacing w:line="240" w:lineRule="exact"/>
              <w:jc w:val="left"/>
              <w:rPr>
                <w:rFonts w:ascii="等线" w:eastAsia="等线" w:hAnsi="等线" w:cs="宋体"/>
                <w:b/>
                <w:bCs/>
                <w:color w:val="000000"/>
                <w:kern w:val="0"/>
                <w:sz w:val="18"/>
                <w:szCs w:val="18"/>
              </w:rPr>
            </w:pPr>
            <w:r w:rsidRPr="00A435C0">
              <w:rPr>
                <w:rFonts w:ascii="等线" w:eastAsia="等线" w:hAnsi="等线" w:cs="宋体" w:hint="eastAsia"/>
                <w:b/>
                <w:bCs/>
                <w:color w:val="000000"/>
                <w:kern w:val="0"/>
                <w:sz w:val="18"/>
                <w:szCs w:val="18"/>
              </w:rPr>
              <w:t>形成时代</w:t>
            </w:r>
          </w:p>
        </w:tc>
        <w:tc>
          <w:tcPr>
            <w:tcW w:w="1003" w:type="pct"/>
            <w:tcBorders>
              <w:top w:val="single" w:sz="8" w:space="0" w:color="7F7F7F"/>
              <w:left w:val="nil"/>
              <w:bottom w:val="single" w:sz="8" w:space="0" w:color="7F7F7F"/>
              <w:right w:val="nil"/>
            </w:tcBorders>
            <w:shd w:val="clear" w:color="auto" w:fill="auto"/>
            <w:vAlign w:val="center"/>
            <w:hideMark/>
          </w:tcPr>
          <w:p w14:paraId="2E7A7FB7" w14:textId="77777777" w:rsidR="000C0E0A" w:rsidRPr="00A435C0" w:rsidRDefault="000C0E0A" w:rsidP="000C0E0A">
            <w:pPr>
              <w:widowControl/>
              <w:spacing w:line="240" w:lineRule="exact"/>
              <w:jc w:val="left"/>
              <w:rPr>
                <w:rFonts w:ascii="等线" w:eastAsia="等线" w:hAnsi="等线" w:cs="宋体"/>
                <w:b/>
                <w:bCs/>
                <w:color w:val="000000"/>
                <w:kern w:val="0"/>
                <w:sz w:val="18"/>
                <w:szCs w:val="18"/>
              </w:rPr>
            </w:pPr>
            <w:r w:rsidRPr="00A435C0">
              <w:rPr>
                <w:rFonts w:ascii="等线" w:eastAsia="等线" w:hAnsi="等线" w:cs="宋体" w:hint="eastAsia"/>
                <w:b/>
                <w:bCs/>
                <w:color w:val="000000"/>
                <w:kern w:val="0"/>
                <w:sz w:val="18"/>
                <w:szCs w:val="18"/>
              </w:rPr>
              <w:t>形成环境</w:t>
            </w:r>
          </w:p>
        </w:tc>
      </w:tr>
      <w:tr w:rsidR="000C0E0A" w:rsidRPr="00A435C0" w14:paraId="2511DC1C" w14:textId="77777777" w:rsidTr="000C0E0A">
        <w:trPr>
          <w:trHeight w:val="288"/>
        </w:trPr>
        <w:tc>
          <w:tcPr>
            <w:tcW w:w="5000" w:type="pct"/>
            <w:gridSpan w:val="5"/>
            <w:tcBorders>
              <w:top w:val="single" w:sz="8" w:space="0" w:color="7F7F7F"/>
              <w:left w:val="nil"/>
              <w:bottom w:val="single" w:sz="8" w:space="0" w:color="7F7F7F"/>
              <w:right w:val="nil"/>
            </w:tcBorders>
            <w:shd w:val="clear" w:color="auto" w:fill="auto"/>
            <w:vAlign w:val="center"/>
            <w:hideMark/>
          </w:tcPr>
          <w:p w14:paraId="1EFE83C5" w14:textId="77777777" w:rsidR="000C0E0A" w:rsidRPr="00A435C0" w:rsidRDefault="000C0E0A" w:rsidP="000C0E0A">
            <w:pPr>
              <w:widowControl/>
              <w:spacing w:line="240" w:lineRule="exact"/>
              <w:jc w:val="left"/>
              <w:rPr>
                <w:rFonts w:ascii="等线" w:eastAsia="等线" w:hAnsi="等线" w:cs="宋体"/>
                <w:b/>
                <w:bCs/>
                <w:color w:val="000000"/>
                <w:kern w:val="0"/>
                <w:sz w:val="18"/>
                <w:szCs w:val="18"/>
              </w:rPr>
            </w:pPr>
            <w:r w:rsidRPr="00A435C0">
              <w:rPr>
                <w:rFonts w:ascii="等线" w:eastAsia="等线" w:hAnsi="等线" w:cs="宋体" w:hint="eastAsia"/>
                <w:b/>
                <w:bCs/>
                <w:color w:val="000000"/>
                <w:kern w:val="0"/>
                <w:sz w:val="18"/>
                <w:szCs w:val="18"/>
              </w:rPr>
              <w:t>西准噶尔造山带蛇绿岩</w:t>
            </w:r>
          </w:p>
        </w:tc>
      </w:tr>
      <w:tr w:rsidR="000C0E0A" w:rsidRPr="00A435C0" w14:paraId="7E6BB71F" w14:textId="77777777" w:rsidTr="000C0E0A">
        <w:trPr>
          <w:trHeight w:val="288"/>
        </w:trPr>
        <w:tc>
          <w:tcPr>
            <w:tcW w:w="496" w:type="pct"/>
            <w:gridSpan w:val="2"/>
            <w:tcBorders>
              <w:top w:val="single" w:sz="8" w:space="0" w:color="7F7F7F"/>
              <w:left w:val="nil"/>
              <w:bottom w:val="single" w:sz="8" w:space="0" w:color="7F7F7F"/>
              <w:right w:val="nil"/>
            </w:tcBorders>
            <w:shd w:val="clear" w:color="auto" w:fill="auto"/>
            <w:vAlign w:val="center"/>
            <w:hideMark/>
          </w:tcPr>
          <w:p w14:paraId="3935D2D9"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塔城北蛇绿岩</w:t>
            </w:r>
          </w:p>
        </w:tc>
        <w:tc>
          <w:tcPr>
            <w:tcW w:w="502" w:type="pct"/>
            <w:tcBorders>
              <w:top w:val="nil"/>
              <w:left w:val="nil"/>
              <w:bottom w:val="nil"/>
              <w:right w:val="nil"/>
            </w:tcBorders>
            <w:shd w:val="clear" w:color="auto" w:fill="auto"/>
            <w:vAlign w:val="center"/>
            <w:hideMark/>
          </w:tcPr>
          <w:p w14:paraId="60E69CE8"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 xml:space="preserve"> </w:t>
            </w:r>
          </w:p>
        </w:tc>
        <w:tc>
          <w:tcPr>
            <w:tcW w:w="2999" w:type="pct"/>
            <w:tcBorders>
              <w:top w:val="nil"/>
              <w:left w:val="nil"/>
              <w:bottom w:val="nil"/>
              <w:right w:val="nil"/>
            </w:tcBorders>
            <w:shd w:val="clear" w:color="auto" w:fill="auto"/>
            <w:vAlign w:val="center"/>
            <w:hideMark/>
          </w:tcPr>
          <w:p w14:paraId="0A1E5477" w14:textId="35E52B4A"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SHRIMP年龄478.3±3.3Ma</w:t>
            </w:r>
            <w:r w:rsidR="00FA4B34" w:rsidRPr="00A435C0">
              <w:rPr>
                <w:rFonts w:ascii="等线" w:eastAsia="等线" w:hAnsi="等线" w:cs="宋体"/>
                <w:color w:val="000000"/>
                <w:kern w:val="0"/>
                <w:sz w:val="18"/>
                <w:szCs w:val="18"/>
              </w:rPr>
              <w:fldChar w:fldCharType="begin"/>
            </w:r>
            <w:r w:rsidR="00FA4B34" w:rsidRPr="00A435C0">
              <w:rPr>
                <w:rFonts w:ascii="等线" w:eastAsia="等线" w:hAnsi="等线" w:cs="宋体"/>
                <w:color w:val="000000"/>
                <w:kern w:val="0"/>
                <w:sz w:val="18"/>
                <w:szCs w:val="18"/>
              </w:rPr>
              <w:instrText xml:space="preserve"> ADDIN NE.Ref.{48BA71FB-CF9A-4ADF-AAFB-54132EA1EB39}</w:instrText>
            </w:r>
            <w:r w:rsidR="00FA4B34" w:rsidRPr="00A435C0">
              <w:rPr>
                <w:rFonts w:ascii="等线" w:eastAsia="等线" w:hAnsi="等线" w:cs="宋体"/>
                <w:color w:val="000000"/>
                <w:kern w:val="0"/>
                <w:sz w:val="18"/>
                <w:szCs w:val="18"/>
              </w:rPr>
              <w:fldChar w:fldCharType="separate"/>
            </w:r>
            <w:r w:rsidR="00FA4B34" w:rsidRPr="00A435C0">
              <w:rPr>
                <w:rFonts w:ascii="等线" w:eastAsia="等线" w:cs="等线"/>
                <w:color w:val="000000"/>
                <w:kern w:val="0"/>
                <w:sz w:val="18"/>
                <w:szCs w:val="18"/>
              </w:rPr>
              <w:t>(</w:t>
            </w:r>
            <w:r w:rsidR="00FA4B34" w:rsidRPr="00A435C0">
              <w:rPr>
                <w:rFonts w:ascii="等线" w:eastAsia="等线" w:cs="等线" w:hint="eastAsia"/>
                <w:color w:val="000000"/>
                <w:kern w:val="0"/>
                <w:sz w:val="18"/>
                <w:szCs w:val="18"/>
              </w:rPr>
              <w:t>朱永峰等</w:t>
            </w:r>
            <w:r w:rsidR="00FA4B34" w:rsidRPr="00A435C0">
              <w:rPr>
                <w:rFonts w:ascii="等线" w:eastAsia="等线" w:cs="等线"/>
                <w:color w:val="000000"/>
                <w:kern w:val="0"/>
                <w:sz w:val="18"/>
                <w:szCs w:val="18"/>
              </w:rPr>
              <w:t>,2006)</w:t>
            </w:r>
            <w:r w:rsidR="00FA4B34" w:rsidRPr="00A435C0">
              <w:rPr>
                <w:rFonts w:ascii="等线" w:eastAsia="等线" w:hAnsi="等线" w:cs="宋体"/>
                <w:color w:val="000000"/>
                <w:kern w:val="0"/>
                <w:sz w:val="18"/>
                <w:szCs w:val="18"/>
              </w:rPr>
              <w:fldChar w:fldCharType="end"/>
            </w:r>
            <w:r w:rsidR="00FD65D4" w:rsidRPr="00A435C0">
              <w:rPr>
                <w:rFonts w:ascii="等线" w:eastAsia="等线" w:hAnsi="等线" w:cs="宋体"/>
                <w:color w:val="000000"/>
                <w:kern w:val="0"/>
                <w:sz w:val="18"/>
                <w:szCs w:val="18"/>
              </w:rPr>
              <w:t xml:space="preserve"> </w:t>
            </w:r>
          </w:p>
        </w:tc>
        <w:tc>
          <w:tcPr>
            <w:tcW w:w="1003" w:type="pct"/>
            <w:tcBorders>
              <w:top w:val="nil"/>
              <w:left w:val="nil"/>
              <w:bottom w:val="nil"/>
              <w:right w:val="nil"/>
            </w:tcBorders>
            <w:shd w:val="clear" w:color="auto" w:fill="auto"/>
            <w:vAlign w:val="center"/>
            <w:hideMark/>
          </w:tcPr>
          <w:p w14:paraId="489B0716"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r>
      <w:tr w:rsidR="000C0E0A" w:rsidRPr="00A435C0" w14:paraId="0AD7AABF" w14:textId="77777777" w:rsidTr="000C0E0A">
        <w:trPr>
          <w:trHeight w:val="840"/>
        </w:trPr>
        <w:tc>
          <w:tcPr>
            <w:tcW w:w="496" w:type="pct"/>
            <w:gridSpan w:val="2"/>
            <w:tcBorders>
              <w:top w:val="single" w:sz="8" w:space="0" w:color="7F7F7F"/>
              <w:left w:val="nil"/>
              <w:bottom w:val="single" w:sz="8" w:space="0" w:color="7F7F7F"/>
              <w:right w:val="nil"/>
            </w:tcBorders>
            <w:shd w:val="clear" w:color="auto" w:fill="auto"/>
            <w:vAlign w:val="center"/>
            <w:hideMark/>
          </w:tcPr>
          <w:p w14:paraId="055D2231"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查干陶勒盖蛇绿岩</w:t>
            </w:r>
          </w:p>
        </w:tc>
        <w:tc>
          <w:tcPr>
            <w:tcW w:w="502" w:type="pct"/>
            <w:tcBorders>
              <w:top w:val="single" w:sz="8" w:space="0" w:color="7F7F7F"/>
              <w:left w:val="nil"/>
              <w:bottom w:val="single" w:sz="8" w:space="0" w:color="7F7F7F"/>
              <w:right w:val="nil"/>
            </w:tcBorders>
            <w:shd w:val="clear" w:color="auto" w:fill="auto"/>
            <w:vAlign w:val="center"/>
            <w:hideMark/>
          </w:tcPr>
          <w:p w14:paraId="60F56413"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6°33′00″N，85°12′00″E</w:t>
            </w:r>
          </w:p>
        </w:tc>
        <w:tc>
          <w:tcPr>
            <w:tcW w:w="2999" w:type="pct"/>
            <w:tcBorders>
              <w:top w:val="single" w:sz="8" w:space="0" w:color="7F7F7F"/>
              <w:left w:val="nil"/>
              <w:bottom w:val="single" w:sz="8" w:space="0" w:color="7F7F7F"/>
              <w:right w:val="nil"/>
            </w:tcBorders>
            <w:shd w:val="clear" w:color="auto" w:fill="auto"/>
            <w:vAlign w:val="center"/>
            <w:hideMark/>
          </w:tcPr>
          <w:p w14:paraId="410D2889" w14:textId="02E4F2B5"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锆石LA-ICP-MS年龄 519Ma ±3Ma</w:t>
            </w:r>
            <w:r w:rsidR="00FA4B34" w:rsidRPr="00A435C0">
              <w:rPr>
                <w:rFonts w:ascii="等线" w:eastAsia="等线" w:hAnsi="等线" w:cs="宋体"/>
                <w:color w:val="000000"/>
                <w:kern w:val="0"/>
                <w:sz w:val="18"/>
                <w:szCs w:val="18"/>
              </w:rPr>
              <w:fldChar w:fldCharType="begin"/>
            </w:r>
            <w:r w:rsidR="00FA4B34" w:rsidRPr="00A435C0">
              <w:rPr>
                <w:rFonts w:ascii="等线" w:eastAsia="等线" w:hAnsi="等线" w:cs="宋体"/>
                <w:color w:val="000000"/>
                <w:kern w:val="0"/>
                <w:sz w:val="18"/>
                <w:szCs w:val="18"/>
              </w:rPr>
              <w:instrText xml:space="preserve"> ADDIN NE.Ref.{A2A79877-B14B-4D0B-9CC2-62068CA3AC7E}</w:instrText>
            </w:r>
            <w:r w:rsidR="00FA4B34" w:rsidRPr="00A435C0">
              <w:rPr>
                <w:rFonts w:ascii="等线" w:eastAsia="等线" w:hAnsi="等线" w:cs="宋体"/>
                <w:color w:val="000000"/>
                <w:kern w:val="0"/>
                <w:sz w:val="18"/>
                <w:szCs w:val="18"/>
              </w:rPr>
              <w:fldChar w:fldCharType="separate"/>
            </w:r>
            <w:r w:rsidR="00FA4B34" w:rsidRPr="00A435C0">
              <w:rPr>
                <w:rFonts w:ascii="等线" w:eastAsia="等线" w:cs="等线"/>
                <w:color w:val="000000"/>
                <w:kern w:val="0"/>
                <w:sz w:val="18"/>
                <w:szCs w:val="18"/>
              </w:rPr>
              <w:t>(</w:t>
            </w:r>
            <w:r w:rsidR="00FA4B34" w:rsidRPr="00A435C0">
              <w:rPr>
                <w:rFonts w:ascii="等线" w:eastAsia="等线" w:cs="等线" w:hint="eastAsia"/>
                <w:color w:val="000000"/>
                <w:kern w:val="0"/>
                <w:sz w:val="18"/>
                <w:szCs w:val="18"/>
              </w:rPr>
              <w:t>赵磊等</w:t>
            </w:r>
            <w:r w:rsidR="00FA4B34" w:rsidRPr="00A435C0">
              <w:rPr>
                <w:rFonts w:ascii="等线" w:eastAsia="等线" w:cs="等线"/>
                <w:color w:val="000000"/>
                <w:kern w:val="0"/>
                <w:sz w:val="18"/>
                <w:szCs w:val="18"/>
              </w:rPr>
              <w:t>,2013)</w:t>
            </w:r>
            <w:r w:rsidR="00FA4B34"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30D8DE5F"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 xml:space="preserve">　</w:t>
            </w:r>
          </w:p>
        </w:tc>
      </w:tr>
      <w:tr w:rsidR="000C0E0A" w:rsidRPr="00A435C0" w14:paraId="3EB40150" w14:textId="77777777" w:rsidTr="000C0E0A">
        <w:trPr>
          <w:trHeight w:val="840"/>
        </w:trPr>
        <w:tc>
          <w:tcPr>
            <w:tcW w:w="496" w:type="pct"/>
            <w:gridSpan w:val="2"/>
            <w:tcBorders>
              <w:top w:val="single" w:sz="8" w:space="0" w:color="7F7F7F"/>
              <w:left w:val="nil"/>
              <w:bottom w:val="single" w:sz="8" w:space="0" w:color="7F7F7F"/>
              <w:right w:val="nil"/>
            </w:tcBorders>
            <w:shd w:val="clear" w:color="auto" w:fill="auto"/>
            <w:vAlign w:val="center"/>
            <w:hideMark/>
          </w:tcPr>
          <w:p w14:paraId="0EBE18C3"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和布克赛尔蛇绿岩</w:t>
            </w:r>
          </w:p>
        </w:tc>
        <w:tc>
          <w:tcPr>
            <w:tcW w:w="502" w:type="pct"/>
            <w:tcBorders>
              <w:top w:val="nil"/>
              <w:left w:val="nil"/>
              <w:bottom w:val="nil"/>
              <w:right w:val="nil"/>
            </w:tcBorders>
            <w:shd w:val="clear" w:color="auto" w:fill="auto"/>
            <w:vAlign w:val="center"/>
            <w:hideMark/>
          </w:tcPr>
          <w:p w14:paraId="2DC8AD3C"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6°48′00″N，85°31′00″E</w:t>
            </w:r>
          </w:p>
        </w:tc>
        <w:tc>
          <w:tcPr>
            <w:tcW w:w="2999" w:type="pct"/>
            <w:tcBorders>
              <w:top w:val="nil"/>
              <w:left w:val="nil"/>
              <w:bottom w:val="nil"/>
              <w:right w:val="nil"/>
            </w:tcBorders>
            <w:shd w:val="clear" w:color="auto" w:fill="auto"/>
            <w:vAlign w:val="center"/>
            <w:hideMark/>
          </w:tcPr>
          <w:p w14:paraId="06AA99B6" w14:textId="1B5C2470"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锆石LA-ICP-MS年龄 484 ± 3Ma</w:t>
            </w:r>
            <w:r w:rsidR="00FA4B34" w:rsidRPr="00A435C0">
              <w:rPr>
                <w:rFonts w:ascii="等线" w:eastAsia="等线" w:hAnsi="等线" w:cs="宋体"/>
                <w:color w:val="000000"/>
                <w:kern w:val="0"/>
                <w:sz w:val="18"/>
                <w:szCs w:val="18"/>
              </w:rPr>
              <w:fldChar w:fldCharType="begin"/>
            </w:r>
            <w:r w:rsidR="00FA4B34" w:rsidRPr="00A435C0">
              <w:rPr>
                <w:rFonts w:ascii="等线" w:eastAsia="等线" w:hAnsi="等线" w:cs="宋体"/>
                <w:color w:val="000000"/>
                <w:kern w:val="0"/>
                <w:sz w:val="18"/>
                <w:szCs w:val="18"/>
              </w:rPr>
              <w:instrText xml:space="preserve"> ADDIN NE.Ref.{1E66A159-A878-4927-AD1E-F7CF450D4072}</w:instrText>
            </w:r>
            <w:r w:rsidR="00FA4B34" w:rsidRPr="00A435C0">
              <w:rPr>
                <w:rFonts w:ascii="等线" w:eastAsia="等线" w:hAnsi="等线" w:cs="宋体"/>
                <w:color w:val="000000"/>
                <w:kern w:val="0"/>
                <w:sz w:val="18"/>
                <w:szCs w:val="18"/>
              </w:rPr>
              <w:fldChar w:fldCharType="separate"/>
            </w:r>
            <w:r w:rsidR="00FA4B34" w:rsidRPr="00A435C0">
              <w:rPr>
                <w:rFonts w:ascii="等线" w:eastAsia="等线" w:cs="等线"/>
                <w:color w:val="000000"/>
                <w:kern w:val="0"/>
                <w:sz w:val="18"/>
                <w:szCs w:val="18"/>
              </w:rPr>
              <w:t>(</w:t>
            </w:r>
            <w:r w:rsidR="00FA4B34" w:rsidRPr="00A435C0">
              <w:rPr>
                <w:rFonts w:ascii="等线" w:eastAsia="等线" w:cs="等线" w:hint="eastAsia"/>
                <w:color w:val="000000"/>
                <w:kern w:val="0"/>
                <w:sz w:val="18"/>
                <w:szCs w:val="18"/>
              </w:rPr>
              <w:t>都厚远等</w:t>
            </w:r>
            <w:r w:rsidR="00FA4B34" w:rsidRPr="00A435C0">
              <w:rPr>
                <w:rFonts w:ascii="等线" w:eastAsia="等线" w:cs="等线"/>
                <w:color w:val="000000"/>
                <w:kern w:val="0"/>
                <w:sz w:val="18"/>
                <w:szCs w:val="18"/>
              </w:rPr>
              <w:t>,2017)</w:t>
            </w:r>
            <w:r w:rsidR="00FA4B34"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59D79676"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r>
      <w:tr w:rsidR="000C0E0A" w:rsidRPr="00A435C0" w14:paraId="463653B2" w14:textId="77777777" w:rsidTr="000C0E0A">
        <w:trPr>
          <w:trHeight w:val="840"/>
        </w:trPr>
        <w:tc>
          <w:tcPr>
            <w:tcW w:w="496" w:type="pct"/>
            <w:gridSpan w:val="2"/>
            <w:tcBorders>
              <w:top w:val="single" w:sz="8" w:space="0" w:color="7F7F7F"/>
              <w:left w:val="nil"/>
              <w:bottom w:val="single" w:sz="8" w:space="0" w:color="7F7F7F"/>
              <w:right w:val="nil"/>
            </w:tcBorders>
            <w:shd w:val="clear" w:color="auto" w:fill="auto"/>
            <w:vAlign w:val="center"/>
            <w:hideMark/>
          </w:tcPr>
          <w:p w14:paraId="1AA328BD"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洪古勒楞</w:t>
            </w:r>
          </w:p>
        </w:tc>
        <w:tc>
          <w:tcPr>
            <w:tcW w:w="502" w:type="pct"/>
            <w:tcBorders>
              <w:top w:val="single" w:sz="8" w:space="0" w:color="7F7F7F"/>
              <w:left w:val="nil"/>
              <w:bottom w:val="single" w:sz="8" w:space="0" w:color="7F7F7F"/>
              <w:right w:val="nil"/>
            </w:tcBorders>
            <w:shd w:val="clear" w:color="auto" w:fill="auto"/>
            <w:vAlign w:val="center"/>
            <w:hideMark/>
          </w:tcPr>
          <w:p w14:paraId="005EA9DD"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6°49′00″N，86°28′00″E</w:t>
            </w:r>
          </w:p>
        </w:tc>
        <w:tc>
          <w:tcPr>
            <w:tcW w:w="2999" w:type="pct"/>
            <w:tcBorders>
              <w:top w:val="single" w:sz="8" w:space="0" w:color="7F7F7F"/>
              <w:left w:val="nil"/>
              <w:bottom w:val="single" w:sz="8" w:space="0" w:color="7F7F7F"/>
              <w:right w:val="nil"/>
            </w:tcBorders>
            <w:shd w:val="clear" w:color="auto" w:fill="auto"/>
            <w:vAlign w:val="center"/>
            <w:hideMark/>
          </w:tcPr>
          <w:p w14:paraId="4AA73689" w14:textId="597B5A36"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堆晶辉长锆石LA-ICP-MS年龄497.2 ±4.2Ma</w:t>
            </w:r>
            <w:r w:rsidR="00FA4B34" w:rsidRPr="00A435C0">
              <w:rPr>
                <w:rFonts w:ascii="等线" w:eastAsia="等线" w:hAnsi="等线" w:cs="宋体"/>
                <w:color w:val="000000"/>
                <w:kern w:val="0"/>
                <w:sz w:val="18"/>
                <w:szCs w:val="18"/>
              </w:rPr>
              <w:fldChar w:fldCharType="begin"/>
            </w:r>
            <w:r w:rsidR="00FA4B34" w:rsidRPr="00A435C0">
              <w:rPr>
                <w:rFonts w:ascii="等线" w:eastAsia="等线" w:hAnsi="等线" w:cs="宋体"/>
                <w:color w:val="000000"/>
                <w:kern w:val="0"/>
                <w:sz w:val="18"/>
                <w:szCs w:val="18"/>
              </w:rPr>
              <w:instrText xml:space="preserve"> ADDIN NE.Ref.{D63D85E2-5ACE-4FEA-A2A4-0FE7C63F76F4}</w:instrText>
            </w:r>
            <w:r w:rsidR="00FA4B34" w:rsidRPr="00A435C0">
              <w:rPr>
                <w:rFonts w:ascii="等线" w:eastAsia="等线" w:hAnsi="等线" w:cs="宋体"/>
                <w:color w:val="000000"/>
                <w:kern w:val="0"/>
                <w:sz w:val="18"/>
                <w:szCs w:val="18"/>
              </w:rPr>
              <w:fldChar w:fldCharType="separate"/>
            </w:r>
            <w:r w:rsidR="00FA4B34" w:rsidRPr="00A435C0">
              <w:rPr>
                <w:rFonts w:ascii="等线" w:eastAsia="等线" w:cs="等线"/>
                <w:color w:val="000000"/>
                <w:kern w:val="0"/>
                <w:sz w:val="18"/>
                <w:szCs w:val="18"/>
              </w:rPr>
              <w:t>(</w:t>
            </w:r>
            <w:r w:rsidR="00FA4B34" w:rsidRPr="00A435C0">
              <w:rPr>
                <w:rFonts w:ascii="等线" w:eastAsia="等线" w:cs="等线" w:hint="eastAsia"/>
                <w:color w:val="000000"/>
                <w:kern w:val="0"/>
                <w:sz w:val="18"/>
                <w:szCs w:val="18"/>
              </w:rPr>
              <w:t>舍建忠等</w:t>
            </w:r>
            <w:r w:rsidR="00FA4B34" w:rsidRPr="00A435C0">
              <w:rPr>
                <w:rFonts w:ascii="等线" w:eastAsia="等线" w:cs="等线"/>
                <w:color w:val="000000"/>
                <w:kern w:val="0"/>
                <w:sz w:val="18"/>
                <w:szCs w:val="18"/>
              </w:rPr>
              <w:t>,2016)</w:t>
            </w:r>
            <w:r w:rsidR="00FA4B34"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472 ± 8.4Ma</w:t>
            </w:r>
            <w:r w:rsidR="00B641B2" w:rsidRPr="00A435C0">
              <w:rPr>
                <w:rFonts w:ascii="等线" w:eastAsia="等线" w:hAnsi="等线" w:cs="宋体"/>
                <w:color w:val="000000"/>
                <w:kern w:val="0"/>
                <w:sz w:val="18"/>
                <w:szCs w:val="18"/>
              </w:rPr>
              <w:fldChar w:fldCharType="begin"/>
            </w:r>
            <w:r w:rsidR="00B641B2" w:rsidRPr="00A435C0">
              <w:rPr>
                <w:rFonts w:ascii="等线" w:eastAsia="等线" w:hAnsi="等线" w:cs="宋体"/>
                <w:color w:val="000000"/>
                <w:kern w:val="0"/>
                <w:sz w:val="18"/>
                <w:szCs w:val="18"/>
              </w:rPr>
              <w:instrText xml:space="preserve"> ADDIN NE.Ref.{07CD41AB-A0B0-4926-A6A8-0602377B6C9D}</w:instrText>
            </w:r>
            <w:r w:rsidR="00B641B2" w:rsidRPr="00A435C0">
              <w:rPr>
                <w:rFonts w:ascii="等线" w:eastAsia="等线" w:hAnsi="等线" w:cs="宋体"/>
                <w:color w:val="000000"/>
                <w:kern w:val="0"/>
                <w:sz w:val="18"/>
                <w:szCs w:val="18"/>
              </w:rPr>
              <w:fldChar w:fldCharType="separate"/>
            </w:r>
            <w:r w:rsidR="00B641B2" w:rsidRPr="00A435C0">
              <w:rPr>
                <w:rFonts w:ascii="等线" w:eastAsia="等线" w:cs="等线"/>
                <w:color w:val="000000"/>
                <w:kern w:val="0"/>
                <w:sz w:val="18"/>
                <w:szCs w:val="18"/>
              </w:rPr>
              <w:t>(</w:t>
            </w:r>
            <w:r w:rsidR="00B641B2" w:rsidRPr="00A435C0">
              <w:rPr>
                <w:rFonts w:ascii="等线" w:eastAsia="等线" w:cs="等线" w:hint="eastAsia"/>
                <w:color w:val="000000"/>
                <w:kern w:val="0"/>
                <w:sz w:val="18"/>
                <w:szCs w:val="18"/>
              </w:rPr>
              <w:t>张元元等</w:t>
            </w:r>
            <w:r w:rsidR="00B641B2" w:rsidRPr="00A435C0">
              <w:rPr>
                <w:rFonts w:ascii="等线" w:eastAsia="等线" w:cs="等线"/>
                <w:color w:val="000000"/>
                <w:kern w:val="0"/>
                <w:sz w:val="18"/>
                <w:szCs w:val="18"/>
              </w:rPr>
              <w:t>,2010)</w:t>
            </w:r>
            <w:r w:rsidR="00B641B2"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0BE408E8" w14:textId="297EB929"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大洋中脊环境</w:t>
            </w:r>
            <w:r w:rsidR="006835F2" w:rsidRPr="00A435C0">
              <w:rPr>
                <w:rFonts w:ascii="等线" w:eastAsia="等线" w:hAnsi="等线" w:cs="宋体"/>
                <w:color w:val="000000"/>
                <w:kern w:val="0"/>
                <w:sz w:val="18"/>
                <w:szCs w:val="18"/>
              </w:rPr>
              <w:fldChar w:fldCharType="begin"/>
            </w:r>
            <w:r w:rsidR="006835F2" w:rsidRPr="00A435C0">
              <w:rPr>
                <w:rFonts w:ascii="等线" w:eastAsia="等线" w:hAnsi="等线" w:cs="宋体"/>
                <w:color w:val="000000"/>
                <w:kern w:val="0"/>
                <w:sz w:val="18"/>
                <w:szCs w:val="18"/>
              </w:rPr>
              <w:instrText xml:space="preserve"> ADDIN NE.Ref.{6F9D3C7B-E55F-4F8B-BF36-52897B708195}</w:instrText>
            </w:r>
            <w:r w:rsidR="006835F2" w:rsidRPr="00A435C0">
              <w:rPr>
                <w:rFonts w:ascii="等线" w:eastAsia="等线" w:hAnsi="等线" w:cs="宋体"/>
                <w:color w:val="000000"/>
                <w:kern w:val="0"/>
                <w:sz w:val="18"/>
                <w:szCs w:val="18"/>
              </w:rPr>
              <w:fldChar w:fldCharType="separate"/>
            </w:r>
            <w:r w:rsidR="006835F2" w:rsidRPr="00A435C0">
              <w:rPr>
                <w:rFonts w:ascii="等线" w:eastAsia="等线" w:cs="等线"/>
                <w:color w:val="000000"/>
                <w:kern w:val="0"/>
                <w:sz w:val="18"/>
                <w:szCs w:val="18"/>
              </w:rPr>
              <w:t>(</w:t>
            </w:r>
            <w:r w:rsidR="006835F2" w:rsidRPr="00A435C0">
              <w:rPr>
                <w:rFonts w:ascii="等线" w:eastAsia="等线" w:cs="等线" w:hint="eastAsia"/>
                <w:color w:val="000000"/>
                <w:kern w:val="0"/>
                <w:sz w:val="18"/>
                <w:szCs w:val="18"/>
              </w:rPr>
              <w:t>黄建华等</w:t>
            </w:r>
            <w:r w:rsidR="006835F2" w:rsidRPr="00A435C0">
              <w:rPr>
                <w:rFonts w:ascii="等线" w:eastAsia="等线" w:cs="等线"/>
                <w:color w:val="000000"/>
                <w:kern w:val="0"/>
                <w:sz w:val="18"/>
                <w:szCs w:val="18"/>
              </w:rPr>
              <w:t>,1999)</w:t>
            </w:r>
            <w:r w:rsidR="006835F2"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弧后盆地环境</w:t>
            </w:r>
            <w:r w:rsidR="006835F2" w:rsidRPr="00A435C0">
              <w:rPr>
                <w:rFonts w:ascii="等线" w:eastAsia="等线" w:hAnsi="等线" w:cs="宋体"/>
                <w:color w:val="000000"/>
                <w:kern w:val="0"/>
                <w:sz w:val="18"/>
                <w:szCs w:val="18"/>
              </w:rPr>
              <w:fldChar w:fldCharType="begin"/>
            </w:r>
            <w:r w:rsidR="00342FE0" w:rsidRPr="00A435C0">
              <w:rPr>
                <w:rFonts w:ascii="等线" w:eastAsia="等线" w:hAnsi="等线" w:cs="宋体"/>
                <w:color w:val="000000"/>
                <w:kern w:val="0"/>
                <w:sz w:val="18"/>
                <w:szCs w:val="18"/>
              </w:rPr>
              <w:instrText xml:space="preserve"> ADDIN NE.Ref.{4F9C04A0-CCD4-46F5-8EC7-8DE803D51685}</w:instrText>
            </w:r>
            <w:r w:rsidR="006835F2" w:rsidRPr="00A435C0">
              <w:rPr>
                <w:rFonts w:ascii="等线" w:eastAsia="等线" w:hAnsi="等线" w:cs="宋体"/>
                <w:color w:val="000000"/>
                <w:kern w:val="0"/>
                <w:sz w:val="18"/>
                <w:szCs w:val="18"/>
              </w:rPr>
              <w:fldChar w:fldCharType="separate"/>
            </w:r>
            <w:r w:rsidR="00342FE0" w:rsidRPr="00A435C0">
              <w:rPr>
                <w:rFonts w:ascii="等线" w:eastAsia="等线" w:cs="等线"/>
                <w:color w:val="000000"/>
                <w:kern w:val="0"/>
                <w:sz w:val="18"/>
                <w:szCs w:val="18"/>
              </w:rPr>
              <w:t>(</w:t>
            </w:r>
            <w:r w:rsidR="00342FE0" w:rsidRPr="00A435C0">
              <w:rPr>
                <w:rFonts w:ascii="等线" w:eastAsia="等线" w:cs="等线" w:hint="eastAsia"/>
                <w:color w:val="000000"/>
                <w:kern w:val="0"/>
                <w:sz w:val="18"/>
                <w:szCs w:val="18"/>
              </w:rPr>
              <w:t>赵磊等</w:t>
            </w:r>
            <w:r w:rsidR="00342FE0" w:rsidRPr="00A435C0">
              <w:rPr>
                <w:rFonts w:ascii="等线" w:eastAsia="等线" w:cs="等线"/>
                <w:color w:val="000000"/>
                <w:kern w:val="0"/>
                <w:sz w:val="18"/>
                <w:szCs w:val="18"/>
              </w:rPr>
              <w:t xml:space="preserve">,2016; </w:t>
            </w:r>
            <w:r w:rsidR="00342FE0" w:rsidRPr="00A435C0">
              <w:rPr>
                <w:rFonts w:ascii="等线" w:eastAsia="等线" w:cs="等线" w:hint="eastAsia"/>
                <w:color w:val="000000"/>
                <w:kern w:val="0"/>
                <w:sz w:val="18"/>
                <w:szCs w:val="18"/>
              </w:rPr>
              <w:t>舍建忠等</w:t>
            </w:r>
            <w:r w:rsidR="00342FE0" w:rsidRPr="00A435C0">
              <w:rPr>
                <w:rFonts w:ascii="等线" w:eastAsia="等线" w:cs="等线"/>
                <w:color w:val="000000"/>
                <w:kern w:val="0"/>
                <w:sz w:val="18"/>
                <w:szCs w:val="18"/>
              </w:rPr>
              <w:t>,2016)</w:t>
            </w:r>
            <w:r w:rsidR="006835F2" w:rsidRPr="00A435C0">
              <w:rPr>
                <w:rFonts w:ascii="等线" w:eastAsia="等线" w:hAnsi="等线" w:cs="宋体"/>
                <w:color w:val="000000"/>
                <w:kern w:val="0"/>
                <w:sz w:val="18"/>
                <w:szCs w:val="18"/>
              </w:rPr>
              <w:fldChar w:fldCharType="end"/>
            </w:r>
          </w:p>
        </w:tc>
      </w:tr>
      <w:tr w:rsidR="000C0E0A" w:rsidRPr="00A435C0" w14:paraId="1B93DF8B" w14:textId="77777777" w:rsidTr="000C0E0A">
        <w:trPr>
          <w:trHeight w:val="1668"/>
        </w:trPr>
        <w:tc>
          <w:tcPr>
            <w:tcW w:w="496" w:type="pct"/>
            <w:gridSpan w:val="2"/>
            <w:tcBorders>
              <w:top w:val="single" w:sz="8" w:space="0" w:color="7F7F7F"/>
              <w:left w:val="nil"/>
              <w:bottom w:val="single" w:sz="8" w:space="0" w:color="7F7F7F"/>
              <w:right w:val="nil"/>
            </w:tcBorders>
            <w:shd w:val="clear" w:color="auto" w:fill="auto"/>
            <w:vAlign w:val="center"/>
            <w:hideMark/>
          </w:tcPr>
          <w:p w14:paraId="2D359BF9"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lastRenderedPageBreak/>
              <w:t>玛依勒山蛇绿岩</w:t>
            </w:r>
          </w:p>
        </w:tc>
        <w:tc>
          <w:tcPr>
            <w:tcW w:w="502" w:type="pct"/>
            <w:tcBorders>
              <w:top w:val="nil"/>
              <w:left w:val="nil"/>
              <w:bottom w:val="nil"/>
              <w:right w:val="nil"/>
            </w:tcBorders>
            <w:shd w:val="clear" w:color="auto" w:fill="auto"/>
            <w:vAlign w:val="center"/>
            <w:hideMark/>
          </w:tcPr>
          <w:p w14:paraId="7CAD5DCB"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5°25′00″，83°00′00″E</w:t>
            </w:r>
          </w:p>
        </w:tc>
        <w:tc>
          <w:tcPr>
            <w:tcW w:w="2999" w:type="pct"/>
            <w:tcBorders>
              <w:top w:val="nil"/>
              <w:left w:val="nil"/>
              <w:bottom w:val="nil"/>
              <w:right w:val="nil"/>
            </w:tcBorders>
            <w:shd w:val="clear" w:color="auto" w:fill="auto"/>
            <w:vAlign w:val="center"/>
            <w:hideMark/>
          </w:tcPr>
          <w:p w14:paraId="21F439BF" w14:textId="2688A98E"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石岩锆石U-Pb年龄415Ma</w:t>
            </w:r>
            <w:r w:rsidR="00037A4F" w:rsidRPr="00A435C0">
              <w:rPr>
                <w:rFonts w:ascii="等线" w:eastAsia="等线" w:hAnsi="等线" w:cs="宋体"/>
                <w:color w:val="000000"/>
                <w:kern w:val="0"/>
                <w:sz w:val="18"/>
                <w:szCs w:val="18"/>
              </w:rPr>
              <w:fldChar w:fldCharType="begin"/>
            </w:r>
            <w:r w:rsidR="00037A4F" w:rsidRPr="00A435C0">
              <w:rPr>
                <w:rFonts w:ascii="等线" w:eastAsia="等线" w:hAnsi="等线" w:cs="宋体"/>
                <w:color w:val="000000"/>
                <w:kern w:val="0"/>
                <w:sz w:val="18"/>
                <w:szCs w:val="18"/>
              </w:rPr>
              <w:instrText xml:space="preserve"> ADDIN EN.CITE &lt;EndNote&gt;&lt;Cite&gt;&lt;Author&gt;Xu&lt;/Author&gt;&lt;Year&gt;2005&lt;/Year&gt;&lt;RecNum&gt;1058&lt;/RecNum&gt;&lt;DisplayText&gt;(Xu et al., 2005)&lt;/DisplayText&gt;&lt;record&gt;&lt;rec-number&gt;1058&lt;/rec-number&gt;&lt;foreign-keys&gt;&lt;key app="EN" db-id="tpvxw00drsvsvke5wfwp25akz0eaesv02rzf" timestamp="1661830642"&gt;1058&lt;/key&gt;&lt;/foreign-keys&gt;&lt;ref-type name="Journal Article"&gt;17&lt;/ref-type&gt;&lt;contributors&gt;&lt;authors&gt;&lt;author&gt;Xu, Bei&lt;/author&gt;&lt;author&gt;Jian, Ping&lt;/author&gt;&lt;author&gt;Zheng, Haifei&lt;/author&gt;&lt;author&gt;Zou, Haibo&lt;/author&gt;&lt;author&gt;Zhang, Lifei&lt;/author&gt;&lt;author&gt;Liu, Dunyi&lt;/author&gt;&lt;/authors&gt;&lt;/contributors&gt;&lt;titles&gt;&lt;title&gt;U–Pb zircon geochronology and geochemistry of Neoproterozoic volcanic rocks in the Tarim Block of northwest China: implications for the breakup of Rodinia supercontinent and Neoproterozoic glaciations&lt;/title&gt;&lt;secondary-title&gt;Precambrian Research&lt;/secondary-title&gt;&lt;/titles&gt;&lt;periodical&gt;&lt;full-title&gt;PRECAMBRIAN RESEARCH&lt;/full-title&gt;&lt;/periodical&gt;&lt;pages&gt;107-123&lt;/pages&gt;&lt;volume&gt;136&lt;/volume&gt;&lt;number&gt;2&lt;/number&gt;&lt;section&gt;107&lt;/section&gt;&lt;dates&gt;&lt;year&gt;2005&lt;/year&gt;&lt;/dates&gt;&lt;isbn&gt;03019268&lt;/isbn&gt;&lt;urls&gt;&lt;/urls&gt;&lt;electronic-resource-num&gt;10.1016/j.precamres.2004.09.007&lt;/electronic-resource-num&gt;&lt;/record&gt;&lt;/Cite&gt;&lt;/EndNote&gt;</w:instrText>
            </w:r>
            <w:r w:rsidR="00037A4F" w:rsidRPr="00A435C0">
              <w:rPr>
                <w:rFonts w:ascii="等线" w:eastAsia="等线" w:hAnsi="等线" w:cs="宋体"/>
                <w:color w:val="000000"/>
                <w:kern w:val="0"/>
                <w:sz w:val="18"/>
                <w:szCs w:val="18"/>
              </w:rPr>
              <w:fldChar w:fldCharType="separate"/>
            </w:r>
            <w:r w:rsidR="00037A4F" w:rsidRPr="00A435C0">
              <w:rPr>
                <w:rFonts w:ascii="等线" w:eastAsia="等线" w:hAnsi="等线" w:cs="宋体"/>
                <w:noProof/>
                <w:color w:val="000000"/>
                <w:kern w:val="0"/>
                <w:sz w:val="18"/>
                <w:szCs w:val="18"/>
              </w:rPr>
              <w:t>(Xu et al., 2005)</w:t>
            </w:r>
            <w:r w:rsidR="00037A4F"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玄武岩全岩Rb-Sr等时线年龄435.3±6.5Ma、432.5±7.4Ma</w:t>
            </w:r>
            <w:r w:rsidR="00037A4F" w:rsidRPr="00A435C0">
              <w:rPr>
                <w:rFonts w:ascii="等线" w:eastAsia="等线" w:hAnsi="等线" w:cs="宋体"/>
                <w:color w:val="000000"/>
                <w:kern w:val="0"/>
                <w:sz w:val="18"/>
                <w:szCs w:val="18"/>
              </w:rPr>
              <w:fldChar w:fldCharType="begin"/>
            </w:r>
            <w:r w:rsidR="00037A4F" w:rsidRPr="00A435C0">
              <w:rPr>
                <w:rFonts w:ascii="等线" w:eastAsia="等线" w:hAnsi="等线" w:cs="宋体"/>
                <w:color w:val="000000"/>
                <w:kern w:val="0"/>
                <w:sz w:val="18"/>
                <w:szCs w:val="18"/>
              </w:rPr>
              <w:instrText xml:space="preserve"> ADDIN NE.Ref.{D8207654-E05F-4C3B-8207-2529F43A4B5F}</w:instrText>
            </w:r>
            <w:r w:rsidR="00037A4F" w:rsidRPr="00A435C0">
              <w:rPr>
                <w:rFonts w:ascii="等线" w:eastAsia="等线" w:hAnsi="等线" w:cs="宋体"/>
                <w:color w:val="000000"/>
                <w:kern w:val="0"/>
                <w:sz w:val="18"/>
                <w:szCs w:val="18"/>
              </w:rPr>
              <w:fldChar w:fldCharType="separate"/>
            </w:r>
            <w:r w:rsidR="00037A4F" w:rsidRPr="00A435C0">
              <w:rPr>
                <w:rFonts w:ascii="等线" w:eastAsia="等线" w:cs="等线"/>
                <w:color w:val="000000"/>
                <w:kern w:val="0"/>
                <w:sz w:val="18"/>
                <w:szCs w:val="18"/>
              </w:rPr>
              <w:t>(</w:t>
            </w:r>
            <w:r w:rsidR="00037A4F" w:rsidRPr="00A435C0">
              <w:rPr>
                <w:rFonts w:ascii="等线" w:eastAsia="等线" w:cs="等线" w:hint="eastAsia"/>
                <w:color w:val="000000"/>
                <w:kern w:val="0"/>
                <w:sz w:val="18"/>
                <w:szCs w:val="18"/>
              </w:rPr>
              <w:t>魏荣珠</w:t>
            </w:r>
            <w:r w:rsidR="00037A4F" w:rsidRPr="00A435C0">
              <w:rPr>
                <w:rFonts w:ascii="等线" w:eastAsia="等线" w:cs="等线"/>
                <w:color w:val="000000"/>
                <w:kern w:val="0"/>
                <w:sz w:val="18"/>
                <w:szCs w:val="18"/>
              </w:rPr>
              <w:t>,2010)</w:t>
            </w:r>
            <w:r w:rsidR="00037A4F"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辉长岩锆石U-Pb年龄572.2±9.2Ma</w:t>
            </w:r>
            <w:r w:rsidR="00037A4F" w:rsidRPr="00A435C0">
              <w:rPr>
                <w:rFonts w:ascii="等线" w:eastAsia="等线" w:hAnsi="等线" w:cs="宋体"/>
                <w:color w:val="000000"/>
                <w:kern w:val="0"/>
                <w:sz w:val="18"/>
                <w:szCs w:val="18"/>
              </w:rPr>
              <w:fldChar w:fldCharType="begin"/>
            </w:r>
            <w:r w:rsidR="00037A4F" w:rsidRPr="00A435C0">
              <w:rPr>
                <w:rFonts w:ascii="等线" w:eastAsia="等线" w:hAnsi="等线" w:cs="宋体"/>
                <w:color w:val="000000"/>
                <w:kern w:val="0"/>
                <w:sz w:val="18"/>
                <w:szCs w:val="18"/>
              </w:rPr>
              <w:instrText xml:space="preserve"> ADDIN NE.Ref.{B37F0FEC-58C5-447A-8B86-5143B5FE2DED}</w:instrText>
            </w:r>
            <w:r w:rsidR="00037A4F" w:rsidRPr="00A435C0">
              <w:rPr>
                <w:rFonts w:ascii="等线" w:eastAsia="等线" w:hAnsi="等线" w:cs="宋体"/>
                <w:color w:val="000000"/>
                <w:kern w:val="0"/>
                <w:sz w:val="18"/>
                <w:szCs w:val="18"/>
              </w:rPr>
              <w:fldChar w:fldCharType="separate"/>
            </w:r>
            <w:r w:rsidR="00037A4F" w:rsidRPr="00A435C0">
              <w:rPr>
                <w:rFonts w:ascii="等线" w:eastAsia="等线" w:cs="等线"/>
                <w:color w:val="000000"/>
                <w:kern w:val="0"/>
                <w:sz w:val="18"/>
                <w:szCs w:val="18"/>
              </w:rPr>
              <w:t>(</w:t>
            </w:r>
            <w:r w:rsidR="00037A4F" w:rsidRPr="00A435C0">
              <w:rPr>
                <w:rFonts w:ascii="等线" w:eastAsia="等线" w:cs="等线" w:hint="eastAsia"/>
                <w:color w:val="000000"/>
                <w:kern w:val="0"/>
                <w:sz w:val="18"/>
                <w:szCs w:val="18"/>
              </w:rPr>
              <w:t>杨高学等</w:t>
            </w:r>
            <w:r w:rsidR="00037A4F" w:rsidRPr="00A435C0">
              <w:rPr>
                <w:rFonts w:ascii="等线" w:eastAsia="等线" w:cs="等线"/>
                <w:color w:val="000000"/>
                <w:kern w:val="0"/>
                <w:sz w:val="18"/>
                <w:szCs w:val="18"/>
              </w:rPr>
              <w:t>,2012)</w:t>
            </w:r>
            <w:r w:rsidR="00037A4F"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512.1±7.2Ma、531±12Ma</w:t>
            </w:r>
            <w:r w:rsidR="00037A4F" w:rsidRPr="00A435C0">
              <w:rPr>
                <w:rFonts w:ascii="等线" w:eastAsia="等线" w:hAnsi="等线" w:cs="宋体"/>
                <w:color w:val="000000"/>
                <w:kern w:val="0"/>
                <w:sz w:val="18"/>
                <w:szCs w:val="18"/>
              </w:rPr>
              <w:fldChar w:fldCharType="begin"/>
            </w:r>
            <w:r w:rsidR="00037A4F" w:rsidRPr="00A435C0">
              <w:rPr>
                <w:rFonts w:ascii="等线" w:eastAsia="等线" w:hAnsi="等线" w:cs="宋体"/>
                <w:color w:val="000000"/>
                <w:kern w:val="0"/>
                <w:sz w:val="18"/>
                <w:szCs w:val="18"/>
              </w:rPr>
              <w:instrText xml:space="preserve"> ADDIN NE.Ref.{588D2C77-0028-4E49-8FCE-2818B4F32E55}</w:instrText>
            </w:r>
            <w:r w:rsidR="00037A4F" w:rsidRPr="00A435C0">
              <w:rPr>
                <w:rFonts w:ascii="等线" w:eastAsia="等线" w:hAnsi="等线" w:cs="宋体"/>
                <w:color w:val="000000"/>
                <w:kern w:val="0"/>
                <w:sz w:val="18"/>
                <w:szCs w:val="18"/>
              </w:rPr>
              <w:fldChar w:fldCharType="separate"/>
            </w:r>
            <w:r w:rsidR="00037A4F" w:rsidRPr="00A435C0">
              <w:rPr>
                <w:rFonts w:ascii="等线" w:eastAsia="等线" w:cs="等线"/>
                <w:color w:val="000000"/>
                <w:kern w:val="0"/>
                <w:sz w:val="18"/>
                <w:szCs w:val="18"/>
              </w:rPr>
              <w:t>(</w:t>
            </w:r>
            <w:r w:rsidR="00037A4F" w:rsidRPr="00A435C0">
              <w:rPr>
                <w:rFonts w:ascii="等线" w:eastAsia="等线" w:cs="等线" w:hint="eastAsia"/>
                <w:color w:val="000000"/>
                <w:kern w:val="0"/>
                <w:sz w:val="18"/>
                <w:szCs w:val="18"/>
              </w:rPr>
              <w:t>翁凯等</w:t>
            </w:r>
            <w:r w:rsidR="00037A4F" w:rsidRPr="00A435C0">
              <w:rPr>
                <w:rFonts w:ascii="等线" w:eastAsia="等线" w:cs="等线"/>
                <w:color w:val="000000"/>
                <w:kern w:val="0"/>
                <w:sz w:val="18"/>
                <w:szCs w:val="18"/>
              </w:rPr>
              <w:t>,2016)</w:t>
            </w:r>
            <w:r w:rsidR="00037A4F"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枕状玄武岩锆石LA-ICP-MS年龄437.2±2.2Ma</w:t>
            </w:r>
            <w:r w:rsidR="00037A4F" w:rsidRPr="00A435C0">
              <w:rPr>
                <w:rFonts w:ascii="等线" w:eastAsia="等线" w:hAnsi="等线" w:cs="宋体"/>
                <w:color w:val="000000"/>
                <w:kern w:val="0"/>
                <w:sz w:val="18"/>
                <w:szCs w:val="18"/>
              </w:rPr>
              <w:fldChar w:fldCharType="begin"/>
            </w:r>
            <w:r w:rsidR="00037A4F" w:rsidRPr="00A435C0">
              <w:rPr>
                <w:rFonts w:ascii="等线" w:eastAsia="等线" w:hAnsi="等线" w:cs="宋体"/>
                <w:color w:val="000000"/>
                <w:kern w:val="0"/>
                <w:sz w:val="18"/>
                <w:szCs w:val="18"/>
              </w:rPr>
              <w:instrText xml:space="preserve"> ADDIN NE.Ref.{9802D104-5F7C-4D7A-BEA6-0D5FAA1806E3}</w:instrText>
            </w:r>
            <w:r w:rsidR="00037A4F" w:rsidRPr="00A435C0">
              <w:rPr>
                <w:rFonts w:ascii="等线" w:eastAsia="等线" w:hAnsi="等线" w:cs="宋体"/>
                <w:color w:val="000000"/>
                <w:kern w:val="0"/>
                <w:sz w:val="18"/>
                <w:szCs w:val="18"/>
              </w:rPr>
              <w:fldChar w:fldCharType="separate"/>
            </w:r>
            <w:r w:rsidR="00037A4F" w:rsidRPr="00A435C0">
              <w:rPr>
                <w:rFonts w:ascii="等线" w:eastAsia="等线" w:cs="等线"/>
                <w:color w:val="000000"/>
                <w:kern w:val="0"/>
                <w:sz w:val="18"/>
                <w:szCs w:val="18"/>
              </w:rPr>
              <w:t>(</w:t>
            </w:r>
            <w:r w:rsidR="00037A4F" w:rsidRPr="00A435C0">
              <w:rPr>
                <w:rFonts w:ascii="等线" w:eastAsia="等线" w:cs="等线" w:hint="eastAsia"/>
                <w:color w:val="000000"/>
                <w:kern w:val="0"/>
                <w:sz w:val="18"/>
                <w:szCs w:val="18"/>
              </w:rPr>
              <w:t>杨高学等</w:t>
            </w:r>
            <w:r w:rsidR="00037A4F" w:rsidRPr="00A435C0">
              <w:rPr>
                <w:rFonts w:ascii="等线" w:eastAsia="等线" w:cs="等线"/>
                <w:color w:val="000000"/>
                <w:kern w:val="0"/>
                <w:sz w:val="18"/>
                <w:szCs w:val="18"/>
              </w:rPr>
              <w:t>,2016)</w:t>
            </w:r>
            <w:r w:rsidR="00037A4F"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315817C0" w14:textId="2987317E"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弧前环境</w:t>
            </w:r>
            <w:r w:rsidR="00037A4F" w:rsidRPr="00A435C0">
              <w:rPr>
                <w:rFonts w:ascii="等线" w:eastAsia="等线" w:hAnsi="等线" w:cs="宋体"/>
                <w:color w:val="000000"/>
                <w:kern w:val="0"/>
                <w:sz w:val="18"/>
                <w:szCs w:val="18"/>
              </w:rPr>
              <w:fldChar w:fldCharType="begin">
                <w:fldData xml:space="preserve">PEVuZE5vdGU+PENpdGU+PEF1dGhvcj5SZW48L0F1dGhvcj48WWVhcj4yMDE0PC9ZZWFyPjxSZWNO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</w:fldData>
              </w:fldChar>
            </w:r>
            <w:r w:rsidR="00363958" w:rsidRPr="00A435C0">
              <w:rPr>
                <w:rFonts w:ascii="等线" w:eastAsia="等线" w:hAnsi="等线" w:cs="宋体"/>
                <w:color w:val="000000"/>
                <w:kern w:val="0"/>
                <w:sz w:val="18"/>
                <w:szCs w:val="18"/>
              </w:rPr>
              <w:instrText xml:space="preserve"> ADDIN EN.CITE </w:instrText>
            </w:r>
            <w:r w:rsidR="00363958" w:rsidRPr="00A435C0">
              <w:rPr>
                <w:rFonts w:ascii="等线" w:eastAsia="等线" w:hAnsi="等线" w:cs="宋体"/>
                <w:color w:val="000000"/>
                <w:kern w:val="0"/>
                <w:sz w:val="18"/>
                <w:szCs w:val="18"/>
              </w:rPr>
              <w:fldChar w:fldCharType="begin">
                <w:fldData xml:space="preserve">PEVuZE5vdGU+PENpdGU+PEF1dGhvcj5SZW48L0F1dGhvcj48WWVhcj4yMDE0PC9ZZWFyPjxSZWNO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</w:fldData>
              </w:fldChar>
            </w:r>
            <w:r w:rsidR="00363958" w:rsidRPr="00A435C0">
              <w:rPr>
                <w:rFonts w:ascii="等线" w:eastAsia="等线" w:hAnsi="等线" w:cs="宋体"/>
                <w:color w:val="000000"/>
                <w:kern w:val="0"/>
                <w:sz w:val="18"/>
                <w:szCs w:val="18"/>
              </w:rPr>
              <w:instrText xml:space="preserve"> ADDIN EN.CITE.DATA </w:instrText>
            </w:r>
            <w:r w:rsidR="00363958" w:rsidRPr="00A435C0">
              <w:rPr>
                <w:rFonts w:ascii="等线" w:eastAsia="等线" w:hAnsi="等线" w:cs="宋体"/>
                <w:color w:val="000000"/>
                <w:kern w:val="0"/>
                <w:sz w:val="18"/>
                <w:szCs w:val="18"/>
              </w:rPr>
            </w:r>
            <w:r w:rsidR="00363958" w:rsidRPr="00A435C0">
              <w:rPr>
                <w:rFonts w:ascii="等线" w:eastAsia="等线" w:hAnsi="等线" w:cs="宋体"/>
                <w:color w:val="000000"/>
                <w:kern w:val="0"/>
                <w:sz w:val="18"/>
                <w:szCs w:val="18"/>
              </w:rPr>
              <w:fldChar w:fldCharType="end"/>
            </w:r>
            <w:r w:rsidR="00037A4F" w:rsidRPr="00A435C0">
              <w:rPr>
                <w:rFonts w:ascii="等线" w:eastAsia="等线" w:hAnsi="等线" w:cs="宋体"/>
                <w:color w:val="000000"/>
                <w:kern w:val="0"/>
                <w:sz w:val="18"/>
                <w:szCs w:val="18"/>
              </w:rPr>
            </w:r>
            <w:r w:rsidR="00037A4F" w:rsidRPr="00A435C0">
              <w:rPr>
                <w:rFonts w:ascii="等线" w:eastAsia="等线" w:hAnsi="等线" w:cs="宋体"/>
                <w:color w:val="000000"/>
                <w:kern w:val="0"/>
                <w:sz w:val="18"/>
                <w:szCs w:val="18"/>
              </w:rPr>
              <w:fldChar w:fldCharType="separate"/>
            </w:r>
            <w:r w:rsidR="00363958" w:rsidRPr="00A435C0">
              <w:rPr>
                <w:rFonts w:ascii="等线" w:eastAsia="等线" w:hAnsi="等线" w:cs="宋体"/>
                <w:noProof/>
                <w:color w:val="000000"/>
                <w:kern w:val="0"/>
                <w:sz w:val="18"/>
                <w:szCs w:val="18"/>
              </w:rPr>
              <w:t>(Xu et al., 2012, Ren et al., 2014)</w:t>
            </w:r>
            <w:r w:rsidR="00037A4F"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SSZ，洋内海山/洋岛</w:t>
            </w:r>
            <w:r w:rsidR="00487566" w:rsidRPr="00A435C0">
              <w:rPr>
                <w:rFonts w:ascii="等线" w:eastAsia="等线" w:hAnsi="等线" w:cs="宋体"/>
                <w:color w:val="000000"/>
                <w:kern w:val="0"/>
                <w:sz w:val="18"/>
                <w:szCs w:val="18"/>
              </w:rPr>
              <w:fldChar w:fldCharType="begin"/>
            </w:r>
            <w:r w:rsidR="00487566" w:rsidRPr="00A435C0">
              <w:rPr>
                <w:rFonts w:ascii="等线" w:eastAsia="等线" w:hAnsi="等线" w:cs="宋体"/>
                <w:color w:val="000000"/>
                <w:kern w:val="0"/>
                <w:sz w:val="18"/>
                <w:szCs w:val="18"/>
              </w:rPr>
              <w:instrText xml:space="preserve"> ADDIN NE.Ref.{84A16C7C-FE5B-49E2-A749-90BE4D0F2FD8}</w:instrText>
            </w:r>
            <w:r w:rsidR="00487566" w:rsidRPr="00A435C0">
              <w:rPr>
                <w:rFonts w:ascii="等线" w:eastAsia="等线" w:hAnsi="等线" w:cs="宋体"/>
                <w:color w:val="000000"/>
                <w:kern w:val="0"/>
                <w:sz w:val="18"/>
                <w:szCs w:val="18"/>
              </w:rPr>
              <w:fldChar w:fldCharType="separate"/>
            </w:r>
            <w:r w:rsidR="00487566" w:rsidRPr="00A435C0">
              <w:rPr>
                <w:rFonts w:ascii="等线" w:eastAsia="等线" w:cs="等线"/>
                <w:color w:val="000000"/>
                <w:kern w:val="0"/>
                <w:sz w:val="18"/>
                <w:szCs w:val="18"/>
              </w:rPr>
              <w:t>(</w:t>
            </w:r>
            <w:r w:rsidR="00487566" w:rsidRPr="00A435C0">
              <w:rPr>
                <w:rFonts w:ascii="等线" w:eastAsia="等线" w:cs="等线" w:hint="eastAsia"/>
                <w:color w:val="000000"/>
                <w:kern w:val="0"/>
                <w:sz w:val="18"/>
                <w:szCs w:val="18"/>
              </w:rPr>
              <w:t>翁凯等</w:t>
            </w:r>
            <w:r w:rsidR="00487566" w:rsidRPr="00A435C0">
              <w:rPr>
                <w:rFonts w:ascii="等线" w:eastAsia="等线" w:cs="等线"/>
                <w:color w:val="000000"/>
                <w:kern w:val="0"/>
                <w:sz w:val="18"/>
                <w:szCs w:val="18"/>
              </w:rPr>
              <w:t xml:space="preserve">,2016; </w:t>
            </w:r>
            <w:r w:rsidR="00487566" w:rsidRPr="00A435C0">
              <w:rPr>
                <w:rFonts w:ascii="等线" w:eastAsia="等线" w:cs="等线" w:hint="eastAsia"/>
                <w:color w:val="000000"/>
                <w:kern w:val="0"/>
                <w:sz w:val="18"/>
                <w:szCs w:val="18"/>
              </w:rPr>
              <w:t>杨高学等</w:t>
            </w:r>
            <w:r w:rsidR="00487566" w:rsidRPr="00A435C0">
              <w:rPr>
                <w:rFonts w:ascii="等线" w:eastAsia="等线" w:cs="等线"/>
                <w:color w:val="000000"/>
                <w:kern w:val="0"/>
                <w:sz w:val="18"/>
                <w:szCs w:val="18"/>
              </w:rPr>
              <w:t xml:space="preserve">,2016; </w:t>
            </w:r>
            <w:r w:rsidR="00487566" w:rsidRPr="00A435C0">
              <w:rPr>
                <w:rFonts w:ascii="等线" w:eastAsia="等线" w:cs="等线" w:hint="eastAsia"/>
                <w:color w:val="000000"/>
                <w:kern w:val="0"/>
                <w:sz w:val="18"/>
                <w:szCs w:val="18"/>
              </w:rPr>
              <w:t>杨高学等</w:t>
            </w:r>
            <w:r w:rsidR="00487566" w:rsidRPr="00A435C0">
              <w:rPr>
                <w:rFonts w:ascii="等线" w:eastAsia="等线" w:cs="等线"/>
                <w:color w:val="000000"/>
                <w:kern w:val="0"/>
                <w:sz w:val="18"/>
                <w:szCs w:val="18"/>
              </w:rPr>
              <w:t>,2015)</w:t>
            </w:r>
            <w:r w:rsidR="00487566" w:rsidRPr="00A435C0">
              <w:rPr>
                <w:rFonts w:ascii="等线" w:eastAsia="等线" w:hAnsi="等线" w:cs="宋体"/>
                <w:color w:val="000000"/>
                <w:kern w:val="0"/>
                <w:sz w:val="18"/>
                <w:szCs w:val="18"/>
              </w:rPr>
              <w:fldChar w:fldCharType="end"/>
            </w:r>
          </w:p>
        </w:tc>
      </w:tr>
      <w:tr w:rsidR="000C0E0A" w:rsidRPr="00A435C0" w14:paraId="22CF7DB9" w14:textId="77777777" w:rsidTr="000C0E0A">
        <w:trPr>
          <w:trHeight w:val="840"/>
        </w:trPr>
        <w:tc>
          <w:tcPr>
            <w:tcW w:w="496" w:type="pct"/>
            <w:gridSpan w:val="2"/>
            <w:tcBorders>
              <w:top w:val="single" w:sz="8" w:space="0" w:color="7F7F7F"/>
              <w:left w:val="nil"/>
              <w:bottom w:val="single" w:sz="8" w:space="0" w:color="7F7F7F"/>
              <w:right w:val="nil"/>
            </w:tcBorders>
            <w:shd w:val="clear" w:color="auto" w:fill="auto"/>
            <w:vAlign w:val="center"/>
            <w:hideMark/>
          </w:tcPr>
          <w:p w14:paraId="12F39338" w14:textId="0A1F92D4" w:rsidR="000C0E0A" w:rsidRPr="00A435C0" w:rsidRDefault="00EA37D7"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唐</w:t>
            </w:r>
            <w:r w:rsidR="000C0E0A" w:rsidRPr="00A435C0">
              <w:rPr>
                <w:rFonts w:ascii="等线" w:eastAsia="等线" w:hAnsi="等线" w:cs="宋体" w:hint="eastAsia"/>
                <w:color w:val="000000"/>
                <w:kern w:val="0"/>
                <w:sz w:val="18"/>
                <w:szCs w:val="18"/>
              </w:rPr>
              <w:t>巴勒蛇绿岩</w:t>
            </w:r>
          </w:p>
        </w:tc>
        <w:tc>
          <w:tcPr>
            <w:tcW w:w="502" w:type="pct"/>
            <w:tcBorders>
              <w:top w:val="single" w:sz="8" w:space="0" w:color="7F7F7F"/>
              <w:left w:val="nil"/>
              <w:bottom w:val="single" w:sz="8" w:space="0" w:color="7F7F7F"/>
              <w:right w:val="nil"/>
            </w:tcBorders>
            <w:shd w:val="clear" w:color="auto" w:fill="auto"/>
            <w:vAlign w:val="center"/>
            <w:hideMark/>
          </w:tcPr>
          <w:p w14:paraId="256375E8"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5°10′00″N，83°00′00″E</w:t>
            </w:r>
          </w:p>
        </w:tc>
        <w:tc>
          <w:tcPr>
            <w:tcW w:w="2999" w:type="pct"/>
            <w:tcBorders>
              <w:top w:val="single" w:sz="8" w:space="0" w:color="7F7F7F"/>
              <w:left w:val="nil"/>
              <w:bottom w:val="single" w:sz="8" w:space="0" w:color="7F7F7F"/>
              <w:right w:val="nil"/>
            </w:tcBorders>
            <w:shd w:val="clear" w:color="auto" w:fill="auto"/>
            <w:vAlign w:val="center"/>
            <w:hideMark/>
          </w:tcPr>
          <w:p w14:paraId="73AEFF59" w14:textId="07DC66B5"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锆石U-Pb年龄为531±15Ma</w:t>
            </w:r>
            <w:r w:rsidR="00487566" w:rsidRPr="00A435C0">
              <w:rPr>
                <w:rFonts w:ascii="等线" w:eastAsia="等线" w:hAnsi="等线" w:cs="宋体"/>
                <w:color w:val="000000"/>
                <w:kern w:val="0"/>
                <w:sz w:val="18"/>
                <w:szCs w:val="18"/>
              </w:rPr>
              <w:fldChar w:fldCharType="begin"/>
            </w:r>
            <w:r w:rsidR="00487566" w:rsidRPr="00A435C0">
              <w:rPr>
                <w:rFonts w:ascii="等线" w:eastAsia="等线" w:hAnsi="等线" w:cs="宋体"/>
                <w:color w:val="000000"/>
                <w:kern w:val="0"/>
                <w:sz w:val="18"/>
                <w:szCs w:val="18"/>
              </w:rPr>
              <w:instrText xml:space="preserve"> ADDIN EN.CITE &lt;EndNote&gt;&lt;Cite&gt;&lt;Author&gt;Xu&lt;/Author&gt;&lt;Year&gt;2005&lt;/Year&gt;&lt;RecNum&gt;1058&lt;/RecNum&gt;&lt;DisplayText&gt;(Xu et al., 2005)&lt;/DisplayText&gt;&lt;record&gt;&lt;rec-number&gt;1058&lt;/rec-number&gt;&lt;foreign-keys&gt;&lt;key app="EN" db-id="tpvxw00drsvsvke5wfwp25akz0eaesv02rzf" timestamp="1661830642"&gt;1058&lt;/key&gt;&lt;/foreign-keys&gt;&lt;ref-type name="Journal Article"&gt;17&lt;/ref-type&gt;&lt;contributors&gt;&lt;authors&gt;&lt;author&gt;Xu, Bei&lt;/author&gt;&lt;author&gt;Jian, Ping&lt;/author&gt;&lt;author&gt;Zheng, Haifei&lt;/author&gt;&lt;author&gt;Zou, Haibo&lt;/author&gt;&lt;author&gt;Zhang, Lifei&lt;/author&gt;&lt;author&gt;Liu, Dunyi&lt;/author&gt;&lt;/authors&gt;&lt;/contributors&gt;&lt;titles&gt;&lt;title&gt;U–Pb zircon geochronology and geochemistry of Neoproterozoic volcanic rocks in the Tarim Block of northwest China: implications for the breakup of Rodinia supercontinent and Neoproterozoic glaciations&lt;/title&gt;&lt;secondary-title&gt;Precambrian Research&lt;/secondary-title&gt;&lt;/titles&gt;&lt;periodical&gt;&lt;full-title&gt;PRECAMBRIAN RESEARCH&lt;/full-title&gt;&lt;/periodical&gt;&lt;pages&gt;107-123&lt;/pages&gt;&lt;volume&gt;136&lt;/volume&gt;&lt;number&gt;2&lt;/number&gt;&lt;section&gt;107&lt;/section&gt;&lt;dates&gt;&lt;year&gt;2005&lt;/year&gt;&lt;/dates&gt;&lt;isbn&gt;03019268&lt;/isbn&gt;&lt;urls&gt;&lt;/urls&gt;&lt;electronic-resource-num&gt;10.1016/j.precamres.2004.09.007&lt;/electronic-resource-num&gt;&lt;/record&gt;&lt;/Cite&gt;&lt;/EndNote&gt;</w:instrText>
            </w:r>
            <w:r w:rsidR="00487566" w:rsidRPr="00A435C0">
              <w:rPr>
                <w:rFonts w:ascii="等线" w:eastAsia="等线" w:hAnsi="等线" w:cs="宋体"/>
                <w:color w:val="000000"/>
                <w:kern w:val="0"/>
                <w:sz w:val="18"/>
                <w:szCs w:val="18"/>
              </w:rPr>
              <w:fldChar w:fldCharType="separate"/>
            </w:r>
            <w:r w:rsidR="00487566" w:rsidRPr="00A435C0">
              <w:rPr>
                <w:rFonts w:ascii="等线" w:eastAsia="等线" w:hAnsi="等线" w:cs="宋体"/>
                <w:noProof/>
                <w:color w:val="000000"/>
                <w:kern w:val="0"/>
                <w:sz w:val="18"/>
                <w:szCs w:val="18"/>
              </w:rPr>
              <w:t>(Xu et al., 2005)</w:t>
            </w:r>
            <w:r w:rsidR="00487566"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523.7±7.2Ma</w:t>
            </w:r>
            <w:r w:rsidR="00487566" w:rsidRPr="00A435C0">
              <w:rPr>
                <w:rFonts w:ascii="等线" w:eastAsia="等线" w:hAnsi="等线" w:cs="宋体"/>
                <w:color w:val="000000"/>
                <w:kern w:val="0"/>
                <w:sz w:val="18"/>
                <w:szCs w:val="18"/>
              </w:rPr>
              <w:fldChar w:fldCharType="begin"/>
            </w:r>
            <w:r w:rsidR="00487566" w:rsidRPr="00A435C0">
              <w:rPr>
                <w:rFonts w:ascii="等线" w:eastAsia="等线" w:hAnsi="等线" w:cs="宋体"/>
                <w:color w:val="000000"/>
                <w:kern w:val="0"/>
                <w:sz w:val="18"/>
                <w:szCs w:val="18"/>
              </w:rPr>
              <w:instrText xml:space="preserve"> ADDIN EN.CITE &lt;EndNote&gt;&lt;Cite&gt;&lt;Author&gt;Kwon&lt;/Author&gt;&lt;Year&gt;1989&lt;/Year&gt;&lt;RecNum&gt;1064&lt;/RecNum&gt;&lt;DisplayText&gt;(Kwon et al., 1989)&lt;/DisplayText&gt;&lt;record&gt;&lt;rec-number&gt;1064&lt;/rec-number&gt;&lt;foreign-keys&gt;&lt;key app="EN" db-id="tpvxw00drsvsvke5wfwp25akz0eaesv02rzf" timestamp="1661830655"&gt;1064&lt;/key&gt;&lt;/foreign-keys&gt;&lt;ref-type name="Journal Article"&gt;17&lt;/ref-type&gt;&lt;contributors&gt;&lt;authors&gt;&lt;author&gt;Kwon, S. T.&lt;/author&gt;&lt;author&gt;Tilton, G. R.&lt;/author&gt;&lt;author&gt;Coleman, R. G.&lt;/author&gt;&lt;author&gt;Feng, Y.&lt;/author&gt;&lt;/authors&gt;&lt;/contributors&gt;&lt;titles&gt;&lt;title&gt;Isotopic studies bearing on the tectonics of the West Junggar Region, Xinjiang, China&lt;/title&gt;&lt;secondary-title&gt;Tectonics&lt;/secondary-title&gt;&lt;/titles&gt;&lt;periodical&gt;&lt;full-title&gt;Tectonics&lt;/full-title&gt;&lt;/periodical&gt;&lt;pages&gt;719-727&lt;/pages&gt;&lt;volume&gt;8&lt;/volume&gt;&lt;number&gt;4&lt;/number&gt;&lt;section&gt;719&lt;/section&gt;&lt;dates&gt;&lt;year&gt;1989&lt;/year&gt;&lt;/dates&gt;&lt;isbn&gt;02787407&lt;/isbn&gt;&lt;urls&gt;&lt;/urls&gt;&lt;electronic-resource-num&gt;10.1029/TC008i004p00719&lt;/electronic-resource-num&gt;&lt;/record&gt;&lt;/Cite&gt;&lt;/EndNote&gt;</w:instrText>
            </w:r>
            <w:r w:rsidR="00487566" w:rsidRPr="00A435C0">
              <w:rPr>
                <w:rFonts w:ascii="等线" w:eastAsia="等线" w:hAnsi="等线" w:cs="宋体"/>
                <w:color w:val="000000"/>
                <w:kern w:val="0"/>
                <w:sz w:val="18"/>
                <w:szCs w:val="18"/>
              </w:rPr>
              <w:fldChar w:fldCharType="separate"/>
            </w:r>
            <w:r w:rsidR="00487566" w:rsidRPr="00A435C0">
              <w:rPr>
                <w:rFonts w:ascii="等线" w:eastAsia="等线" w:hAnsi="等线" w:cs="宋体"/>
                <w:noProof/>
                <w:color w:val="000000"/>
                <w:kern w:val="0"/>
                <w:sz w:val="18"/>
                <w:szCs w:val="18"/>
              </w:rPr>
              <w:t>(Kwon et al., 1989)</w:t>
            </w:r>
            <w:r w:rsidR="00487566"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斜长花岗岩榍石Pb-Pb年龄508±20Ma</w:t>
            </w:r>
            <w:r w:rsidR="00487566" w:rsidRPr="00A435C0">
              <w:rPr>
                <w:rFonts w:ascii="等线" w:eastAsia="等线" w:hAnsi="等线" w:cs="宋体"/>
                <w:color w:val="000000"/>
                <w:kern w:val="0"/>
                <w:sz w:val="18"/>
                <w:szCs w:val="18"/>
              </w:rPr>
              <w:fldChar w:fldCharType="begin"/>
            </w:r>
            <w:r w:rsidR="00487566" w:rsidRPr="00A435C0">
              <w:rPr>
                <w:rFonts w:ascii="等线" w:eastAsia="等线" w:hAnsi="等线" w:cs="宋体"/>
                <w:color w:val="000000"/>
                <w:kern w:val="0"/>
                <w:sz w:val="18"/>
                <w:szCs w:val="18"/>
              </w:rPr>
              <w:instrText xml:space="preserve"> ADDIN NE.Ref.{6328725D-1598-4622-9736-5204CAC3F20E}</w:instrText>
            </w:r>
            <w:r w:rsidR="00487566" w:rsidRPr="00A435C0">
              <w:rPr>
                <w:rFonts w:ascii="等线" w:eastAsia="等线" w:hAnsi="等线" w:cs="宋体"/>
                <w:color w:val="000000"/>
                <w:kern w:val="0"/>
                <w:sz w:val="18"/>
                <w:szCs w:val="18"/>
              </w:rPr>
              <w:fldChar w:fldCharType="separate"/>
            </w:r>
            <w:r w:rsidR="00487566" w:rsidRPr="00A435C0">
              <w:rPr>
                <w:rFonts w:ascii="等线" w:eastAsia="等线" w:cs="等线"/>
                <w:color w:val="000000"/>
                <w:kern w:val="0"/>
                <w:sz w:val="18"/>
                <w:szCs w:val="18"/>
              </w:rPr>
              <w:t>(</w:t>
            </w:r>
            <w:r w:rsidR="00487566" w:rsidRPr="00A435C0">
              <w:rPr>
                <w:rFonts w:ascii="等线" w:eastAsia="等线" w:cs="等线" w:hint="eastAsia"/>
                <w:color w:val="000000"/>
                <w:kern w:val="0"/>
                <w:sz w:val="18"/>
                <w:szCs w:val="18"/>
              </w:rPr>
              <w:t>李锦轶等</w:t>
            </w:r>
            <w:r w:rsidR="00487566" w:rsidRPr="00A435C0">
              <w:rPr>
                <w:rFonts w:ascii="等线" w:eastAsia="等线" w:cs="等线"/>
                <w:color w:val="000000"/>
                <w:kern w:val="0"/>
                <w:sz w:val="18"/>
                <w:szCs w:val="18"/>
              </w:rPr>
              <w:t>,1992)</w:t>
            </w:r>
            <w:r w:rsidR="00487566"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1B86F0C5" w14:textId="5AEFF01B"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接近俯冲带的扩张脊环境（</w:t>
            </w:r>
            <w:r w:rsidR="00487566" w:rsidRPr="00A435C0">
              <w:rPr>
                <w:rFonts w:ascii="等线" w:eastAsia="等线" w:hAnsi="等线" w:cs="宋体"/>
                <w:color w:val="000000"/>
                <w:kern w:val="0"/>
                <w:sz w:val="18"/>
                <w:szCs w:val="18"/>
              </w:rPr>
              <w:fldChar w:fldCharType="begin"/>
            </w:r>
            <w:r w:rsidR="00487566" w:rsidRPr="00A435C0">
              <w:rPr>
                <w:rFonts w:ascii="等线" w:eastAsia="等线" w:hAnsi="等线" w:cs="宋体"/>
                <w:color w:val="000000"/>
                <w:kern w:val="0"/>
                <w:sz w:val="18"/>
                <w:szCs w:val="18"/>
              </w:rPr>
              <w:instrText xml:space="preserve"> ADDIN NE.Ref.{4D987B36-480E-4C10-9C3F-F7ED6921293B}</w:instrText>
            </w:r>
            <w:r w:rsidR="00487566" w:rsidRPr="00A435C0">
              <w:rPr>
                <w:rFonts w:ascii="等线" w:eastAsia="等线" w:hAnsi="等线" w:cs="宋体"/>
                <w:color w:val="000000"/>
                <w:kern w:val="0"/>
                <w:sz w:val="18"/>
                <w:szCs w:val="18"/>
              </w:rPr>
              <w:fldChar w:fldCharType="separate"/>
            </w:r>
            <w:r w:rsidR="00487566" w:rsidRPr="00A435C0">
              <w:rPr>
                <w:rFonts w:ascii="等线" w:eastAsia="等线" w:cs="等线"/>
                <w:color w:val="000000"/>
                <w:kern w:val="0"/>
                <w:sz w:val="18"/>
                <w:szCs w:val="18"/>
              </w:rPr>
              <w:t>(</w:t>
            </w:r>
            <w:r w:rsidR="00487566" w:rsidRPr="00A435C0">
              <w:rPr>
                <w:rFonts w:ascii="等线" w:eastAsia="等线" w:cs="等线" w:hint="eastAsia"/>
                <w:color w:val="000000"/>
                <w:kern w:val="0"/>
                <w:sz w:val="18"/>
                <w:szCs w:val="18"/>
              </w:rPr>
              <w:t>朱宝清等</w:t>
            </w:r>
            <w:r w:rsidR="00487566" w:rsidRPr="00A435C0">
              <w:rPr>
                <w:rFonts w:ascii="等线" w:eastAsia="等线" w:cs="等线"/>
                <w:color w:val="000000"/>
                <w:kern w:val="0"/>
                <w:sz w:val="18"/>
                <w:szCs w:val="18"/>
              </w:rPr>
              <w:t>,1987)</w:t>
            </w:r>
            <w:r w:rsidR="00487566"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洋岛环境</w:t>
            </w:r>
            <w:r w:rsidR="00487566" w:rsidRPr="00A435C0">
              <w:rPr>
                <w:rFonts w:ascii="等线" w:eastAsia="等线" w:hAnsi="等线" w:cs="宋体"/>
                <w:color w:val="000000"/>
                <w:kern w:val="0"/>
                <w:sz w:val="18"/>
                <w:szCs w:val="18"/>
              </w:rPr>
              <w:fldChar w:fldCharType="begin"/>
            </w:r>
            <w:r w:rsidR="00487566" w:rsidRPr="00A435C0">
              <w:rPr>
                <w:rFonts w:ascii="等线" w:eastAsia="等线" w:hAnsi="等线" w:cs="宋体"/>
                <w:color w:val="000000"/>
                <w:kern w:val="0"/>
                <w:sz w:val="18"/>
                <w:szCs w:val="18"/>
              </w:rPr>
              <w:instrText xml:space="preserve"> ADDIN NE.Ref.{6635F63D-B244-4B05-8A92-F09EE5E0F232}</w:instrText>
            </w:r>
            <w:r w:rsidR="00487566" w:rsidRPr="00A435C0">
              <w:rPr>
                <w:rFonts w:ascii="等线" w:eastAsia="等线" w:hAnsi="等线" w:cs="宋体"/>
                <w:color w:val="000000"/>
                <w:kern w:val="0"/>
                <w:sz w:val="18"/>
                <w:szCs w:val="18"/>
              </w:rPr>
              <w:fldChar w:fldCharType="separate"/>
            </w:r>
            <w:r w:rsidR="00487566" w:rsidRPr="00A435C0">
              <w:rPr>
                <w:rFonts w:ascii="等线" w:eastAsia="等线" w:cs="等线"/>
                <w:color w:val="000000"/>
                <w:kern w:val="0"/>
                <w:sz w:val="18"/>
                <w:szCs w:val="18"/>
              </w:rPr>
              <w:t>(</w:t>
            </w:r>
            <w:r w:rsidR="00487566" w:rsidRPr="00A435C0">
              <w:rPr>
                <w:rFonts w:ascii="等线" w:eastAsia="等线" w:cs="等线" w:hint="eastAsia"/>
                <w:color w:val="000000"/>
                <w:kern w:val="0"/>
                <w:sz w:val="18"/>
                <w:szCs w:val="18"/>
              </w:rPr>
              <w:t>杨高学等</w:t>
            </w:r>
            <w:r w:rsidR="00487566" w:rsidRPr="00A435C0">
              <w:rPr>
                <w:rFonts w:ascii="等线" w:eastAsia="等线" w:cs="等线"/>
                <w:color w:val="000000"/>
                <w:kern w:val="0"/>
                <w:sz w:val="18"/>
                <w:szCs w:val="18"/>
              </w:rPr>
              <w:t>,2015)</w:t>
            </w:r>
            <w:r w:rsidR="00487566" w:rsidRPr="00A435C0">
              <w:rPr>
                <w:rFonts w:ascii="等线" w:eastAsia="等线" w:hAnsi="等线" w:cs="宋体"/>
                <w:color w:val="000000"/>
                <w:kern w:val="0"/>
                <w:sz w:val="18"/>
                <w:szCs w:val="18"/>
              </w:rPr>
              <w:fldChar w:fldCharType="end"/>
            </w:r>
          </w:p>
        </w:tc>
      </w:tr>
      <w:tr w:rsidR="000C0E0A" w:rsidRPr="00A435C0" w14:paraId="273E6A5E" w14:textId="77777777" w:rsidTr="000C0E0A">
        <w:trPr>
          <w:trHeight w:val="1668"/>
        </w:trPr>
        <w:tc>
          <w:tcPr>
            <w:tcW w:w="496" w:type="pct"/>
            <w:gridSpan w:val="2"/>
            <w:tcBorders>
              <w:top w:val="single" w:sz="8" w:space="0" w:color="7F7F7F"/>
              <w:left w:val="nil"/>
              <w:bottom w:val="single" w:sz="8" w:space="0" w:color="7F7F7F"/>
              <w:right w:val="nil"/>
            </w:tcBorders>
            <w:shd w:val="clear" w:color="auto" w:fill="auto"/>
            <w:vAlign w:val="center"/>
            <w:hideMark/>
          </w:tcPr>
          <w:p w14:paraId="0D16F8FA"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达拉布特蛇绿岩</w:t>
            </w:r>
          </w:p>
        </w:tc>
        <w:tc>
          <w:tcPr>
            <w:tcW w:w="502" w:type="pct"/>
            <w:tcBorders>
              <w:top w:val="nil"/>
              <w:left w:val="nil"/>
              <w:bottom w:val="nil"/>
              <w:right w:val="nil"/>
            </w:tcBorders>
            <w:shd w:val="clear" w:color="auto" w:fill="auto"/>
            <w:vAlign w:val="center"/>
            <w:hideMark/>
          </w:tcPr>
          <w:p w14:paraId="455A4F55"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5°54′00″N，84°50′00″E</w:t>
            </w:r>
          </w:p>
        </w:tc>
        <w:tc>
          <w:tcPr>
            <w:tcW w:w="2999" w:type="pct"/>
            <w:tcBorders>
              <w:top w:val="nil"/>
              <w:left w:val="nil"/>
              <w:bottom w:val="nil"/>
              <w:right w:val="nil"/>
            </w:tcBorders>
            <w:shd w:val="clear" w:color="auto" w:fill="auto"/>
            <w:vAlign w:val="center"/>
            <w:hideMark/>
          </w:tcPr>
          <w:p w14:paraId="34A258C8" w14:textId="52967703"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和橄长岩Sm-Nd同位素年龄395±1.2Ma</w:t>
            </w:r>
            <w:r w:rsidR="00487566" w:rsidRPr="00A435C0">
              <w:rPr>
                <w:rFonts w:ascii="等线" w:eastAsia="等线" w:hAnsi="等线" w:cs="宋体"/>
                <w:color w:val="000000"/>
                <w:kern w:val="0"/>
                <w:sz w:val="18"/>
                <w:szCs w:val="18"/>
              </w:rPr>
              <w:fldChar w:fldCharType="begin"/>
            </w:r>
            <w:r w:rsidR="00487566" w:rsidRPr="00A435C0">
              <w:rPr>
                <w:rFonts w:ascii="等线" w:eastAsia="等线" w:hAnsi="等线" w:cs="宋体"/>
                <w:color w:val="000000"/>
                <w:kern w:val="0"/>
                <w:sz w:val="18"/>
                <w:szCs w:val="18"/>
              </w:rPr>
              <w:instrText xml:space="preserve"> ADDIN NE.Ref.{7F9C0476-5228-4306-8B53-50D0DBADBA9E}</w:instrText>
            </w:r>
            <w:r w:rsidR="00487566" w:rsidRPr="00A435C0">
              <w:rPr>
                <w:rFonts w:ascii="等线" w:eastAsia="等线" w:hAnsi="等线" w:cs="宋体"/>
                <w:color w:val="000000"/>
                <w:kern w:val="0"/>
                <w:sz w:val="18"/>
                <w:szCs w:val="18"/>
              </w:rPr>
              <w:fldChar w:fldCharType="separate"/>
            </w:r>
            <w:r w:rsidR="00487566" w:rsidRPr="00A435C0">
              <w:rPr>
                <w:rFonts w:ascii="等线" w:eastAsia="等线" w:cs="等线"/>
                <w:color w:val="000000"/>
                <w:kern w:val="0"/>
                <w:sz w:val="18"/>
                <w:szCs w:val="18"/>
              </w:rPr>
              <w:t>(</w:t>
            </w:r>
            <w:r w:rsidR="00487566" w:rsidRPr="00A435C0">
              <w:rPr>
                <w:rFonts w:ascii="等线" w:eastAsia="等线" w:cs="等线" w:hint="eastAsia"/>
                <w:color w:val="000000"/>
                <w:kern w:val="0"/>
                <w:sz w:val="18"/>
                <w:szCs w:val="18"/>
              </w:rPr>
              <w:t>张弛等</w:t>
            </w:r>
            <w:r w:rsidR="00487566" w:rsidRPr="00A435C0">
              <w:rPr>
                <w:rFonts w:ascii="等线" w:eastAsia="等线" w:cs="等线"/>
                <w:color w:val="000000"/>
                <w:kern w:val="0"/>
                <w:sz w:val="18"/>
                <w:szCs w:val="18"/>
              </w:rPr>
              <w:t>,1992)</w:t>
            </w:r>
            <w:r w:rsidR="00487566"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辉长岩锆石LA-ICP-MS年龄391.1±6.8Ma</w:t>
            </w:r>
            <w:r w:rsidR="00487566" w:rsidRPr="00A435C0">
              <w:rPr>
                <w:rFonts w:ascii="等线" w:eastAsia="等线" w:hAnsi="等线" w:cs="宋体"/>
                <w:color w:val="000000"/>
                <w:kern w:val="0"/>
                <w:sz w:val="18"/>
                <w:szCs w:val="18"/>
              </w:rPr>
              <w:fldChar w:fldCharType="begin"/>
            </w:r>
            <w:r w:rsidR="00487566" w:rsidRPr="00A435C0">
              <w:rPr>
                <w:rFonts w:ascii="等线" w:eastAsia="等线" w:hAnsi="等线" w:cs="宋体"/>
                <w:color w:val="000000"/>
                <w:kern w:val="0"/>
                <w:sz w:val="18"/>
                <w:szCs w:val="18"/>
              </w:rPr>
              <w:instrText xml:space="preserve"> ADDIN NE.Ref.{864F9C9A-9BFC-41D9-BA0C-29ED3CEF94D4}</w:instrText>
            </w:r>
            <w:r w:rsidR="00487566" w:rsidRPr="00A435C0">
              <w:rPr>
                <w:rFonts w:ascii="等线" w:eastAsia="等线" w:hAnsi="等线" w:cs="宋体"/>
                <w:color w:val="000000"/>
                <w:kern w:val="0"/>
                <w:sz w:val="18"/>
                <w:szCs w:val="18"/>
              </w:rPr>
              <w:fldChar w:fldCharType="separate"/>
            </w:r>
            <w:r w:rsidR="00487566" w:rsidRPr="00A435C0">
              <w:rPr>
                <w:rFonts w:ascii="等线" w:eastAsia="等线" w:cs="等线"/>
                <w:color w:val="000000"/>
                <w:kern w:val="0"/>
                <w:sz w:val="18"/>
                <w:szCs w:val="18"/>
              </w:rPr>
              <w:t>(</w:t>
            </w:r>
            <w:r w:rsidR="00487566" w:rsidRPr="00A435C0">
              <w:rPr>
                <w:rFonts w:ascii="等线" w:eastAsia="等线" w:cs="等线" w:hint="eastAsia"/>
                <w:color w:val="000000"/>
                <w:kern w:val="0"/>
                <w:sz w:val="18"/>
                <w:szCs w:val="18"/>
              </w:rPr>
              <w:t>辜平阳等</w:t>
            </w:r>
            <w:r w:rsidR="00487566" w:rsidRPr="00A435C0">
              <w:rPr>
                <w:rFonts w:ascii="等线" w:eastAsia="等线" w:cs="等线"/>
                <w:color w:val="000000"/>
                <w:kern w:val="0"/>
                <w:sz w:val="18"/>
                <w:szCs w:val="18"/>
              </w:rPr>
              <w:t>,2009)</w:t>
            </w:r>
            <w:r w:rsidR="00487566"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玄武岩和辉长岩锆石U-Pb年龄分别为375±2Ma、368±11Ma</w:t>
            </w:r>
            <w:r w:rsidR="00487566" w:rsidRPr="00A435C0">
              <w:rPr>
                <w:rFonts w:ascii="等线" w:eastAsia="等线" w:hAnsi="等线" w:cs="宋体"/>
                <w:color w:val="000000"/>
                <w:kern w:val="0"/>
                <w:sz w:val="18"/>
                <w:szCs w:val="18"/>
              </w:rPr>
              <w:fldChar w:fldCharType="begin"/>
            </w:r>
            <w:r w:rsidR="00487566" w:rsidRPr="00A435C0">
              <w:rPr>
                <w:rFonts w:ascii="等线" w:eastAsia="等线" w:hAnsi="等线" w:cs="宋体"/>
                <w:color w:val="000000"/>
                <w:kern w:val="0"/>
                <w:sz w:val="18"/>
                <w:szCs w:val="18"/>
              </w:rPr>
              <w:instrText xml:space="preserve"> ADDIN NE.Ref.{7E92A94B-043F-462D-A4A9-7A5DCE3A6C85}</w:instrText>
            </w:r>
            <w:r w:rsidR="00487566" w:rsidRPr="00A435C0">
              <w:rPr>
                <w:rFonts w:ascii="等线" w:eastAsia="等线" w:hAnsi="等线" w:cs="宋体"/>
                <w:color w:val="000000"/>
                <w:kern w:val="0"/>
                <w:sz w:val="18"/>
                <w:szCs w:val="18"/>
              </w:rPr>
              <w:fldChar w:fldCharType="separate"/>
            </w:r>
            <w:r w:rsidR="00487566" w:rsidRPr="00A435C0">
              <w:rPr>
                <w:rFonts w:ascii="等线" w:eastAsia="等线" w:cs="等线"/>
                <w:color w:val="000000"/>
                <w:kern w:val="0"/>
                <w:sz w:val="18"/>
                <w:szCs w:val="18"/>
              </w:rPr>
              <w:t>(</w:t>
            </w:r>
            <w:r w:rsidR="00487566" w:rsidRPr="00A435C0">
              <w:rPr>
                <w:rFonts w:ascii="等线" w:eastAsia="等线" w:cs="等线" w:hint="eastAsia"/>
                <w:color w:val="000000"/>
                <w:kern w:val="0"/>
                <w:sz w:val="18"/>
                <w:szCs w:val="18"/>
              </w:rPr>
              <w:t>杨高学等</w:t>
            </w:r>
            <w:r w:rsidR="00487566" w:rsidRPr="00A435C0">
              <w:rPr>
                <w:rFonts w:ascii="等线" w:eastAsia="等线" w:cs="等线"/>
                <w:color w:val="000000"/>
                <w:kern w:val="0"/>
                <w:sz w:val="18"/>
                <w:szCs w:val="18"/>
              </w:rPr>
              <w:t>,2012)</w:t>
            </w:r>
            <w:r w:rsidR="00487566"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硅质岩中有奥陶纪放射虫</w:t>
            </w:r>
            <w:r w:rsidR="00487566" w:rsidRPr="00A435C0">
              <w:rPr>
                <w:rFonts w:ascii="等线" w:eastAsia="等线" w:hAnsi="等线" w:cs="宋体"/>
                <w:color w:val="000000"/>
                <w:kern w:val="0"/>
                <w:sz w:val="18"/>
                <w:szCs w:val="18"/>
              </w:rPr>
              <w:fldChar w:fldCharType="begin"/>
            </w:r>
            <w:r w:rsidR="00487566" w:rsidRPr="00A435C0">
              <w:rPr>
                <w:rFonts w:ascii="等线" w:eastAsia="等线" w:hAnsi="等线" w:cs="宋体"/>
                <w:color w:val="000000"/>
                <w:kern w:val="0"/>
                <w:sz w:val="18"/>
                <w:szCs w:val="18"/>
              </w:rPr>
              <w:instrText xml:space="preserve"> ADDIN NE.Ref.{868EC7C7-1417-45E1-85D0-5156E1E9713F}</w:instrText>
            </w:r>
            <w:r w:rsidR="00487566" w:rsidRPr="00A435C0">
              <w:rPr>
                <w:rFonts w:ascii="等线" w:eastAsia="等线" w:hAnsi="等线" w:cs="宋体"/>
                <w:color w:val="000000"/>
                <w:kern w:val="0"/>
                <w:sz w:val="18"/>
                <w:szCs w:val="18"/>
              </w:rPr>
              <w:fldChar w:fldCharType="separate"/>
            </w:r>
            <w:r w:rsidR="00487566" w:rsidRPr="00A435C0">
              <w:rPr>
                <w:rFonts w:ascii="等线" w:eastAsia="等线" w:cs="等线"/>
                <w:color w:val="000000"/>
                <w:kern w:val="0"/>
                <w:sz w:val="18"/>
                <w:szCs w:val="18"/>
              </w:rPr>
              <w:t>(</w:t>
            </w:r>
            <w:r w:rsidR="00487566" w:rsidRPr="00A435C0">
              <w:rPr>
                <w:rFonts w:ascii="等线" w:eastAsia="等线" w:cs="等线" w:hint="eastAsia"/>
                <w:color w:val="000000"/>
                <w:kern w:val="0"/>
                <w:sz w:val="18"/>
                <w:szCs w:val="18"/>
              </w:rPr>
              <w:t>舒良树等</w:t>
            </w:r>
            <w:r w:rsidR="00487566" w:rsidRPr="00A435C0">
              <w:rPr>
                <w:rFonts w:ascii="等线" w:eastAsia="等线" w:cs="等线"/>
                <w:color w:val="000000"/>
                <w:kern w:val="0"/>
                <w:sz w:val="18"/>
                <w:szCs w:val="18"/>
              </w:rPr>
              <w:t>,2001)</w:t>
            </w:r>
            <w:r w:rsidR="00487566"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辉长岩锆石LA-ICP-MS年龄391Ma和SM-Nd等时线年龄395Ma</w:t>
            </w:r>
            <w:r w:rsidR="00487566" w:rsidRPr="00A435C0">
              <w:rPr>
                <w:rFonts w:ascii="等线" w:eastAsia="等线" w:hAnsi="等线" w:cs="宋体"/>
                <w:color w:val="000000"/>
                <w:kern w:val="0"/>
                <w:sz w:val="18"/>
                <w:szCs w:val="18"/>
              </w:rPr>
              <w:fldChar w:fldCharType="begin"/>
            </w:r>
            <w:r w:rsidR="00487566" w:rsidRPr="00A435C0">
              <w:rPr>
                <w:rFonts w:ascii="等线" w:eastAsia="等线" w:hAnsi="等线" w:cs="宋体"/>
                <w:color w:val="000000"/>
                <w:kern w:val="0"/>
                <w:sz w:val="18"/>
                <w:szCs w:val="18"/>
              </w:rPr>
              <w:instrText xml:space="preserve"> ADDIN NE.Ref.{9CF3B164-6491-4203-9858-F4C4582CCE9D}</w:instrText>
            </w:r>
            <w:r w:rsidR="00487566" w:rsidRPr="00A435C0">
              <w:rPr>
                <w:rFonts w:ascii="等线" w:eastAsia="等线" w:hAnsi="等线" w:cs="宋体"/>
                <w:color w:val="000000"/>
                <w:kern w:val="0"/>
                <w:sz w:val="18"/>
                <w:szCs w:val="18"/>
              </w:rPr>
              <w:fldChar w:fldCharType="separate"/>
            </w:r>
            <w:r w:rsidR="00487566" w:rsidRPr="00A435C0">
              <w:rPr>
                <w:rFonts w:ascii="等线" w:eastAsia="等线" w:cs="等线"/>
                <w:color w:val="000000"/>
                <w:kern w:val="0"/>
                <w:sz w:val="18"/>
                <w:szCs w:val="18"/>
              </w:rPr>
              <w:t>(</w:t>
            </w:r>
            <w:r w:rsidR="00487566" w:rsidRPr="00A435C0">
              <w:rPr>
                <w:rFonts w:ascii="等线" w:eastAsia="等线" w:cs="等线" w:hint="eastAsia"/>
                <w:color w:val="000000"/>
                <w:kern w:val="0"/>
                <w:sz w:val="18"/>
                <w:szCs w:val="18"/>
              </w:rPr>
              <w:t>陈石等</w:t>
            </w:r>
            <w:r w:rsidR="00487566" w:rsidRPr="00A435C0">
              <w:rPr>
                <w:rFonts w:ascii="等线" w:eastAsia="等线" w:cs="等线"/>
                <w:color w:val="000000"/>
                <w:kern w:val="0"/>
                <w:sz w:val="18"/>
                <w:szCs w:val="18"/>
              </w:rPr>
              <w:t>,2010)</w:t>
            </w:r>
            <w:r w:rsidR="00487566"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角闪辉长岩锆石SHRIMP年龄426±6Ma</w:t>
            </w:r>
            <w:r w:rsidR="00487566" w:rsidRPr="00A435C0">
              <w:rPr>
                <w:rFonts w:ascii="等线" w:eastAsia="等线" w:hAnsi="等线" w:cs="宋体"/>
                <w:color w:val="000000"/>
                <w:kern w:val="0"/>
                <w:sz w:val="18"/>
                <w:szCs w:val="18"/>
              </w:rPr>
              <w:fldChar w:fldCharType="begin"/>
            </w:r>
            <w:r w:rsidR="00487566" w:rsidRPr="00A435C0">
              <w:rPr>
                <w:rFonts w:ascii="等线" w:eastAsia="等线" w:hAnsi="等线" w:cs="宋体"/>
                <w:color w:val="000000"/>
                <w:kern w:val="0"/>
                <w:sz w:val="18"/>
                <w:szCs w:val="18"/>
              </w:rPr>
              <w:instrText xml:space="preserve"> ADDIN NE.Ref.{077A766E-0267-43B2-9328-71CA462BA1D4}</w:instrText>
            </w:r>
            <w:r w:rsidR="00487566" w:rsidRPr="00A435C0">
              <w:rPr>
                <w:rFonts w:ascii="等线" w:eastAsia="等线" w:hAnsi="等线" w:cs="宋体"/>
                <w:color w:val="000000"/>
                <w:kern w:val="0"/>
                <w:sz w:val="18"/>
                <w:szCs w:val="18"/>
              </w:rPr>
              <w:fldChar w:fldCharType="separate"/>
            </w:r>
            <w:r w:rsidR="00487566" w:rsidRPr="00A435C0">
              <w:rPr>
                <w:rFonts w:ascii="等线" w:eastAsia="等线" w:cs="等线"/>
                <w:color w:val="000000"/>
                <w:kern w:val="0"/>
                <w:sz w:val="18"/>
                <w:szCs w:val="18"/>
              </w:rPr>
              <w:t>(</w:t>
            </w:r>
            <w:r w:rsidR="00487566" w:rsidRPr="00A435C0">
              <w:rPr>
                <w:rFonts w:ascii="等线" w:eastAsia="等线" w:cs="等线" w:hint="eastAsia"/>
                <w:color w:val="000000"/>
                <w:kern w:val="0"/>
                <w:sz w:val="18"/>
                <w:szCs w:val="18"/>
              </w:rPr>
              <w:t>陈博等</w:t>
            </w:r>
            <w:r w:rsidR="00487566" w:rsidRPr="00A435C0">
              <w:rPr>
                <w:rFonts w:ascii="等线" w:eastAsia="等线" w:cs="等线"/>
                <w:color w:val="000000"/>
                <w:kern w:val="0"/>
                <w:sz w:val="18"/>
                <w:szCs w:val="18"/>
              </w:rPr>
              <w:t>,2011)</w:t>
            </w:r>
            <w:r w:rsidR="00487566"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辉长辉绿岩锆石LA-ICP-MS年龄 388.8±1.1Ma</w:t>
            </w:r>
            <w:r w:rsidR="00271623" w:rsidRPr="00A435C0">
              <w:rPr>
                <w:rFonts w:ascii="等线" w:eastAsia="等线" w:hAnsi="等线" w:cs="宋体"/>
                <w:color w:val="000000"/>
                <w:kern w:val="0"/>
                <w:sz w:val="18"/>
                <w:szCs w:val="18"/>
              </w:rPr>
              <w:fldChar w:fldCharType="begin"/>
            </w:r>
            <w:r w:rsidR="00271623" w:rsidRPr="00A435C0">
              <w:rPr>
                <w:rFonts w:ascii="等线" w:eastAsia="等线" w:hAnsi="等线" w:cs="宋体"/>
                <w:color w:val="000000"/>
                <w:kern w:val="0"/>
                <w:sz w:val="18"/>
                <w:szCs w:val="18"/>
              </w:rPr>
              <w:instrText xml:space="preserve"> ADDIN NE.Ref.{9E5EE675-19E3-4D81-827F-6D707397827B}</w:instrText>
            </w:r>
            <w:r w:rsidR="00271623" w:rsidRPr="00A435C0">
              <w:rPr>
                <w:rFonts w:ascii="等线" w:eastAsia="等线" w:hAnsi="等线" w:cs="宋体"/>
                <w:color w:val="000000"/>
                <w:kern w:val="0"/>
                <w:sz w:val="18"/>
                <w:szCs w:val="18"/>
              </w:rPr>
              <w:fldChar w:fldCharType="separate"/>
            </w:r>
            <w:r w:rsidR="00271623" w:rsidRPr="00A435C0">
              <w:rPr>
                <w:rFonts w:ascii="等线" w:eastAsia="等线" w:cs="等线"/>
                <w:color w:val="000000"/>
                <w:kern w:val="0"/>
                <w:sz w:val="18"/>
                <w:szCs w:val="18"/>
              </w:rPr>
              <w:t>(</w:t>
            </w:r>
            <w:r w:rsidR="00271623" w:rsidRPr="00A435C0">
              <w:rPr>
                <w:rFonts w:ascii="等线" w:eastAsia="等线" w:cs="等线" w:hint="eastAsia"/>
                <w:color w:val="000000"/>
                <w:kern w:val="0"/>
                <w:sz w:val="18"/>
                <w:szCs w:val="18"/>
              </w:rPr>
              <w:t>何世平等</w:t>
            </w:r>
            <w:r w:rsidR="00271623" w:rsidRPr="00A435C0">
              <w:rPr>
                <w:rFonts w:ascii="等线" w:eastAsia="等线" w:cs="等线"/>
                <w:color w:val="000000"/>
                <w:kern w:val="0"/>
                <w:sz w:val="18"/>
                <w:szCs w:val="18"/>
              </w:rPr>
              <w:t>,2013)</w:t>
            </w:r>
            <w:r w:rsidR="00271623"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玄武岩锆石LA-ICP-MS年龄392.5±2.9Ma</w:t>
            </w:r>
            <w:r w:rsidR="00271623" w:rsidRPr="00A435C0">
              <w:rPr>
                <w:rFonts w:ascii="等线" w:eastAsia="等线" w:hAnsi="等线" w:cs="宋体"/>
                <w:color w:val="000000"/>
                <w:kern w:val="0"/>
                <w:sz w:val="18"/>
                <w:szCs w:val="18"/>
              </w:rPr>
              <w:fldChar w:fldCharType="begin"/>
            </w:r>
            <w:r w:rsidR="00271623" w:rsidRPr="00A435C0">
              <w:rPr>
                <w:rFonts w:ascii="等线" w:eastAsia="等线" w:hAnsi="等线" w:cs="宋体"/>
                <w:color w:val="000000"/>
                <w:kern w:val="0"/>
                <w:sz w:val="18"/>
                <w:szCs w:val="18"/>
              </w:rPr>
              <w:instrText xml:space="preserve"> ADDIN NE.Ref.{A259E827-BCAF-42A7-81E4-BB0ECF4051F9}</w:instrText>
            </w:r>
            <w:r w:rsidR="00271623" w:rsidRPr="00A435C0">
              <w:rPr>
                <w:rFonts w:ascii="等线" w:eastAsia="等线" w:hAnsi="等线" w:cs="宋体"/>
                <w:color w:val="000000"/>
                <w:kern w:val="0"/>
                <w:sz w:val="18"/>
                <w:szCs w:val="18"/>
              </w:rPr>
              <w:fldChar w:fldCharType="separate"/>
            </w:r>
            <w:r w:rsidR="00271623" w:rsidRPr="00A435C0">
              <w:rPr>
                <w:rFonts w:ascii="等线" w:eastAsia="等线" w:cs="等线"/>
                <w:color w:val="000000"/>
                <w:kern w:val="0"/>
                <w:sz w:val="18"/>
                <w:szCs w:val="18"/>
              </w:rPr>
              <w:t>(</w:t>
            </w:r>
            <w:r w:rsidR="00271623" w:rsidRPr="00A435C0">
              <w:rPr>
                <w:rFonts w:ascii="等线" w:eastAsia="等线" w:cs="等线" w:hint="eastAsia"/>
                <w:color w:val="000000"/>
                <w:kern w:val="0"/>
                <w:sz w:val="18"/>
                <w:szCs w:val="18"/>
              </w:rPr>
              <w:t>田亚洲等</w:t>
            </w:r>
            <w:r w:rsidR="00271623" w:rsidRPr="00A435C0">
              <w:rPr>
                <w:rFonts w:ascii="等线" w:eastAsia="等线" w:cs="等线"/>
                <w:color w:val="000000"/>
                <w:kern w:val="0"/>
                <w:sz w:val="18"/>
                <w:szCs w:val="18"/>
              </w:rPr>
              <w:t>,2015)</w:t>
            </w:r>
            <w:r w:rsidR="00271623" w:rsidRPr="00A435C0">
              <w:rPr>
                <w:rFonts w:ascii="等线" w:eastAsia="等线" w:hAnsi="等线" w:cs="宋体"/>
                <w:color w:val="000000"/>
                <w:kern w:val="0"/>
                <w:sz w:val="18"/>
                <w:szCs w:val="18"/>
              </w:rPr>
              <w:fldChar w:fldCharType="end"/>
            </w:r>
            <w:r w:rsidR="00271623" w:rsidRPr="00A435C0">
              <w:rPr>
                <w:rFonts w:ascii="等线" w:eastAsia="等线" w:hAnsi="等线" w:cs="宋体" w:hint="eastAsia"/>
                <w:color w:val="000000"/>
                <w:kern w:val="0"/>
                <w:sz w:val="18"/>
                <w:szCs w:val="18"/>
              </w:rPr>
              <w:t>，</w:t>
            </w:r>
            <w:r w:rsidRPr="00A435C0">
              <w:rPr>
                <w:rFonts w:ascii="等线" w:eastAsia="等线" w:hAnsi="等线" w:cs="宋体" w:hint="eastAsia"/>
                <w:color w:val="000000"/>
                <w:kern w:val="0"/>
                <w:sz w:val="18"/>
                <w:szCs w:val="18"/>
              </w:rPr>
              <w:t>辉绿岩锆石LA-ICP-MS年龄357.6±2.4Ma</w:t>
            </w:r>
            <w:r w:rsidR="00271623" w:rsidRPr="00A435C0">
              <w:rPr>
                <w:rFonts w:ascii="等线" w:eastAsia="等线" w:hAnsi="等线" w:cs="宋体"/>
                <w:color w:val="000000"/>
                <w:kern w:val="0"/>
                <w:sz w:val="18"/>
                <w:szCs w:val="18"/>
              </w:rPr>
              <w:fldChar w:fldCharType="begin"/>
            </w:r>
            <w:r w:rsidR="00271623" w:rsidRPr="00A435C0">
              <w:rPr>
                <w:rFonts w:ascii="等线" w:eastAsia="等线" w:hAnsi="等线" w:cs="宋体"/>
                <w:color w:val="000000"/>
                <w:kern w:val="0"/>
                <w:sz w:val="18"/>
                <w:szCs w:val="18"/>
              </w:rPr>
              <w:instrText xml:space="preserve"> ADDIN NE.Ref.{EFBE1D9A-CCCB-44DB-B51D-2766F3CCA9EC}</w:instrText>
            </w:r>
            <w:r w:rsidR="00271623" w:rsidRPr="00A435C0">
              <w:rPr>
                <w:rFonts w:ascii="等线" w:eastAsia="等线" w:hAnsi="等线" w:cs="宋体"/>
                <w:color w:val="000000"/>
                <w:kern w:val="0"/>
                <w:sz w:val="18"/>
                <w:szCs w:val="18"/>
              </w:rPr>
              <w:fldChar w:fldCharType="separate"/>
            </w:r>
            <w:r w:rsidR="00271623" w:rsidRPr="00A435C0">
              <w:rPr>
                <w:rFonts w:ascii="等线" w:eastAsia="等线" w:cs="等线"/>
                <w:color w:val="000000"/>
                <w:kern w:val="0"/>
                <w:sz w:val="18"/>
                <w:szCs w:val="18"/>
              </w:rPr>
              <w:t>(</w:t>
            </w:r>
            <w:r w:rsidR="00271623" w:rsidRPr="00A435C0">
              <w:rPr>
                <w:rFonts w:ascii="等线" w:eastAsia="等线" w:cs="等线" w:hint="eastAsia"/>
                <w:color w:val="000000"/>
                <w:kern w:val="0"/>
                <w:sz w:val="18"/>
                <w:szCs w:val="18"/>
              </w:rPr>
              <w:t>杨华燊等</w:t>
            </w:r>
            <w:r w:rsidR="00271623" w:rsidRPr="00A435C0">
              <w:rPr>
                <w:rFonts w:ascii="等线" w:eastAsia="等线" w:cs="等线"/>
                <w:color w:val="000000"/>
                <w:kern w:val="0"/>
                <w:sz w:val="18"/>
                <w:szCs w:val="18"/>
              </w:rPr>
              <w:t>,2019)</w:t>
            </w:r>
            <w:r w:rsidR="00271623"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5334AF85" w14:textId="401EC5CD"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SSZ</w:t>
            </w:r>
            <w:r w:rsidR="00271623" w:rsidRPr="00A435C0">
              <w:rPr>
                <w:rFonts w:ascii="等线" w:eastAsia="等线" w:hAnsi="等线" w:cs="宋体"/>
                <w:color w:val="000000"/>
                <w:kern w:val="0"/>
                <w:sz w:val="18"/>
                <w:szCs w:val="18"/>
              </w:rPr>
              <w:fldChar w:fldCharType="begin"/>
            </w:r>
            <w:r w:rsidR="00271623" w:rsidRPr="00A435C0">
              <w:rPr>
                <w:rFonts w:ascii="等线" w:eastAsia="等线" w:hAnsi="等线" w:cs="宋体"/>
                <w:color w:val="000000"/>
                <w:kern w:val="0"/>
                <w:sz w:val="18"/>
                <w:szCs w:val="18"/>
              </w:rPr>
              <w:instrText xml:space="preserve"> ADDIN EN.CITE &lt;EndNote&gt;&lt;Cite&gt;&lt;Author&gt;Zhang&lt;/Author&gt;&lt;Year&gt;2011&lt;/Year&gt;&lt;RecNum&gt;1223&lt;/RecNum&gt;&lt;DisplayText&gt;(Zhang et al., 2011)&lt;/DisplayText&gt;&lt;record&gt;&lt;rec-number&gt;1223&lt;/rec-number&gt;&lt;foreign-keys&gt;&lt;key app="EN" db-id="tpvxw00drsvsvke5wfwp25akz0eaesv02rzf" timestamp="1661842814"&gt;1223&lt;/key&gt;&lt;/foreign-keys&gt;&lt;ref-type name="Journal Article"&gt;17&lt;/ref-type&gt;&lt;contributors&gt;&lt;authors&gt;&lt;author&gt;Zhang, Ji&amp;apos;en&lt;/author&gt;&lt;author&gt;Xiao, Wenjiao&lt;/author&gt;&lt;author&gt;Han, Chunming&lt;/author&gt;&lt;author&gt;Mao, Qigui&lt;/author&gt;&lt;author&gt;Ao, Songjian&lt;/author&gt;&lt;author&gt;Guo, Qianqian&lt;/author&gt;&lt;author&gt;Ma, Chong&lt;/author&gt;&lt;/authors&gt;&lt;/contributors&gt;&lt;titles&gt;&lt;title&gt;A Devonian to Carboniferous intra-oceanic subduction system in Western Junggar, NW China&lt;/title&gt;&lt;secondary-title&gt;Lithos&lt;/secondary-title&gt;&lt;/titles&gt;&lt;periodical&gt;&lt;full-title&gt;Lithos&lt;/full-title&gt;&lt;/periodical&gt;&lt;pages&gt;592-606&lt;/pages&gt;&lt;volume&gt;125&lt;/volume&gt;&lt;number&gt;1-2&lt;/number&gt;&lt;section&gt;592&lt;/section&gt;&lt;dates&gt;&lt;year&gt;2011&lt;/year&gt;&lt;/dates&gt;&lt;isbn&gt;00244937&lt;/isbn&gt;&lt;urls&gt;&lt;/urls&gt;&lt;electronic-resource-num&gt;10.1016/j.lithos.2011.03.013&lt;/electronic-resource-num&gt;&lt;/record&gt;&lt;/Cite&gt;&lt;/EndNote&gt;</w:instrText>
            </w:r>
            <w:r w:rsidR="00271623" w:rsidRPr="00A435C0">
              <w:rPr>
                <w:rFonts w:ascii="等线" w:eastAsia="等线" w:hAnsi="等线" w:cs="宋体"/>
                <w:color w:val="000000"/>
                <w:kern w:val="0"/>
                <w:sz w:val="18"/>
                <w:szCs w:val="18"/>
              </w:rPr>
              <w:fldChar w:fldCharType="separate"/>
            </w:r>
            <w:r w:rsidR="00271623" w:rsidRPr="00A435C0">
              <w:rPr>
                <w:rFonts w:ascii="等线" w:eastAsia="等线" w:hAnsi="等线" w:cs="宋体"/>
                <w:noProof/>
                <w:color w:val="000000"/>
                <w:kern w:val="0"/>
                <w:sz w:val="18"/>
                <w:szCs w:val="18"/>
              </w:rPr>
              <w:t>(Zhang et al., 2011)</w:t>
            </w:r>
            <w:r w:rsidR="00271623"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w:t>
            </w:r>
            <w:r w:rsidR="00271623" w:rsidRPr="00A435C0">
              <w:rPr>
                <w:rFonts w:ascii="等线" w:eastAsia="等线" w:hAnsi="等线" w:cs="宋体"/>
                <w:color w:val="000000"/>
                <w:kern w:val="0"/>
                <w:sz w:val="18"/>
                <w:szCs w:val="18"/>
              </w:rPr>
              <w:fldChar w:fldCharType="begin"/>
            </w:r>
            <w:r w:rsidR="00271623" w:rsidRPr="00A435C0">
              <w:rPr>
                <w:rFonts w:ascii="等线" w:eastAsia="等线" w:hAnsi="等线" w:cs="宋体"/>
                <w:color w:val="000000"/>
                <w:kern w:val="0"/>
                <w:sz w:val="18"/>
                <w:szCs w:val="18"/>
              </w:rPr>
              <w:instrText xml:space="preserve"> ADDIN NE.Ref.{AE9D9C1A-CF59-4B21-BA27-21E3FDD14359}</w:instrText>
            </w:r>
            <w:r w:rsidR="00271623" w:rsidRPr="00A435C0">
              <w:rPr>
                <w:rFonts w:ascii="等线" w:eastAsia="等线" w:hAnsi="等线" w:cs="宋体"/>
                <w:color w:val="000000"/>
                <w:kern w:val="0"/>
                <w:sz w:val="18"/>
                <w:szCs w:val="18"/>
              </w:rPr>
              <w:fldChar w:fldCharType="separate"/>
            </w:r>
            <w:r w:rsidR="00271623" w:rsidRPr="00A435C0">
              <w:rPr>
                <w:rFonts w:ascii="等线" w:eastAsia="等线" w:cs="等线"/>
                <w:color w:val="000000"/>
                <w:kern w:val="0"/>
                <w:sz w:val="18"/>
                <w:szCs w:val="18"/>
              </w:rPr>
              <w:t>(</w:t>
            </w:r>
            <w:r w:rsidR="00271623" w:rsidRPr="00A435C0">
              <w:rPr>
                <w:rFonts w:ascii="等线" w:eastAsia="等线" w:cs="等线" w:hint="eastAsia"/>
                <w:color w:val="000000"/>
                <w:kern w:val="0"/>
                <w:sz w:val="18"/>
                <w:szCs w:val="18"/>
              </w:rPr>
              <w:t>杨高学等</w:t>
            </w:r>
            <w:r w:rsidR="00271623" w:rsidRPr="00A435C0">
              <w:rPr>
                <w:rFonts w:ascii="等线" w:eastAsia="等线" w:cs="等线"/>
                <w:color w:val="000000"/>
                <w:kern w:val="0"/>
                <w:sz w:val="18"/>
                <w:szCs w:val="18"/>
              </w:rPr>
              <w:t>,2012)</w:t>
            </w:r>
            <w:r w:rsidR="00271623"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俯冲作用相关的弧后盆地环境</w:t>
            </w:r>
            <w:r w:rsidR="00507CAF" w:rsidRPr="00A435C0">
              <w:rPr>
                <w:rFonts w:ascii="等线" w:eastAsia="等线" w:hAnsi="等线" w:cs="宋体"/>
                <w:color w:val="000000"/>
                <w:kern w:val="0"/>
                <w:sz w:val="18"/>
                <w:szCs w:val="18"/>
              </w:rPr>
              <w:fldChar w:fldCharType="begin"/>
            </w:r>
            <w:r w:rsidR="00507CAF" w:rsidRPr="00A435C0">
              <w:rPr>
                <w:rFonts w:ascii="等线" w:eastAsia="等线" w:hAnsi="等线" w:cs="宋体"/>
                <w:color w:val="000000"/>
                <w:kern w:val="0"/>
                <w:sz w:val="18"/>
                <w:szCs w:val="18"/>
              </w:rPr>
              <w:instrText xml:space="preserve"> ADDIN NE.Ref.{1A195D38-4AE3-40EA-948E-A422523005D7}</w:instrText>
            </w:r>
            <w:r w:rsidR="00507CAF" w:rsidRPr="00A435C0">
              <w:rPr>
                <w:rFonts w:ascii="等线" w:eastAsia="等线" w:hAnsi="等线" w:cs="宋体"/>
                <w:color w:val="000000"/>
                <w:kern w:val="0"/>
                <w:sz w:val="18"/>
                <w:szCs w:val="18"/>
              </w:rPr>
              <w:fldChar w:fldCharType="separate"/>
            </w:r>
            <w:r w:rsidR="00507CAF" w:rsidRPr="00A435C0">
              <w:rPr>
                <w:rFonts w:ascii="等线" w:eastAsia="等线" w:cs="等线"/>
                <w:color w:val="000000"/>
                <w:kern w:val="0"/>
                <w:sz w:val="18"/>
                <w:szCs w:val="18"/>
              </w:rPr>
              <w:t>(</w:t>
            </w:r>
            <w:r w:rsidR="00507CAF" w:rsidRPr="00A435C0">
              <w:rPr>
                <w:rFonts w:ascii="等线" w:eastAsia="等线" w:cs="等线" w:hint="eastAsia"/>
                <w:color w:val="000000"/>
                <w:kern w:val="0"/>
                <w:sz w:val="18"/>
                <w:szCs w:val="18"/>
              </w:rPr>
              <w:t>杨华燊等</w:t>
            </w:r>
            <w:r w:rsidR="00507CAF" w:rsidRPr="00A435C0">
              <w:rPr>
                <w:rFonts w:ascii="等线" w:eastAsia="等线" w:cs="等线"/>
                <w:color w:val="000000"/>
                <w:kern w:val="0"/>
                <w:sz w:val="18"/>
                <w:szCs w:val="18"/>
              </w:rPr>
              <w:t xml:space="preserve">,2019; </w:t>
            </w:r>
            <w:r w:rsidR="00507CAF" w:rsidRPr="00A435C0">
              <w:rPr>
                <w:rFonts w:ascii="等线" w:eastAsia="等线" w:cs="等线" w:hint="eastAsia"/>
                <w:color w:val="000000"/>
                <w:kern w:val="0"/>
                <w:sz w:val="18"/>
                <w:szCs w:val="18"/>
              </w:rPr>
              <w:t>田亚洲等</w:t>
            </w:r>
            <w:r w:rsidR="00507CAF" w:rsidRPr="00A435C0">
              <w:rPr>
                <w:rFonts w:ascii="等线" w:eastAsia="等线" w:cs="等线"/>
                <w:color w:val="000000"/>
                <w:kern w:val="0"/>
                <w:sz w:val="18"/>
                <w:szCs w:val="18"/>
              </w:rPr>
              <w:t>,2015)</w:t>
            </w:r>
            <w:r w:rsidR="00507CAF"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初始洋盆</w:t>
            </w:r>
            <w:r w:rsidR="00507CAF" w:rsidRPr="00A435C0">
              <w:rPr>
                <w:rFonts w:ascii="等线" w:eastAsia="等线" w:hAnsi="等线" w:cs="宋体"/>
                <w:color w:val="000000"/>
                <w:kern w:val="0"/>
                <w:sz w:val="18"/>
                <w:szCs w:val="18"/>
              </w:rPr>
              <w:fldChar w:fldCharType="begin"/>
            </w:r>
            <w:r w:rsidR="00507CAF" w:rsidRPr="00A435C0">
              <w:rPr>
                <w:rFonts w:ascii="等线" w:eastAsia="等线" w:hAnsi="等线" w:cs="宋体"/>
                <w:color w:val="000000"/>
                <w:kern w:val="0"/>
                <w:sz w:val="18"/>
                <w:szCs w:val="18"/>
              </w:rPr>
              <w:instrText xml:space="preserve"> ADDIN NE.Ref.{C3D6AEB1-164B-4111-9A52-7D6FFD177E57}</w:instrText>
            </w:r>
            <w:r w:rsidR="00507CAF" w:rsidRPr="00A435C0">
              <w:rPr>
                <w:rFonts w:ascii="等线" w:eastAsia="等线" w:hAnsi="等线" w:cs="宋体"/>
                <w:color w:val="000000"/>
                <w:kern w:val="0"/>
                <w:sz w:val="18"/>
                <w:szCs w:val="18"/>
              </w:rPr>
              <w:fldChar w:fldCharType="separate"/>
            </w:r>
            <w:r w:rsidR="00507CAF" w:rsidRPr="00A435C0">
              <w:rPr>
                <w:rFonts w:ascii="等线" w:eastAsia="等线" w:cs="等线"/>
                <w:color w:val="000000"/>
                <w:kern w:val="0"/>
                <w:sz w:val="18"/>
                <w:szCs w:val="18"/>
              </w:rPr>
              <w:t>(</w:t>
            </w:r>
            <w:r w:rsidR="00507CAF" w:rsidRPr="00A435C0">
              <w:rPr>
                <w:rFonts w:ascii="等线" w:eastAsia="等线" w:cs="等线" w:hint="eastAsia"/>
                <w:color w:val="000000"/>
                <w:kern w:val="0"/>
                <w:sz w:val="18"/>
                <w:szCs w:val="18"/>
              </w:rPr>
              <w:t>何世平等</w:t>
            </w:r>
            <w:r w:rsidR="00507CAF" w:rsidRPr="00A435C0">
              <w:rPr>
                <w:rFonts w:ascii="等线" w:eastAsia="等线" w:cs="等线"/>
                <w:color w:val="000000"/>
                <w:kern w:val="0"/>
                <w:sz w:val="18"/>
                <w:szCs w:val="18"/>
              </w:rPr>
              <w:t>,2013)</w:t>
            </w:r>
            <w:r w:rsidR="00507CAF" w:rsidRPr="00A435C0">
              <w:rPr>
                <w:rFonts w:ascii="等线" w:eastAsia="等线" w:hAnsi="等线" w:cs="宋体"/>
                <w:color w:val="000000"/>
                <w:kern w:val="0"/>
                <w:sz w:val="18"/>
                <w:szCs w:val="18"/>
              </w:rPr>
              <w:fldChar w:fldCharType="end"/>
            </w:r>
          </w:p>
        </w:tc>
      </w:tr>
      <w:tr w:rsidR="000C0E0A" w:rsidRPr="00A435C0" w14:paraId="0351A6FE" w14:textId="77777777" w:rsidTr="000C0E0A">
        <w:trPr>
          <w:trHeight w:val="840"/>
        </w:trPr>
        <w:tc>
          <w:tcPr>
            <w:tcW w:w="496" w:type="pct"/>
            <w:gridSpan w:val="2"/>
            <w:tcBorders>
              <w:top w:val="single" w:sz="8" w:space="0" w:color="7F7F7F"/>
              <w:left w:val="nil"/>
              <w:bottom w:val="single" w:sz="8" w:space="0" w:color="7F7F7F"/>
              <w:right w:val="nil"/>
            </w:tcBorders>
            <w:shd w:val="clear" w:color="auto" w:fill="auto"/>
            <w:vAlign w:val="center"/>
            <w:hideMark/>
          </w:tcPr>
          <w:p w14:paraId="208364F4"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克拉玛依蛇绿岩</w:t>
            </w:r>
          </w:p>
        </w:tc>
        <w:tc>
          <w:tcPr>
            <w:tcW w:w="502" w:type="pct"/>
            <w:tcBorders>
              <w:top w:val="single" w:sz="8" w:space="0" w:color="7F7F7F"/>
              <w:left w:val="nil"/>
              <w:bottom w:val="single" w:sz="8" w:space="0" w:color="7F7F7F"/>
              <w:right w:val="nil"/>
            </w:tcBorders>
            <w:shd w:val="clear" w:color="auto" w:fill="auto"/>
            <w:vAlign w:val="center"/>
            <w:hideMark/>
          </w:tcPr>
          <w:p w14:paraId="6BC49F15"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5°44′00″N，85°06′00″E</w:t>
            </w:r>
          </w:p>
        </w:tc>
        <w:tc>
          <w:tcPr>
            <w:tcW w:w="2999" w:type="pct"/>
            <w:tcBorders>
              <w:top w:val="single" w:sz="8" w:space="0" w:color="7F7F7F"/>
              <w:left w:val="nil"/>
              <w:bottom w:val="single" w:sz="8" w:space="0" w:color="7F7F7F"/>
              <w:right w:val="nil"/>
            </w:tcBorders>
            <w:shd w:val="clear" w:color="auto" w:fill="auto"/>
            <w:vAlign w:val="center"/>
            <w:hideMark/>
          </w:tcPr>
          <w:p w14:paraId="7117DC8A" w14:textId="76761B5A"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两组锆石SHRMP年龄414.4±8.6Ma、323±14Ma</w:t>
            </w:r>
            <w:r w:rsidR="0081174D" w:rsidRPr="00A435C0">
              <w:rPr>
                <w:rFonts w:ascii="等线" w:eastAsia="等线" w:hAnsi="等线" w:cs="宋体"/>
                <w:color w:val="000000"/>
                <w:kern w:val="0"/>
                <w:sz w:val="18"/>
                <w:szCs w:val="18"/>
              </w:rPr>
              <w:fldChar w:fldCharType="begin"/>
            </w:r>
            <w:r w:rsidR="0081174D" w:rsidRPr="00A435C0">
              <w:rPr>
                <w:rFonts w:ascii="等线" w:eastAsia="等线" w:hAnsi="等线" w:cs="宋体"/>
                <w:color w:val="000000"/>
                <w:kern w:val="0"/>
                <w:sz w:val="18"/>
                <w:szCs w:val="18"/>
              </w:rPr>
              <w:instrText xml:space="preserve"> ADDIN NE.Ref.{728EE7D6-11FB-4581-9CC4-B674B961D72A}</w:instrText>
            </w:r>
            <w:r w:rsidR="0081174D" w:rsidRPr="00A435C0">
              <w:rPr>
                <w:rFonts w:ascii="等线" w:eastAsia="等线" w:hAnsi="等线" w:cs="宋体"/>
                <w:color w:val="000000"/>
                <w:kern w:val="0"/>
                <w:sz w:val="18"/>
                <w:szCs w:val="18"/>
              </w:rPr>
              <w:fldChar w:fldCharType="separate"/>
            </w:r>
            <w:r w:rsidR="0081174D" w:rsidRPr="00A435C0">
              <w:rPr>
                <w:rFonts w:ascii="等线" w:eastAsia="等线" w:cs="等线"/>
                <w:color w:val="000000"/>
                <w:kern w:val="0"/>
                <w:sz w:val="18"/>
                <w:szCs w:val="18"/>
              </w:rPr>
              <w:t>(</w:t>
            </w:r>
            <w:r w:rsidR="0081174D" w:rsidRPr="00A435C0">
              <w:rPr>
                <w:rFonts w:ascii="等线" w:eastAsia="等线" w:cs="等线" w:hint="eastAsia"/>
                <w:color w:val="000000"/>
                <w:kern w:val="0"/>
                <w:sz w:val="18"/>
                <w:szCs w:val="18"/>
              </w:rPr>
              <w:t>徐新等</w:t>
            </w:r>
            <w:r w:rsidR="0081174D" w:rsidRPr="00A435C0">
              <w:rPr>
                <w:rFonts w:ascii="等线" w:eastAsia="等线" w:cs="等线"/>
                <w:color w:val="000000"/>
                <w:kern w:val="0"/>
                <w:sz w:val="18"/>
                <w:szCs w:val="18"/>
              </w:rPr>
              <w:t>,2006)</w:t>
            </w:r>
            <w:r w:rsidR="0081174D"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硅质岩中含中奥陶世晚期牙行石</w:t>
            </w:r>
            <w:r w:rsidR="0081174D" w:rsidRPr="00A435C0">
              <w:rPr>
                <w:rFonts w:ascii="等线" w:eastAsia="等线" w:hAnsi="等线" w:cs="宋体"/>
                <w:color w:val="000000"/>
                <w:kern w:val="0"/>
                <w:sz w:val="18"/>
                <w:szCs w:val="18"/>
              </w:rPr>
              <w:fldChar w:fldCharType="begin"/>
            </w:r>
            <w:r w:rsidR="0081174D" w:rsidRPr="00A435C0">
              <w:rPr>
                <w:rFonts w:ascii="等线" w:eastAsia="等线" w:hAnsi="等线" w:cs="宋体"/>
                <w:color w:val="000000"/>
                <w:kern w:val="0"/>
                <w:sz w:val="18"/>
                <w:szCs w:val="18"/>
              </w:rPr>
              <w:instrText xml:space="preserve"> ADDIN NE.Ref.{3064562C-7E49-411F-8E3F-B3F9E1DB5069}</w:instrText>
            </w:r>
            <w:r w:rsidR="0081174D" w:rsidRPr="00A435C0">
              <w:rPr>
                <w:rFonts w:ascii="等线" w:eastAsia="等线" w:hAnsi="等线" w:cs="宋体"/>
                <w:color w:val="000000"/>
                <w:kern w:val="0"/>
                <w:sz w:val="18"/>
                <w:szCs w:val="18"/>
              </w:rPr>
              <w:fldChar w:fldCharType="separate"/>
            </w:r>
            <w:r w:rsidR="0081174D" w:rsidRPr="00A435C0">
              <w:rPr>
                <w:rFonts w:ascii="等线" w:eastAsia="等线" w:cs="等线"/>
                <w:color w:val="000000"/>
                <w:kern w:val="0"/>
                <w:sz w:val="18"/>
                <w:szCs w:val="18"/>
              </w:rPr>
              <w:t>(</w:t>
            </w:r>
            <w:r w:rsidR="0081174D" w:rsidRPr="00A435C0">
              <w:rPr>
                <w:rFonts w:ascii="等线" w:eastAsia="等线" w:cs="等线" w:hint="eastAsia"/>
                <w:color w:val="000000"/>
                <w:kern w:val="0"/>
                <w:sz w:val="18"/>
                <w:szCs w:val="18"/>
              </w:rPr>
              <w:t>何国琦等</w:t>
            </w:r>
            <w:r w:rsidR="0081174D" w:rsidRPr="00A435C0">
              <w:rPr>
                <w:rFonts w:ascii="等线" w:eastAsia="等线" w:cs="等线"/>
                <w:color w:val="000000"/>
                <w:kern w:val="0"/>
                <w:sz w:val="18"/>
                <w:szCs w:val="18"/>
              </w:rPr>
              <w:t>,2007)</w:t>
            </w:r>
            <w:r w:rsidR="0081174D"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枕状玄武岩SHRIMP锆石年龄517Ma</w:t>
            </w:r>
            <w:r w:rsidR="0081174D" w:rsidRPr="00A435C0">
              <w:rPr>
                <w:rFonts w:ascii="等线" w:eastAsia="等线" w:hAnsi="等线" w:cs="宋体"/>
                <w:color w:val="000000"/>
                <w:kern w:val="0"/>
                <w:sz w:val="18"/>
                <w:szCs w:val="18"/>
              </w:rPr>
              <w:fldChar w:fldCharType="begin"/>
            </w:r>
            <w:r w:rsidR="0081174D" w:rsidRPr="00A435C0">
              <w:rPr>
                <w:rFonts w:ascii="等线" w:eastAsia="等线" w:hAnsi="等线" w:cs="宋体"/>
                <w:color w:val="000000"/>
                <w:kern w:val="0"/>
                <w:sz w:val="18"/>
                <w:szCs w:val="18"/>
              </w:rPr>
              <w:instrText xml:space="preserve"> ADDIN NE.Ref.{E2E7B251-8C69-4820-9AEF-D0F087E7D49B}</w:instrText>
            </w:r>
            <w:r w:rsidR="0081174D" w:rsidRPr="00A435C0">
              <w:rPr>
                <w:rFonts w:ascii="等线" w:eastAsia="等线" w:hAnsi="等线" w:cs="宋体"/>
                <w:color w:val="000000"/>
                <w:kern w:val="0"/>
                <w:sz w:val="18"/>
                <w:szCs w:val="18"/>
              </w:rPr>
              <w:fldChar w:fldCharType="separate"/>
            </w:r>
            <w:r w:rsidR="0081174D" w:rsidRPr="00A435C0">
              <w:rPr>
                <w:rFonts w:ascii="等线" w:eastAsia="等线" w:cs="等线"/>
                <w:color w:val="000000"/>
                <w:kern w:val="0"/>
                <w:sz w:val="18"/>
                <w:szCs w:val="18"/>
              </w:rPr>
              <w:t>(</w:t>
            </w:r>
            <w:r w:rsidR="0081174D" w:rsidRPr="00A435C0">
              <w:rPr>
                <w:rFonts w:ascii="等线" w:eastAsia="等线" w:cs="等线" w:hint="eastAsia"/>
                <w:color w:val="000000"/>
                <w:kern w:val="0"/>
                <w:sz w:val="18"/>
                <w:szCs w:val="18"/>
              </w:rPr>
              <w:t>朱永峰等</w:t>
            </w:r>
            <w:r w:rsidR="0081174D" w:rsidRPr="00A435C0">
              <w:rPr>
                <w:rFonts w:ascii="等线" w:eastAsia="等线" w:cs="等线"/>
                <w:color w:val="000000"/>
                <w:kern w:val="0"/>
                <w:sz w:val="18"/>
                <w:szCs w:val="18"/>
              </w:rPr>
              <w:t>,2007)</w:t>
            </w:r>
            <w:r w:rsidR="0081174D"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3B749A56" w14:textId="1A5821C9"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形成于俯冲带</w:t>
            </w:r>
            <w:r w:rsidR="0081174D" w:rsidRPr="00A435C0">
              <w:rPr>
                <w:rFonts w:ascii="等线" w:eastAsia="等线" w:hAnsi="等线" w:cs="宋体"/>
                <w:color w:val="000000"/>
                <w:kern w:val="0"/>
                <w:sz w:val="18"/>
                <w:szCs w:val="18"/>
              </w:rPr>
              <w:fldChar w:fldCharType="begin"/>
            </w:r>
            <w:r w:rsidR="0081174D" w:rsidRPr="00A435C0">
              <w:rPr>
                <w:rFonts w:ascii="等线" w:eastAsia="等线" w:hAnsi="等线" w:cs="宋体"/>
                <w:color w:val="000000"/>
                <w:kern w:val="0"/>
                <w:sz w:val="18"/>
                <w:szCs w:val="18"/>
              </w:rPr>
              <w:instrText xml:space="preserve"> ADDIN NE.Ref.{CEAAE153-EDB1-407E-B1DD-3176470FC26B}</w:instrText>
            </w:r>
            <w:r w:rsidR="0081174D" w:rsidRPr="00A435C0">
              <w:rPr>
                <w:rFonts w:ascii="等线" w:eastAsia="等线" w:hAnsi="等线" w:cs="宋体"/>
                <w:color w:val="000000"/>
                <w:kern w:val="0"/>
                <w:sz w:val="18"/>
                <w:szCs w:val="18"/>
              </w:rPr>
              <w:fldChar w:fldCharType="separate"/>
            </w:r>
            <w:r w:rsidR="0081174D" w:rsidRPr="00A435C0">
              <w:rPr>
                <w:rFonts w:ascii="等线" w:eastAsia="等线" w:cs="等线"/>
                <w:color w:val="000000"/>
                <w:kern w:val="0"/>
                <w:sz w:val="18"/>
                <w:szCs w:val="18"/>
              </w:rPr>
              <w:t>(</w:t>
            </w:r>
            <w:r w:rsidR="0081174D" w:rsidRPr="00A435C0">
              <w:rPr>
                <w:rFonts w:ascii="等线" w:eastAsia="等线" w:cs="等线" w:hint="eastAsia"/>
                <w:color w:val="000000"/>
                <w:kern w:val="0"/>
                <w:sz w:val="18"/>
                <w:szCs w:val="18"/>
              </w:rPr>
              <w:t>杨高学等</w:t>
            </w:r>
            <w:r w:rsidR="0081174D" w:rsidRPr="00A435C0">
              <w:rPr>
                <w:rFonts w:ascii="等线" w:eastAsia="等线" w:cs="等线"/>
                <w:color w:val="000000"/>
                <w:kern w:val="0"/>
                <w:sz w:val="18"/>
                <w:szCs w:val="18"/>
              </w:rPr>
              <w:t>,2012)</w:t>
            </w:r>
            <w:r w:rsidR="0081174D"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早古生代洋中脊型蛇绿岩</w:t>
            </w:r>
            <w:r w:rsidR="0081174D" w:rsidRPr="00A435C0">
              <w:rPr>
                <w:rFonts w:ascii="等线" w:eastAsia="等线" w:hAnsi="等线" w:cs="宋体"/>
                <w:color w:val="000000"/>
                <w:kern w:val="0"/>
                <w:sz w:val="18"/>
                <w:szCs w:val="18"/>
              </w:rPr>
              <w:fldChar w:fldCharType="begin"/>
            </w:r>
            <w:r w:rsidR="0081174D" w:rsidRPr="00A435C0">
              <w:rPr>
                <w:rFonts w:ascii="等线" w:eastAsia="等线" w:hAnsi="等线" w:cs="宋体"/>
                <w:color w:val="000000"/>
                <w:kern w:val="0"/>
                <w:sz w:val="18"/>
                <w:szCs w:val="18"/>
              </w:rPr>
              <w:instrText xml:space="preserve"> ADDIN NE.Ref.{3E823FC3-857D-4CFF-9E7B-B35648948B55}</w:instrText>
            </w:r>
            <w:r w:rsidR="0081174D" w:rsidRPr="00A435C0">
              <w:rPr>
                <w:rFonts w:ascii="等线" w:eastAsia="等线" w:hAnsi="等线" w:cs="宋体"/>
                <w:color w:val="000000"/>
                <w:kern w:val="0"/>
                <w:sz w:val="18"/>
                <w:szCs w:val="18"/>
              </w:rPr>
              <w:fldChar w:fldCharType="separate"/>
            </w:r>
            <w:r w:rsidR="0081174D" w:rsidRPr="00A435C0">
              <w:rPr>
                <w:rFonts w:ascii="等线" w:eastAsia="等线" w:cs="等线"/>
                <w:color w:val="000000"/>
                <w:kern w:val="0"/>
                <w:sz w:val="18"/>
                <w:szCs w:val="18"/>
              </w:rPr>
              <w:t>(</w:t>
            </w:r>
            <w:r w:rsidR="0081174D" w:rsidRPr="00A435C0">
              <w:rPr>
                <w:rFonts w:ascii="等线" w:eastAsia="等线" w:cs="等线" w:hint="eastAsia"/>
                <w:color w:val="000000"/>
                <w:kern w:val="0"/>
                <w:sz w:val="18"/>
                <w:szCs w:val="18"/>
              </w:rPr>
              <w:t>董连慧等</w:t>
            </w:r>
            <w:r w:rsidR="0081174D" w:rsidRPr="00A435C0">
              <w:rPr>
                <w:rFonts w:ascii="等线" w:eastAsia="等线" w:cs="等线"/>
                <w:color w:val="000000"/>
                <w:kern w:val="0"/>
                <w:sz w:val="18"/>
                <w:szCs w:val="18"/>
              </w:rPr>
              <w:t>,2010)</w:t>
            </w:r>
            <w:r w:rsidR="0081174D" w:rsidRPr="00A435C0">
              <w:rPr>
                <w:rFonts w:ascii="等线" w:eastAsia="等线" w:hAnsi="等线" w:cs="宋体"/>
                <w:color w:val="000000"/>
                <w:kern w:val="0"/>
                <w:sz w:val="18"/>
                <w:szCs w:val="18"/>
              </w:rPr>
              <w:fldChar w:fldCharType="end"/>
            </w:r>
          </w:p>
        </w:tc>
      </w:tr>
      <w:tr w:rsidR="000C0E0A" w:rsidRPr="00A435C0" w14:paraId="752139FB" w14:textId="77777777" w:rsidTr="000C0E0A">
        <w:trPr>
          <w:trHeight w:val="840"/>
        </w:trPr>
        <w:tc>
          <w:tcPr>
            <w:tcW w:w="496" w:type="pct"/>
            <w:gridSpan w:val="2"/>
            <w:tcBorders>
              <w:top w:val="single" w:sz="8" w:space="0" w:color="7F7F7F"/>
              <w:left w:val="nil"/>
              <w:bottom w:val="single" w:sz="8" w:space="0" w:color="7F7F7F"/>
              <w:right w:val="nil"/>
            </w:tcBorders>
            <w:shd w:val="clear" w:color="auto" w:fill="auto"/>
            <w:vAlign w:val="center"/>
            <w:hideMark/>
          </w:tcPr>
          <w:p w14:paraId="6E801844"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巴尔鲁克蛇绿岩</w:t>
            </w:r>
          </w:p>
        </w:tc>
        <w:tc>
          <w:tcPr>
            <w:tcW w:w="502" w:type="pct"/>
            <w:tcBorders>
              <w:top w:val="nil"/>
              <w:left w:val="nil"/>
              <w:bottom w:val="nil"/>
              <w:right w:val="nil"/>
            </w:tcBorders>
            <w:shd w:val="clear" w:color="auto" w:fill="auto"/>
            <w:vAlign w:val="center"/>
            <w:hideMark/>
          </w:tcPr>
          <w:p w14:paraId="432FD92C"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5°34′00″N，82°33′00″E</w:t>
            </w:r>
          </w:p>
        </w:tc>
        <w:tc>
          <w:tcPr>
            <w:tcW w:w="2999" w:type="pct"/>
            <w:tcBorders>
              <w:top w:val="nil"/>
              <w:left w:val="nil"/>
              <w:bottom w:val="nil"/>
              <w:right w:val="nil"/>
            </w:tcBorders>
            <w:shd w:val="clear" w:color="auto" w:fill="auto"/>
            <w:vAlign w:val="center"/>
            <w:hideMark/>
          </w:tcPr>
          <w:p w14:paraId="1DAB501E" w14:textId="2ADC69D8"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锆石LA-ICP-MS年龄512.3±7.2Ma、521.1±2.8Ma</w:t>
            </w:r>
            <w:r w:rsidR="0081174D" w:rsidRPr="00A435C0">
              <w:rPr>
                <w:rFonts w:ascii="等线" w:eastAsia="等线" w:hAnsi="等线" w:cs="宋体"/>
                <w:color w:val="000000"/>
                <w:kern w:val="0"/>
                <w:sz w:val="18"/>
                <w:szCs w:val="18"/>
              </w:rPr>
              <w:fldChar w:fldCharType="begin"/>
            </w:r>
            <w:r w:rsidR="0081174D" w:rsidRPr="00A435C0">
              <w:rPr>
                <w:rFonts w:ascii="等线" w:eastAsia="等线" w:hAnsi="等线" w:cs="宋体"/>
                <w:color w:val="000000"/>
                <w:kern w:val="0"/>
                <w:sz w:val="18"/>
                <w:szCs w:val="18"/>
              </w:rPr>
              <w:instrText xml:space="preserve"> ADDIN NE.Ref.{85ADF980-133D-43E5-B2B0-117A874CD73C}</w:instrText>
            </w:r>
            <w:r w:rsidR="0081174D" w:rsidRPr="00A435C0">
              <w:rPr>
                <w:rFonts w:ascii="等线" w:eastAsia="等线" w:hAnsi="等线" w:cs="宋体"/>
                <w:color w:val="000000"/>
                <w:kern w:val="0"/>
                <w:sz w:val="18"/>
                <w:szCs w:val="18"/>
              </w:rPr>
              <w:fldChar w:fldCharType="separate"/>
            </w:r>
            <w:r w:rsidR="0081174D" w:rsidRPr="00A435C0">
              <w:rPr>
                <w:rFonts w:ascii="等线" w:eastAsia="等线" w:cs="等线"/>
                <w:color w:val="000000"/>
                <w:kern w:val="0"/>
                <w:sz w:val="18"/>
                <w:szCs w:val="18"/>
              </w:rPr>
              <w:t>(</w:t>
            </w:r>
            <w:r w:rsidR="0081174D" w:rsidRPr="00A435C0">
              <w:rPr>
                <w:rFonts w:ascii="等线" w:eastAsia="等线" w:cs="等线" w:hint="eastAsia"/>
                <w:color w:val="000000"/>
                <w:kern w:val="0"/>
                <w:sz w:val="18"/>
                <w:szCs w:val="18"/>
              </w:rPr>
              <w:t>温志刚等</w:t>
            </w:r>
            <w:r w:rsidR="0081174D" w:rsidRPr="00A435C0">
              <w:rPr>
                <w:rFonts w:ascii="等线" w:eastAsia="等线" w:cs="等线"/>
                <w:color w:val="000000"/>
                <w:kern w:val="0"/>
                <w:sz w:val="18"/>
                <w:szCs w:val="18"/>
              </w:rPr>
              <w:t>,2016)</w:t>
            </w:r>
            <w:r w:rsidR="0081174D"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502D4E4A"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r>
      <w:tr w:rsidR="000C0E0A" w:rsidRPr="00A435C0" w14:paraId="047057B8" w14:textId="77777777" w:rsidTr="000C0E0A">
        <w:trPr>
          <w:trHeight w:val="840"/>
        </w:trPr>
        <w:tc>
          <w:tcPr>
            <w:tcW w:w="5000" w:type="pct"/>
            <w:gridSpan w:val="5"/>
            <w:tcBorders>
              <w:top w:val="single" w:sz="8" w:space="0" w:color="7F7F7F"/>
              <w:left w:val="nil"/>
              <w:bottom w:val="single" w:sz="8" w:space="0" w:color="7F7F7F"/>
              <w:right w:val="nil"/>
            </w:tcBorders>
            <w:shd w:val="clear" w:color="auto" w:fill="auto"/>
            <w:vAlign w:val="center"/>
            <w:hideMark/>
          </w:tcPr>
          <w:p w14:paraId="16BA4EDE" w14:textId="77777777" w:rsidR="000C0E0A" w:rsidRPr="00A435C0" w:rsidRDefault="000C0E0A" w:rsidP="000C0E0A">
            <w:pPr>
              <w:widowControl/>
              <w:spacing w:line="240" w:lineRule="exact"/>
              <w:jc w:val="left"/>
              <w:rPr>
                <w:rFonts w:ascii="等线" w:eastAsia="等线" w:hAnsi="等线" w:cs="宋体"/>
                <w:b/>
                <w:bCs/>
                <w:color w:val="000000"/>
                <w:kern w:val="0"/>
                <w:sz w:val="18"/>
                <w:szCs w:val="18"/>
              </w:rPr>
            </w:pPr>
            <w:r w:rsidRPr="00A435C0">
              <w:rPr>
                <w:rFonts w:ascii="等线" w:eastAsia="等线" w:hAnsi="等线" w:cs="宋体" w:hint="eastAsia"/>
                <w:b/>
                <w:bCs/>
                <w:color w:val="000000"/>
                <w:kern w:val="0"/>
                <w:sz w:val="18"/>
                <w:szCs w:val="18"/>
              </w:rPr>
              <w:t>东准噶尔造山带蛇绿岩</w:t>
            </w:r>
          </w:p>
        </w:tc>
      </w:tr>
      <w:tr w:rsidR="000C0E0A" w:rsidRPr="00A435C0" w14:paraId="7B44BD23" w14:textId="77777777" w:rsidTr="000C0E0A">
        <w:trPr>
          <w:trHeight w:val="1104"/>
        </w:trPr>
        <w:tc>
          <w:tcPr>
            <w:tcW w:w="207" w:type="pct"/>
            <w:vMerge w:val="restart"/>
            <w:tcBorders>
              <w:top w:val="nil"/>
              <w:left w:val="nil"/>
              <w:bottom w:val="single" w:sz="8" w:space="0" w:color="7F7F7F"/>
              <w:right w:val="nil"/>
            </w:tcBorders>
            <w:shd w:val="clear" w:color="auto" w:fill="auto"/>
            <w:vAlign w:val="center"/>
            <w:hideMark/>
          </w:tcPr>
          <w:p w14:paraId="64E1E2BE"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vMerge w:val="restart"/>
            <w:tcBorders>
              <w:top w:val="nil"/>
              <w:left w:val="nil"/>
              <w:bottom w:val="single" w:sz="8" w:space="0" w:color="7F7F7F"/>
              <w:right w:val="nil"/>
            </w:tcBorders>
            <w:shd w:val="clear" w:color="auto" w:fill="auto"/>
            <w:vAlign w:val="center"/>
            <w:hideMark/>
          </w:tcPr>
          <w:p w14:paraId="48C47601"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科克森套蛇绿岩、吐尔库班</w:t>
            </w:r>
            <w:r w:rsidRPr="00A435C0">
              <w:rPr>
                <w:rFonts w:ascii="等线" w:eastAsia="等线" w:hAnsi="等线" w:cs="宋体" w:hint="eastAsia"/>
                <w:color w:val="000000"/>
                <w:kern w:val="0"/>
                <w:sz w:val="18"/>
                <w:szCs w:val="18"/>
              </w:rPr>
              <w:lastRenderedPageBreak/>
              <w:t>套蛇绿岩</w:t>
            </w:r>
          </w:p>
        </w:tc>
        <w:tc>
          <w:tcPr>
            <w:tcW w:w="502" w:type="pct"/>
            <w:tcBorders>
              <w:top w:val="nil"/>
              <w:left w:val="nil"/>
              <w:bottom w:val="nil"/>
              <w:right w:val="nil"/>
            </w:tcBorders>
            <w:shd w:val="clear" w:color="auto" w:fill="auto"/>
            <w:vAlign w:val="center"/>
            <w:hideMark/>
          </w:tcPr>
          <w:p w14:paraId="33EFDC2E"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lastRenderedPageBreak/>
              <w:t>47°34′12″N，86°43′28″E；</w:t>
            </w:r>
          </w:p>
        </w:tc>
        <w:tc>
          <w:tcPr>
            <w:tcW w:w="2999" w:type="pct"/>
            <w:vMerge w:val="restart"/>
            <w:tcBorders>
              <w:top w:val="nil"/>
              <w:left w:val="nil"/>
              <w:bottom w:val="single" w:sz="8" w:space="0" w:color="7F7F7F"/>
              <w:right w:val="nil"/>
            </w:tcBorders>
            <w:shd w:val="clear" w:color="auto" w:fill="auto"/>
            <w:vAlign w:val="center"/>
            <w:hideMark/>
          </w:tcPr>
          <w:p w14:paraId="13DEA60F" w14:textId="7CFDC449"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锆石 U-Pb 年龄在 363.8±4.8Ma</w:t>
            </w:r>
            <w:r w:rsidR="0081174D" w:rsidRPr="00A435C0">
              <w:rPr>
                <w:rFonts w:ascii="等线" w:eastAsia="等线" w:hAnsi="等线" w:cs="宋体"/>
                <w:color w:val="000000"/>
                <w:kern w:val="0"/>
                <w:sz w:val="18"/>
                <w:szCs w:val="18"/>
              </w:rPr>
              <w:fldChar w:fldCharType="begin"/>
            </w:r>
            <w:r w:rsidR="0081174D" w:rsidRPr="00A435C0">
              <w:rPr>
                <w:rFonts w:ascii="等线" w:eastAsia="等线" w:hAnsi="等线" w:cs="宋体"/>
                <w:color w:val="000000"/>
                <w:kern w:val="0"/>
                <w:sz w:val="18"/>
                <w:szCs w:val="18"/>
              </w:rPr>
              <w:instrText xml:space="preserve"> ADDIN NE.Ref.{DB76583A-F03B-404E-869F-ED07001DDD73}</w:instrText>
            </w:r>
            <w:r w:rsidR="0081174D" w:rsidRPr="00A435C0">
              <w:rPr>
                <w:rFonts w:ascii="等线" w:eastAsia="等线" w:hAnsi="等线" w:cs="宋体"/>
                <w:color w:val="000000"/>
                <w:kern w:val="0"/>
                <w:sz w:val="18"/>
                <w:szCs w:val="18"/>
              </w:rPr>
              <w:fldChar w:fldCharType="separate"/>
            </w:r>
            <w:r w:rsidR="0081174D" w:rsidRPr="00A435C0">
              <w:rPr>
                <w:rFonts w:ascii="等线" w:eastAsia="等线" w:cs="等线"/>
                <w:color w:val="000000"/>
                <w:kern w:val="0"/>
                <w:sz w:val="18"/>
                <w:szCs w:val="18"/>
              </w:rPr>
              <w:t>(</w:t>
            </w:r>
            <w:r w:rsidR="0081174D" w:rsidRPr="00A435C0">
              <w:rPr>
                <w:rFonts w:ascii="等线" w:eastAsia="等线" w:cs="等线" w:hint="eastAsia"/>
                <w:color w:val="000000"/>
                <w:kern w:val="0"/>
                <w:sz w:val="18"/>
                <w:szCs w:val="18"/>
              </w:rPr>
              <w:t>王玉往等</w:t>
            </w:r>
            <w:r w:rsidR="0081174D" w:rsidRPr="00A435C0">
              <w:rPr>
                <w:rFonts w:ascii="等线" w:eastAsia="等线" w:cs="等线"/>
                <w:color w:val="000000"/>
                <w:kern w:val="0"/>
                <w:sz w:val="18"/>
                <w:szCs w:val="18"/>
              </w:rPr>
              <w:t>,2012)</w:t>
            </w:r>
            <w:r w:rsidR="0081174D"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332.1±1.5Ma、336.5±1.3Ma</w:t>
            </w:r>
            <w:r w:rsidR="0081174D" w:rsidRPr="00A435C0">
              <w:rPr>
                <w:rFonts w:ascii="等线" w:eastAsia="等线" w:hAnsi="等线" w:cs="宋体"/>
                <w:color w:val="000000"/>
                <w:kern w:val="0"/>
                <w:sz w:val="18"/>
                <w:szCs w:val="18"/>
              </w:rPr>
              <w:fldChar w:fldCharType="begin"/>
            </w:r>
            <w:r w:rsidR="0081174D" w:rsidRPr="00A435C0">
              <w:rPr>
                <w:rFonts w:ascii="等线" w:eastAsia="等线" w:hAnsi="等线" w:cs="宋体"/>
                <w:color w:val="000000"/>
                <w:kern w:val="0"/>
                <w:sz w:val="18"/>
                <w:szCs w:val="18"/>
              </w:rPr>
              <w:instrText xml:space="preserve"> ADDIN NE.Ref.{FB14E529-71CA-42B3-B002-3C2F4BDCE743}</w:instrText>
            </w:r>
            <w:r w:rsidR="0081174D" w:rsidRPr="00A435C0">
              <w:rPr>
                <w:rFonts w:ascii="等线" w:eastAsia="等线" w:hAnsi="等线" w:cs="宋体"/>
                <w:color w:val="000000"/>
                <w:kern w:val="0"/>
                <w:sz w:val="18"/>
                <w:szCs w:val="18"/>
              </w:rPr>
              <w:fldChar w:fldCharType="separate"/>
            </w:r>
            <w:r w:rsidR="0081174D" w:rsidRPr="00A435C0">
              <w:rPr>
                <w:rFonts w:ascii="等线" w:eastAsia="等线" w:cs="等线"/>
                <w:color w:val="000000"/>
                <w:kern w:val="0"/>
                <w:sz w:val="18"/>
                <w:szCs w:val="18"/>
              </w:rPr>
              <w:t>(</w:t>
            </w:r>
            <w:r w:rsidR="0081174D" w:rsidRPr="00A435C0">
              <w:rPr>
                <w:rFonts w:ascii="等线" w:eastAsia="等线" w:cs="等线" w:hint="eastAsia"/>
                <w:color w:val="000000"/>
                <w:kern w:val="0"/>
                <w:sz w:val="18"/>
                <w:szCs w:val="18"/>
              </w:rPr>
              <w:t>倪康等</w:t>
            </w:r>
            <w:r w:rsidR="0081174D" w:rsidRPr="00A435C0">
              <w:rPr>
                <w:rFonts w:ascii="等线" w:eastAsia="等线" w:cs="等线"/>
                <w:color w:val="000000"/>
                <w:kern w:val="0"/>
                <w:sz w:val="18"/>
                <w:szCs w:val="18"/>
              </w:rPr>
              <w:t>,2013)</w:t>
            </w:r>
            <w:r w:rsidR="0081174D"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380±2.2Ma</w:t>
            </w:r>
            <w:r w:rsidR="0081174D" w:rsidRPr="00A435C0">
              <w:rPr>
                <w:rFonts w:ascii="等线" w:eastAsia="等线" w:hAnsi="等线" w:cs="宋体"/>
                <w:color w:val="000000"/>
                <w:kern w:val="0"/>
                <w:sz w:val="18"/>
                <w:szCs w:val="18"/>
              </w:rPr>
              <w:fldChar w:fldCharType="begin"/>
            </w:r>
            <w:r w:rsidR="0081174D" w:rsidRPr="00A435C0">
              <w:rPr>
                <w:rFonts w:ascii="等线" w:eastAsia="等线" w:hAnsi="等线" w:cs="宋体"/>
                <w:color w:val="000000"/>
                <w:kern w:val="0"/>
                <w:sz w:val="18"/>
                <w:szCs w:val="18"/>
              </w:rPr>
              <w:instrText xml:space="preserve"> ADDIN NE.Ref.{6EFF9231-AF64-43F9-9B67-982E25B40B80}</w:instrText>
            </w:r>
            <w:r w:rsidR="0081174D" w:rsidRPr="00A435C0">
              <w:rPr>
                <w:rFonts w:ascii="等线" w:eastAsia="等线" w:hAnsi="等线" w:cs="宋体"/>
                <w:color w:val="000000"/>
                <w:kern w:val="0"/>
                <w:sz w:val="18"/>
                <w:szCs w:val="18"/>
              </w:rPr>
              <w:fldChar w:fldCharType="separate"/>
            </w:r>
            <w:r w:rsidR="0081174D" w:rsidRPr="00A435C0">
              <w:rPr>
                <w:rFonts w:ascii="等线" w:eastAsia="等线" w:cs="等线"/>
                <w:color w:val="000000"/>
                <w:kern w:val="0"/>
                <w:sz w:val="18"/>
                <w:szCs w:val="18"/>
              </w:rPr>
              <w:t>(</w:t>
            </w:r>
            <w:r w:rsidR="0081174D" w:rsidRPr="00A435C0">
              <w:rPr>
                <w:rFonts w:ascii="等线" w:eastAsia="等线" w:cs="等线" w:hint="eastAsia"/>
                <w:color w:val="000000"/>
                <w:kern w:val="0"/>
                <w:sz w:val="18"/>
                <w:szCs w:val="18"/>
              </w:rPr>
              <w:t>王若梅等</w:t>
            </w:r>
            <w:r w:rsidR="0081174D" w:rsidRPr="00A435C0">
              <w:rPr>
                <w:rFonts w:ascii="等线" w:eastAsia="等线" w:cs="等线"/>
                <w:color w:val="000000"/>
                <w:kern w:val="0"/>
                <w:sz w:val="18"/>
                <w:szCs w:val="18"/>
              </w:rPr>
              <w:t>,2012)</w:t>
            </w:r>
            <w:r w:rsidR="0081174D"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405±4Ma</w:t>
            </w:r>
            <w:r w:rsidR="0081174D" w:rsidRPr="00A435C0">
              <w:rPr>
                <w:rFonts w:ascii="等线" w:eastAsia="等线" w:hAnsi="等线" w:cs="宋体"/>
                <w:color w:val="000000"/>
                <w:kern w:val="0"/>
                <w:sz w:val="18"/>
                <w:szCs w:val="18"/>
              </w:rPr>
              <w:fldChar w:fldCharType="begin"/>
            </w:r>
            <w:r w:rsidR="0081174D" w:rsidRPr="00A435C0">
              <w:rPr>
                <w:rFonts w:ascii="等线" w:eastAsia="等线" w:hAnsi="等线" w:cs="宋体"/>
                <w:color w:val="000000"/>
                <w:kern w:val="0"/>
                <w:sz w:val="18"/>
                <w:szCs w:val="18"/>
              </w:rPr>
              <w:instrText xml:space="preserve"> ADDIN NE.Ref.{0824D39A-0797-4F9B-BEB7-ED18E06EF4E4}</w:instrText>
            </w:r>
            <w:r w:rsidR="0081174D" w:rsidRPr="00A435C0">
              <w:rPr>
                <w:rFonts w:ascii="等线" w:eastAsia="等线" w:hAnsi="等线" w:cs="宋体"/>
                <w:color w:val="000000"/>
                <w:kern w:val="0"/>
                <w:sz w:val="18"/>
                <w:szCs w:val="18"/>
              </w:rPr>
              <w:fldChar w:fldCharType="separate"/>
            </w:r>
            <w:r w:rsidR="0081174D" w:rsidRPr="00A435C0">
              <w:rPr>
                <w:rFonts w:ascii="等线" w:eastAsia="等线" w:cs="等线"/>
                <w:color w:val="000000"/>
                <w:kern w:val="0"/>
                <w:sz w:val="18"/>
                <w:szCs w:val="18"/>
              </w:rPr>
              <w:t>(</w:t>
            </w:r>
            <w:r w:rsidR="0081174D" w:rsidRPr="00A435C0">
              <w:rPr>
                <w:rFonts w:ascii="等线" w:eastAsia="等线" w:cs="等线" w:hint="eastAsia"/>
                <w:color w:val="000000"/>
                <w:kern w:val="0"/>
                <w:sz w:val="18"/>
                <w:szCs w:val="18"/>
              </w:rPr>
              <w:t>滕宇翔等</w:t>
            </w:r>
            <w:r w:rsidR="0081174D" w:rsidRPr="00A435C0">
              <w:rPr>
                <w:rFonts w:ascii="等线" w:eastAsia="等线" w:cs="等线"/>
                <w:color w:val="000000"/>
                <w:kern w:val="0"/>
                <w:sz w:val="18"/>
                <w:szCs w:val="18"/>
              </w:rPr>
              <w:t>,2019)</w:t>
            </w:r>
            <w:r w:rsidR="0081174D" w:rsidRPr="00A435C0">
              <w:rPr>
                <w:rFonts w:ascii="等线" w:eastAsia="等线" w:hAnsi="等线" w:cs="宋体"/>
                <w:color w:val="000000"/>
                <w:kern w:val="0"/>
                <w:sz w:val="18"/>
                <w:szCs w:val="18"/>
              </w:rPr>
              <w:fldChar w:fldCharType="end"/>
            </w:r>
          </w:p>
        </w:tc>
        <w:tc>
          <w:tcPr>
            <w:tcW w:w="1003" w:type="pct"/>
            <w:vMerge w:val="restart"/>
            <w:tcBorders>
              <w:top w:val="nil"/>
              <w:left w:val="nil"/>
              <w:bottom w:val="single" w:sz="8" w:space="0" w:color="7F7F7F"/>
              <w:right w:val="nil"/>
            </w:tcBorders>
            <w:shd w:val="clear" w:color="auto" w:fill="auto"/>
            <w:vAlign w:val="center"/>
            <w:hideMark/>
          </w:tcPr>
          <w:p w14:paraId="5F953CA7" w14:textId="005050F0"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洋中脊环境</w:t>
            </w:r>
            <w:r w:rsidR="0081174D" w:rsidRPr="00A435C0">
              <w:rPr>
                <w:rFonts w:ascii="等线" w:eastAsia="等线" w:hAnsi="等线" w:cs="宋体"/>
                <w:color w:val="000000"/>
                <w:kern w:val="0"/>
                <w:sz w:val="18"/>
                <w:szCs w:val="18"/>
              </w:rPr>
              <w:fldChar w:fldCharType="begin"/>
            </w:r>
            <w:r w:rsidR="0081174D" w:rsidRPr="00A435C0">
              <w:rPr>
                <w:rFonts w:ascii="等线" w:eastAsia="等线" w:hAnsi="等线" w:cs="宋体"/>
                <w:color w:val="000000"/>
                <w:kern w:val="0"/>
                <w:sz w:val="18"/>
                <w:szCs w:val="18"/>
              </w:rPr>
              <w:instrText xml:space="preserve"> ADDIN NE.Ref.{D2EFA1DB-90EB-46CD-8973-B92CCB2EC697}</w:instrText>
            </w:r>
            <w:r w:rsidR="0081174D" w:rsidRPr="00A435C0">
              <w:rPr>
                <w:rFonts w:ascii="等线" w:eastAsia="等线" w:hAnsi="等线" w:cs="宋体"/>
                <w:color w:val="000000"/>
                <w:kern w:val="0"/>
                <w:sz w:val="18"/>
                <w:szCs w:val="18"/>
              </w:rPr>
              <w:fldChar w:fldCharType="separate"/>
            </w:r>
            <w:r w:rsidR="0081174D" w:rsidRPr="00A435C0">
              <w:rPr>
                <w:rFonts w:ascii="等线" w:eastAsia="等线" w:cs="等线"/>
                <w:color w:val="000000"/>
                <w:kern w:val="0"/>
                <w:sz w:val="18"/>
                <w:szCs w:val="18"/>
              </w:rPr>
              <w:t>(</w:t>
            </w:r>
            <w:r w:rsidR="0081174D" w:rsidRPr="00A435C0">
              <w:rPr>
                <w:rFonts w:ascii="等线" w:eastAsia="等线" w:cs="等线" w:hint="eastAsia"/>
                <w:color w:val="000000"/>
                <w:kern w:val="0"/>
                <w:sz w:val="18"/>
                <w:szCs w:val="18"/>
              </w:rPr>
              <w:t>王玉往等</w:t>
            </w:r>
            <w:r w:rsidR="0081174D" w:rsidRPr="00A435C0">
              <w:rPr>
                <w:rFonts w:ascii="等线" w:eastAsia="等线" w:cs="等线"/>
                <w:color w:val="000000"/>
                <w:kern w:val="0"/>
                <w:sz w:val="18"/>
                <w:szCs w:val="18"/>
              </w:rPr>
              <w:t xml:space="preserve">,2012; </w:t>
            </w:r>
            <w:r w:rsidR="0081174D" w:rsidRPr="00A435C0">
              <w:rPr>
                <w:rFonts w:ascii="等线" w:eastAsia="等线" w:cs="等线" w:hint="eastAsia"/>
                <w:color w:val="000000"/>
                <w:kern w:val="0"/>
                <w:sz w:val="18"/>
                <w:szCs w:val="18"/>
              </w:rPr>
              <w:t>陈哲夫等</w:t>
            </w:r>
            <w:r w:rsidR="0081174D" w:rsidRPr="00A435C0">
              <w:rPr>
                <w:rFonts w:ascii="等线" w:eastAsia="等线" w:cs="等线"/>
                <w:color w:val="000000"/>
                <w:kern w:val="0"/>
                <w:sz w:val="18"/>
                <w:szCs w:val="18"/>
              </w:rPr>
              <w:t>,1991)</w:t>
            </w:r>
            <w:r w:rsidR="0081174D"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弧后盆地环境</w:t>
            </w:r>
            <w:r w:rsidR="00445D55" w:rsidRPr="00A435C0">
              <w:rPr>
                <w:rFonts w:ascii="等线" w:eastAsia="等线" w:hAnsi="等线" w:cs="宋体"/>
                <w:color w:val="000000"/>
                <w:kern w:val="0"/>
                <w:sz w:val="18"/>
                <w:szCs w:val="18"/>
              </w:rPr>
              <w:fldChar w:fldCharType="begin"/>
            </w:r>
            <w:r w:rsidR="00445D55" w:rsidRPr="00A435C0">
              <w:rPr>
                <w:rFonts w:ascii="等线" w:eastAsia="等线" w:hAnsi="等线" w:cs="宋体"/>
                <w:color w:val="000000"/>
                <w:kern w:val="0"/>
                <w:sz w:val="18"/>
                <w:szCs w:val="18"/>
              </w:rPr>
              <w:instrText xml:space="preserve"> ADDIN NE.Ref.{A0F465DE-63E1-405D-8877-5C8A31BB6ADD}</w:instrText>
            </w:r>
            <w:r w:rsidR="00445D55" w:rsidRPr="00A435C0">
              <w:rPr>
                <w:rFonts w:ascii="等线" w:eastAsia="等线" w:hAnsi="等线" w:cs="宋体"/>
                <w:color w:val="000000"/>
                <w:kern w:val="0"/>
                <w:sz w:val="18"/>
                <w:szCs w:val="18"/>
              </w:rPr>
              <w:fldChar w:fldCharType="separate"/>
            </w:r>
            <w:r w:rsidR="00445D55" w:rsidRPr="00A435C0">
              <w:rPr>
                <w:rFonts w:ascii="等线" w:eastAsia="等线" w:cs="等线"/>
                <w:color w:val="000000"/>
                <w:kern w:val="0"/>
                <w:sz w:val="18"/>
                <w:szCs w:val="18"/>
              </w:rPr>
              <w:t>(</w:t>
            </w:r>
            <w:r w:rsidR="00445D55" w:rsidRPr="00A435C0">
              <w:rPr>
                <w:rFonts w:ascii="等线" w:eastAsia="等线" w:cs="等线" w:hint="eastAsia"/>
                <w:color w:val="000000"/>
                <w:kern w:val="0"/>
                <w:sz w:val="18"/>
                <w:szCs w:val="18"/>
              </w:rPr>
              <w:t>滕宇翔等</w:t>
            </w:r>
            <w:r w:rsidR="00445D55" w:rsidRPr="00A435C0">
              <w:rPr>
                <w:rFonts w:ascii="等线" w:eastAsia="等线" w:cs="等线"/>
                <w:color w:val="000000"/>
                <w:kern w:val="0"/>
                <w:sz w:val="18"/>
                <w:szCs w:val="18"/>
              </w:rPr>
              <w:t>,2019)</w:t>
            </w:r>
            <w:r w:rsidR="00445D55" w:rsidRPr="00A435C0">
              <w:rPr>
                <w:rFonts w:ascii="等线" w:eastAsia="等线" w:hAnsi="等线" w:cs="宋体"/>
                <w:color w:val="000000"/>
                <w:kern w:val="0"/>
                <w:sz w:val="18"/>
                <w:szCs w:val="18"/>
              </w:rPr>
              <w:fldChar w:fldCharType="end"/>
            </w:r>
          </w:p>
        </w:tc>
      </w:tr>
      <w:tr w:rsidR="000C0E0A" w:rsidRPr="00A435C0" w14:paraId="753A233A" w14:textId="77777777" w:rsidTr="000C0E0A">
        <w:trPr>
          <w:trHeight w:val="840"/>
        </w:trPr>
        <w:tc>
          <w:tcPr>
            <w:tcW w:w="207" w:type="pct"/>
            <w:vMerge/>
            <w:tcBorders>
              <w:top w:val="nil"/>
              <w:left w:val="nil"/>
              <w:bottom w:val="single" w:sz="8" w:space="0" w:color="7F7F7F"/>
              <w:right w:val="nil"/>
            </w:tcBorders>
            <w:vAlign w:val="center"/>
            <w:hideMark/>
          </w:tcPr>
          <w:p w14:paraId="1718EC31"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vMerge/>
            <w:tcBorders>
              <w:top w:val="nil"/>
              <w:left w:val="nil"/>
              <w:bottom w:val="single" w:sz="8" w:space="0" w:color="7F7F7F"/>
              <w:right w:val="nil"/>
            </w:tcBorders>
            <w:vAlign w:val="center"/>
            <w:hideMark/>
          </w:tcPr>
          <w:p w14:paraId="3229CCAC"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502" w:type="pct"/>
            <w:tcBorders>
              <w:top w:val="nil"/>
              <w:left w:val="nil"/>
              <w:bottom w:val="nil"/>
              <w:right w:val="nil"/>
            </w:tcBorders>
            <w:shd w:val="clear" w:color="auto" w:fill="auto"/>
            <w:vAlign w:val="center"/>
            <w:hideMark/>
          </w:tcPr>
          <w:p w14:paraId="089DB728"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7°30′15″N，86°52′45E″</w:t>
            </w:r>
          </w:p>
        </w:tc>
        <w:tc>
          <w:tcPr>
            <w:tcW w:w="2999" w:type="pct"/>
            <w:vMerge/>
            <w:tcBorders>
              <w:top w:val="nil"/>
              <w:left w:val="nil"/>
              <w:bottom w:val="single" w:sz="8" w:space="0" w:color="7F7F7F"/>
              <w:right w:val="nil"/>
            </w:tcBorders>
            <w:vAlign w:val="center"/>
            <w:hideMark/>
          </w:tcPr>
          <w:p w14:paraId="258836C0"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1003" w:type="pct"/>
            <w:vMerge/>
            <w:tcBorders>
              <w:top w:val="nil"/>
              <w:left w:val="nil"/>
              <w:bottom w:val="single" w:sz="8" w:space="0" w:color="7F7F7F"/>
              <w:right w:val="nil"/>
            </w:tcBorders>
            <w:vAlign w:val="center"/>
            <w:hideMark/>
          </w:tcPr>
          <w:p w14:paraId="75A92695"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r>
      <w:tr w:rsidR="000C0E0A" w:rsidRPr="00A435C0" w14:paraId="008E8EAE" w14:textId="77777777" w:rsidTr="000C0E0A">
        <w:trPr>
          <w:trHeight w:val="840"/>
        </w:trPr>
        <w:tc>
          <w:tcPr>
            <w:tcW w:w="207" w:type="pct"/>
            <w:vMerge/>
            <w:tcBorders>
              <w:top w:val="nil"/>
              <w:left w:val="nil"/>
              <w:bottom w:val="single" w:sz="8" w:space="0" w:color="7F7F7F"/>
              <w:right w:val="nil"/>
            </w:tcBorders>
            <w:vAlign w:val="center"/>
            <w:hideMark/>
          </w:tcPr>
          <w:p w14:paraId="52666713"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single" w:sz="8" w:space="0" w:color="7F7F7F"/>
              <w:right w:val="nil"/>
            </w:tcBorders>
            <w:shd w:val="clear" w:color="auto" w:fill="auto"/>
            <w:vAlign w:val="center"/>
            <w:hideMark/>
          </w:tcPr>
          <w:p w14:paraId="3D8D193F"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库尔提蛇绿岩</w:t>
            </w:r>
          </w:p>
        </w:tc>
        <w:tc>
          <w:tcPr>
            <w:tcW w:w="502" w:type="pct"/>
            <w:tcBorders>
              <w:top w:val="single" w:sz="8" w:space="0" w:color="7F7F7F"/>
              <w:left w:val="nil"/>
              <w:bottom w:val="single" w:sz="8" w:space="0" w:color="7F7F7F"/>
              <w:right w:val="nil"/>
            </w:tcBorders>
            <w:shd w:val="clear" w:color="auto" w:fill="auto"/>
            <w:vAlign w:val="center"/>
            <w:hideMark/>
          </w:tcPr>
          <w:p w14:paraId="690E5B74"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7°05′00″N，89°15′00″E</w:t>
            </w:r>
          </w:p>
        </w:tc>
        <w:tc>
          <w:tcPr>
            <w:tcW w:w="2999" w:type="pct"/>
            <w:tcBorders>
              <w:top w:val="nil"/>
              <w:left w:val="nil"/>
              <w:bottom w:val="single" w:sz="8" w:space="0" w:color="7F7F7F"/>
              <w:right w:val="nil"/>
            </w:tcBorders>
            <w:shd w:val="clear" w:color="auto" w:fill="auto"/>
            <w:vAlign w:val="center"/>
            <w:hideMark/>
          </w:tcPr>
          <w:p w14:paraId="66D75B9D" w14:textId="519D9E25"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斜长花岗岩的锆石 SHRIMP 年龄 372±19Ma</w:t>
            </w:r>
            <w:r w:rsidR="00445D55" w:rsidRPr="00A435C0">
              <w:rPr>
                <w:rFonts w:ascii="等线" w:eastAsia="等线" w:hAnsi="等线" w:cs="宋体"/>
                <w:color w:val="000000"/>
                <w:kern w:val="0"/>
                <w:sz w:val="18"/>
                <w:szCs w:val="18"/>
              </w:rPr>
              <w:fldChar w:fldCharType="begin"/>
            </w:r>
            <w:r w:rsidR="00445D55" w:rsidRPr="00A435C0">
              <w:rPr>
                <w:rFonts w:ascii="等线" w:eastAsia="等线" w:hAnsi="等线" w:cs="宋体"/>
                <w:color w:val="000000"/>
                <w:kern w:val="0"/>
                <w:sz w:val="18"/>
                <w:szCs w:val="18"/>
              </w:rPr>
              <w:instrText xml:space="preserve"> ADDIN NE.Ref.{6DE4A209-4A7B-4A0E-B237-874B53235A66}</w:instrText>
            </w:r>
            <w:r w:rsidR="00445D55" w:rsidRPr="00A435C0">
              <w:rPr>
                <w:rFonts w:ascii="等线" w:eastAsia="等线" w:hAnsi="等线" w:cs="宋体"/>
                <w:color w:val="000000"/>
                <w:kern w:val="0"/>
                <w:sz w:val="18"/>
                <w:szCs w:val="18"/>
              </w:rPr>
              <w:fldChar w:fldCharType="separate"/>
            </w:r>
            <w:r w:rsidR="00445D55" w:rsidRPr="00A435C0">
              <w:rPr>
                <w:rFonts w:ascii="等线" w:eastAsia="等线" w:cs="等线"/>
                <w:color w:val="000000"/>
                <w:kern w:val="0"/>
                <w:sz w:val="18"/>
                <w:szCs w:val="18"/>
              </w:rPr>
              <w:t>(</w:t>
            </w:r>
            <w:r w:rsidR="00445D55" w:rsidRPr="00A435C0">
              <w:rPr>
                <w:rFonts w:ascii="等线" w:eastAsia="等线" w:cs="等线" w:hint="eastAsia"/>
                <w:color w:val="000000"/>
                <w:kern w:val="0"/>
                <w:sz w:val="18"/>
                <w:szCs w:val="18"/>
              </w:rPr>
              <w:t>张海祥等</w:t>
            </w:r>
            <w:r w:rsidR="00445D55" w:rsidRPr="00A435C0">
              <w:rPr>
                <w:rFonts w:ascii="等线" w:eastAsia="等线" w:cs="等线"/>
                <w:color w:val="000000"/>
                <w:kern w:val="0"/>
                <w:sz w:val="18"/>
                <w:szCs w:val="18"/>
              </w:rPr>
              <w:t>,2003)</w:t>
            </w:r>
            <w:r w:rsidR="00445D5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389 ± 3Ma</w:t>
            </w:r>
            <w:r w:rsidR="00445D55" w:rsidRPr="00A435C0">
              <w:rPr>
                <w:rFonts w:ascii="等线" w:eastAsia="等线" w:hAnsi="等线" w:cs="宋体"/>
                <w:color w:val="000000"/>
                <w:kern w:val="0"/>
                <w:sz w:val="18"/>
                <w:szCs w:val="18"/>
              </w:rPr>
              <w:fldChar w:fldCharType="begin"/>
            </w:r>
            <w:r w:rsidR="00445D55" w:rsidRPr="00A435C0">
              <w:rPr>
                <w:rFonts w:ascii="等线" w:eastAsia="等线" w:hAnsi="等线" w:cs="宋体"/>
                <w:color w:val="000000"/>
                <w:kern w:val="0"/>
                <w:sz w:val="18"/>
                <w:szCs w:val="18"/>
              </w:rPr>
              <w:instrText xml:space="preserve"> ADDIN NE.Ref.{116829DF-B40B-49B7-994E-1335C1EB9322}</w:instrText>
            </w:r>
            <w:r w:rsidR="00445D55" w:rsidRPr="00A435C0">
              <w:rPr>
                <w:rFonts w:ascii="等线" w:eastAsia="等线" w:hAnsi="等线" w:cs="宋体"/>
                <w:color w:val="000000"/>
                <w:kern w:val="0"/>
                <w:sz w:val="18"/>
                <w:szCs w:val="18"/>
              </w:rPr>
              <w:fldChar w:fldCharType="separate"/>
            </w:r>
            <w:r w:rsidR="00445D55" w:rsidRPr="00A435C0">
              <w:rPr>
                <w:rFonts w:ascii="等线" w:eastAsia="等线" w:cs="等线"/>
                <w:color w:val="000000"/>
                <w:kern w:val="0"/>
                <w:sz w:val="18"/>
                <w:szCs w:val="18"/>
              </w:rPr>
              <w:t>(</w:t>
            </w:r>
            <w:r w:rsidR="00445D55" w:rsidRPr="00A435C0">
              <w:rPr>
                <w:rFonts w:ascii="等线" w:eastAsia="等线" w:cs="等线" w:hint="eastAsia"/>
                <w:color w:val="000000"/>
                <w:kern w:val="0"/>
                <w:sz w:val="18"/>
                <w:szCs w:val="18"/>
              </w:rPr>
              <w:t>沈晓明等</w:t>
            </w:r>
            <w:r w:rsidR="00445D55" w:rsidRPr="00A435C0">
              <w:rPr>
                <w:rFonts w:ascii="等线" w:eastAsia="等线" w:cs="等线"/>
                <w:color w:val="000000"/>
                <w:kern w:val="0"/>
                <w:sz w:val="18"/>
                <w:szCs w:val="18"/>
              </w:rPr>
              <w:t>,2013)</w:t>
            </w:r>
            <w:r w:rsidR="00445D55" w:rsidRPr="00A435C0">
              <w:rPr>
                <w:rFonts w:ascii="等线" w:eastAsia="等线" w:hAnsi="等线" w:cs="宋体"/>
                <w:color w:val="000000"/>
                <w:kern w:val="0"/>
                <w:sz w:val="18"/>
                <w:szCs w:val="18"/>
              </w:rPr>
              <w:fldChar w:fldCharType="end"/>
            </w:r>
          </w:p>
        </w:tc>
        <w:tc>
          <w:tcPr>
            <w:tcW w:w="1003" w:type="pct"/>
            <w:tcBorders>
              <w:top w:val="nil"/>
              <w:left w:val="nil"/>
              <w:bottom w:val="single" w:sz="8" w:space="0" w:color="7F7F7F"/>
              <w:right w:val="nil"/>
            </w:tcBorders>
            <w:shd w:val="clear" w:color="auto" w:fill="auto"/>
            <w:vAlign w:val="center"/>
            <w:hideMark/>
          </w:tcPr>
          <w:p w14:paraId="6EE27424" w14:textId="41042E59"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弧后盆地环境</w:t>
            </w:r>
            <w:r w:rsidR="00445D55" w:rsidRPr="00A435C0">
              <w:rPr>
                <w:rFonts w:ascii="等线" w:eastAsia="等线" w:hAnsi="等线" w:cs="宋体"/>
                <w:color w:val="000000"/>
                <w:kern w:val="0"/>
                <w:sz w:val="18"/>
                <w:szCs w:val="18"/>
              </w:rPr>
              <w:fldChar w:fldCharType="begin"/>
            </w:r>
            <w:r w:rsidR="00445D55" w:rsidRPr="00A435C0">
              <w:rPr>
                <w:rFonts w:ascii="等线" w:eastAsia="等线" w:hAnsi="等线" w:cs="宋体"/>
                <w:color w:val="000000"/>
                <w:kern w:val="0"/>
                <w:sz w:val="18"/>
                <w:szCs w:val="18"/>
              </w:rPr>
              <w:instrText xml:space="preserve"> ADDIN NE.Ref.{433F5690-F5E4-49C5-BF6B-06CFE089287B}</w:instrText>
            </w:r>
            <w:r w:rsidR="00445D55" w:rsidRPr="00A435C0">
              <w:rPr>
                <w:rFonts w:ascii="等线" w:eastAsia="等线" w:hAnsi="等线" w:cs="宋体"/>
                <w:color w:val="000000"/>
                <w:kern w:val="0"/>
                <w:sz w:val="18"/>
                <w:szCs w:val="18"/>
              </w:rPr>
              <w:fldChar w:fldCharType="separate"/>
            </w:r>
            <w:r w:rsidR="00445D55" w:rsidRPr="00A435C0">
              <w:rPr>
                <w:rFonts w:ascii="等线" w:eastAsia="等线" w:cs="等线"/>
                <w:color w:val="000000"/>
                <w:kern w:val="0"/>
                <w:sz w:val="18"/>
                <w:szCs w:val="18"/>
              </w:rPr>
              <w:t>(</w:t>
            </w:r>
            <w:r w:rsidR="00445D55" w:rsidRPr="00A435C0">
              <w:rPr>
                <w:rFonts w:ascii="等线" w:eastAsia="等线" w:cs="等线" w:hint="eastAsia"/>
                <w:color w:val="000000"/>
                <w:kern w:val="0"/>
                <w:sz w:val="18"/>
                <w:szCs w:val="18"/>
              </w:rPr>
              <w:t>张海祥等</w:t>
            </w:r>
            <w:r w:rsidR="00445D55" w:rsidRPr="00A435C0">
              <w:rPr>
                <w:rFonts w:ascii="等线" w:eastAsia="等线" w:cs="等线"/>
                <w:color w:val="000000"/>
                <w:kern w:val="0"/>
                <w:sz w:val="18"/>
                <w:szCs w:val="18"/>
              </w:rPr>
              <w:t xml:space="preserve">,2003; </w:t>
            </w:r>
            <w:r w:rsidR="00445D55" w:rsidRPr="00A435C0">
              <w:rPr>
                <w:rFonts w:ascii="等线" w:eastAsia="等线" w:cs="等线" w:hint="eastAsia"/>
                <w:color w:val="000000"/>
                <w:kern w:val="0"/>
                <w:sz w:val="18"/>
                <w:szCs w:val="18"/>
              </w:rPr>
              <w:t>许继峰等</w:t>
            </w:r>
            <w:r w:rsidR="00445D55" w:rsidRPr="00A435C0">
              <w:rPr>
                <w:rFonts w:ascii="等线" w:eastAsia="等线" w:cs="等线"/>
                <w:color w:val="000000"/>
                <w:kern w:val="0"/>
                <w:sz w:val="18"/>
                <w:szCs w:val="18"/>
              </w:rPr>
              <w:t>,2001)</w:t>
            </w:r>
            <w:r w:rsidR="00445D55" w:rsidRPr="00A435C0">
              <w:rPr>
                <w:rFonts w:ascii="等线" w:eastAsia="等线" w:hAnsi="等线" w:cs="宋体"/>
                <w:color w:val="000000"/>
                <w:kern w:val="0"/>
                <w:sz w:val="18"/>
                <w:szCs w:val="18"/>
              </w:rPr>
              <w:fldChar w:fldCharType="end"/>
            </w:r>
          </w:p>
        </w:tc>
      </w:tr>
      <w:tr w:rsidR="000C0E0A" w:rsidRPr="00A435C0" w14:paraId="1DD57D88" w14:textId="77777777" w:rsidTr="000C0E0A">
        <w:trPr>
          <w:trHeight w:val="840"/>
        </w:trPr>
        <w:tc>
          <w:tcPr>
            <w:tcW w:w="207" w:type="pct"/>
            <w:vMerge/>
            <w:tcBorders>
              <w:top w:val="nil"/>
              <w:left w:val="nil"/>
              <w:bottom w:val="single" w:sz="8" w:space="0" w:color="7F7F7F"/>
              <w:right w:val="nil"/>
            </w:tcBorders>
            <w:vAlign w:val="center"/>
            <w:hideMark/>
          </w:tcPr>
          <w:p w14:paraId="78045797"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59A12667"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沙尔布拉克蛇绿岩</w:t>
            </w:r>
          </w:p>
        </w:tc>
        <w:tc>
          <w:tcPr>
            <w:tcW w:w="502" w:type="pct"/>
            <w:tcBorders>
              <w:top w:val="nil"/>
              <w:left w:val="nil"/>
              <w:bottom w:val="nil"/>
              <w:right w:val="nil"/>
            </w:tcBorders>
            <w:shd w:val="clear" w:color="auto" w:fill="auto"/>
            <w:vAlign w:val="center"/>
            <w:hideMark/>
          </w:tcPr>
          <w:p w14:paraId="164B2E0A"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56°55′00″N，89°16′00″E</w:t>
            </w:r>
          </w:p>
        </w:tc>
        <w:tc>
          <w:tcPr>
            <w:tcW w:w="2999" w:type="pct"/>
            <w:tcBorders>
              <w:top w:val="nil"/>
              <w:left w:val="nil"/>
              <w:bottom w:val="nil"/>
              <w:right w:val="nil"/>
            </w:tcBorders>
            <w:shd w:val="clear" w:color="auto" w:fill="auto"/>
            <w:vAlign w:val="center"/>
            <w:hideMark/>
          </w:tcPr>
          <w:p w14:paraId="5D31E955" w14:textId="1780A13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斜长花岗岩锆石U-Pb年龄370Ma</w:t>
            </w:r>
            <w:r w:rsidR="00445D55" w:rsidRPr="00A435C0">
              <w:rPr>
                <w:rFonts w:ascii="等线" w:eastAsia="等线" w:hAnsi="等线" w:cs="宋体"/>
                <w:color w:val="000000"/>
                <w:kern w:val="0"/>
                <w:sz w:val="18"/>
                <w:szCs w:val="18"/>
              </w:rPr>
              <w:fldChar w:fldCharType="begin"/>
            </w:r>
            <w:r w:rsidR="00445D55" w:rsidRPr="00A435C0">
              <w:rPr>
                <w:rFonts w:ascii="等线" w:eastAsia="等线" w:hAnsi="等线" w:cs="宋体"/>
                <w:color w:val="000000"/>
                <w:kern w:val="0"/>
                <w:sz w:val="18"/>
                <w:szCs w:val="18"/>
              </w:rPr>
              <w:instrText xml:space="preserve"> ADDIN NE.Ref.{FDB232DE-E424-4F47-A872-71DD4C26B2E3}</w:instrText>
            </w:r>
            <w:r w:rsidR="00445D55" w:rsidRPr="00A435C0">
              <w:rPr>
                <w:rFonts w:ascii="等线" w:eastAsia="等线" w:hAnsi="等线" w:cs="宋体"/>
                <w:color w:val="000000"/>
                <w:kern w:val="0"/>
                <w:sz w:val="18"/>
                <w:szCs w:val="18"/>
              </w:rPr>
              <w:fldChar w:fldCharType="separate"/>
            </w:r>
            <w:r w:rsidR="00445D55" w:rsidRPr="00A435C0">
              <w:rPr>
                <w:rFonts w:ascii="等线" w:eastAsia="等线" w:cs="等线"/>
                <w:color w:val="000000"/>
                <w:kern w:val="0"/>
                <w:sz w:val="18"/>
                <w:szCs w:val="18"/>
              </w:rPr>
              <w:t>(</w:t>
            </w:r>
            <w:r w:rsidR="00445D55" w:rsidRPr="00A435C0">
              <w:rPr>
                <w:rFonts w:ascii="等线" w:eastAsia="等线" w:cs="等线" w:hint="eastAsia"/>
                <w:color w:val="000000"/>
                <w:kern w:val="0"/>
                <w:sz w:val="18"/>
                <w:szCs w:val="18"/>
              </w:rPr>
              <w:t>许继峰等</w:t>
            </w:r>
            <w:r w:rsidR="00445D55" w:rsidRPr="00A435C0">
              <w:rPr>
                <w:rFonts w:ascii="等线" w:eastAsia="等线" w:cs="等线"/>
                <w:color w:val="000000"/>
                <w:kern w:val="0"/>
                <w:sz w:val="18"/>
                <w:szCs w:val="18"/>
              </w:rPr>
              <w:t>,2001)</w:t>
            </w:r>
            <w:r w:rsidR="00445D5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放射虫时代为中晚泥盆世</w:t>
            </w:r>
            <w:r w:rsidR="001C54E5" w:rsidRPr="00A435C0">
              <w:rPr>
                <w:rFonts w:ascii="等线" w:eastAsia="等线" w:hAnsi="等线" w:cs="宋体"/>
                <w:color w:val="000000"/>
                <w:kern w:val="0"/>
                <w:sz w:val="18"/>
                <w:szCs w:val="18"/>
              </w:rPr>
              <w:fldChar w:fldCharType="begin"/>
            </w:r>
            <w:r w:rsidR="001C54E5" w:rsidRPr="00A435C0">
              <w:rPr>
                <w:rFonts w:ascii="等线" w:eastAsia="等线" w:hAnsi="等线" w:cs="宋体"/>
                <w:color w:val="000000"/>
                <w:kern w:val="0"/>
                <w:sz w:val="18"/>
                <w:szCs w:val="18"/>
              </w:rPr>
              <w:instrText xml:space="preserve"> ADDIN NE.Ref.{8E59AFFE-C20A-4890-A824-B81C741DA0FD}</w:instrText>
            </w:r>
            <w:r w:rsidR="001C54E5" w:rsidRPr="00A435C0">
              <w:rPr>
                <w:rFonts w:ascii="等线" w:eastAsia="等线" w:hAnsi="等线" w:cs="宋体"/>
                <w:color w:val="000000"/>
                <w:kern w:val="0"/>
                <w:sz w:val="18"/>
                <w:szCs w:val="18"/>
              </w:rPr>
              <w:fldChar w:fldCharType="separate"/>
            </w:r>
            <w:r w:rsidR="001C54E5" w:rsidRPr="00A435C0">
              <w:rPr>
                <w:rFonts w:ascii="等线" w:eastAsia="等线" w:cs="等线"/>
                <w:color w:val="000000"/>
                <w:kern w:val="0"/>
                <w:sz w:val="18"/>
                <w:szCs w:val="18"/>
              </w:rPr>
              <w:t>(</w:t>
            </w:r>
            <w:r w:rsidR="001C54E5" w:rsidRPr="00A435C0">
              <w:rPr>
                <w:rFonts w:ascii="等线" w:eastAsia="等线" w:cs="等线" w:hint="eastAsia"/>
                <w:color w:val="000000"/>
                <w:kern w:val="0"/>
                <w:sz w:val="18"/>
                <w:szCs w:val="18"/>
              </w:rPr>
              <w:t>李锦轶</w:t>
            </w:r>
            <w:r w:rsidR="001C54E5" w:rsidRPr="00A435C0">
              <w:rPr>
                <w:rFonts w:ascii="等线" w:eastAsia="等线" w:cs="等线"/>
                <w:color w:val="000000"/>
                <w:kern w:val="0"/>
                <w:sz w:val="18"/>
                <w:szCs w:val="18"/>
              </w:rPr>
              <w:t>,2004)</w:t>
            </w:r>
            <w:r w:rsidR="001C54E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玄武岩中锆石SHRIMP U-Pb 年龄为322±9Ma</w:t>
            </w:r>
            <w:r w:rsidR="00445D55" w:rsidRPr="00A435C0">
              <w:rPr>
                <w:rFonts w:ascii="等线" w:eastAsia="等线" w:hAnsi="等线" w:cs="宋体"/>
                <w:color w:val="000000"/>
                <w:kern w:val="0"/>
                <w:sz w:val="18"/>
                <w:szCs w:val="18"/>
              </w:rPr>
              <w:fldChar w:fldCharType="begin"/>
            </w:r>
            <w:r w:rsidR="00445D55" w:rsidRPr="00A435C0">
              <w:rPr>
                <w:rFonts w:ascii="等线" w:eastAsia="等线" w:hAnsi="等线" w:cs="宋体"/>
                <w:color w:val="000000"/>
                <w:kern w:val="0"/>
                <w:sz w:val="18"/>
                <w:szCs w:val="18"/>
              </w:rPr>
              <w:instrText xml:space="preserve"> ADDIN NE.Ref.{D3A2EE7F-9601-49D9-8A19-BAE139050EA3}</w:instrText>
            </w:r>
            <w:r w:rsidR="00445D55" w:rsidRPr="00A435C0">
              <w:rPr>
                <w:rFonts w:ascii="等线" w:eastAsia="等线" w:hAnsi="等线" w:cs="宋体"/>
                <w:color w:val="000000"/>
                <w:kern w:val="0"/>
                <w:sz w:val="18"/>
                <w:szCs w:val="18"/>
              </w:rPr>
              <w:fldChar w:fldCharType="separate"/>
            </w:r>
            <w:r w:rsidR="00445D55" w:rsidRPr="00A435C0">
              <w:rPr>
                <w:rFonts w:ascii="等线" w:eastAsia="等线" w:cs="等线"/>
                <w:color w:val="000000"/>
                <w:kern w:val="0"/>
                <w:sz w:val="18"/>
                <w:szCs w:val="18"/>
              </w:rPr>
              <w:t>(</w:t>
            </w:r>
            <w:r w:rsidR="00445D55" w:rsidRPr="00A435C0">
              <w:rPr>
                <w:rFonts w:ascii="等线" w:eastAsia="等线" w:cs="等线" w:hint="eastAsia"/>
                <w:color w:val="000000"/>
                <w:kern w:val="0"/>
                <w:sz w:val="18"/>
                <w:szCs w:val="18"/>
              </w:rPr>
              <w:t>褚方等</w:t>
            </w:r>
            <w:r w:rsidR="00445D55" w:rsidRPr="00A435C0">
              <w:rPr>
                <w:rFonts w:ascii="等线" w:eastAsia="等线" w:cs="等线"/>
                <w:color w:val="000000"/>
                <w:kern w:val="0"/>
                <w:sz w:val="18"/>
                <w:szCs w:val="18"/>
              </w:rPr>
              <w:t>,2013)</w:t>
            </w:r>
            <w:r w:rsidR="00445D55"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5ED14874" w14:textId="06C0AFC4"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弧后盆地</w:t>
            </w:r>
            <w:r w:rsidR="00445D55" w:rsidRPr="00A435C0">
              <w:rPr>
                <w:rFonts w:ascii="等线" w:eastAsia="等线" w:hAnsi="等线" w:cs="宋体"/>
                <w:color w:val="000000"/>
                <w:kern w:val="0"/>
                <w:sz w:val="18"/>
                <w:szCs w:val="18"/>
              </w:rPr>
              <w:fldChar w:fldCharType="begin"/>
            </w:r>
            <w:r w:rsidR="00363958" w:rsidRPr="00A435C0">
              <w:rPr>
                <w:rFonts w:ascii="等线" w:eastAsia="等线" w:hAnsi="等线" w:cs="宋体"/>
                <w:color w:val="000000"/>
                <w:kern w:val="0"/>
                <w:sz w:val="18"/>
                <w:szCs w:val="18"/>
              </w:rPr>
              <w:instrText xml:space="preserve"> ADDIN EN.CITE &lt;EndNote&gt;&lt;Cite&gt;&lt;Author&gt;Şengör&lt;/Author&gt;&lt;Year&gt;1993&lt;/Year&gt;&lt;RecNum&gt;1062&lt;/RecNum&gt;&lt;DisplayText&gt;(Şengör et al., 1993, Sengör and Natal&amp;apos;in, 1996)&lt;/DisplayText&gt;&lt;record&gt;&lt;rec-number&gt;1062&lt;/rec-number&gt;&lt;foreign-keys&gt;&lt;key app="EN" db-id="tpvxw00drsvsvke5wfwp25akz0eaesv02rzf" timestamp="1661830652"&gt;1062&lt;/key&gt;&lt;/foreign-keys&gt;&lt;ref-type name="Journal Article"&gt;17&lt;/ref-type&gt;&lt;contributors&gt;&lt;authors&gt;&lt;author&gt;&lt;style face="normal" font="default" charset="238" size="100%"&gt;Şeng&lt;/style&gt;&lt;style face="normal" font="default" size="100%"&gt;ör, A. M. C.&lt;/style&gt;&lt;/author&gt;&lt;author&gt;Natal&amp;apos;in, B. A.&lt;/author&gt;&lt;author&gt;Burtman, V. S.&lt;/author&gt;&lt;/authors&gt;&lt;/contributors&gt;&lt;titles&gt;&lt;title&gt;Evolution of the Altaid tectonic collage and Palaeozoic crustal growth in Eurasia&lt;/title&gt;&lt;secondary-title&gt;Nature&lt;/secondary-title&gt;&lt;/titles&gt;&lt;periodical&gt;&lt;full-title&gt;NATURE&lt;/full-title&gt;&lt;/periodical&gt;&lt;pages&gt;299-307&lt;/pages&gt;&lt;volume&gt;364&lt;/volume&gt;&lt;number&gt;6435&lt;/number&gt;&lt;section&gt;299&lt;/section&gt;&lt;dates&gt;&lt;year&gt;1993&lt;/year&gt;&lt;/dates&gt;&lt;isbn&gt;0028-0836&amp;#xD;1476-4687&lt;/isbn&gt;&lt;urls&gt;&lt;/urls&gt;&lt;electronic-resource-num&gt;10.1038/364299a0&lt;/electronic-resource-num&gt;&lt;/record&gt;&lt;/Cite&gt;&lt;Cite&gt;&lt;Author&gt;Sengör&lt;/Author&gt;&lt;Year&gt;1996&lt;/Year&gt;&lt;RecNum&gt;1061&lt;/RecNum&gt;&lt;record&gt;&lt;rec-number&gt;1061&lt;/rec-number&gt;&lt;foreign-keys&gt;&lt;key app="EN" db-id="tpvxw00drsvsvke5wfwp25akz0eaesv02rzf" timestamp="1661830650"&gt;1061&lt;/key&gt;&lt;/foreign-keys&gt;&lt;ref-type name="Journal Article"&gt;17&lt;/ref-type&gt;&lt;contributors&gt;&lt;authors&gt;&lt;author&gt;Sengör, A. M. Celâl&lt;/author&gt;&lt;author&gt;Natal&amp;apos;in, Boris A.&lt;/author&gt;&lt;/authors&gt;&lt;/contributors&gt;&lt;titles&gt;&lt;title&gt;Turkic-Type Orogeny and Its Role in the Making of the Continental Crust&lt;/title&gt;&lt;secondary-title&gt;Annual Review of Earth and Planetary Sciences&lt;/secondary-title&gt;&lt;/titles&gt;&lt;periodical&gt;&lt;full-title&gt;Annual Review of Earth and Planetary Sciences&lt;/full-title&gt;&lt;/periodical&gt;&lt;pages&gt;263-337&lt;/pages&gt;&lt;volume&gt;24&lt;/volume&gt;&lt;number&gt;1&lt;/number&gt;&lt;section&gt;263&lt;/section&gt;&lt;dates&gt;&lt;year&gt;1996&lt;/year&gt;&lt;/dates&gt;&lt;isbn&gt;0084-6597&amp;#xD;1545-4495&lt;/isbn&gt;&lt;urls&gt;&lt;/urls&gt;&lt;electronic-resource-num&gt;10.1146/annurev.earth.24.1.263&lt;/electronic-resource-num&gt;&lt;/record&gt;&lt;/Cite&gt;&lt;/EndNote&gt;</w:instrText>
            </w:r>
            <w:r w:rsidR="00445D55" w:rsidRPr="00A435C0">
              <w:rPr>
                <w:rFonts w:ascii="等线" w:eastAsia="等线" w:hAnsi="等线" w:cs="宋体"/>
                <w:color w:val="000000"/>
                <w:kern w:val="0"/>
                <w:sz w:val="18"/>
                <w:szCs w:val="18"/>
              </w:rPr>
              <w:fldChar w:fldCharType="separate"/>
            </w:r>
            <w:r w:rsidR="00363958" w:rsidRPr="00A435C0">
              <w:rPr>
                <w:rFonts w:ascii="等线" w:eastAsia="等线" w:hAnsi="等线" w:cs="宋体"/>
                <w:noProof/>
                <w:color w:val="000000"/>
                <w:kern w:val="0"/>
                <w:sz w:val="18"/>
                <w:szCs w:val="18"/>
              </w:rPr>
              <w:t>(Şengör et al., 1993, Sengör and Natal'in, 1996)</w:t>
            </w:r>
            <w:r w:rsidR="00445D55" w:rsidRPr="00A435C0">
              <w:rPr>
                <w:rFonts w:ascii="等线" w:eastAsia="等线" w:hAnsi="等线" w:cs="宋体"/>
                <w:color w:val="000000"/>
                <w:kern w:val="0"/>
                <w:sz w:val="18"/>
                <w:szCs w:val="18"/>
              </w:rPr>
              <w:fldChar w:fldCharType="end"/>
            </w:r>
            <w:r w:rsidR="00445D55" w:rsidRPr="00A435C0">
              <w:rPr>
                <w:rFonts w:ascii="等线" w:eastAsia="等线" w:hAnsi="等线" w:cs="宋体"/>
                <w:color w:val="000000"/>
                <w:kern w:val="0"/>
                <w:sz w:val="18"/>
                <w:szCs w:val="18"/>
              </w:rPr>
              <w:t>,</w:t>
            </w:r>
            <w:r w:rsidR="00445D55" w:rsidRPr="00A435C0">
              <w:rPr>
                <w:rFonts w:ascii="等线" w:eastAsia="等线" w:hAnsi="等线" w:cs="宋体"/>
                <w:color w:val="000000"/>
                <w:kern w:val="0"/>
                <w:sz w:val="18"/>
                <w:szCs w:val="18"/>
              </w:rPr>
              <w:fldChar w:fldCharType="begin"/>
            </w:r>
            <w:r w:rsidR="00445D55" w:rsidRPr="00A435C0">
              <w:rPr>
                <w:rFonts w:ascii="等线" w:eastAsia="等线" w:hAnsi="等线" w:cs="宋体"/>
                <w:color w:val="000000"/>
                <w:kern w:val="0"/>
                <w:sz w:val="18"/>
                <w:szCs w:val="18"/>
              </w:rPr>
              <w:instrText xml:space="preserve"> ADDIN NE.Ref.{7889E00C-012B-4C3B-B2E8-5715570BA381}</w:instrText>
            </w:r>
            <w:r w:rsidR="00445D55" w:rsidRPr="00A435C0">
              <w:rPr>
                <w:rFonts w:ascii="等线" w:eastAsia="等线" w:hAnsi="等线" w:cs="宋体"/>
                <w:color w:val="000000"/>
                <w:kern w:val="0"/>
                <w:sz w:val="18"/>
                <w:szCs w:val="18"/>
              </w:rPr>
              <w:fldChar w:fldCharType="separate"/>
            </w:r>
            <w:r w:rsidR="00445D55" w:rsidRPr="00A435C0">
              <w:rPr>
                <w:rFonts w:ascii="等线" w:eastAsia="等线" w:cs="等线"/>
                <w:color w:val="000000"/>
                <w:kern w:val="0"/>
                <w:sz w:val="18"/>
                <w:szCs w:val="18"/>
              </w:rPr>
              <w:t>(</w:t>
            </w:r>
            <w:r w:rsidR="00445D55" w:rsidRPr="00A435C0">
              <w:rPr>
                <w:rFonts w:ascii="等线" w:eastAsia="等线" w:cs="等线" w:hint="eastAsia"/>
                <w:color w:val="000000"/>
                <w:kern w:val="0"/>
                <w:sz w:val="18"/>
                <w:szCs w:val="18"/>
              </w:rPr>
              <w:t>褚方等</w:t>
            </w:r>
            <w:r w:rsidR="00445D55" w:rsidRPr="00A435C0">
              <w:rPr>
                <w:rFonts w:ascii="等线" w:eastAsia="等线" w:cs="等线"/>
                <w:color w:val="000000"/>
                <w:kern w:val="0"/>
                <w:sz w:val="18"/>
                <w:szCs w:val="18"/>
              </w:rPr>
              <w:t>,2013)</w:t>
            </w:r>
            <w:r w:rsidR="00445D55" w:rsidRPr="00A435C0">
              <w:rPr>
                <w:rFonts w:ascii="等线" w:eastAsia="等线" w:hAnsi="等线" w:cs="宋体"/>
                <w:color w:val="000000"/>
                <w:kern w:val="0"/>
                <w:sz w:val="18"/>
                <w:szCs w:val="18"/>
              </w:rPr>
              <w:fldChar w:fldCharType="end"/>
            </w:r>
          </w:p>
        </w:tc>
      </w:tr>
      <w:tr w:rsidR="000C0E0A" w:rsidRPr="00A435C0" w14:paraId="5EF0B06D" w14:textId="77777777" w:rsidTr="000C0E0A">
        <w:trPr>
          <w:trHeight w:val="1116"/>
        </w:trPr>
        <w:tc>
          <w:tcPr>
            <w:tcW w:w="207" w:type="pct"/>
            <w:vMerge/>
            <w:tcBorders>
              <w:top w:val="nil"/>
              <w:left w:val="nil"/>
              <w:bottom w:val="single" w:sz="8" w:space="0" w:color="7F7F7F"/>
              <w:right w:val="nil"/>
            </w:tcBorders>
            <w:vAlign w:val="center"/>
            <w:hideMark/>
          </w:tcPr>
          <w:p w14:paraId="223D99C2"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single" w:sz="8" w:space="0" w:color="7F7F7F"/>
              <w:left w:val="nil"/>
              <w:bottom w:val="single" w:sz="8" w:space="0" w:color="7F7F7F"/>
              <w:right w:val="nil"/>
            </w:tcBorders>
            <w:shd w:val="clear" w:color="auto" w:fill="auto"/>
            <w:vAlign w:val="center"/>
            <w:hideMark/>
          </w:tcPr>
          <w:p w14:paraId="304068AA"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玛因鄂博蛇绿岩</w:t>
            </w:r>
          </w:p>
        </w:tc>
        <w:tc>
          <w:tcPr>
            <w:tcW w:w="502" w:type="pct"/>
            <w:tcBorders>
              <w:top w:val="single" w:sz="8" w:space="0" w:color="7F7F7F"/>
              <w:left w:val="nil"/>
              <w:bottom w:val="single" w:sz="8" w:space="0" w:color="7F7F7F"/>
              <w:right w:val="nil"/>
            </w:tcBorders>
            <w:shd w:val="clear" w:color="auto" w:fill="auto"/>
            <w:vAlign w:val="center"/>
            <w:hideMark/>
          </w:tcPr>
          <w:p w14:paraId="31FC1CA6"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27′30′′N，90°18′20′′E</w:t>
            </w:r>
          </w:p>
        </w:tc>
        <w:tc>
          <w:tcPr>
            <w:tcW w:w="2999" w:type="pct"/>
            <w:tcBorders>
              <w:top w:val="single" w:sz="8" w:space="0" w:color="7F7F7F"/>
              <w:left w:val="nil"/>
              <w:bottom w:val="single" w:sz="8" w:space="0" w:color="7F7F7F"/>
              <w:right w:val="nil"/>
            </w:tcBorders>
            <w:shd w:val="clear" w:color="auto" w:fill="auto"/>
            <w:vAlign w:val="center"/>
            <w:hideMark/>
          </w:tcPr>
          <w:p w14:paraId="2FE3CC72" w14:textId="5524B8BC"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玄武岩锆石U-Pb年龄分别为403±5Ma、397±6Ma</w:t>
            </w:r>
            <w:r w:rsidR="001C54E5" w:rsidRPr="00A435C0">
              <w:rPr>
                <w:rFonts w:ascii="等线" w:eastAsia="等线" w:hAnsi="等线" w:cs="宋体"/>
                <w:color w:val="000000"/>
                <w:kern w:val="0"/>
                <w:sz w:val="18"/>
                <w:szCs w:val="18"/>
              </w:rPr>
              <w:fldChar w:fldCharType="begin"/>
            </w:r>
            <w:r w:rsidR="001C54E5" w:rsidRPr="00A435C0">
              <w:rPr>
                <w:rFonts w:ascii="等线" w:eastAsia="等线" w:hAnsi="等线" w:cs="宋体"/>
                <w:color w:val="000000"/>
                <w:kern w:val="0"/>
                <w:sz w:val="18"/>
                <w:szCs w:val="18"/>
              </w:rPr>
              <w:instrText xml:space="preserve"> ADDIN NE.Ref.{F94FB3AD-FFF2-4D7B-94BB-9E2F12AF9BB0}</w:instrText>
            </w:r>
            <w:r w:rsidR="001C54E5" w:rsidRPr="00A435C0">
              <w:rPr>
                <w:rFonts w:ascii="等线" w:eastAsia="等线" w:hAnsi="等线" w:cs="宋体"/>
                <w:color w:val="000000"/>
                <w:kern w:val="0"/>
                <w:sz w:val="18"/>
                <w:szCs w:val="18"/>
              </w:rPr>
              <w:fldChar w:fldCharType="separate"/>
            </w:r>
            <w:r w:rsidR="001C54E5" w:rsidRPr="00A435C0">
              <w:rPr>
                <w:rFonts w:ascii="等线" w:eastAsia="等线" w:cs="等线"/>
                <w:color w:val="000000"/>
                <w:kern w:val="0"/>
                <w:sz w:val="18"/>
                <w:szCs w:val="18"/>
              </w:rPr>
              <w:t>(</w:t>
            </w:r>
            <w:r w:rsidR="001C54E5" w:rsidRPr="00A435C0">
              <w:rPr>
                <w:rFonts w:ascii="等线" w:eastAsia="等线" w:cs="等线" w:hint="eastAsia"/>
                <w:color w:val="000000"/>
                <w:kern w:val="0"/>
                <w:sz w:val="18"/>
                <w:szCs w:val="18"/>
              </w:rPr>
              <w:t>刘崴国</w:t>
            </w:r>
            <w:r w:rsidR="001C54E5" w:rsidRPr="00A435C0">
              <w:rPr>
                <w:rFonts w:ascii="等线" w:eastAsia="等线" w:cs="等线"/>
                <w:color w:val="000000"/>
                <w:kern w:val="0"/>
                <w:sz w:val="18"/>
                <w:szCs w:val="18"/>
              </w:rPr>
              <w:t>,2011)</w:t>
            </w:r>
            <w:r w:rsidR="001C54E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斜长角闪岩锆石U-Pb年龄437±12Ma</w:t>
            </w:r>
            <w:r w:rsidR="001C54E5" w:rsidRPr="00A435C0">
              <w:rPr>
                <w:rFonts w:ascii="等线" w:eastAsia="等线" w:hAnsi="等线" w:cs="宋体"/>
                <w:color w:val="000000"/>
                <w:kern w:val="0"/>
                <w:sz w:val="18"/>
                <w:szCs w:val="18"/>
              </w:rPr>
              <w:fldChar w:fldCharType="begin"/>
            </w:r>
            <w:r w:rsidR="001C54E5" w:rsidRPr="00A435C0">
              <w:rPr>
                <w:rFonts w:ascii="等线" w:eastAsia="等线" w:hAnsi="等线" w:cs="宋体"/>
                <w:color w:val="000000"/>
                <w:kern w:val="0"/>
                <w:sz w:val="18"/>
                <w:szCs w:val="18"/>
              </w:rPr>
              <w:instrText xml:space="preserve"> ADDIN NE.Ref.{0B81D0B4-77B0-418A-AB5A-ADCCB3E508EE}</w:instrText>
            </w:r>
            <w:r w:rsidR="001C54E5" w:rsidRPr="00A435C0">
              <w:rPr>
                <w:rFonts w:ascii="等线" w:eastAsia="等线" w:hAnsi="等线" w:cs="宋体"/>
                <w:color w:val="000000"/>
                <w:kern w:val="0"/>
                <w:sz w:val="18"/>
                <w:szCs w:val="18"/>
              </w:rPr>
              <w:fldChar w:fldCharType="separate"/>
            </w:r>
            <w:r w:rsidR="001C54E5" w:rsidRPr="00A435C0">
              <w:rPr>
                <w:rFonts w:ascii="等线" w:eastAsia="等线" w:cs="等线"/>
                <w:color w:val="000000"/>
                <w:kern w:val="0"/>
                <w:sz w:val="18"/>
                <w:szCs w:val="18"/>
              </w:rPr>
              <w:t>(</w:t>
            </w:r>
            <w:r w:rsidR="001C54E5" w:rsidRPr="00A435C0">
              <w:rPr>
                <w:rFonts w:ascii="等线" w:eastAsia="等线" w:cs="等线" w:hint="eastAsia"/>
                <w:color w:val="000000"/>
                <w:kern w:val="0"/>
                <w:sz w:val="18"/>
                <w:szCs w:val="18"/>
              </w:rPr>
              <w:t>张越等</w:t>
            </w:r>
            <w:r w:rsidR="001C54E5" w:rsidRPr="00A435C0">
              <w:rPr>
                <w:rFonts w:ascii="等线" w:eastAsia="等线" w:cs="等线"/>
                <w:color w:val="000000"/>
                <w:kern w:val="0"/>
                <w:sz w:val="18"/>
                <w:szCs w:val="18"/>
              </w:rPr>
              <w:t>,2012)</w:t>
            </w:r>
            <w:r w:rsidR="001C54E5"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5126F779" w14:textId="323E4E02"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洋中脊</w:t>
            </w:r>
            <w:r w:rsidR="001C54E5" w:rsidRPr="00A435C0">
              <w:rPr>
                <w:rFonts w:ascii="等线" w:eastAsia="等线" w:hAnsi="等线" w:cs="宋体"/>
                <w:color w:val="000000"/>
                <w:kern w:val="0"/>
                <w:sz w:val="18"/>
                <w:szCs w:val="18"/>
              </w:rPr>
              <w:fldChar w:fldCharType="begin"/>
            </w:r>
            <w:r w:rsidR="001C54E5" w:rsidRPr="00A435C0">
              <w:rPr>
                <w:rFonts w:ascii="等线" w:eastAsia="等线" w:hAnsi="等线" w:cs="宋体"/>
                <w:color w:val="000000"/>
                <w:kern w:val="0"/>
                <w:sz w:val="18"/>
                <w:szCs w:val="18"/>
              </w:rPr>
              <w:instrText xml:space="preserve"> ADDIN NE.Ref.{2534BA18-A526-4915-81A0-DE31F85946AB}</w:instrText>
            </w:r>
            <w:r w:rsidR="001C54E5" w:rsidRPr="00A435C0">
              <w:rPr>
                <w:rFonts w:ascii="等线" w:eastAsia="等线" w:hAnsi="等线" w:cs="宋体"/>
                <w:color w:val="000000"/>
                <w:kern w:val="0"/>
                <w:sz w:val="18"/>
                <w:szCs w:val="18"/>
              </w:rPr>
              <w:fldChar w:fldCharType="separate"/>
            </w:r>
            <w:r w:rsidR="001C54E5" w:rsidRPr="00A435C0">
              <w:rPr>
                <w:rFonts w:ascii="等线" w:eastAsia="等线" w:cs="等线"/>
                <w:color w:val="000000"/>
                <w:kern w:val="0"/>
                <w:sz w:val="18"/>
                <w:szCs w:val="18"/>
              </w:rPr>
              <w:t>(</w:t>
            </w:r>
            <w:r w:rsidR="001C54E5" w:rsidRPr="00A435C0">
              <w:rPr>
                <w:rFonts w:ascii="等线" w:eastAsia="等线" w:cs="等线" w:hint="eastAsia"/>
                <w:color w:val="000000"/>
                <w:kern w:val="0"/>
                <w:sz w:val="18"/>
                <w:szCs w:val="18"/>
              </w:rPr>
              <w:t>刘崴国</w:t>
            </w:r>
            <w:r w:rsidR="001C54E5" w:rsidRPr="00A435C0">
              <w:rPr>
                <w:rFonts w:ascii="等线" w:eastAsia="等线" w:cs="等线"/>
                <w:color w:val="000000"/>
                <w:kern w:val="0"/>
                <w:sz w:val="18"/>
                <w:szCs w:val="18"/>
              </w:rPr>
              <w:t>,2011)</w:t>
            </w:r>
            <w:r w:rsidR="001C54E5" w:rsidRPr="00A435C0">
              <w:rPr>
                <w:rFonts w:ascii="等线" w:eastAsia="等线" w:hAnsi="等线" w:cs="宋体"/>
                <w:color w:val="000000"/>
                <w:kern w:val="0"/>
                <w:sz w:val="18"/>
                <w:szCs w:val="18"/>
              </w:rPr>
              <w:fldChar w:fldCharType="end"/>
            </w:r>
          </w:p>
        </w:tc>
      </w:tr>
      <w:tr w:rsidR="000C0E0A" w:rsidRPr="00A435C0" w14:paraId="2FF2D50A" w14:textId="77777777" w:rsidTr="000C0E0A">
        <w:trPr>
          <w:trHeight w:val="840"/>
        </w:trPr>
        <w:tc>
          <w:tcPr>
            <w:tcW w:w="207" w:type="pct"/>
            <w:vMerge/>
            <w:tcBorders>
              <w:top w:val="nil"/>
              <w:left w:val="nil"/>
              <w:bottom w:val="single" w:sz="8" w:space="0" w:color="7F7F7F"/>
              <w:right w:val="nil"/>
            </w:tcBorders>
            <w:vAlign w:val="center"/>
            <w:hideMark/>
          </w:tcPr>
          <w:p w14:paraId="52AD2CC6"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589B8657"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布尔根蛇绿岩</w:t>
            </w:r>
          </w:p>
        </w:tc>
        <w:tc>
          <w:tcPr>
            <w:tcW w:w="502" w:type="pct"/>
            <w:tcBorders>
              <w:top w:val="nil"/>
              <w:left w:val="nil"/>
              <w:bottom w:val="nil"/>
              <w:right w:val="nil"/>
            </w:tcBorders>
            <w:shd w:val="clear" w:color="auto" w:fill="auto"/>
            <w:vAlign w:val="center"/>
            <w:hideMark/>
          </w:tcPr>
          <w:p w14:paraId="617D8C59"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5°30′00″N，90°08′00″E</w:t>
            </w:r>
          </w:p>
        </w:tc>
        <w:tc>
          <w:tcPr>
            <w:tcW w:w="2999" w:type="pct"/>
            <w:tcBorders>
              <w:top w:val="nil"/>
              <w:left w:val="nil"/>
              <w:bottom w:val="nil"/>
              <w:right w:val="nil"/>
            </w:tcBorders>
            <w:shd w:val="clear" w:color="auto" w:fill="auto"/>
            <w:vAlign w:val="center"/>
            <w:hideMark/>
          </w:tcPr>
          <w:p w14:paraId="287E1CE2" w14:textId="3D3A9525"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玄武岩的 SHRIMP 锆石 U-Pb 年龄为 352±4.4Ma</w:t>
            </w:r>
            <w:r w:rsidR="001C54E5" w:rsidRPr="00A435C0">
              <w:rPr>
                <w:rFonts w:ascii="等线" w:eastAsia="等线" w:hAnsi="等线" w:cs="宋体"/>
                <w:color w:val="000000"/>
                <w:kern w:val="0"/>
                <w:sz w:val="18"/>
                <w:szCs w:val="18"/>
              </w:rPr>
              <w:fldChar w:fldCharType="begin"/>
            </w:r>
            <w:r w:rsidR="001C54E5" w:rsidRPr="00A435C0">
              <w:rPr>
                <w:rFonts w:ascii="等线" w:eastAsia="等线" w:hAnsi="等线" w:cs="宋体"/>
                <w:color w:val="000000"/>
                <w:kern w:val="0"/>
                <w:sz w:val="18"/>
                <w:szCs w:val="18"/>
              </w:rPr>
              <w:instrText xml:space="preserve"> ADDIN NE.Ref.{8AE4C9A9-2856-442A-A441-04010FC5128E}</w:instrText>
            </w:r>
            <w:r w:rsidR="001C54E5" w:rsidRPr="00A435C0">
              <w:rPr>
                <w:rFonts w:ascii="等线" w:eastAsia="等线" w:hAnsi="等线" w:cs="宋体"/>
                <w:color w:val="000000"/>
                <w:kern w:val="0"/>
                <w:sz w:val="18"/>
                <w:szCs w:val="18"/>
              </w:rPr>
              <w:fldChar w:fldCharType="separate"/>
            </w:r>
            <w:r w:rsidR="001C54E5" w:rsidRPr="00A435C0">
              <w:rPr>
                <w:rFonts w:ascii="等线" w:eastAsia="等线" w:cs="等线"/>
                <w:color w:val="000000"/>
                <w:kern w:val="0"/>
                <w:sz w:val="18"/>
                <w:szCs w:val="18"/>
              </w:rPr>
              <w:t>(</w:t>
            </w:r>
            <w:r w:rsidR="001C54E5" w:rsidRPr="00A435C0">
              <w:rPr>
                <w:rFonts w:ascii="等线" w:eastAsia="等线" w:cs="等线" w:hint="eastAsia"/>
                <w:color w:val="000000"/>
                <w:kern w:val="0"/>
                <w:sz w:val="18"/>
                <w:szCs w:val="18"/>
              </w:rPr>
              <w:t>吴波等</w:t>
            </w:r>
            <w:r w:rsidR="001C54E5" w:rsidRPr="00A435C0">
              <w:rPr>
                <w:rFonts w:ascii="等线" w:eastAsia="等线" w:cs="等线"/>
                <w:color w:val="000000"/>
                <w:kern w:val="0"/>
                <w:sz w:val="18"/>
                <w:szCs w:val="18"/>
              </w:rPr>
              <w:t>,2006)</w:t>
            </w:r>
            <w:r w:rsidR="001C54E5"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0926C8D2" w14:textId="3C55E78B"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弧后盆地环境</w:t>
            </w:r>
            <w:r w:rsidR="001C54E5" w:rsidRPr="00A435C0">
              <w:rPr>
                <w:rFonts w:ascii="等线" w:eastAsia="等线" w:hAnsi="等线" w:cs="宋体"/>
                <w:color w:val="000000"/>
                <w:kern w:val="0"/>
                <w:sz w:val="18"/>
                <w:szCs w:val="18"/>
              </w:rPr>
              <w:fldChar w:fldCharType="begin"/>
            </w:r>
            <w:r w:rsidR="001C54E5" w:rsidRPr="00A435C0">
              <w:rPr>
                <w:rFonts w:ascii="等线" w:eastAsia="等线" w:hAnsi="等线" w:cs="宋体"/>
                <w:color w:val="000000"/>
                <w:kern w:val="0"/>
                <w:sz w:val="18"/>
                <w:szCs w:val="18"/>
              </w:rPr>
              <w:instrText xml:space="preserve"> ADDIN NE.Ref.{84C1ABB6-D21B-4A3A-8133-108E364F95EA}</w:instrText>
            </w:r>
            <w:r w:rsidR="001C54E5" w:rsidRPr="00A435C0">
              <w:rPr>
                <w:rFonts w:ascii="等线" w:eastAsia="等线" w:hAnsi="等线" w:cs="宋体"/>
                <w:color w:val="000000"/>
                <w:kern w:val="0"/>
                <w:sz w:val="18"/>
                <w:szCs w:val="18"/>
              </w:rPr>
              <w:fldChar w:fldCharType="separate"/>
            </w:r>
            <w:r w:rsidR="001C54E5" w:rsidRPr="00A435C0">
              <w:rPr>
                <w:rFonts w:ascii="等线" w:eastAsia="等线" w:cs="等线"/>
                <w:color w:val="000000"/>
                <w:kern w:val="0"/>
                <w:sz w:val="18"/>
                <w:szCs w:val="18"/>
              </w:rPr>
              <w:t>(</w:t>
            </w:r>
            <w:r w:rsidR="001C54E5" w:rsidRPr="00A435C0">
              <w:rPr>
                <w:rFonts w:ascii="等线" w:eastAsia="等线" w:cs="等线" w:hint="eastAsia"/>
                <w:color w:val="000000"/>
                <w:kern w:val="0"/>
                <w:sz w:val="18"/>
                <w:szCs w:val="18"/>
              </w:rPr>
              <w:t>吴波等</w:t>
            </w:r>
            <w:r w:rsidR="001C54E5" w:rsidRPr="00A435C0">
              <w:rPr>
                <w:rFonts w:ascii="等线" w:eastAsia="等线" w:cs="等线"/>
                <w:color w:val="000000"/>
                <w:kern w:val="0"/>
                <w:sz w:val="18"/>
                <w:szCs w:val="18"/>
              </w:rPr>
              <w:t>,2006)</w:t>
            </w:r>
            <w:r w:rsidR="001C54E5" w:rsidRPr="00A435C0">
              <w:rPr>
                <w:rFonts w:ascii="等线" w:eastAsia="等线" w:hAnsi="等线" w:cs="宋体"/>
                <w:color w:val="000000"/>
                <w:kern w:val="0"/>
                <w:sz w:val="18"/>
                <w:szCs w:val="18"/>
              </w:rPr>
              <w:fldChar w:fldCharType="end"/>
            </w:r>
          </w:p>
        </w:tc>
      </w:tr>
      <w:tr w:rsidR="000C0E0A" w:rsidRPr="00A435C0" w14:paraId="07CDB904" w14:textId="77777777" w:rsidTr="000C0E0A">
        <w:trPr>
          <w:trHeight w:val="840"/>
        </w:trPr>
        <w:tc>
          <w:tcPr>
            <w:tcW w:w="207" w:type="pct"/>
            <w:vMerge w:val="restart"/>
            <w:tcBorders>
              <w:top w:val="nil"/>
              <w:left w:val="nil"/>
              <w:bottom w:val="single" w:sz="8" w:space="0" w:color="7F7F7F"/>
              <w:right w:val="nil"/>
            </w:tcBorders>
            <w:shd w:val="clear" w:color="auto" w:fill="auto"/>
            <w:vAlign w:val="center"/>
            <w:hideMark/>
          </w:tcPr>
          <w:p w14:paraId="11E3B5AE"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single" w:sz="8" w:space="0" w:color="7F7F7F"/>
              <w:left w:val="nil"/>
              <w:bottom w:val="single" w:sz="8" w:space="0" w:color="7F7F7F"/>
              <w:right w:val="nil"/>
            </w:tcBorders>
            <w:shd w:val="clear" w:color="auto" w:fill="auto"/>
            <w:vAlign w:val="center"/>
            <w:hideMark/>
          </w:tcPr>
          <w:p w14:paraId="67BD8DE7"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札河坝蛇绿岩</w:t>
            </w:r>
          </w:p>
        </w:tc>
        <w:tc>
          <w:tcPr>
            <w:tcW w:w="502" w:type="pct"/>
            <w:tcBorders>
              <w:top w:val="single" w:sz="8" w:space="0" w:color="7F7F7F"/>
              <w:left w:val="nil"/>
              <w:bottom w:val="single" w:sz="8" w:space="0" w:color="7F7F7F"/>
              <w:right w:val="nil"/>
            </w:tcBorders>
            <w:shd w:val="clear" w:color="auto" w:fill="auto"/>
            <w:vAlign w:val="center"/>
            <w:hideMark/>
          </w:tcPr>
          <w:p w14:paraId="6DF9D1DF"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6°32′55″N，89°02′30″E</w:t>
            </w:r>
          </w:p>
        </w:tc>
        <w:tc>
          <w:tcPr>
            <w:tcW w:w="2999" w:type="pct"/>
            <w:tcBorders>
              <w:top w:val="single" w:sz="8" w:space="0" w:color="7F7F7F"/>
              <w:left w:val="nil"/>
              <w:bottom w:val="single" w:sz="8" w:space="0" w:color="7F7F7F"/>
              <w:right w:val="nil"/>
            </w:tcBorders>
            <w:shd w:val="clear" w:color="auto" w:fill="auto"/>
            <w:vAlign w:val="center"/>
            <w:hideMark/>
          </w:tcPr>
          <w:p w14:paraId="23F55AFD" w14:textId="22EEB7FE"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SHRM年龄489±4Ma</w:t>
            </w:r>
            <w:r w:rsidR="001C54E5" w:rsidRPr="00A435C0">
              <w:rPr>
                <w:rFonts w:ascii="等线" w:eastAsia="等线" w:hAnsi="等线" w:cs="宋体"/>
                <w:color w:val="000000"/>
                <w:kern w:val="0"/>
                <w:sz w:val="18"/>
                <w:szCs w:val="18"/>
              </w:rPr>
              <w:fldChar w:fldCharType="begin"/>
            </w:r>
            <w:r w:rsidR="001C54E5" w:rsidRPr="00A435C0">
              <w:rPr>
                <w:rFonts w:ascii="等线" w:eastAsia="等线" w:hAnsi="等线" w:cs="宋体"/>
                <w:color w:val="000000"/>
                <w:kern w:val="0"/>
                <w:sz w:val="18"/>
                <w:szCs w:val="18"/>
              </w:rPr>
              <w:instrText xml:space="preserve"> ADDIN NE.Ref.{1FF0946E-9EFA-467C-937F-FFDF66B3832D}</w:instrText>
            </w:r>
            <w:r w:rsidR="001C54E5" w:rsidRPr="00A435C0">
              <w:rPr>
                <w:rFonts w:ascii="等线" w:eastAsia="等线" w:hAnsi="等线" w:cs="宋体"/>
                <w:color w:val="000000"/>
                <w:kern w:val="0"/>
                <w:sz w:val="18"/>
                <w:szCs w:val="18"/>
              </w:rPr>
              <w:fldChar w:fldCharType="separate"/>
            </w:r>
            <w:r w:rsidR="001C54E5" w:rsidRPr="00A435C0">
              <w:rPr>
                <w:rFonts w:ascii="等线" w:eastAsia="等线" w:cs="等线"/>
                <w:color w:val="000000"/>
                <w:kern w:val="0"/>
                <w:sz w:val="18"/>
                <w:szCs w:val="18"/>
              </w:rPr>
              <w:t>(</w:t>
            </w:r>
            <w:r w:rsidR="001C54E5" w:rsidRPr="00A435C0">
              <w:rPr>
                <w:rFonts w:ascii="等线" w:eastAsia="等线" w:cs="等线" w:hint="eastAsia"/>
                <w:color w:val="000000"/>
                <w:kern w:val="0"/>
                <w:sz w:val="18"/>
                <w:szCs w:val="18"/>
              </w:rPr>
              <w:t>简平等</w:t>
            </w:r>
            <w:r w:rsidR="001C54E5" w:rsidRPr="00A435C0">
              <w:rPr>
                <w:rFonts w:ascii="等线" w:eastAsia="等线" w:cs="等线"/>
                <w:color w:val="000000"/>
                <w:kern w:val="0"/>
                <w:sz w:val="18"/>
                <w:szCs w:val="18"/>
              </w:rPr>
              <w:t>,2003)</w:t>
            </w:r>
            <w:r w:rsidR="001C54E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斜长花岗岩SHRIMP U-Pb年龄495.9±5.5Ma</w:t>
            </w:r>
            <w:r w:rsidR="001C54E5" w:rsidRPr="00A435C0">
              <w:rPr>
                <w:rFonts w:ascii="等线" w:eastAsia="等线" w:hAnsi="等线" w:cs="宋体"/>
                <w:color w:val="000000"/>
                <w:kern w:val="0"/>
                <w:sz w:val="18"/>
                <w:szCs w:val="18"/>
              </w:rPr>
              <w:fldChar w:fldCharType="begin"/>
            </w:r>
            <w:r w:rsidR="001C54E5" w:rsidRPr="00A435C0">
              <w:rPr>
                <w:rFonts w:ascii="等线" w:eastAsia="等线" w:hAnsi="等线" w:cs="宋体"/>
                <w:color w:val="000000"/>
                <w:kern w:val="0"/>
                <w:sz w:val="18"/>
                <w:szCs w:val="18"/>
              </w:rPr>
              <w:instrText xml:space="preserve"> ADDIN NE.Ref.{FBE92EFD-21B8-411C-92D0-B33040A7E6EA}</w:instrText>
            </w:r>
            <w:r w:rsidR="001C54E5" w:rsidRPr="00A435C0">
              <w:rPr>
                <w:rFonts w:ascii="等线" w:eastAsia="等线" w:hAnsi="等线" w:cs="宋体"/>
                <w:color w:val="000000"/>
                <w:kern w:val="0"/>
                <w:sz w:val="18"/>
                <w:szCs w:val="18"/>
              </w:rPr>
              <w:fldChar w:fldCharType="separate"/>
            </w:r>
            <w:r w:rsidR="001C54E5" w:rsidRPr="00A435C0">
              <w:rPr>
                <w:rFonts w:ascii="等线" w:eastAsia="等线" w:cs="等线"/>
                <w:color w:val="000000"/>
                <w:kern w:val="0"/>
                <w:sz w:val="18"/>
                <w:szCs w:val="18"/>
              </w:rPr>
              <w:t>(</w:t>
            </w:r>
            <w:r w:rsidR="001C54E5" w:rsidRPr="00A435C0">
              <w:rPr>
                <w:rFonts w:ascii="等线" w:eastAsia="等线" w:cs="等线" w:hint="eastAsia"/>
                <w:color w:val="000000"/>
                <w:kern w:val="0"/>
                <w:sz w:val="18"/>
                <w:szCs w:val="18"/>
              </w:rPr>
              <w:t>张元元等</w:t>
            </w:r>
            <w:r w:rsidR="001C54E5" w:rsidRPr="00A435C0">
              <w:rPr>
                <w:rFonts w:ascii="等线" w:eastAsia="等线" w:cs="等线"/>
                <w:color w:val="000000"/>
                <w:kern w:val="0"/>
                <w:sz w:val="18"/>
                <w:szCs w:val="18"/>
              </w:rPr>
              <w:t>,2010)</w:t>
            </w:r>
            <w:r w:rsidR="001C54E5" w:rsidRPr="00A435C0">
              <w:rPr>
                <w:rFonts w:ascii="等线" w:eastAsia="等线" w:hAnsi="等线" w:cs="宋体"/>
                <w:color w:val="000000"/>
                <w:kern w:val="0"/>
                <w:sz w:val="18"/>
                <w:szCs w:val="18"/>
              </w:rPr>
              <w:fldChar w:fldCharType="end"/>
            </w:r>
            <w:r w:rsidR="001C54E5" w:rsidRPr="00A435C0">
              <w:rPr>
                <w:rFonts w:ascii="等线" w:eastAsia="等线" w:hAnsi="等线" w:cs="宋体" w:hint="eastAsia"/>
                <w:color w:val="000000"/>
                <w:kern w:val="0"/>
                <w:sz w:val="18"/>
                <w:szCs w:val="18"/>
              </w:rPr>
              <w:t>，</w:t>
            </w:r>
            <w:r w:rsidRPr="00A435C0">
              <w:rPr>
                <w:rFonts w:ascii="等线" w:eastAsia="等线" w:hAnsi="等线" w:cs="宋体" w:hint="eastAsia"/>
                <w:color w:val="000000"/>
                <w:kern w:val="0"/>
                <w:sz w:val="18"/>
                <w:szCs w:val="18"/>
              </w:rPr>
              <w:t>堆晶辉长岩锆石U-Pb年龄为485±4Ma</w:t>
            </w:r>
            <w:r w:rsidR="001C54E5" w:rsidRPr="00A435C0">
              <w:rPr>
                <w:rFonts w:ascii="等线" w:eastAsia="等线" w:hAnsi="等线" w:cs="宋体"/>
                <w:color w:val="000000"/>
                <w:kern w:val="0"/>
                <w:sz w:val="18"/>
                <w:szCs w:val="18"/>
              </w:rPr>
              <w:fldChar w:fldCharType="begin"/>
            </w:r>
            <w:r w:rsidR="001C54E5" w:rsidRPr="00A435C0">
              <w:rPr>
                <w:rFonts w:ascii="等线" w:eastAsia="等线" w:hAnsi="等线" w:cs="宋体"/>
                <w:color w:val="000000"/>
                <w:kern w:val="0"/>
                <w:sz w:val="18"/>
                <w:szCs w:val="18"/>
              </w:rPr>
              <w:instrText xml:space="preserve"> ADDIN NE.Ref.{B34A1B5A-88D2-4A88-B020-4CD4AFE71F03}</w:instrText>
            </w:r>
            <w:r w:rsidR="001C54E5" w:rsidRPr="00A435C0">
              <w:rPr>
                <w:rFonts w:ascii="等线" w:eastAsia="等线" w:hAnsi="等线" w:cs="宋体"/>
                <w:color w:val="000000"/>
                <w:kern w:val="0"/>
                <w:sz w:val="18"/>
                <w:szCs w:val="18"/>
              </w:rPr>
              <w:fldChar w:fldCharType="separate"/>
            </w:r>
            <w:r w:rsidR="001C54E5" w:rsidRPr="00A435C0">
              <w:rPr>
                <w:rFonts w:ascii="等线" w:eastAsia="等线" w:cs="等线"/>
                <w:color w:val="000000"/>
                <w:kern w:val="0"/>
                <w:sz w:val="18"/>
                <w:szCs w:val="18"/>
              </w:rPr>
              <w:t>(</w:t>
            </w:r>
            <w:r w:rsidR="001C54E5" w:rsidRPr="00A435C0">
              <w:rPr>
                <w:rFonts w:ascii="等线" w:eastAsia="等线" w:cs="等线" w:hint="eastAsia"/>
                <w:color w:val="000000"/>
                <w:kern w:val="0"/>
                <w:sz w:val="18"/>
                <w:szCs w:val="18"/>
              </w:rPr>
              <w:t>潘成泽等</w:t>
            </w:r>
            <w:r w:rsidR="001C54E5" w:rsidRPr="00A435C0">
              <w:rPr>
                <w:rFonts w:ascii="等线" w:eastAsia="等线" w:cs="等线"/>
                <w:color w:val="000000"/>
                <w:kern w:val="0"/>
                <w:sz w:val="18"/>
                <w:szCs w:val="18"/>
              </w:rPr>
              <w:t>,2016)</w:t>
            </w:r>
            <w:r w:rsidR="001C54E5"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16B062DF" w14:textId="024AF52D"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洋中脊环境</w:t>
            </w:r>
            <w:r w:rsidR="001C54E5" w:rsidRPr="00A435C0">
              <w:rPr>
                <w:rFonts w:ascii="等线" w:eastAsia="等线" w:hAnsi="等线" w:cs="宋体"/>
                <w:color w:val="000000"/>
                <w:kern w:val="0"/>
                <w:sz w:val="18"/>
                <w:szCs w:val="18"/>
              </w:rPr>
              <w:fldChar w:fldCharType="begin"/>
            </w:r>
            <w:r w:rsidR="001C54E5" w:rsidRPr="00A435C0">
              <w:rPr>
                <w:rFonts w:ascii="等线" w:eastAsia="等线" w:hAnsi="等线" w:cs="宋体"/>
                <w:color w:val="000000"/>
                <w:kern w:val="0"/>
                <w:sz w:val="18"/>
                <w:szCs w:val="18"/>
              </w:rPr>
              <w:instrText xml:space="preserve"> ADDIN NE.Ref.{16059FCD-F874-444B-BCBC-4720A33F0BAC}</w:instrText>
            </w:r>
            <w:r w:rsidR="001C54E5" w:rsidRPr="00A435C0">
              <w:rPr>
                <w:rFonts w:ascii="等线" w:eastAsia="等线" w:hAnsi="等线" w:cs="宋体"/>
                <w:color w:val="000000"/>
                <w:kern w:val="0"/>
                <w:sz w:val="18"/>
                <w:szCs w:val="18"/>
              </w:rPr>
              <w:fldChar w:fldCharType="separate"/>
            </w:r>
            <w:r w:rsidR="001C54E5" w:rsidRPr="00A435C0">
              <w:rPr>
                <w:rFonts w:ascii="等线" w:eastAsia="等线" w:cs="等线"/>
                <w:color w:val="000000"/>
                <w:kern w:val="0"/>
                <w:sz w:val="18"/>
                <w:szCs w:val="18"/>
              </w:rPr>
              <w:t>(</w:t>
            </w:r>
            <w:r w:rsidR="001C54E5" w:rsidRPr="00A435C0">
              <w:rPr>
                <w:rFonts w:ascii="等线" w:eastAsia="等线" w:cs="等线" w:hint="eastAsia"/>
                <w:color w:val="000000"/>
                <w:kern w:val="0"/>
                <w:sz w:val="18"/>
                <w:szCs w:val="18"/>
              </w:rPr>
              <w:t>潘成泽等</w:t>
            </w:r>
            <w:r w:rsidR="001C54E5" w:rsidRPr="00A435C0">
              <w:rPr>
                <w:rFonts w:ascii="等线" w:eastAsia="等线" w:cs="等线"/>
                <w:color w:val="000000"/>
                <w:kern w:val="0"/>
                <w:sz w:val="18"/>
                <w:szCs w:val="18"/>
              </w:rPr>
              <w:t>,2016)</w:t>
            </w:r>
            <w:r w:rsidR="001C54E5" w:rsidRPr="00A435C0">
              <w:rPr>
                <w:rFonts w:ascii="等线" w:eastAsia="等线" w:hAnsi="等线" w:cs="宋体"/>
                <w:color w:val="000000"/>
                <w:kern w:val="0"/>
                <w:sz w:val="18"/>
                <w:szCs w:val="18"/>
              </w:rPr>
              <w:fldChar w:fldCharType="end"/>
            </w:r>
          </w:p>
        </w:tc>
      </w:tr>
      <w:tr w:rsidR="000C0E0A" w:rsidRPr="00A435C0" w14:paraId="55984793" w14:textId="77777777" w:rsidTr="000C0E0A">
        <w:trPr>
          <w:trHeight w:val="1944"/>
        </w:trPr>
        <w:tc>
          <w:tcPr>
            <w:tcW w:w="207" w:type="pct"/>
            <w:vMerge/>
            <w:tcBorders>
              <w:top w:val="nil"/>
              <w:left w:val="nil"/>
              <w:bottom w:val="single" w:sz="8" w:space="0" w:color="7F7F7F"/>
              <w:right w:val="nil"/>
            </w:tcBorders>
            <w:vAlign w:val="center"/>
            <w:hideMark/>
          </w:tcPr>
          <w:p w14:paraId="7A3F842C"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71BE9540"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阿尔曼泰蛇绿岩</w:t>
            </w:r>
          </w:p>
        </w:tc>
        <w:tc>
          <w:tcPr>
            <w:tcW w:w="502" w:type="pct"/>
            <w:tcBorders>
              <w:top w:val="nil"/>
              <w:left w:val="nil"/>
              <w:bottom w:val="nil"/>
              <w:right w:val="nil"/>
            </w:tcBorders>
            <w:shd w:val="clear" w:color="auto" w:fill="auto"/>
            <w:vAlign w:val="center"/>
            <w:hideMark/>
          </w:tcPr>
          <w:p w14:paraId="3770AF76"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5°56′02′′N，89°56′14 ″E</w:t>
            </w:r>
          </w:p>
        </w:tc>
        <w:tc>
          <w:tcPr>
            <w:tcW w:w="2999" w:type="pct"/>
            <w:tcBorders>
              <w:top w:val="nil"/>
              <w:left w:val="nil"/>
              <w:bottom w:val="nil"/>
              <w:right w:val="nil"/>
            </w:tcBorders>
            <w:shd w:val="clear" w:color="auto" w:fill="auto"/>
            <w:vAlign w:val="center"/>
            <w:hideMark/>
          </w:tcPr>
          <w:p w14:paraId="79081B67" w14:textId="1FA95BF3"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玄武岩SHRM年龄503±7Ma</w:t>
            </w:r>
            <w:r w:rsidR="001C54E5" w:rsidRPr="00A435C0">
              <w:rPr>
                <w:rFonts w:ascii="等线" w:eastAsia="等线" w:hAnsi="等线" w:cs="宋体"/>
                <w:color w:val="000000"/>
                <w:kern w:val="0"/>
                <w:sz w:val="18"/>
                <w:szCs w:val="18"/>
              </w:rPr>
              <w:fldChar w:fldCharType="begin"/>
            </w:r>
            <w:r w:rsidR="001C54E5" w:rsidRPr="00A435C0">
              <w:rPr>
                <w:rFonts w:ascii="等线" w:eastAsia="等线" w:hAnsi="等线" w:cs="宋体"/>
                <w:color w:val="000000"/>
                <w:kern w:val="0"/>
                <w:sz w:val="18"/>
                <w:szCs w:val="18"/>
              </w:rPr>
              <w:instrText xml:space="preserve"> ADDIN NE.Ref.{75FBC28D-7496-4B2E-BDBA-5A48C4E53EB5}</w:instrText>
            </w:r>
            <w:r w:rsidR="001C54E5" w:rsidRPr="00A435C0">
              <w:rPr>
                <w:rFonts w:ascii="等线" w:eastAsia="等线" w:hAnsi="等线" w:cs="宋体"/>
                <w:color w:val="000000"/>
                <w:kern w:val="0"/>
                <w:sz w:val="18"/>
                <w:szCs w:val="18"/>
              </w:rPr>
              <w:fldChar w:fldCharType="separate"/>
            </w:r>
            <w:r w:rsidR="001C54E5" w:rsidRPr="00A435C0">
              <w:rPr>
                <w:rFonts w:ascii="等线" w:eastAsia="等线" w:cs="等线"/>
                <w:color w:val="000000"/>
                <w:kern w:val="0"/>
                <w:sz w:val="18"/>
                <w:szCs w:val="18"/>
              </w:rPr>
              <w:t>(</w:t>
            </w:r>
            <w:r w:rsidR="001C54E5" w:rsidRPr="00A435C0">
              <w:rPr>
                <w:rFonts w:ascii="等线" w:eastAsia="等线" w:cs="等线" w:hint="eastAsia"/>
                <w:color w:val="000000"/>
                <w:kern w:val="0"/>
                <w:sz w:val="18"/>
                <w:szCs w:val="18"/>
              </w:rPr>
              <w:t>肖文交等</w:t>
            </w:r>
            <w:r w:rsidR="001C54E5" w:rsidRPr="00A435C0">
              <w:rPr>
                <w:rFonts w:ascii="等线" w:eastAsia="等线" w:cs="等线"/>
                <w:color w:val="000000"/>
                <w:kern w:val="0"/>
                <w:sz w:val="18"/>
                <w:szCs w:val="18"/>
              </w:rPr>
              <w:t>,2006)</w:t>
            </w:r>
            <w:r w:rsidR="001C54E5" w:rsidRPr="00A435C0">
              <w:rPr>
                <w:rFonts w:ascii="等线" w:eastAsia="等线" w:hAnsi="等线" w:cs="宋体"/>
                <w:color w:val="000000"/>
                <w:kern w:val="0"/>
                <w:sz w:val="18"/>
                <w:szCs w:val="18"/>
              </w:rPr>
              <w:fldChar w:fldCharType="end"/>
            </w:r>
            <w:r w:rsidR="001C54E5" w:rsidRPr="00A435C0">
              <w:rPr>
                <w:rFonts w:ascii="等线" w:eastAsia="等线" w:hAnsi="等线" w:cs="宋体" w:hint="eastAsia"/>
                <w:color w:val="000000"/>
                <w:kern w:val="0"/>
                <w:sz w:val="18"/>
                <w:szCs w:val="18"/>
              </w:rPr>
              <w:t>，</w:t>
            </w:r>
            <w:r w:rsidRPr="00A435C0">
              <w:rPr>
                <w:rFonts w:ascii="等线" w:eastAsia="等线" w:hAnsi="等线" w:cs="宋体" w:hint="eastAsia"/>
                <w:color w:val="000000"/>
                <w:kern w:val="0"/>
                <w:sz w:val="18"/>
                <w:szCs w:val="18"/>
              </w:rPr>
              <w:t>辉长岩LA-ICP-MS锆石U-Pb年龄514.3±3.7Ma</w:t>
            </w:r>
            <w:r w:rsidR="006A2410" w:rsidRPr="00A435C0">
              <w:rPr>
                <w:rFonts w:ascii="等线" w:eastAsia="等线" w:hAnsi="等线" w:cs="宋体"/>
                <w:color w:val="000000"/>
                <w:kern w:val="0"/>
                <w:sz w:val="18"/>
                <w:szCs w:val="18"/>
              </w:rPr>
              <w:fldChar w:fldCharType="begin"/>
            </w:r>
            <w:r w:rsidR="006A2410" w:rsidRPr="00A435C0">
              <w:rPr>
                <w:rFonts w:ascii="等线" w:eastAsia="等线" w:hAnsi="等线" w:cs="宋体"/>
                <w:color w:val="000000"/>
                <w:kern w:val="0"/>
                <w:sz w:val="18"/>
                <w:szCs w:val="18"/>
              </w:rPr>
              <w:instrText xml:space="preserve"> ADDIN NE.Ref.{A60EAD70-6FAA-4C05-B3CA-0CEC366A65E9}</w:instrText>
            </w:r>
            <w:r w:rsidR="006A2410" w:rsidRPr="00A435C0">
              <w:rPr>
                <w:rFonts w:ascii="等线" w:eastAsia="等线" w:hAnsi="等线" w:cs="宋体"/>
                <w:color w:val="000000"/>
                <w:kern w:val="0"/>
                <w:sz w:val="18"/>
                <w:szCs w:val="18"/>
              </w:rPr>
              <w:fldChar w:fldCharType="separate"/>
            </w:r>
            <w:r w:rsidR="006A2410" w:rsidRPr="00A435C0">
              <w:rPr>
                <w:rFonts w:ascii="等线" w:eastAsia="等线" w:cs="等线"/>
                <w:color w:val="000000"/>
                <w:kern w:val="0"/>
                <w:sz w:val="18"/>
                <w:szCs w:val="18"/>
              </w:rPr>
              <w:t>(</w:t>
            </w:r>
            <w:r w:rsidR="006A2410" w:rsidRPr="00A435C0">
              <w:rPr>
                <w:rFonts w:ascii="等线" w:eastAsia="等线" w:cs="等线" w:hint="eastAsia"/>
                <w:color w:val="000000"/>
                <w:kern w:val="0"/>
                <w:sz w:val="18"/>
                <w:szCs w:val="18"/>
              </w:rPr>
              <w:t>冯晓强等</w:t>
            </w:r>
            <w:r w:rsidR="006A2410" w:rsidRPr="00A435C0">
              <w:rPr>
                <w:rFonts w:ascii="等线" w:eastAsia="等线" w:cs="等线"/>
                <w:color w:val="000000"/>
                <w:kern w:val="0"/>
                <w:sz w:val="18"/>
                <w:szCs w:val="18"/>
              </w:rPr>
              <w:t>,2016)</w:t>
            </w:r>
            <w:r w:rsidR="006A2410"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蛇绿岩Sm-Nd等时线年龄479±27Ma</w:t>
            </w:r>
            <w:r w:rsidR="006A2410" w:rsidRPr="00A435C0">
              <w:rPr>
                <w:rFonts w:ascii="等线" w:eastAsia="等线" w:hAnsi="等线" w:cs="宋体"/>
                <w:color w:val="000000"/>
                <w:kern w:val="0"/>
                <w:sz w:val="18"/>
                <w:szCs w:val="18"/>
              </w:rPr>
              <w:fldChar w:fldCharType="begin"/>
            </w:r>
            <w:r w:rsidR="006A2410" w:rsidRPr="00A435C0">
              <w:rPr>
                <w:rFonts w:ascii="等线" w:eastAsia="等线" w:hAnsi="等线" w:cs="宋体"/>
                <w:color w:val="000000"/>
                <w:kern w:val="0"/>
                <w:sz w:val="18"/>
                <w:szCs w:val="18"/>
              </w:rPr>
              <w:instrText xml:space="preserve"> ADDIN NE.Ref.{5D977A95-8ADC-455C-A37D-C7174E9559E3}</w:instrText>
            </w:r>
            <w:r w:rsidR="006A2410" w:rsidRPr="00A435C0">
              <w:rPr>
                <w:rFonts w:ascii="等线" w:eastAsia="等线" w:hAnsi="等线" w:cs="宋体"/>
                <w:color w:val="000000"/>
                <w:kern w:val="0"/>
                <w:sz w:val="18"/>
                <w:szCs w:val="18"/>
              </w:rPr>
              <w:fldChar w:fldCharType="separate"/>
            </w:r>
            <w:r w:rsidR="006A2410" w:rsidRPr="00A435C0">
              <w:rPr>
                <w:rFonts w:ascii="等线" w:eastAsia="等线" w:cs="等线"/>
                <w:color w:val="000000"/>
                <w:kern w:val="0"/>
                <w:sz w:val="18"/>
                <w:szCs w:val="18"/>
              </w:rPr>
              <w:t>(</w:t>
            </w:r>
            <w:r w:rsidR="006A2410" w:rsidRPr="00A435C0">
              <w:rPr>
                <w:rFonts w:ascii="等线" w:eastAsia="等线" w:cs="等线" w:hint="eastAsia"/>
                <w:color w:val="000000"/>
                <w:kern w:val="0"/>
                <w:sz w:val="18"/>
                <w:szCs w:val="18"/>
              </w:rPr>
              <w:t>刘伟等</w:t>
            </w:r>
            <w:r w:rsidR="006A2410" w:rsidRPr="00A435C0">
              <w:rPr>
                <w:rFonts w:ascii="等线" w:eastAsia="等线" w:cs="等线"/>
                <w:color w:val="000000"/>
                <w:kern w:val="0"/>
                <w:sz w:val="18"/>
                <w:szCs w:val="18"/>
              </w:rPr>
              <w:t>,1993)</w:t>
            </w:r>
            <w:r w:rsidR="006A2410"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硅质岩中放射虫时代为奥陶纪</w:t>
            </w:r>
            <w:r w:rsidR="006A2410" w:rsidRPr="00A435C0">
              <w:rPr>
                <w:rFonts w:ascii="等线" w:eastAsia="等线" w:hAnsi="等线" w:cs="宋体"/>
                <w:color w:val="000000"/>
                <w:kern w:val="0"/>
                <w:sz w:val="18"/>
                <w:szCs w:val="18"/>
              </w:rPr>
              <w:fldChar w:fldCharType="begin"/>
            </w:r>
            <w:r w:rsidR="006A2410" w:rsidRPr="00A435C0">
              <w:rPr>
                <w:rFonts w:ascii="等线" w:eastAsia="等线" w:hAnsi="等线" w:cs="宋体"/>
                <w:color w:val="000000"/>
                <w:kern w:val="0"/>
                <w:sz w:val="18"/>
                <w:szCs w:val="18"/>
              </w:rPr>
              <w:instrText xml:space="preserve"> ADDIN NE.Ref.{CCC8D1CD-2B31-4C5D-A791-66084C68630B}</w:instrText>
            </w:r>
            <w:r w:rsidR="006A2410" w:rsidRPr="00A435C0">
              <w:rPr>
                <w:rFonts w:ascii="等线" w:eastAsia="等线" w:hAnsi="等线" w:cs="宋体"/>
                <w:color w:val="000000"/>
                <w:kern w:val="0"/>
                <w:sz w:val="18"/>
                <w:szCs w:val="18"/>
              </w:rPr>
              <w:fldChar w:fldCharType="separate"/>
            </w:r>
            <w:r w:rsidR="006A2410" w:rsidRPr="00A435C0">
              <w:rPr>
                <w:rFonts w:ascii="等线" w:eastAsia="等线" w:cs="等线"/>
                <w:color w:val="000000"/>
                <w:kern w:val="0"/>
                <w:sz w:val="18"/>
                <w:szCs w:val="18"/>
              </w:rPr>
              <w:t>(</w:t>
            </w:r>
            <w:r w:rsidR="006A2410" w:rsidRPr="00A435C0">
              <w:rPr>
                <w:rFonts w:ascii="等线" w:eastAsia="等线" w:cs="等线" w:hint="eastAsia"/>
                <w:color w:val="000000"/>
                <w:kern w:val="0"/>
                <w:sz w:val="18"/>
                <w:szCs w:val="18"/>
              </w:rPr>
              <w:t>刘伟等</w:t>
            </w:r>
            <w:r w:rsidR="006A2410" w:rsidRPr="00A435C0">
              <w:rPr>
                <w:rFonts w:ascii="等线" w:eastAsia="等线" w:cs="等线"/>
                <w:color w:val="000000"/>
                <w:kern w:val="0"/>
                <w:sz w:val="18"/>
                <w:szCs w:val="18"/>
              </w:rPr>
              <w:t xml:space="preserve">,1993; </w:t>
            </w:r>
            <w:r w:rsidR="006A2410" w:rsidRPr="00A435C0">
              <w:rPr>
                <w:rFonts w:ascii="等线" w:eastAsia="等线" w:cs="等线" w:hint="eastAsia"/>
                <w:color w:val="000000"/>
                <w:kern w:val="0"/>
                <w:sz w:val="18"/>
                <w:szCs w:val="18"/>
              </w:rPr>
              <w:t>李锦轶</w:t>
            </w:r>
            <w:r w:rsidR="006A2410" w:rsidRPr="00A435C0">
              <w:rPr>
                <w:rFonts w:ascii="等线" w:eastAsia="等线" w:cs="等线"/>
                <w:color w:val="000000"/>
                <w:kern w:val="0"/>
                <w:sz w:val="18"/>
                <w:szCs w:val="18"/>
              </w:rPr>
              <w:t>,1991)</w:t>
            </w:r>
            <w:r w:rsidR="006A2410"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辉长岩锆石MC-ICP-MS年龄497.3±4.5Ma</w:t>
            </w:r>
            <w:r w:rsidR="006A2410" w:rsidRPr="00A435C0">
              <w:rPr>
                <w:rFonts w:ascii="等线" w:eastAsia="等线" w:hAnsi="等线" w:cs="宋体"/>
                <w:color w:val="000000"/>
                <w:kern w:val="0"/>
                <w:sz w:val="18"/>
                <w:szCs w:val="18"/>
              </w:rPr>
              <w:fldChar w:fldCharType="begin"/>
            </w:r>
            <w:r w:rsidR="006A2410" w:rsidRPr="00A435C0">
              <w:rPr>
                <w:rFonts w:ascii="等线" w:eastAsia="等线" w:hAnsi="等线" w:cs="宋体"/>
                <w:color w:val="000000"/>
                <w:kern w:val="0"/>
                <w:sz w:val="18"/>
                <w:szCs w:val="18"/>
              </w:rPr>
              <w:instrText xml:space="preserve"> ADDIN NE.Ref.{CAA84859-DAAA-4AB3-B102-537322C8D677}</w:instrText>
            </w:r>
            <w:r w:rsidR="006A2410" w:rsidRPr="00A435C0">
              <w:rPr>
                <w:rFonts w:ascii="等线" w:eastAsia="等线" w:hAnsi="等线" w:cs="宋体"/>
                <w:color w:val="000000"/>
                <w:kern w:val="0"/>
                <w:sz w:val="18"/>
                <w:szCs w:val="18"/>
              </w:rPr>
              <w:fldChar w:fldCharType="separate"/>
            </w:r>
            <w:r w:rsidR="006A2410" w:rsidRPr="00A435C0">
              <w:rPr>
                <w:rFonts w:ascii="等线" w:eastAsia="等线" w:cs="等线"/>
                <w:color w:val="000000"/>
                <w:kern w:val="0"/>
                <w:sz w:val="18"/>
                <w:szCs w:val="18"/>
              </w:rPr>
              <w:t>(</w:t>
            </w:r>
            <w:r w:rsidR="006A2410" w:rsidRPr="00A435C0">
              <w:rPr>
                <w:rFonts w:ascii="等线" w:eastAsia="等线" w:cs="等线" w:hint="eastAsia"/>
                <w:color w:val="000000"/>
                <w:kern w:val="0"/>
                <w:sz w:val="18"/>
                <w:szCs w:val="18"/>
              </w:rPr>
              <w:t>罗军等</w:t>
            </w:r>
            <w:r w:rsidR="006A2410" w:rsidRPr="00A435C0">
              <w:rPr>
                <w:rFonts w:ascii="等线" w:eastAsia="等线" w:cs="等线"/>
                <w:color w:val="000000"/>
                <w:kern w:val="0"/>
                <w:sz w:val="18"/>
                <w:szCs w:val="18"/>
              </w:rPr>
              <w:t>,2017)</w:t>
            </w:r>
            <w:r w:rsidR="006A2410"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471040F1" w14:textId="0B85013F"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小洋盆的扩张脊</w:t>
            </w:r>
            <w:r w:rsidR="00A45D83" w:rsidRPr="00A435C0">
              <w:rPr>
                <w:rFonts w:ascii="等线" w:eastAsia="等线" w:hAnsi="等线" w:cs="宋体"/>
                <w:color w:val="000000"/>
                <w:kern w:val="0"/>
                <w:sz w:val="18"/>
                <w:szCs w:val="18"/>
              </w:rPr>
              <w:fldChar w:fldCharType="begin"/>
            </w:r>
            <w:r w:rsidR="00A45D83" w:rsidRPr="00A435C0">
              <w:rPr>
                <w:rFonts w:ascii="等线" w:eastAsia="等线" w:hAnsi="等线" w:cs="宋体"/>
                <w:color w:val="000000"/>
                <w:kern w:val="0"/>
                <w:sz w:val="18"/>
                <w:szCs w:val="18"/>
              </w:rPr>
              <w:instrText xml:space="preserve"> ADDIN NE.Ref.{1D89B791-F14A-4ADA-8B40-1F5B3A3C57BD}</w:instrText>
            </w:r>
            <w:r w:rsidR="00A45D83" w:rsidRPr="00A435C0">
              <w:rPr>
                <w:rFonts w:ascii="等线" w:eastAsia="等线" w:hAnsi="等线" w:cs="宋体"/>
                <w:color w:val="000000"/>
                <w:kern w:val="0"/>
                <w:sz w:val="18"/>
                <w:szCs w:val="18"/>
              </w:rPr>
              <w:fldChar w:fldCharType="separate"/>
            </w:r>
            <w:r w:rsidR="00A45D83" w:rsidRPr="00A435C0">
              <w:rPr>
                <w:rFonts w:ascii="等线" w:eastAsia="等线" w:cs="等线"/>
                <w:color w:val="000000"/>
                <w:kern w:val="0"/>
                <w:sz w:val="18"/>
                <w:szCs w:val="18"/>
              </w:rPr>
              <w:t>(</w:t>
            </w:r>
            <w:r w:rsidR="00A45D83" w:rsidRPr="00A435C0">
              <w:rPr>
                <w:rFonts w:ascii="等线" w:eastAsia="等线" w:cs="等线" w:hint="eastAsia"/>
                <w:color w:val="000000"/>
                <w:kern w:val="0"/>
                <w:sz w:val="18"/>
                <w:szCs w:val="18"/>
              </w:rPr>
              <w:t>李锦轶等</w:t>
            </w:r>
            <w:r w:rsidR="00A45D83" w:rsidRPr="00A435C0">
              <w:rPr>
                <w:rFonts w:ascii="等线" w:eastAsia="等线" w:cs="等线"/>
                <w:color w:val="000000"/>
                <w:kern w:val="0"/>
                <w:sz w:val="18"/>
                <w:szCs w:val="18"/>
              </w:rPr>
              <w:t>,1992)</w:t>
            </w:r>
            <w:r w:rsidR="00A45D83"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SSZ</w:t>
            </w:r>
            <w:r w:rsidR="00A45D83" w:rsidRPr="00A435C0">
              <w:rPr>
                <w:rFonts w:ascii="等线" w:eastAsia="等线" w:hAnsi="等线" w:cs="宋体"/>
                <w:color w:val="000000"/>
                <w:kern w:val="0"/>
                <w:sz w:val="18"/>
                <w:szCs w:val="18"/>
              </w:rPr>
              <w:fldChar w:fldCharType="begin"/>
            </w:r>
            <w:r w:rsidR="00A45D83" w:rsidRPr="00A435C0">
              <w:rPr>
                <w:rFonts w:ascii="等线" w:eastAsia="等线" w:hAnsi="等线" w:cs="宋体"/>
                <w:color w:val="000000"/>
                <w:kern w:val="0"/>
                <w:sz w:val="18"/>
                <w:szCs w:val="18"/>
              </w:rPr>
              <w:instrText xml:space="preserve"> ADDIN NE.Ref.{C185C8B2-4511-42DA-AD1A-98674980265D}</w:instrText>
            </w:r>
            <w:r w:rsidR="00A45D83" w:rsidRPr="00A435C0">
              <w:rPr>
                <w:rFonts w:ascii="等线" w:eastAsia="等线" w:hAnsi="等线" w:cs="宋体"/>
                <w:color w:val="000000"/>
                <w:kern w:val="0"/>
                <w:sz w:val="18"/>
                <w:szCs w:val="18"/>
              </w:rPr>
              <w:fldChar w:fldCharType="separate"/>
            </w:r>
            <w:r w:rsidR="00A45D83" w:rsidRPr="00A435C0">
              <w:rPr>
                <w:rFonts w:ascii="等线" w:eastAsia="等线" w:cs="等线"/>
                <w:color w:val="000000"/>
                <w:kern w:val="0"/>
                <w:sz w:val="18"/>
                <w:szCs w:val="18"/>
              </w:rPr>
              <w:t>(</w:t>
            </w:r>
            <w:r w:rsidR="00A45D83" w:rsidRPr="00A435C0">
              <w:rPr>
                <w:rFonts w:ascii="等线" w:eastAsia="等线" w:cs="等线" w:hint="eastAsia"/>
                <w:color w:val="000000"/>
                <w:kern w:val="0"/>
                <w:sz w:val="18"/>
                <w:szCs w:val="18"/>
              </w:rPr>
              <w:t>肖文交等</w:t>
            </w:r>
            <w:r w:rsidR="00A45D83" w:rsidRPr="00A435C0">
              <w:rPr>
                <w:rFonts w:ascii="等线" w:eastAsia="等线" w:cs="等线"/>
                <w:color w:val="000000"/>
                <w:kern w:val="0"/>
                <w:sz w:val="18"/>
                <w:szCs w:val="18"/>
              </w:rPr>
              <w:t xml:space="preserve">,2006; </w:t>
            </w:r>
            <w:r w:rsidR="00A45D83" w:rsidRPr="00A435C0">
              <w:rPr>
                <w:rFonts w:ascii="等线" w:eastAsia="等线" w:cs="等线" w:hint="eastAsia"/>
                <w:color w:val="000000"/>
                <w:kern w:val="0"/>
                <w:sz w:val="18"/>
                <w:szCs w:val="18"/>
              </w:rPr>
              <w:t>罗军等</w:t>
            </w:r>
            <w:r w:rsidR="00A45D83" w:rsidRPr="00A435C0">
              <w:rPr>
                <w:rFonts w:ascii="等线" w:eastAsia="等线" w:cs="等线"/>
                <w:color w:val="000000"/>
                <w:kern w:val="0"/>
                <w:sz w:val="18"/>
                <w:szCs w:val="18"/>
              </w:rPr>
              <w:t>,2017)</w:t>
            </w:r>
            <w:r w:rsidR="00A45D83"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洋中脊环境</w:t>
            </w:r>
            <w:r w:rsidR="00A45D83" w:rsidRPr="00A435C0">
              <w:rPr>
                <w:rFonts w:ascii="等线" w:eastAsia="等线" w:hAnsi="等线" w:cs="宋体"/>
                <w:color w:val="000000"/>
                <w:kern w:val="0"/>
                <w:sz w:val="18"/>
                <w:szCs w:val="18"/>
              </w:rPr>
              <w:fldChar w:fldCharType="begin"/>
            </w:r>
            <w:r w:rsidR="00A45D83" w:rsidRPr="00A435C0">
              <w:rPr>
                <w:rFonts w:ascii="等线" w:eastAsia="等线" w:hAnsi="等线" w:cs="宋体"/>
                <w:color w:val="000000"/>
                <w:kern w:val="0"/>
                <w:sz w:val="18"/>
                <w:szCs w:val="18"/>
              </w:rPr>
              <w:instrText xml:space="preserve"> ADDIN NE.Ref.{490FF59F-A560-4F18-8263-2458D6949E40}</w:instrText>
            </w:r>
            <w:r w:rsidR="00A45D83" w:rsidRPr="00A435C0">
              <w:rPr>
                <w:rFonts w:ascii="等线" w:eastAsia="等线" w:hAnsi="等线" w:cs="宋体"/>
                <w:color w:val="000000"/>
                <w:kern w:val="0"/>
                <w:sz w:val="18"/>
                <w:szCs w:val="18"/>
              </w:rPr>
              <w:fldChar w:fldCharType="separate"/>
            </w:r>
            <w:r w:rsidR="00A45D83" w:rsidRPr="00A435C0">
              <w:rPr>
                <w:rFonts w:ascii="等线" w:eastAsia="等线" w:cs="等线"/>
                <w:color w:val="000000"/>
                <w:kern w:val="0"/>
                <w:sz w:val="18"/>
                <w:szCs w:val="18"/>
              </w:rPr>
              <w:t>(</w:t>
            </w:r>
            <w:r w:rsidR="00A45D83" w:rsidRPr="00A435C0">
              <w:rPr>
                <w:rFonts w:ascii="等线" w:eastAsia="等线" w:cs="等线" w:hint="eastAsia"/>
                <w:color w:val="000000"/>
                <w:kern w:val="0"/>
                <w:sz w:val="18"/>
                <w:szCs w:val="18"/>
              </w:rPr>
              <w:t>潘成泽等</w:t>
            </w:r>
            <w:r w:rsidR="00A45D83" w:rsidRPr="00A435C0">
              <w:rPr>
                <w:rFonts w:ascii="等线" w:eastAsia="等线" w:cs="等线"/>
                <w:color w:val="000000"/>
                <w:kern w:val="0"/>
                <w:sz w:val="18"/>
                <w:szCs w:val="18"/>
              </w:rPr>
              <w:t>,2016)</w:t>
            </w:r>
            <w:r w:rsidR="00A45D83" w:rsidRPr="00A435C0">
              <w:rPr>
                <w:rFonts w:ascii="等线" w:eastAsia="等线" w:hAnsi="等线" w:cs="宋体"/>
                <w:color w:val="000000"/>
                <w:kern w:val="0"/>
                <w:sz w:val="18"/>
                <w:szCs w:val="18"/>
              </w:rPr>
              <w:fldChar w:fldCharType="end"/>
            </w:r>
          </w:p>
        </w:tc>
      </w:tr>
      <w:tr w:rsidR="000C0E0A" w:rsidRPr="00A435C0" w14:paraId="0527D261" w14:textId="77777777" w:rsidTr="000C0E0A">
        <w:trPr>
          <w:trHeight w:val="1392"/>
        </w:trPr>
        <w:tc>
          <w:tcPr>
            <w:tcW w:w="207" w:type="pct"/>
            <w:vMerge/>
            <w:tcBorders>
              <w:top w:val="nil"/>
              <w:left w:val="nil"/>
              <w:bottom w:val="single" w:sz="8" w:space="0" w:color="7F7F7F"/>
              <w:right w:val="nil"/>
            </w:tcBorders>
            <w:vAlign w:val="center"/>
            <w:hideMark/>
          </w:tcPr>
          <w:p w14:paraId="4DFEAD11"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single" w:sz="8" w:space="0" w:color="7F7F7F"/>
              <w:left w:val="nil"/>
              <w:bottom w:val="single" w:sz="8" w:space="0" w:color="7F7F7F"/>
              <w:right w:val="nil"/>
            </w:tcBorders>
            <w:shd w:val="clear" w:color="auto" w:fill="auto"/>
            <w:vAlign w:val="center"/>
            <w:hideMark/>
          </w:tcPr>
          <w:p w14:paraId="3E4236C6"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北塔山蛇绿岩</w:t>
            </w:r>
          </w:p>
        </w:tc>
        <w:tc>
          <w:tcPr>
            <w:tcW w:w="502" w:type="pct"/>
            <w:tcBorders>
              <w:top w:val="single" w:sz="8" w:space="0" w:color="7F7F7F"/>
              <w:left w:val="nil"/>
              <w:bottom w:val="single" w:sz="8" w:space="0" w:color="7F7F7F"/>
              <w:right w:val="nil"/>
            </w:tcBorders>
            <w:shd w:val="clear" w:color="auto" w:fill="auto"/>
            <w:vAlign w:val="center"/>
            <w:hideMark/>
          </w:tcPr>
          <w:p w14:paraId="0D3C1C5B"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5°26′00″N，90°42′00″E</w:t>
            </w:r>
          </w:p>
        </w:tc>
        <w:tc>
          <w:tcPr>
            <w:tcW w:w="2999" w:type="pct"/>
            <w:tcBorders>
              <w:top w:val="single" w:sz="8" w:space="0" w:color="7F7F7F"/>
              <w:left w:val="nil"/>
              <w:bottom w:val="single" w:sz="8" w:space="0" w:color="7F7F7F"/>
              <w:right w:val="nil"/>
            </w:tcBorders>
            <w:shd w:val="clear" w:color="auto" w:fill="auto"/>
            <w:vAlign w:val="center"/>
            <w:hideMark/>
          </w:tcPr>
          <w:p w14:paraId="56187B0A" w14:textId="0D0C61BA"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SHRIMP锆石U-Pb年龄494±3Ma</w:t>
            </w:r>
            <w:r w:rsidR="00A45D83" w:rsidRPr="00A435C0">
              <w:rPr>
                <w:rFonts w:ascii="等线" w:eastAsia="等线" w:hAnsi="等线" w:cs="宋体"/>
                <w:color w:val="000000"/>
                <w:kern w:val="0"/>
                <w:sz w:val="18"/>
                <w:szCs w:val="18"/>
              </w:rPr>
              <w:fldChar w:fldCharType="begin"/>
            </w:r>
            <w:r w:rsidR="00A45D83" w:rsidRPr="00A435C0">
              <w:rPr>
                <w:rFonts w:ascii="等线" w:eastAsia="等线" w:hAnsi="等线" w:cs="宋体"/>
                <w:color w:val="000000"/>
                <w:kern w:val="0"/>
                <w:sz w:val="18"/>
                <w:szCs w:val="18"/>
              </w:rPr>
              <w:instrText xml:space="preserve"> ADDIN NE.Ref.{C805423B-2DD0-47D6-A4E8-1F59E6BEB00F}</w:instrText>
            </w:r>
            <w:r w:rsidR="00A45D83" w:rsidRPr="00A435C0">
              <w:rPr>
                <w:rFonts w:ascii="等线" w:eastAsia="等线" w:hAnsi="等线" w:cs="宋体"/>
                <w:color w:val="000000"/>
                <w:kern w:val="0"/>
                <w:sz w:val="18"/>
                <w:szCs w:val="18"/>
              </w:rPr>
              <w:fldChar w:fldCharType="separate"/>
            </w:r>
            <w:r w:rsidR="00A45D83" w:rsidRPr="00A435C0">
              <w:rPr>
                <w:rFonts w:ascii="等线" w:eastAsia="等线" w:cs="等线"/>
                <w:color w:val="000000"/>
                <w:kern w:val="0"/>
                <w:sz w:val="18"/>
                <w:szCs w:val="18"/>
              </w:rPr>
              <w:t>(</w:t>
            </w:r>
            <w:r w:rsidR="00A45D83" w:rsidRPr="00A435C0">
              <w:rPr>
                <w:rFonts w:ascii="等线" w:eastAsia="等线" w:cs="等线" w:hint="eastAsia"/>
                <w:color w:val="000000"/>
                <w:kern w:val="0"/>
                <w:sz w:val="18"/>
                <w:szCs w:val="18"/>
              </w:rPr>
              <w:t>刘亚然等</w:t>
            </w:r>
            <w:r w:rsidR="00A45D83" w:rsidRPr="00A435C0">
              <w:rPr>
                <w:rFonts w:ascii="等线" w:eastAsia="等线" w:cs="等线"/>
                <w:color w:val="000000"/>
                <w:kern w:val="0"/>
                <w:sz w:val="18"/>
                <w:szCs w:val="18"/>
              </w:rPr>
              <w:t>,2016)</w:t>
            </w:r>
            <w:r w:rsidR="00A45D83"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04352061" w14:textId="1AF323CF"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SSZ型蛇绿岩，弧后盆地</w:t>
            </w:r>
            <w:r w:rsidR="00580639" w:rsidRPr="00A435C0">
              <w:rPr>
                <w:rFonts w:ascii="等线" w:eastAsia="等线" w:hAnsi="等线" w:cs="宋体"/>
                <w:color w:val="000000"/>
                <w:kern w:val="0"/>
                <w:sz w:val="18"/>
                <w:szCs w:val="18"/>
              </w:rPr>
              <w:fldChar w:fldCharType="begin">
                <w:fldData xml:space="preserve">PEVuZE5vdGU+PENpdGU+PEF1dGhvcj5XYW5nPC9BdXRob3I+PFllYXI+MjAwMzwvWWVhcj48UmVj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=
</w:fldData>
              </w:fldChar>
            </w:r>
            <w:r w:rsidR="00363958" w:rsidRPr="00A435C0">
              <w:rPr>
                <w:rFonts w:ascii="等线" w:eastAsia="等线" w:hAnsi="等线" w:cs="宋体"/>
                <w:color w:val="000000"/>
                <w:kern w:val="0"/>
                <w:sz w:val="18"/>
                <w:szCs w:val="18"/>
              </w:rPr>
              <w:instrText xml:space="preserve"> ADDIN EN.CITE </w:instrText>
            </w:r>
            <w:r w:rsidR="00363958" w:rsidRPr="00A435C0">
              <w:rPr>
                <w:rFonts w:ascii="等线" w:eastAsia="等线" w:hAnsi="等线" w:cs="宋体"/>
                <w:color w:val="000000"/>
                <w:kern w:val="0"/>
                <w:sz w:val="18"/>
                <w:szCs w:val="18"/>
              </w:rPr>
              <w:fldChar w:fldCharType="begin">
                <w:fldData xml:space="preserve">PEVuZE5vdGU+PENpdGU+PEF1dGhvcj5XYW5nPC9BdXRob3I+PFllYXI+MjAwMzwvWWVhcj48UmVj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=
</w:fldData>
              </w:fldChar>
            </w:r>
            <w:r w:rsidR="00363958" w:rsidRPr="00A435C0">
              <w:rPr>
                <w:rFonts w:ascii="等线" w:eastAsia="等线" w:hAnsi="等线" w:cs="宋体"/>
                <w:color w:val="000000"/>
                <w:kern w:val="0"/>
                <w:sz w:val="18"/>
                <w:szCs w:val="18"/>
              </w:rPr>
              <w:instrText xml:space="preserve"> ADDIN EN.CITE.DATA </w:instrText>
            </w:r>
            <w:r w:rsidR="00363958" w:rsidRPr="00A435C0">
              <w:rPr>
                <w:rFonts w:ascii="等线" w:eastAsia="等线" w:hAnsi="等线" w:cs="宋体"/>
                <w:color w:val="000000"/>
                <w:kern w:val="0"/>
                <w:sz w:val="18"/>
                <w:szCs w:val="18"/>
              </w:rPr>
            </w:r>
            <w:r w:rsidR="00363958" w:rsidRPr="00A435C0">
              <w:rPr>
                <w:rFonts w:ascii="等线" w:eastAsia="等线" w:hAnsi="等线" w:cs="宋体"/>
                <w:color w:val="000000"/>
                <w:kern w:val="0"/>
                <w:sz w:val="18"/>
                <w:szCs w:val="18"/>
              </w:rPr>
              <w:fldChar w:fldCharType="end"/>
            </w:r>
            <w:r w:rsidR="00580639" w:rsidRPr="00A435C0">
              <w:rPr>
                <w:rFonts w:ascii="等线" w:eastAsia="等线" w:hAnsi="等线" w:cs="宋体"/>
                <w:color w:val="000000"/>
                <w:kern w:val="0"/>
                <w:sz w:val="18"/>
                <w:szCs w:val="18"/>
              </w:rPr>
            </w:r>
            <w:r w:rsidR="00580639" w:rsidRPr="00A435C0">
              <w:rPr>
                <w:rFonts w:ascii="等线" w:eastAsia="等线" w:hAnsi="等线" w:cs="宋体"/>
                <w:color w:val="000000"/>
                <w:kern w:val="0"/>
                <w:sz w:val="18"/>
                <w:szCs w:val="18"/>
              </w:rPr>
              <w:fldChar w:fldCharType="separate"/>
            </w:r>
            <w:r w:rsidR="00363958" w:rsidRPr="00A435C0">
              <w:rPr>
                <w:rFonts w:ascii="等线" w:eastAsia="等线" w:hAnsi="等线" w:cs="宋体"/>
                <w:noProof/>
                <w:color w:val="000000"/>
                <w:kern w:val="0"/>
                <w:sz w:val="18"/>
                <w:szCs w:val="18"/>
              </w:rPr>
              <w:t>(Wang et al., 2003, Xiao et al., 2009, Zeng et al., 2015)</w:t>
            </w:r>
            <w:r w:rsidR="00580639" w:rsidRPr="00A435C0">
              <w:rPr>
                <w:rFonts w:ascii="等线" w:eastAsia="等线" w:hAnsi="等线" w:cs="宋体"/>
                <w:color w:val="000000"/>
                <w:kern w:val="0"/>
                <w:sz w:val="18"/>
                <w:szCs w:val="18"/>
              </w:rPr>
              <w:fldChar w:fldCharType="end"/>
            </w:r>
            <w:r w:rsidR="00580639" w:rsidRPr="00A435C0">
              <w:rPr>
                <w:rFonts w:ascii="等线" w:eastAsia="等线" w:hAnsi="等线" w:cs="宋体" w:hint="eastAsia"/>
                <w:color w:val="000000"/>
                <w:kern w:val="0"/>
                <w:sz w:val="18"/>
                <w:szCs w:val="18"/>
              </w:rPr>
              <w:t>，</w:t>
            </w:r>
            <w:r w:rsidRPr="00A435C0">
              <w:rPr>
                <w:rFonts w:ascii="等线" w:eastAsia="等线" w:hAnsi="等线" w:cs="宋体" w:hint="eastAsia"/>
                <w:color w:val="000000"/>
                <w:kern w:val="0"/>
                <w:sz w:val="18"/>
                <w:szCs w:val="18"/>
              </w:rPr>
              <w:t>弧前环境</w:t>
            </w:r>
            <w:r w:rsidR="00580639" w:rsidRPr="00A435C0">
              <w:rPr>
                <w:rFonts w:ascii="等线" w:eastAsia="等线" w:hAnsi="等线" w:cs="宋体"/>
                <w:color w:val="000000"/>
                <w:kern w:val="0"/>
                <w:sz w:val="18"/>
                <w:szCs w:val="18"/>
              </w:rPr>
              <w:fldChar w:fldCharType="begin"/>
            </w:r>
            <w:r w:rsidR="00580639" w:rsidRPr="00A435C0">
              <w:rPr>
                <w:rFonts w:ascii="等线" w:eastAsia="等线" w:hAnsi="等线" w:cs="宋体"/>
                <w:color w:val="000000"/>
                <w:kern w:val="0"/>
                <w:sz w:val="18"/>
                <w:szCs w:val="18"/>
              </w:rPr>
              <w:instrText xml:space="preserve"> ADDIN NE.Ref.{194A8187-B6DB-45A1-A25A-77EB840EEFF6}</w:instrText>
            </w:r>
            <w:r w:rsidR="00580639" w:rsidRPr="00A435C0">
              <w:rPr>
                <w:rFonts w:ascii="等线" w:eastAsia="等线" w:hAnsi="等线" w:cs="宋体"/>
                <w:color w:val="000000"/>
                <w:kern w:val="0"/>
                <w:sz w:val="18"/>
                <w:szCs w:val="18"/>
              </w:rPr>
              <w:fldChar w:fldCharType="separate"/>
            </w:r>
            <w:r w:rsidR="00580639" w:rsidRPr="00A435C0">
              <w:rPr>
                <w:rFonts w:ascii="等线" w:eastAsia="等线" w:cs="等线"/>
                <w:color w:val="000000"/>
                <w:kern w:val="0"/>
                <w:sz w:val="18"/>
                <w:szCs w:val="18"/>
              </w:rPr>
              <w:t>(</w:t>
            </w:r>
            <w:r w:rsidR="00580639" w:rsidRPr="00A435C0">
              <w:rPr>
                <w:rFonts w:ascii="等线" w:eastAsia="等线" w:cs="等线" w:hint="eastAsia"/>
                <w:color w:val="000000"/>
                <w:kern w:val="0"/>
                <w:sz w:val="18"/>
                <w:szCs w:val="18"/>
              </w:rPr>
              <w:t>刘亚然等</w:t>
            </w:r>
            <w:r w:rsidR="00580639" w:rsidRPr="00A435C0">
              <w:rPr>
                <w:rFonts w:ascii="等线" w:eastAsia="等线" w:cs="等线"/>
                <w:color w:val="000000"/>
                <w:kern w:val="0"/>
                <w:sz w:val="18"/>
                <w:szCs w:val="18"/>
              </w:rPr>
              <w:t>,2016)</w:t>
            </w:r>
            <w:r w:rsidR="00580639" w:rsidRPr="00A435C0">
              <w:rPr>
                <w:rFonts w:ascii="等线" w:eastAsia="等线" w:hAnsi="等线" w:cs="宋体"/>
                <w:color w:val="000000"/>
                <w:kern w:val="0"/>
                <w:sz w:val="18"/>
                <w:szCs w:val="18"/>
              </w:rPr>
              <w:fldChar w:fldCharType="end"/>
            </w:r>
          </w:p>
        </w:tc>
      </w:tr>
      <w:tr w:rsidR="000C0E0A" w:rsidRPr="00A435C0" w14:paraId="5D9B9D55" w14:textId="77777777" w:rsidTr="000C0E0A">
        <w:trPr>
          <w:trHeight w:val="2220"/>
        </w:trPr>
        <w:tc>
          <w:tcPr>
            <w:tcW w:w="496" w:type="pct"/>
            <w:gridSpan w:val="2"/>
            <w:tcBorders>
              <w:top w:val="single" w:sz="8" w:space="0" w:color="7F7F7F"/>
              <w:left w:val="nil"/>
              <w:bottom w:val="single" w:sz="8" w:space="0" w:color="7F7F7F"/>
              <w:right w:val="nil"/>
            </w:tcBorders>
            <w:shd w:val="clear" w:color="auto" w:fill="auto"/>
            <w:vAlign w:val="center"/>
            <w:hideMark/>
          </w:tcPr>
          <w:p w14:paraId="63BE7BFF"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克拉麦里蛇绿岩</w:t>
            </w:r>
          </w:p>
        </w:tc>
        <w:tc>
          <w:tcPr>
            <w:tcW w:w="502" w:type="pct"/>
            <w:tcBorders>
              <w:top w:val="nil"/>
              <w:left w:val="nil"/>
              <w:bottom w:val="nil"/>
              <w:right w:val="nil"/>
            </w:tcBorders>
            <w:shd w:val="clear" w:color="auto" w:fill="auto"/>
            <w:vAlign w:val="center"/>
            <w:hideMark/>
          </w:tcPr>
          <w:p w14:paraId="1DA7DEA6"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5°10′00″N，89°10′00″E</w:t>
            </w:r>
          </w:p>
        </w:tc>
        <w:tc>
          <w:tcPr>
            <w:tcW w:w="2999" w:type="pct"/>
            <w:tcBorders>
              <w:top w:val="nil"/>
              <w:left w:val="nil"/>
              <w:bottom w:val="nil"/>
              <w:right w:val="nil"/>
            </w:tcBorders>
            <w:shd w:val="clear" w:color="auto" w:fill="auto"/>
            <w:vAlign w:val="center"/>
            <w:hideMark/>
          </w:tcPr>
          <w:p w14:paraId="4C154731" w14:textId="27292A36"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全岩K-Ar年龄388~392Ma</w:t>
            </w:r>
            <w:r w:rsidR="006F592B" w:rsidRPr="00A435C0">
              <w:rPr>
                <w:rFonts w:ascii="等线" w:eastAsia="等线" w:hAnsi="等线" w:cs="宋体"/>
                <w:color w:val="000000"/>
                <w:kern w:val="0"/>
                <w:sz w:val="18"/>
                <w:szCs w:val="18"/>
              </w:rPr>
              <w:fldChar w:fldCharType="begin"/>
            </w:r>
            <w:r w:rsidR="006F592B" w:rsidRPr="00A435C0">
              <w:rPr>
                <w:rFonts w:ascii="等线" w:eastAsia="等线" w:hAnsi="等线" w:cs="宋体"/>
                <w:color w:val="000000"/>
                <w:kern w:val="0"/>
                <w:sz w:val="18"/>
                <w:szCs w:val="18"/>
              </w:rPr>
              <w:instrText xml:space="preserve"> ADDIN NE.Ref.{EA3D32D5-C2DF-430D-AE3D-CD44AE864A9F}</w:instrText>
            </w:r>
            <w:r w:rsidR="006F592B" w:rsidRPr="00A435C0">
              <w:rPr>
                <w:rFonts w:ascii="等线" w:eastAsia="等线" w:hAnsi="等线" w:cs="宋体"/>
                <w:color w:val="000000"/>
                <w:kern w:val="0"/>
                <w:sz w:val="18"/>
                <w:szCs w:val="18"/>
              </w:rPr>
              <w:fldChar w:fldCharType="separate"/>
            </w:r>
            <w:r w:rsidR="006F592B" w:rsidRPr="00A435C0">
              <w:rPr>
                <w:rFonts w:ascii="等线" w:eastAsia="等线" w:cs="等线"/>
                <w:color w:val="000000"/>
                <w:kern w:val="0"/>
                <w:sz w:val="18"/>
                <w:szCs w:val="18"/>
              </w:rPr>
              <w:t>(</w:t>
            </w:r>
            <w:r w:rsidR="006F592B" w:rsidRPr="00A435C0">
              <w:rPr>
                <w:rFonts w:ascii="等线" w:eastAsia="等线" w:cs="等线" w:hint="eastAsia"/>
                <w:color w:val="000000"/>
                <w:kern w:val="0"/>
                <w:sz w:val="18"/>
                <w:szCs w:val="18"/>
              </w:rPr>
              <w:t>李锦轶等</w:t>
            </w:r>
            <w:r w:rsidR="006F592B" w:rsidRPr="00A435C0">
              <w:rPr>
                <w:rFonts w:ascii="等线" w:eastAsia="等线" w:cs="等线"/>
                <w:color w:val="000000"/>
                <w:kern w:val="0"/>
                <w:sz w:val="18"/>
                <w:szCs w:val="18"/>
              </w:rPr>
              <w:t>,1990)</w:t>
            </w:r>
            <w:r w:rsidR="006F592B"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斜长花岗岩SHRMP年龄373Ma</w:t>
            </w:r>
            <w:r w:rsidR="00A67FDE" w:rsidRPr="00A435C0">
              <w:rPr>
                <w:rFonts w:ascii="等线" w:eastAsia="等线" w:hAnsi="等线" w:cs="宋体"/>
                <w:color w:val="000000"/>
                <w:kern w:val="0"/>
                <w:sz w:val="18"/>
                <w:szCs w:val="18"/>
              </w:rPr>
              <w:fldChar w:fldCharType="begin"/>
            </w:r>
            <w:r w:rsidR="00A67FDE" w:rsidRPr="00A435C0">
              <w:rPr>
                <w:rFonts w:ascii="等线" w:eastAsia="等线" w:hAnsi="等线" w:cs="宋体"/>
                <w:color w:val="000000"/>
                <w:kern w:val="0"/>
                <w:sz w:val="18"/>
                <w:szCs w:val="18"/>
              </w:rPr>
              <w:instrText xml:space="preserve"> ADDIN NE.Ref.{472E013D-F93A-4DAF-B367-5905C5A5733A}</w:instrText>
            </w:r>
            <w:r w:rsidR="00A67FDE" w:rsidRPr="00A435C0">
              <w:rPr>
                <w:rFonts w:ascii="等线" w:eastAsia="等线" w:hAnsi="等线" w:cs="宋体"/>
                <w:color w:val="000000"/>
                <w:kern w:val="0"/>
                <w:sz w:val="18"/>
                <w:szCs w:val="18"/>
              </w:rPr>
              <w:fldChar w:fldCharType="separate"/>
            </w:r>
            <w:r w:rsidR="00A67FDE" w:rsidRPr="00A435C0">
              <w:rPr>
                <w:rFonts w:ascii="等线" w:eastAsia="等线" w:cs="等线"/>
                <w:color w:val="000000"/>
                <w:kern w:val="0"/>
                <w:sz w:val="18"/>
                <w:szCs w:val="18"/>
              </w:rPr>
              <w:t>(</w:t>
            </w:r>
            <w:r w:rsidR="00A67FDE" w:rsidRPr="00A435C0">
              <w:rPr>
                <w:rFonts w:ascii="等线" w:eastAsia="等线" w:cs="等线" w:hint="eastAsia"/>
                <w:color w:val="000000"/>
                <w:kern w:val="0"/>
                <w:sz w:val="18"/>
                <w:szCs w:val="18"/>
              </w:rPr>
              <w:t>唐红峰等</w:t>
            </w:r>
            <w:r w:rsidR="00A67FDE" w:rsidRPr="00A435C0">
              <w:rPr>
                <w:rFonts w:ascii="等线" w:eastAsia="等线" w:cs="等线"/>
                <w:color w:val="000000"/>
                <w:kern w:val="0"/>
                <w:sz w:val="18"/>
                <w:szCs w:val="18"/>
              </w:rPr>
              <w:t>,2007)</w:t>
            </w:r>
            <w:r w:rsidR="00A67FDE"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硅质岩中放射虫时代为泥盆纪和早石炭世</w:t>
            </w:r>
            <w:r w:rsidR="00A67FDE" w:rsidRPr="00A435C0">
              <w:rPr>
                <w:rFonts w:ascii="等线" w:eastAsia="等线" w:hAnsi="等线" w:cs="宋体"/>
                <w:color w:val="000000"/>
                <w:kern w:val="0"/>
                <w:sz w:val="18"/>
                <w:szCs w:val="18"/>
              </w:rPr>
              <w:fldChar w:fldCharType="begin"/>
            </w:r>
            <w:r w:rsidR="00A67FDE" w:rsidRPr="00A435C0">
              <w:rPr>
                <w:rFonts w:ascii="等线" w:eastAsia="等线" w:hAnsi="等线" w:cs="宋体"/>
                <w:color w:val="000000"/>
                <w:kern w:val="0"/>
                <w:sz w:val="18"/>
                <w:szCs w:val="18"/>
              </w:rPr>
              <w:instrText xml:space="preserve"> ADDIN NE.Ref.{3C3AA3DF-4F89-451A-B04C-E29BC73C5184}</w:instrText>
            </w:r>
            <w:r w:rsidR="00A67FDE" w:rsidRPr="00A435C0">
              <w:rPr>
                <w:rFonts w:ascii="等线" w:eastAsia="等线" w:hAnsi="等线" w:cs="宋体"/>
                <w:color w:val="000000"/>
                <w:kern w:val="0"/>
                <w:sz w:val="18"/>
                <w:szCs w:val="18"/>
              </w:rPr>
              <w:fldChar w:fldCharType="separate"/>
            </w:r>
            <w:r w:rsidR="00A67FDE" w:rsidRPr="00A435C0">
              <w:rPr>
                <w:rFonts w:ascii="等线" w:eastAsia="等线" w:cs="等线"/>
                <w:color w:val="000000"/>
                <w:kern w:val="0"/>
                <w:sz w:val="18"/>
                <w:szCs w:val="18"/>
              </w:rPr>
              <w:t>(</w:t>
            </w:r>
            <w:r w:rsidR="00A67FDE" w:rsidRPr="00A435C0">
              <w:rPr>
                <w:rFonts w:ascii="等线" w:eastAsia="等线" w:cs="等线" w:hint="eastAsia"/>
                <w:color w:val="000000"/>
                <w:kern w:val="0"/>
                <w:sz w:val="18"/>
                <w:szCs w:val="18"/>
              </w:rPr>
              <w:t>舒良树等</w:t>
            </w:r>
            <w:r w:rsidR="00A67FDE" w:rsidRPr="00A435C0">
              <w:rPr>
                <w:rFonts w:ascii="等线" w:eastAsia="等线" w:cs="等线"/>
                <w:color w:val="000000"/>
                <w:kern w:val="0"/>
                <w:sz w:val="18"/>
                <w:szCs w:val="18"/>
              </w:rPr>
              <w:t xml:space="preserve">,2003; </w:t>
            </w:r>
            <w:r w:rsidR="00A67FDE" w:rsidRPr="00A435C0">
              <w:rPr>
                <w:rFonts w:ascii="等线" w:eastAsia="等线" w:cs="等线" w:hint="eastAsia"/>
                <w:color w:val="000000"/>
                <w:kern w:val="0"/>
                <w:sz w:val="18"/>
                <w:szCs w:val="18"/>
              </w:rPr>
              <w:t>李锦轶</w:t>
            </w:r>
            <w:r w:rsidR="00A67FDE" w:rsidRPr="00A435C0">
              <w:rPr>
                <w:rFonts w:ascii="等线" w:eastAsia="等线" w:cs="等线"/>
                <w:color w:val="000000"/>
                <w:kern w:val="0"/>
                <w:sz w:val="18"/>
                <w:szCs w:val="18"/>
              </w:rPr>
              <w:t>,1991)</w:t>
            </w:r>
            <w:r w:rsidR="00A67FDE"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辉长岩锆石LA-ICP-MS年龄329.9±1.6Ma</w:t>
            </w:r>
            <w:r w:rsidR="00A67FDE" w:rsidRPr="00A435C0">
              <w:rPr>
                <w:rFonts w:ascii="等线" w:eastAsia="等线" w:hAnsi="等线" w:cs="宋体"/>
                <w:color w:val="000000"/>
                <w:kern w:val="0"/>
                <w:sz w:val="18"/>
                <w:szCs w:val="18"/>
              </w:rPr>
              <w:fldChar w:fldCharType="begin"/>
            </w:r>
            <w:r w:rsidR="00A67FDE" w:rsidRPr="00A435C0">
              <w:rPr>
                <w:rFonts w:ascii="等线" w:eastAsia="等线" w:hAnsi="等线" w:cs="宋体"/>
                <w:color w:val="000000"/>
                <w:kern w:val="0"/>
                <w:sz w:val="18"/>
                <w:szCs w:val="18"/>
              </w:rPr>
              <w:instrText xml:space="preserve"> ADDIN NE.Ref.{3F556B79-8F60-4F40-A11D-1A4FA3F1C2D7}</w:instrText>
            </w:r>
            <w:r w:rsidR="00A67FDE" w:rsidRPr="00A435C0">
              <w:rPr>
                <w:rFonts w:ascii="等线" w:eastAsia="等线" w:hAnsi="等线" w:cs="宋体"/>
                <w:color w:val="000000"/>
                <w:kern w:val="0"/>
                <w:sz w:val="18"/>
                <w:szCs w:val="18"/>
              </w:rPr>
              <w:fldChar w:fldCharType="separate"/>
            </w:r>
            <w:r w:rsidR="00A67FDE" w:rsidRPr="00A435C0">
              <w:rPr>
                <w:rFonts w:ascii="等线" w:eastAsia="等线" w:cs="等线"/>
                <w:color w:val="000000"/>
                <w:kern w:val="0"/>
                <w:sz w:val="18"/>
                <w:szCs w:val="18"/>
              </w:rPr>
              <w:t>(</w:t>
            </w:r>
            <w:r w:rsidR="00A67FDE" w:rsidRPr="00A435C0">
              <w:rPr>
                <w:rFonts w:ascii="等线" w:eastAsia="等线" w:cs="等线" w:hint="eastAsia"/>
                <w:color w:val="000000"/>
                <w:kern w:val="0"/>
                <w:sz w:val="18"/>
                <w:szCs w:val="18"/>
              </w:rPr>
              <w:t>汪帮耀等</w:t>
            </w:r>
            <w:r w:rsidR="00A67FDE" w:rsidRPr="00A435C0">
              <w:rPr>
                <w:rFonts w:ascii="等线" w:eastAsia="等线" w:cs="等线"/>
                <w:color w:val="000000"/>
                <w:kern w:val="0"/>
                <w:sz w:val="18"/>
                <w:szCs w:val="18"/>
              </w:rPr>
              <w:t>,2009)</w:t>
            </w:r>
            <w:r w:rsidR="00A67FDE"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辉绿岩锆石LA-ICP-MS年龄416.7±3.2Ma，蛇绿岩之上不整合覆盖凝灰岩锆石LA-ICP-MS年龄343.0±5.0</w:t>
            </w:r>
            <w:r w:rsidR="00A67FDE" w:rsidRPr="00A435C0">
              <w:rPr>
                <w:rFonts w:ascii="等线" w:eastAsia="等线" w:hAnsi="等线" w:cs="宋体"/>
                <w:color w:val="000000"/>
                <w:kern w:val="0"/>
                <w:sz w:val="18"/>
                <w:szCs w:val="18"/>
              </w:rPr>
              <w:fldChar w:fldCharType="begin"/>
            </w:r>
            <w:r w:rsidR="00A67FDE" w:rsidRPr="00A435C0">
              <w:rPr>
                <w:rFonts w:ascii="等线" w:eastAsia="等线" w:hAnsi="等线" w:cs="宋体"/>
                <w:color w:val="000000"/>
                <w:kern w:val="0"/>
                <w:sz w:val="18"/>
                <w:szCs w:val="18"/>
              </w:rPr>
              <w:instrText xml:space="preserve"> ADDIN NE.Ref.{4D1B6EAF-A31F-4962-83D5-48A4349216EE}</w:instrText>
            </w:r>
            <w:r w:rsidR="00A67FDE" w:rsidRPr="00A435C0">
              <w:rPr>
                <w:rFonts w:ascii="等线" w:eastAsia="等线" w:hAnsi="等线" w:cs="宋体"/>
                <w:color w:val="000000"/>
                <w:kern w:val="0"/>
                <w:sz w:val="18"/>
                <w:szCs w:val="18"/>
              </w:rPr>
              <w:fldChar w:fldCharType="separate"/>
            </w:r>
            <w:r w:rsidR="00A67FDE" w:rsidRPr="00A435C0">
              <w:rPr>
                <w:rFonts w:ascii="等线" w:eastAsia="等线" w:cs="等线"/>
                <w:color w:val="000000"/>
                <w:kern w:val="0"/>
                <w:sz w:val="18"/>
                <w:szCs w:val="18"/>
              </w:rPr>
              <w:t>(</w:t>
            </w:r>
            <w:r w:rsidR="00A67FDE" w:rsidRPr="00A435C0">
              <w:rPr>
                <w:rFonts w:ascii="等线" w:eastAsia="等线" w:cs="等线" w:hint="eastAsia"/>
                <w:color w:val="000000"/>
                <w:kern w:val="0"/>
                <w:sz w:val="18"/>
                <w:szCs w:val="18"/>
              </w:rPr>
              <w:t>黄岗等</w:t>
            </w:r>
            <w:r w:rsidR="00A67FDE" w:rsidRPr="00A435C0">
              <w:rPr>
                <w:rFonts w:ascii="等线" w:eastAsia="等线" w:cs="等线"/>
                <w:color w:val="000000"/>
                <w:kern w:val="0"/>
                <w:sz w:val="18"/>
                <w:szCs w:val="18"/>
              </w:rPr>
              <w:t>,2012)</w:t>
            </w:r>
            <w:r w:rsidR="00A67FDE"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辉长岩锆石LA-ICP-MS年龄416.8±3.2Ma</w:t>
            </w:r>
            <w:r w:rsidR="00A67FDE" w:rsidRPr="00A435C0">
              <w:rPr>
                <w:rFonts w:ascii="等线" w:eastAsia="等线" w:hAnsi="等线" w:cs="宋体"/>
                <w:color w:val="000000"/>
                <w:kern w:val="0"/>
                <w:sz w:val="18"/>
                <w:szCs w:val="18"/>
              </w:rPr>
              <w:fldChar w:fldCharType="begin"/>
            </w:r>
            <w:r w:rsidR="00A67FDE" w:rsidRPr="00A435C0">
              <w:rPr>
                <w:rFonts w:ascii="等线" w:eastAsia="等线" w:hAnsi="等线" w:cs="宋体"/>
                <w:color w:val="000000"/>
                <w:kern w:val="0"/>
                <w:sz w:val="18"/>
                <w:szCs w:val="18"/>
              </w:rPr>
              <w:instrText xml:space="preserve"> ADDIN NE.Ref.{2B0FF767-02DA-4034-B8DF-EDDF417D467A}</w:instrText>
            </w:r>
            <w:r w:rsidR="00A67FDE" w:rsidRPr="00A435C0">
              <w:rPr>
                <w:rFonts w:ascii="等线" w:eastAsia="等线" w:hAnsi="等线" w:cs="宋体"/>
                <w:color w:val="000000"/>
                <w:kern w:val="0"/>
                <w:sz w:val="18"/>
                <w:szCs w:val="18"/>
              </w:rPr>
              <w:fldChar w:fldCharType="separate"/>
            </w:r>
            <w:r w:rsidR="00A67FDE" w:rsidRPr="00A435C0">
              <w:rPr>
                <w:rFonts w:ascii="等线" w:eastAsia="等线" w:cs="等线"/>
                <w:color w:val="000000"/>
                <w:kern w:val="0"/>
                <w:sz w:val="18"/>
                <w:szCs w:val="18"/>
              </w:rPr>
              <w:t>(</w:t>
            </w:r>
            <w:r w:rsidR="00A67FDE" w:rsidRPr="00A435C0">
              <w:rPr>
                <w:rFonts w:ascii="等线" w:eastAsia="等线" w:cs="等线" w:hint="eastAsia"/>
                <w:color w:val="000000"/>
                <w:kern w:val="0"/>
                <w:sz w:val="18"/>
                <w:szCs w:val="18"/>
              </w:rPr>
              <w:t>胡朝斌等</w:t>
            </w:r>
            <w:r w:rsidR="00A67FDE" w:rsidRPr="00A435C0">
              <w:rPr>
                <w:rFonts w:ascii="等线" w:eastAsia="等线" w:cs="等线"/>
                <w:color w:val="000000"/>
                <w:kern w:val="0"/>
                <w:sz w:val="18"/>
                <w:szCs w:val="18"/>
              </w:rPr>
              <w:t>,2014)</w:t>
            </w:r>
            <w:r w:rsidR="00A67FDE"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406±1.8Ma形成、332±6.4Ma就位</w:t>
            </w:r>
            <w:r w:rsidR="00A67FDE" w:rsidRPr="00A435C0">
              <w:rPr>
                <w:rFonts w:ascii="等线" w:eastAsia="等线" w:hAnsi="等线" w:cs="宋体"/>
                <w:color w:val="000000"/>
                <w:kern w:val="0"/>
                <w:sz w:val="18"/>
                <w:szCs w:val="18"/>
              </w:rPr>
              <w:fldChar w:fldCharType="begin"/>
            </w:r>
            <w:r w:rsidR="00A67FDE" w:rsidRPr="00A435C0">
              <w:rPr>
                <w:rFonts w:ascii="等线" w:eastAsia="等线" w:hAnsi="等线" w:cs="宋体"/>
                <w:color w:val="000000"/>
                <w:kern w:val="0"/>
                <w:sz w:val="18"/>
                <w:szCs w:val="18"/>
              </w:rPr>
              <w:instrText xml:space="preserve"> ADDIN NE.Ref.{5952FE03-952C-4A31-A0DF-13D336BC2782}</w:instrText>
            </w:r>
            <w:r w:rsidR="00A67FDE" w:rsidRPr="00A435C0">
              <w:rPr>
                <w:rFonts w:ascii="等线" w:eastAsia="等线" w:hAnsi="等线" w:cs="宋体"/>
                <w:color w:val="000000"/>
                <w:kern w:val="0"/>
                <w:sz w:val="18"/>
                <w:szCs w:val="18"/>
              </w:rPr>
              <w:fldChar w:fldCharType="separate"/>
            </w:r>
            <w:r w:rsidR="00A67FDE" w:rsidRPr="00A435C0">
              <w:rPr>
                <w:rFonts w:ascii="等线" w:eastAsia="等线" w:cs="等线"/>
                <w:color w:val="000000"/>
                <w:kern w:val="0"/>
                <w:sz w:val="18"/>
                <w:szCs w:val="18"/>
              </w:rPr>
              <w:t>(</w:t>
            </w:r>
            <w:r w:rsidR="00A67FDE" w:rsidRPr="00A435C0">
              <w:rPr>
                <w:rFonts w:ascii="等线" w:eastAsia="等线" w:cs="等线" w:hint="eastAsia"/>
                <w:color w:val="000000"/>
                <w:kern w:val="0"/>
                <w:sz w:val="18"/>
                <w:szCs w:val="18"/>
              </w:rPr>
              <w:t>方爱民等</w:t>
            </w:r>
            <w:r w:rsidR="00A67FDE" w:rsidRPr="00A435C0">
              <w:rPr>
                <w:rFonts w:ascii="等线" w:eastAsia="等线" w:cs="等线"/>
                <w:color w:val="000000"/>
                <w:kern w:val="0"/>
                <w:sz w:val="18"/>
                <w:szCs w:val="18"/>
              </w:rPr>
              <w:t>,2015)</w:t>
            </w:r>
            <w:r w:rsidR="00A67FDE"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斜长角闪岩锆石LA-ICP-MS年龄402.7±4.9Ma</w:t>
            </w:r>
            <w:r w:rsidR="00A67FDE" w:rsidRPr="00A435C0">
              <w:rPr>
                <w:rFonts w:ascii="等线" w:eastAsia="等线" w:hAnsi="等线" w:cs="宋体"/>
                <w:color w:val="000000"/>
                <w:kern w:val="0"/>
                <w:sz w:val="18"/>
                <w:szCs w:val="18"/>
              </w:rPr>
              <w:fldChar w:fldCharType="begin"/>
            </w:r>
            <w:r w:rsidR="00A67FDE" w:rsidRPr="00A435C0">
              <w:rPr>
                <w:rFonts w:ascii="等线" w:eastAsia="等线" w:hAnsi="等线" w:cs="宋体"/>
                <w:color w:val="000000"/>
                <w:kern w:val="0"/>
                <w:sz w:val="18"/>
                <w:szCs w:val="18"/>
              </w:rPr>
              <w:instrText xml:space="preserve"> ADDIN NE.Ref.{335F2AFF-2AA0-49CA-8343-6C4A237D3428}</w:instrText>
            </w:r>
            <w:r w:rsidR="00A67FDE" w:rsidRPr="00A435C0">
              <w:rPr>
                <w:rFonts w:ascii="等线" w:eastAsia="等线" w:hAnsi="等线" w:cs="宋体"/>
                <w:color w:val="000000"/>
                <w:kern w:val="0"/>
                <w:sz w:val="18"/>
                <w:szCs w:val="18"/>
              </w:rPr>
              <w:fldChar w:fldCharType="separate"/>
            </w:r>
            <w:r w:rsidR="00A67FDE" w:rsidRPr="00A435C0">
              <w:rPr>
                <w:rFonts w:ascii="等线" w:eastAsia="等线" w:cs="等线"/>
                <w:color w:val="000000"/>
                <w:kern w:val="0"/>
                <w:sz w:val="18"/>
                <w:szCs w:val="18"/>
              </w:rPr>
              <w:t>(</w:t>
            </w:r>
            <w:r w:rsidR="00A67FDE" w:rsidRPr="00A435C0">
              <w:rPr>
                <w:rFonts w:ascii="等线" w:eastAsia="等线" w:cs="等线" w:hint="eastAsia"/>
                <w:color w:val="000000"/>
                <w:kern w:val="0"/>
                <w:sz w:val="18"/>
                <w:szCs w:val="18"/>
              </w:rPr>
              <w:t>黄岗等</w:t>
            </w:r>
            <w:r w:rsidR="00A67FDE" w:rsidRPr="00A435C0">
              <w:rPr>
                <w:rFonts w:ascii="等线" w:eastAsia="等线" w:cs="等线"/>
                <w:color w:val="000000"/>
                <w:kern w:val="0"/>
                <w:sz w:val="18"/>
                <w:szCs w:val="18"/>
              </w:rPr>
              <w:t>,2017)</w:t>
            </w:r>
            <w:r w:rsidR="00A67FDE"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6759082D" w14:textId="569AE45B"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洋中脊环境和洋岛</w:t>
            </w:r>
            <w:r w:rsidR="00A67FDE" w:rsidRPr="00A435C0">
              <w:rPr>
                <w:rFonts w:ascii="等线" w:eastAsia="等线" w:hAnsi="等线" w:cs="宋体"/>
                <w:color w:val="000000"/>
                <w:kern w:val="0"/>
                <w:sz w:val="18"/>
                <w:szCs w:val="18"/>
              </w:rPr>
              <w:fldChar w:fldCharType="begin"/>
            </w:r>
            <w:r w:rsidR="00A67FDE" w:rsidRPr="00A435C0">
              <w:rPr>
                <w:rFonts w:ascii="等线" w:eastAsia="等线" w:hAnsi="等线" w:cs="宋体"/>
                <w:color w:val="000000"/>
                <w:kern w:val="0"/>
                <w:sz w:val="18"/>
                <w:szCs w:val="18"/>
              </w:rPr>
              <w:instrText xml:space="preserve"> ADDIN NE.Ref.{E8FFFB97-152E-4CA3-AF61-6E39CC15029F}</w:instrText>
            </w:r>
            <w:r w:rsidR="00A67FDE" w:rsidRPr="00A435C0">
              <w:rPr>
                <w:rFonts w:ascii="等线" w:eastAsia="等线" w:hAnsi="等线" w:cs="宋体"/>
                <w:color w:val="000000"/>
                <w:kern w:val="0"/>
                <w:sz w:val="18"/>
                <w:szCs w:val="18"/>
              </w:rPr>
              <w:fldChar w:fldCharType="separate"/>
            </w:r>
            <w:r w:rsidR="00A67FDE" w:rsidRPr="00A435C0">
              <w:rPr>
                <w:rFonts w:ascii="等线" w:eastAsia="等线" w:cs="等线"/>
                <w:color w:val="000000"/>
                <w:kern w:val="0"/>
                <w:sz w:val="18"/>
                <w:szCs w:val="18"/>
              </w:rPr>
              <w:t>(</w:t>
            </w:r>
            <w:r w:rsidR="00A67FDE" w:rsidRPr="00A435C0">
              <w:rPr>
                <w:rFonts w:ascii="等线" w:eastAsia="等线" w:cs="等线" w:hint="eastAsia"/>
                <w:color w:val="000000"/>
                <w:kern w:val="0"/>
                <w:sz w:val="18"/>
                <w:szCs w:val="18"/>
              </w:rPr>
              <w:t>李嵩龄等</w:t>
            </w:r>
            <w:r w:rsidR="00A67FDE" w:rsidRPr="00A435C0">
              <w:rPr>
                <w:rFonts w:ascii="等线" w:eastAsia="等线" w:cs="等线"/>
                <w:color w:val="000000"/>
                <w:kern w:val="0"/>
                <w:sz w:val="18"/>
                <w:szCs w:val="18"/>
              </w:rPr>
              <w:t xml:space="preserve">,1999; </w:t>
            </w:r>
            <w:r w:rsidR="00A67FDE" w:rsidRPr="00A435C0">
              <w:rPr>
                <w:rFonts w:ascii="等线" w:eastAsia="等线" w:cs="等线" w:hint="eastAsia"/>
                <w:color w:val="000000"/>
                <w:kern w:val="0"/>
                <w:sz w:val="18"/>
                <w:szCs w:val="18"/>
              </w:rPr>
              <w:t>李锦轶</w:t>
            </w:r>
            <w:r w:rsidR="00A67FDE" w:rsidRPr="00A435C0">
              <w:rPr>
                <w:rFonts w:ascii="等线" w:eastAsia="等线" w:cs="等线"/>
                <w:color w:val="000000"/>
                <w:kern w:val="0"/>
                <w:sz w:val="18"/>
                <w:szCs w:val="18"/>
              </w:rPr>
              <w:t>,1991)</w:t>
            </w:r>
            <w:r w:rsidR="00A67FDE"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大洋中脊环境</w:t>
            </w:r>
            <w:r w:rsidR="00A67FDE" w:rsidRPr="00A435C0">
              <w:rPr>
                <w:rFonts w:ascii="等线" w:eastAsia="等线" w:hAnsi="等线" w:cs="宋体"/>
                <w:color w:val="000000"/>
                <w:kern w:val="0"/>
                <w:sz w:val="18"/>
                <w:szCs w:val="18"/>
              </w:rPr>
              <w:fldChar w:fldCharType="begin"/>
            </w:r>
            <w:r w:rsidR="00A67FDE" w:rsidRPr="00A435C0">
              <w:rPr>
                <w:rFonts w:ascii="等线" w:eastAsia="等线" w:hAnsi="等线" w:cs="宋体"/>
                <w:color w:val="000000"/>
                <w:kern w:val="0"/>
                <w:sz w:val="18"/>
                <w:szCs w:val="18"/>
              </w:rPr>
              <w:instrText xml:space="preserve"> ADDIN NE.Ref.{411C3EA7-C430-4237-8C7D-DE967214BD53}</w:instrText>
            </w:r>
            <w:r w:rsidR="00A67FDE" w:rsidRPr="00A435C0">
              <w:rPr>
                <w:rFonts w:ascii="等线" w:eastAsia="等线" w:hAnsi="等线" w:cs="宋体"/>
                <w:color w:val="000000"/>
                <w:kern w:val="0"/>
                <w:sz w:val="18"/>
                <w:szCs w:val="18"/>
              </w:rPr>
              <w:fldChar w:fldCharType="separate"/>
            </w:r>
            <w:r w:rsidR="00A67FDE" w:rsidRPr="00A435C0">
              <w:rPr>
                <w:rFonts w:ascii="等线" w:eastAsia="等线" w:cs="等线"/>
                <w:color w:val="000000"/>
                <w:kern w:val="0"/>
                <w:sz w:val="18"/>
                <w:szCs w:val="18"/>
              </w:rPr>
              <w:t>(</w:t>
            </w:r>
            <w:r w:rsidR="00A67FDE" w:rsidRPr="00A435C0">
              <w:rPr>
                <w:rFonts w:ascii="等线" w:eastAsia="等线" w:cs="等线" w:hint="eastAsia"/>
                <w:color w:val="000000"/>
                <w:kern w:val="0"/>
                <w:sz w:val="18"/>
                <w:szCs w:val="18"/>
              </w:rPr>
              <w:t>胡朝斌等</w:t>
            </w:r>
            <w:r w:rsidR="00A67FDE" w:rsidRPr="00A435C0">
              <w:rPr>
                <w:rFonts w:ascii="等线" w:eastAsia="等线" w:cs="等线"/>
                <w:color w:val="000000"/>
                <w:kern w:val="0"/>
                <w:sz w:val="18"/>
                <w:szCs w:val="18"/>
              </w:rPr>
              <w:t xml:space="preserve">,2014; </w:t>
            </w:r>
            <w:r w:rsidR="00A67FDE" w:rsidRPr="00A435C0">
              <w:rPr>
                <w:rFonts w:ascii="等线" w:eastAsia="等线" w:cs="等线" w:hint="eastAsia"/>
                <w:color w:val="000000"/>
                <w:kern w:val="0"/>
                <w:sz w:val="18"/>
                <w:szCs w:val="18"/>
              </w:rPr>
              <w:t>黄岗等</w:t>
            </w:r>
            <w:r w:rsidR="00A67FDE" w:rsidRPr="00A435C0">
              <w:rPr>
                <w:rFonts w:ascii="等线" w:eastAsia="等线" w:cs="等线"/>
                <w:color w:val="000000"/>
                <w:kern w:val="0"/>
                <w:sz w:val="18"/>
                <w:szCs w:val="18"/>
              </w:rPr>
              <w:t xml:space="preserve">,2017; </w:t>
            </w:r>
            <w:r w:rsidR="00A67FDE" w:rsidRPr="00A435C0">
              <w:rPr>
                <w:rFonts w:ascii="等线" w:eastAsia="等线" w:cs="等线" w:hint="eastAsia"/>
                <w:color w:val="000000"/>
                <w:kern w:val="0"/>
                <w:sz w:val="18"/>
                <w:szCs w:val="18"/>
              </w:rPr>
              <w:t>汪帮耀等</w:t>
            </w:r>
            <w:r w:rsidR="00A67FDE" w:rsidRPr="00A435C0">
              <w:rPr>
                <w:rFonts w:ascii="等线" w:eastAsia="等线" w:cs="等线"/>
                <w:color w:val="000000"/>
                <w:kern w:val="0"/>
                <w:sz w:val="18"/>
                <w:szCs w:val="18"/>
              </w:rPr>
              <w:t>,2009)</w:t>
            </w:r>
            <w:r w:rsidR="00A67FDE" w:rsidRPr="00A435C0">
              <w:rPr>
                <w:rFonts w:ascii="等线" w:eastAsia="等线" w:hAnsi="等线" w:cs="宋体"/>
                <w:color w:val="000000"/>
                <w:kern w:val="0"/>
                <w:sz w:val="18"/>
                <w:szCs w:val="18"/>
              </w:rPr>
              <w:fldChar w:fldCharType="end"/>
            </w:r>
          </w:p>
        </w:tc>
      </w:tr>
      <w:tr w:rsidR="000C0E0A" w:rsidRPr="00A435C0" w14:paraId="475E8A07" w14:textId="77777777" w:rsidTr="000C0E0A">
        <w:trPr>
          <w:trHeight w:val="840"/>
        </w:trPr>
        <w:tc>
          <w:tcPr>
            <w:tcW w:w="5000" w:type="pct"/>
            <w:gridSpan w:val="5"/>
            <w:tcBorders>
              <w:top w:val="single" w:sz="8" w:space="0" w:color="7F7F7F"/>
              <w:left w:val="nil"/>
              <w:bottom w:val="single" w:sz="8" w:space="0" w:color="7F7F7F"/>
              <w:right w:val="nil"/>
            </w:tcBorders>
            <w:shd w:val="clear" w:color="auto" w:fill="auto"/>
            <w:vAlign w:val="center"/>
            <w:hideMark/>
          </w:tcPr>
          <w:p w14:paraId="35EFB0CD" w14:textId="77777777" w:rsidR="000C0E0A" w:rsidRPr="00A435C0" w:rsidRDefault="000C0E0A" w:rsidP="000C0E0A">
            <w:pPr>
              <w:widowControl/>
              <w:spacing w:line="240" w:lineRule="exact"/>
              <w:jc w:val="left"/>
              <w:rPr>
                <w:rFonts w:ascii="等线" w:eastAsia="等线" w:hAnsi="等线" w:cs="宋体"/>
                <w:b/>
                <w:bCs/>
                <w:color w:val="000000"/>
                <w:kern w:val="0"/>
                <w:sz w:val="18"/>
                <w:szCs w:val="18"/>
              </w:rPr>
            </w:pPr>
            <w:r w:rsidRPr="00A435C0">
              <w:rPr>
                <w:rFonts w:ascii="等线" w:eastAsia="等线" w:hAnsi="等线" w:cs="宋体" w:hint="eastAsia"/>
                <w:b/>
                <w:bCs/>
                <w:color w:val="000000"/>
                <w:kern w:val="0"/>
                <w:sz w:val="18"/>
                <w:szCs w:val="18"/>
              </w:rPr>
              <w:t>北天山造山带蛇绿岩</w:t>
            </w:r>
          </w:p>
        </w:tc>
      </w:tr>
      <w:tr w:rsidR="000C0E0A" w:rsidRPr="00A435C0" w14:paraId="5B12446E" w14:textId="77777777" w:rsidTr="000C0E0A">
        <w:trPr>
          <w:trHeight w:val="840"/>
        </w:trPr>
        <w:tc>
          <w:tcPr>
            <w:tcW w:w="496" w:type="pct"/>
            <w:gridSpan w:val="2"/>
            <w:tcBorders>
              <w:top w:val="single" w:sz="8" w:space="0" w:color="7F7F7F"/>
              <w:left w:val="nil"/>
              <w:bottom w:val="single" w:sz="8" w:space="0" w:color="7F7F7F"/>
              <w:right w:val="nil"/>
            </w:tcBorders>
            <w:shd w:val="clear" w:color="auto" w:fill="auto"/>
            <w:vAlign w:val="center"/>
            <w:hideMark/>
          </w:tcPr>
          <w:p w14:paraId="10E21B6B"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巴音沟蛇绿岩</w:t>
            </w:r>
          </w:p>
        </w:tc>
        <w:tc>
          <w:tcPr>
            <w:tcW w:w="502" w:type="pct"/>
            <w:tcBorders>
              <w:top w:val="nil"/>
              <w:left w:val="nil"/>
              <w:bottom w:val="nil"/>
              <w:right w:val="nil"/>
            </w:tcBorders>
            <w:shd w:val="clear" w:color="auto" w:fill="auto"/>
            <w:vAlign w:val="center"/>
            <w:hideMark/>
          </w:tcPr>
          <w:p w14:paraId="4D42886D"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4°01′00″N，84°51′00″E</w:t>
            </w:r>
          </w:p>
        </w:tc>
        <w:tc>
          <w:tcPr>
            <w:tcW w:w="2999" w:type="pct"/>
            <w:tcBorders>
              <w:top w:val="nil"/>
              <w:left w:val="nil"/>
              <w:bottom w:val="nil"/>
              <w:right w:val="nil"/>
            </w:tcBorders>
            <w:shd w:val="clear" w:color="auto" w:fill="auto"/>
            <w:vAlign w:val="center"/>
            <w:hideMark/>
          </w:tcPr>
          <w:p w14:paraId="0C788C0D" w14:textId="2A260784"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和斜长花岗岩锆石U-Pb年龄分别为344±3.4Ma、324.7±7.1Ma</w:t>
            </w:r>
            <w:r w:rsidR="00A67FDE" w:rsidRPr="00A435C0">
              <w:rPr>
                <w:rFonts w:ascii="等线" w:eastAsia="等线" w:hAnsi="等线" w:cs="宋体"/>
                <w:color w:val="000000"/>
                <w:kern w:val="0"/>
                <w:sz w:val="18"/>
                <w:szCs w:val="18"/>
              </w:rPr>
              <w:fldChar w:fldCharType="begin"/>
            </w:r>
            <w:r w:rsidR="00A67FDE" w:rsidRPr="00A435C0">
              <w:rPr>
                <w:rFonts w:ascii="等线" w:eastAsia="等线" w:hAnsi="等线" w:cs="宋体"/>
                <w:color w:val="000000"/>
                <w:kern w:val="0"/>
                <w:sz w:val="18"/>
                <w:szCs w:val="18"/>
              </w:rPr>
              <w:instrText xml:space="preserve"> ADDIN NE.Ref.{269A57F7-D928-45C1-AF22-EBA17A6B3AE8}</w:instrText>
            </w:r>
            <w:r w:rsidR="00A67FDE" w:rsidRPr="00A435C0">
              <w:rPr>
                <w:rFonts w:ascii="等线" w:eastAsia="等线" w:hAnsi="等线" w:cs="宋体"/>
                <w:color w:val="000000"/>
                <w:kern w:val="0"/>
                <w:sz w:val="18"/>
                <w:szCs w:val="18"/>
              </w:rPr>
              <w:fldChar w:fldCharType="separate"/>
            </w:r>
            <w:r w:rsidR="00A67FDE" w:rsidRPr="00A435C0">
              <w:rPr>
                <w:rFonts w:ascii="等线" w:eastAsia="等线" w:cs="等线"/>
                <w:color w:val="000000"/>
                <w:kern w:val="0"/>
                <w:sz w:val="18"/>
                <w:szCs w:val="18"/>
              </w:rPr>
              <w:t>(</w:t>
            </w:r>
            <w:r w:rsidR="00A67FDE" w:rsidRPr="00A435C0">
              <w:rPr>
                <w:rFonts w:ascii="等线" w:eastAsia="等线" w:cs="等线" w:hint="eastAsia"/>
                <w:color w:val="000000"/>
                <w:kern w:val="0"/>
                <w:sz w:val="18"/>
                <w:szCs w:val="18"/>
              </w:rPr>
              <w:t>徐学义等</w:t>
            </w:r>
            <w:r w:rsidR="00A67FDE" w:rsidRPr="00A435C0">
              <w:rPr>
                <w:rFonts w:ascii="等线" w:eastAsia="等线" w:cs="等线"/>
                <w:color w:val="000000"/>
                <w:kern w:val="0"/>
                <w:sz w:val="18"/>
                <w:szCs w:val="18"/>
              </w:rPr>
              <w:t>,2006)</w:t>
            </w:r>
            <w:r w:rsidR="00A67FDE"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硅质岩放射虫时代为石炭纪</w:t>
            </w:r>
            <w:r w:rsidR="00A67FDE" w:rsidRPr="00A435C0">
              <w:rPr>
                <w:rFonts w:ascii="等线" w:eastAsia="等线" w:hAnsi="等线" w:cs="宋体"/>
                <w:color w:val="000000"/>
                <w:kern w:val="0"/>
                <w:sz w:val="18"/>
                <w:szCs w:val="18"/>
              </w:rPr>
              <w:fldChar w:fldCharType="begin"/>
            </w:r>
            <w:r w:rsidR="00A67FDE" w:rsidRPr="00A435C0">
              <w:rPr>
                <w:rFonts w:ascii="等线" w:eastAsia="等线" w:hAnsi="等线" w:cs="宋体"/>
                <w:color w:val="000000"/>
                <w:kern w:val="0"/>
                <w:sz w:val="18"/>
                <w:szCs w:val="18"/>
              </w:rPr>
              <w:instrText xml:space="preserve"> ADDIN NE.Ref.{6C9D69AB-E0F9-4196-A64F-F65263719CEB}</w:instrText>
            </w:r>
            <w:r w:rsidR="00A67FDE" w:rsidRPr="00A435C0">
              <w:rPr>
                <w:rFonts w:ascii="等线" w:eastAsia="等线" w:hAnsi="等线" w:cs="宋体"/>
                <w:color w:val="000000"/>
                <w:kern w:val="0"/>
                <w:sz w:val="18"/>
                <w:szCs w:val="18"/>
              </w:rPr>
              <w:fldChar w:fldCharType="separate"/>
            </w:r>
            <w:r w:rsidR="00A67FDE" w:rsidRPr="00A435C0">
              <w:rPr>
                <w:rFonts w:ascii="等线" w:eastAsia="等线" w:cs="等线"/>
                <w:color w:val="000000"/>
                <w:kern w:val="0"/>
                <w:sz w:val="18"/>
                <w:szCs w:val="18"/>
              </w:rPr>
              <w:t>(</w:t>
            </w:r>
            <w:r w:rsidR="00A67FDE" w:rsidRPr="00A435C0">
              <w:rPr>
                <w:rFonts w:ascii="等线" w:eastAsia="等线" w:cs="等线" w:hint="eastAsia"/>
                <w:color w:val="000000"/>
                <w:kern w:val="0"/>
                <w:sz w:val="18"/>
                <w:szCs w:val="18"/>
              </w:rPr>
              <w:t>李锦轶等</w:t>
            </w:r>
            <w:r w:rsidR="00A67FDE" w:rsidRPr="00A435C0">
              <w:rPr>
                <w:rFonts w:ascii="等线" w:eastAsia="等线" w:cs="等线"/>
                <w:color w:val="000000"/>
                <w:kern w:val="0"/>
                <w:sz w:val="18"/>
                <w:szCs w:val="18"/>
              </w:rPr>
              <w:t>,1992)</w:t>
            </w:r>
            <w:r w:rsidR="00A67FDE"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硅质岩中放射虫时代为晚泥盆世-早石炭世</w:t>
            </w:r>
            <w:r w:rsidR="00A67FDE" w:rsidRPr="00A435C0">
              <w:rPr>
                <w:rFonts w:ascii="等线" w:eastAsia="等线" w:hAnsi="等线" w:cs="宋体"/>
                <w:color w:val="000000"/>
                <w:kern w:val="0"/>
                <w:sz w:val="18"/>
                <w:szCs w:val="18"/>
              </w:rPr>
              <w:fldChar w:fldCharType="begin"/>
            </w:r>
            <w:r w:rsidR="00A67FDE" w:rsidRPr="00A435C0">
              <w:rPr>
                <w:rFonts w:ascii="等线" w:eastAsia="等线" w:hAnsi="等线" w:cs="宋体"/>
                <w:color w:val="000000"/>
                <w:kern w:val="0"/>
                <w:sz w:val="18"/>
                <w:szCs w:val="18"/>
              </w:rPr>
              <w:instrText xml:space="preserve"> ADDIN NE.Ref.{9DE7C1CA-69F9-4E36-A767-58ECAC10BD2F}</w:instrText>
            </w:r>
            <w:r w:rsidR="00A67FDE" w:rsidRPr="00A435C0">
              <w:rPr>
                <w:rFonts w:ascii="等线" w:eastAsia="等线" w:hAnsi="等线" w:cs="宋体"/>
                <w:color w:val="000000"/>
                <w:kern w:val="0"/>
                <w:sz w:val="18"/>
                <w:szCs w:val="18"/>
              </w:rPr>
              <w:fldChar w:fldCharType="separate"/>
            </w:r>
            <w:r w:rsidR="00A67FDE" w:rsidRPr="00A435C0">
              <w:rPr>
                <w:rFonts w:ascii="等线" w:eastAsia="等线" w:cs="等线"/>
                <w:color w:val="000000"/>
                <w:kern w:val="0"/>
                <w:sz w:val="18"/>
                <w:szCs w:val="18"/>
              </w:rPr>
              <w:t>(</w:t>
            </w:r>
            <w:r w:rsidR="00A67FDE" w:rsidRPr="00A435C0">
              <w:rPr>
                <w:rFonts w:ascii="等线" w:eastAsia="等线" w:cs="等线" w:hint="eastAsia"/>
                <w:color w:val="000000"/>
                <w:kern w:val="0"/>
                <w:sz w:val="18"/>
                <w:szCs w:val="18"/>
              </w:rPr>
              <w:t>秦克章</w:t>
            </w:r>
            <w:r w:rsidR="00A67FDE" w:rsidRPr="00A435C0">
              <w:rPr>
                <w:rFonts w:ascii="等线" w:eastAsia="等线" w:cs="等线"/>
                <w:color w:val="000000"/>
                <w:kern w:val="0"/>
                <w:sz w:val="18"/>
                <w:szCs w:val="18"/>
              </w:rPr>
              <w:t>,2000)</w:t>
            </w:r>
            <w:r w:rsidR="00A67FDE"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硅质岩中含有奥陶纪-泥盆纪放射虫</w:t>
            </w:r>
            <w:r w:rsidR="00A67FDE" w:rsidRPr="00A435C0">
              <w:rPr>
                <w:rFonts w:ascii="等线" w:eastAsia="等线" w:hAnsi="等线" w:cs="宋体"/>
                <w:color w:val="000000"/>
                <w:kern w:val="0"/>
                <w:sz w:val="18"/>
                <w:szCs w:val="18"/>
              </w:rPr>
              <w:fldChar w:fldCharType="begin"/>
            </w:r>
            <w:r w:rsidR="00A67FDE" w:rsidRPr="00A435C0">
              <w:rPr>
                <w:rFonts w:ascii="等线" w:eastAsia="等线" w:hAnsi="等线" w:cs="宋体"/>
                <w:color w:val="000000"/>
                <w:kern w:val="0"/>
                <w:sz w:val="18"/>
                <w:szCs w:val="18"/>
              </w:rPr>
              <w:instrText xml:space="preserve"> ADDIN NE.Ref.{617FD618-5306-4ED9-ABE9-D6DF7272BAFF}</w:instrText>
            </w:r>
            <w:r w:rsidR="00A67FDE" w:rsidRPr="00A435C0">
              <w:rPr>
                <w:rFonts w:ascii="等线" w:eastAsia="等线" w:hAnsi="等线" w:cs="宋体"/>
                <w:color w:val="000000"/>
                <w:kern w:val="0"/>
                <w:sz w:val="18"/>
                <w:szCs w:val="18"/>
              </w:rPr>
              <w:fldChar w:fldCharType="separate"/>
            </w:r>
            <w:r w:rsidR="00A67FDE" w:rsidRPr="00A435C0">
              <w:rPr>
                <w:rFonts w:ascii="等线" w:eastAsia="等线" w:cs="等线"/>
                <w:color w:val="000000"/>
                <w:kern w:val="0"/>
                <w:sz w:val="18"/>
                <w:szCs w:val="18"/>
              </w:rPr>
              <w:t>(</w:t>
            </w:r>
            <w:r w:rsidR="00A67FDE" w:rsidRPr="00A435C0">
              <w:rPr>
                <w:rFonts w:ascii="等线" w:eastAsia="等线" w:cs="等线" w:hint="eastAsia"/>
                <w:color w:val="000000"/>
                <w:kern w:val="0"/>
                <w:sz w:val="18"/>
                <w:szCs w:val="18"/>
              </w:rPr>
              <w:t>舒良树等</w:t>
            </w:r>
            <w:r w:rsidR="00A67FDE" w:rsidRPr="00A435C0">
              <w:rPr>
                <w:rFonts w:ascii="等线" w:eastAsia="等线" w:cs="等线"/>
                <w:color w:val="000000"/>
                <w:kern w:val="0"/>
                <w:sz w:val="18"/>
                <w:szCs w:val="18"/>
              </w:rPr>
              <w:t>,2001)</w:t>
            </w:r>
            <w:r w:rsidR="00A67FDE"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07A18905"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 xml:space="preserve"> </w:t>
            </w:r>
          </w:p>
        </w:tc>
      </w:tr>
      <w:tr w:rsidR="000C0E0A" w:rsidRPr="00A435C0" w14:paraId="2D417D48" w14:textId="77777777" w:rsidTr="000C0E0A">
        <w:trPr>
          <w:trHeight w:val="840"/>
        </w:trPr>
        <w:tc>
          <w:tcPr>
            <w:tcW w:w="496" w:type="pct"/>
            <w:gridSpan w:val="2"/>
            <w:tcBorders>
              <w:top w:val="single" w:sz="8" w:space="0" w:color="7F7F7F"/>
              <w:left w:val="nil"/>
              <w:bottom w:val="single" w:sz="8" w:space="0" w:color="7F7F7F"/>
              <w:right w:val="nil"/>
            </w:tcBorders>
            <w:shd w:val="clear" w:color="auto" w:fill="auto"/>
            <w:vAlign w:val="center"/>
            <w:hideMark/>
          </w:tcPr>
          <w:p w14:paraId="66D811F7"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干沟蛇绿岩</w:t>
            </w:r>
          </w:p>
        </w:tc>
        <w:tc>
          <w:tcPr>
            <w:tcW w:w="502" w:type="pct"/>
            <w:tcBorders>
              <w:top w:val="single" w:sz="8" w:space="0" w:color="7F7F7F"/>
              <w:left w:val="nil"/>
              <w:bottom w:val="single" w:sz="8" w:space="0" w:color="7F7F7F"/>
              <w:right w:val="nil"/>
            </w:tcBorders>
            <w:shd w:val="clear" w:color="auto" w:fill="auto"/>
            <w:vAlign w:val="center"/>
            <w:hideMark/>
          </w:tcPr>
          <w:p w14:paraId="0A36210D"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29′00″N，88°38′00″E</w:t>
            </w:r>
          </w:p>
        </w:tc>
        <w:tc>
          <w:tcPr>
            <w:tcW w:w="2999" w:type="pct"/>
            <w:tcBorders>
              <w:top w:val="single" w:sz="8" w:space="0" w:color="7F7F7F"/>
              <w:left w:val="nil"/>
              <w:bottom w:val="single" w:sz="8" w:space="0" w:color="7F7F7F"/>
              <w:right w:val="nil"/>
            </w:tcBorders>
            <w:shd w:val="clear" w:color="auto" w:fill="auto"/>
            <w:vAlign w:val="center"/>
            <w:hideMark/>
          </w:tcPr>
          <w:p w14:paraId="599EADE9" w14:textId="77DA3A4B"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早古生代蛇绿混杂岩，蛇绿岩围岩为奥陶系和石炭系</w:t>
            </w:r>
            <w:r w:rsidR="00A67FDE" w:rsidRPr="00A435C0">
              <w:rPr>
                <w:rFonts w:ascii="等线" w:eastAsia="等线" w:hAnsi="等线" w:cs="宋体"/>
                <w:color w:val="000000"/>
                <w:kern w:val="0"/>
                <w:sz w:val="18"/>
                <w:szCs w:val="18"/>
              </w:rPr>
              <w:fldChar w:fldCharType="begin"/>
            </w:r>
            <w:r w:rsidR="00A67FDE" w:rsidRPr="00A435C0">
              <w:rPr>
                <w:rFonts w:ascii="等线" w:eastAsia="等线" w:hAnsi="等线" w:cs="宋体"/>
                <w:color w:val="000000"/>
                <w:kern w:val="0"/>
                <w:sz w:val="18"/>
                <w:szCs w:val="18"/>
              </w:rPr>
              <w:instrText xml:space="preserve"> ADDIN NE.Ref.{D0386623-0475-4028-9EFE-69A7402D885A}</w:instrText>
            </w:r>
            <w:r w:rsidR="00A67FDE" w:rsidRPr="00A435C0">
              <w:rPr>
                <w:rFonts w:ascii="等线" w:eastAsia="等线" w:hAnsi="等线" w:cs="宋体"/>
                <w:color w:val="000000"/>
                <w:kern w:val="0"/>
                <w:sz w:val="18"/>
                <w:szCs w:val="18"/>
              </w:rPr>
              <w:fldChar w:fldCharType="separate"/>
            </w:r>
            <w:r w:rsidR="00A67FDE" w:rsidRPr="00A435C0">
              <w:rPr>
                <w:rFonts w:ascii="等线" w:eastAsia="等线" w:cs="等线"/>
                <w:color w:val="000000"/>
                <w:kern w:val="0"/>
                <w:sz w:val="18"/>
                <w:szCs w:val="18"/>
              </w:rPr>
              <w:t>(</w:t>
            </w:r>
            <w:r w:rsidR="00A67FDE" w:rsidRPr="00A435C0">
              <w:rPr>
                <w:rFonts w:ascii="等线" w:eastAsia="等线" w:cs="等线" w:hint="eastAsia"/>
                <w:color w:val="000000"/>
                <w:kern w:val="0"/>
                <w:sz w:val="18"/>
                <w:szCs w:val="18"/>
              </w:rPr>
              <w:t>朱宝清等</w:t>
            </w:r>
            <w:r w:rsidR="00A67FDE" w:rsidRPr="00A435C0">
              <w:rPr>
                <w:rFonts w:ascii="等线" w:eastAsia="等线" w:cs="等线"/>
                <w:color w:val="000000"/>
                <w:kern w:val="0"/>
                <w:sz w:val="18"/>
                <w:szCs w:val="18"/>
              </w:rPr>
              <w:t>,2002)</w:t>
            </w:r>
            <w:r w:rsidR="00A67FDE"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奥陶纪</w:t>
            </w:r>
            <w:r w:rsidR="00A67FDE" w:rsidRPr="00A435C0">
              <w:rPr>
                <w:rFonts w:ascii="等线" w:eastAsia="等线" w:hAnsi="等线" w:cs="宋体"/>
                <w:color w:val="000000"/>
                <w:kern w:val="0"/>
                <w:sz w:val="18"/>
                <w:szCs w:val="18"/>
              </w:rPr>
              <w:fldChar w:fldCharType="begin"/>
            </w:r>
            <w:r w:rsidR="00A67FDE" w:rsidRPr="00A435C0">
              <w:rPr>
                <w:rFonts w:ascii="等线" w:eastAsia="等线" w:hAnsi="等线" w:cs="宋体"/>
                <w:color w:val="000000"/>
                <w:kern w:val="0"/>
                <w:sz w:val="18"/>
                <w:szCs w:val="18"/>
              </w:rPr>
              <w:instrText xml:space="preserve"> ADDIN NE.Ref.{EB6F347E-411C-4451-A93F-D4002B4F7EAB}</w:instrText>
            </w:r>
            <w:r w:rsidR="00A67FDE" w:rsidRPr="00A435C0">
              <w:rPr>
                <w:rFonts w:ascii="等线" w:eastAsia="等线" w:hAnsi="等线" w:cs="宋体"/>
                <w:color w:val="000000"/>
                <w:kern w:val="0"/>
                <w:sz w:val="18"/>
                <w:szCs w:val="18"/>
              </w:rPr>
              <w:fldChar w:fldCharType="separate"/>
            </w:r>
            <w:r w:rsidR="00A67FDE" w:rsidRPr="00A435C0">
              <w:rPr>
                <w:rFonts w:ascii="等线" w:eastAsia="等线" w:cs="等线"/>
                <w:color w:val="000000"/>
                <w:kern w:val="0"/>
                <w:sz w:val="18"/>
                <w:szCs w:val="18"/>
              </w:rPr>
              <w:t>(</w:t>
            </w:r>
            <w:r w:rsidR="00A67FDE" w:rsidRPr="00A435C0">
              <w:rPr>
                <w:rFonts w:ascii="等线" w:eastAsia="等线" w:cs="等线" w:hint="eastAsia"/>
                <w:color w:val="000000"/>
                <w:kern w:val="0"/>
                <w:sz w:val="18"/>
                <w:szCs w:val="18"/>
              </w:rPr>
              <w:t>刘正荣等</w:t>
            </w:r>
            <w:r w:rsidR="00A67FDE" w:rsidRPr="00A435C0">
              <w:rPr>
                <w:rFonts w:ascii="等线" w:eastAsia="等线" w:cs="等线"/>
                <w:color w:val="000000"/>
                <w:kern w:val="0"/>
                <w:sz w:val="18"/>
                <w:szCs w:val="18"/>
              </w:rPr>
              <w:t>,2005)</w:t>
            </w:r>
            <w:r w:rsidR="00A67FDE"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3782BAB5" w14:textId="169E691F"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小洋盆扩张产物</w:t>
            </w:r>
            <w:r w:rsidR="00A67FDE" w:rsidRPr="00A435C0">
              <w:rPr>
                <w:rFonts w:ascii="等线" w:eastAsia="等线" w:hAnsi="等线" w:cs="宋体"/>
                <w:color w:val="000000"/>
                <w:kern w:val="0"/>
                <w:sz w:val="18"/>
                <w:szCs w:val="18"/>
              </w:rPr>
              <w:fldChar w:fldCharType="begin"/>
            </w:r>
            <w:r w:rsidR="00A67FDE" w:rsidRPr="00A435C0">
              <w:rPr>
                <w:rFonts w:ascii="等线" w:eastAsia="等线" w:hAnsi="等线" w:cs="宋体"/>
                <w:color w:val="000000"/>
                <w:kern w:val="0"/>
                <w:sz w:val="18"/>
                <w:szCs w:val="18"/>
              </w:rPr>
              <w:instrText xml:space="preserve"> ADDIN NE.Ref.{CA4951D9-16D5-4247-8620-FE625C20D98A}</w:instrText>
            </w:r>
            <w:r w:rsidR="00A67FDE" w:rsidRPr="00A435C0">
              <w:rPr>
                <w:rFonts w:ascii="等线" w:eastAsia="等线" w:hAnsi="等线" w:cs="宋体"/>
                <w:color w:val="000000"/>
                <w:kern w:val="0"/>
                <w:sz w:val="18"/>
                <w:szCs w:val="18"/>
              </w:rPr>
              <w:fldChar w:fldCharType="separate"/>
            </w:r>
            <w:r w:rsidR="00A67FDE" w:rsidRPr="00A435C0">
              <w:rPr>
                <w:rFonts w:ascii="等线" w:eastAsia="等线" w:cs="等线"/>
                <w:color w:val="000000"/>
                <w:kern w:val="0"/>
                <w:sz w:val="18"/>
                <w:szCs w:val="18"/>
              </w:rPr>
              <w:t>(</w:t>
            </w:r>
            <w:r w:rsidR="00A67FDE" w:rsidRPr="00A435C0">
              <w:rPr>
                <w:rFonts w:ascii="等线" w:eastAsia="等线" w:cs="等线" w:hint="eastAsia"/>
                <w:color w:val="000000"/>
                <w:kern w:val="0"/>
                <w:sz w:val="18"/>
                <w:szCs w:val="18"/>
              </w:rPr>
              <w:t>刘正荣等</w:t>
            </w:r>
            <w:r w:rsidR="00A67FDE" w:rsidRPr="00A435C0">
              <w:rPr>
                <w:rFonts w:ascii="等线" w:eastAsia="等线" w:cs="等线"/>
                <w:color w:val="000000"/>
                <w:kern w:val="0"/>
                <w:sz w:val="18"/>
                <w:szCs w:val="18"/>
              </w:rPr>
              <w:t>,2005)</w:t>
            </w:r>
            <w:r w:rsidR="00A67FDE"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洋中脊环境</w:t>
            </w:r>
            <w:r w:rsidR="00A67FDE" w:rsidRPr="00A435C0">
              <w:rPr>
                <w:rFonts w:ascii="等线" w:eastAsia="等线" w:hAnsi="等线" w:cs="宋体"/>
                <w:color w:val="000000"/>
                <w:kern w:val="0"/>
                <w:sz w:val="18"/>
                <w:szCs w:val="18"/>
              </w:rPr>
              <w:fldChar w:fldCharType="begin"/>
            </w:r>
            <w:r w:rsidR="00A67FDE" w:rsidRPr="00A435C0">
              <w:rPr>
                <w:rFonts w:ascii="等线" w:eastAsia="等线" w:hAnsi="等线" w:cs="宋体"/>
                <w:color w:val="000000"/>
                <w:kern w:val="0"/>
                <w:sz w:val="18"/>
                <w:szCs w:val="18"/>
              </w:rPr>
              <w:instrText xml:space="preserve"> ADDIN NE.Ref.{50C47A0C-03AF-48F8-8A1E-710BA0A7062A}</w:instrText>
            </w:r>
            <w:r w:rsidR="00A67FDE" w:rsidRPr="00A435C0">
              <w:rPr>
                <w:rFonts w:ascii="等线" w:eastAsia="等线" w:hAnsi="等线" w:cs="宋体"/>
                <w:color w:val="000000"/>
                <w:kern w:val="0"/>
                <w:sz w:val="18"/>
                <w:szCs w:val="18"/>
              </w:rPr>
              <w:fldChar w:fldCharType="separate"/>
            </w:r>
            <w:r w:rsidR="00A67FDE" w:rsidRPr="00A435C0">
              <w:rPr>
                <w:rFonts w:ascii="等线" w:eastAsia="等线" w:cs="等线"/>
                <w:color w:val="000000"/>
                <w:kern w:val="0"/>
                <w:sz w:val="18"/>
                <w:szCs w:val="18"/>
              </w:rPr>
              <w:t>(</w:t>
            </w:r>
            <w:r w:rsidR="00A67FDE" w:rsidRPr="00A435C0">
              <w:rPr>
                <w:rFonts w:ascii="等线" w:eastAsia="等线" w:cs="等线" w:hint="eastAsia"/>
                <w:color w:val="000000"/>
                <w:kern w:val="0"/>
                <w:sz w:val="18"/>
                <w:szCs w:val="18"/>
              </w:rPr>
              <w:t>董连慧等</w:t>
            </w:r>
            <w:r w:rsidR="00A67FDE" w:rsidRPr="00A435C0">
              <w:rPr>
                <w:rFonts w:ascii="等线" w:eastAsia="等线" w:cs="等线"/>
                <w:color w:val="000000"/>
                <w:kern w:val="0"/>
                <w:sz w:val="18"/>
                <w:szCs w:val="18"/>
              </w:rPr>
              <w:t>,2010)</w:t>
            </w:r>
            <w:r w:rsidR="00A67FDE" w:rsidRPr="00A435C0">
              <w:rPr>
                <w:rFonts w:ascii="等线" w:eastAsia="等线" w:hAnsi="等线" w:cs="宋体"/>
                <w:color w:val="000000"/>
                <w:kern w:val="0"/>
                <w:sz w:val="18"/>
                <w:szCs w:val="18"/>
              </w:rPr>
              <w:fldChar w:fldCharType="end"/>
            </w:r>
          </w:p>
        </w:tc>
      </w:tr>
      <w:tr w:rsidR="000C0E0A" w:rsidRPr="00A435C0" w14:paraId="5A91E598" w14:textId="77777777" w:rsidTr="000C0E0A">
        <w:trPr>
          <w:trHeight w:val="564"/>
        </w:trPr>
        <w:tc>
          <w:tcPr>
            <w:tcW w:w="496" w:type="pct"/>
            <w:gridSpan w:val="2"/>
            <w:tcBorders>
              <w:top w:val="single" w:sz="8" w:space="0" w:color="7F7F7F"/>
              <w:left w:val="nil"/>
              <w:bottom w:val="single" w:sz="8" w:space="0" w:color="7F7F7F"/>
              <w:right w:val="nil"/>
            </w:tcBorders>
            <w:shd w:val="clear" w:color="auto" w:fill="auto"/>
            <w:vAlign w:val="center"/>
            <w:hideMark/>
          </w:tcPr>
          <w:p w14:paraId="44701098"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却勒塔格蛇绿岩</w:t>
            </w:r>
          </w:p>
        </w:tc>
        <w:tc>
          <w:tcPr>
            <w:tcW w:w="502" w:type="pct"/>
            <w:tcBorders>
              <w:top w:val="nil"/>
              <w:left w:val="nil"/>
              <w:bottom w:val="nil"/>
              <w:right w:val="nil"/>
            </w:tcBorders>
            <w:shd w:val="clear" w:color="auto" w:fill="auto"/>
            <w:vAlign w:val="center"/>
            <w:hideMark/>
          </w:tcPr>
          <w:p w14:paraId="1A395E1B"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999" w:type="pct"/>
            <w:tcBorders>
              <w:top w:val="nil"/>
              <w:left w:val="nil"/>
              <w:bottom w:val="nil"/>
              <w:right w:val="nil"/>
            </w:tcBorders>
            <w:shd w:val="clear" w:color="auto" w:fill="auto"/>
            <w:vAlign w:val="center"/>
            <w:hideMark/>
          </w:tcPr>
          <w:p w14:paraId="25DBDED8" w14:textId="7C2C474E"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Sm-Nd全岩等时年龄为728±110Ma</w:t>
            </w:r>
            <w:r w:rsidR="00A67FDE" w:rsidRPr="00A435C0">
              <w:rPr>
                <w:rFonts w:ascii="等线" w:eastAsia="等线" w:hAnsi="等线" w:cs="宋体"/>
                <w:color w:val="000000"/>
                <w:kern w:val="0"/>
                <w:sz w:val="18"/>
                <w:szCs w:val="18"/>
              </w:rPr>
              <w:fldChar w:fldCharType="begin"/>
            </w:r>
            <w:r w:rsidR="00A67FDE" w:rsidRPr="00A435C0">
              <w:rPr>
                <w:rFonts w:ascii="等线" w:eastAsia="等线" w:hAnsi="等线" w:cs="宋体"/>
                <w:color w:val="000000"/>
                <w:kern w:val="0"/>
                <w:sz w:val="18"/>
                <w:szCs w:val="18"/>
              </w:rPr>
              <w:instrText xml:space="preserve"> ADDIN NE.Ref.{8E639BDB-73E1-480E-AA57-D6CDC8058944}</w:instrText>
            </w:r>
            <w:r w:rsidR="00A67FDE" w:rsidRPr="00A435C0">
              <w:rPr>
                <w:rFonts w:ascii="等线" w:eastAsia="等线" w:hAnsi="等线" w:cs="宋体"/>
                <w:color w:val="000000"/>
                <w:kern w:val="0"/>
                <w:sz w:val="18"/>
                <w:szCs w:val="18"/>
              </w:rPr>
              <w:fldChar w:fldCharType="separate"/>
            </w:r>
            <w:r w:rsidR="00A67FDE" w:rsidRPr="00A435C0">
              <w:rPr>
                <w:rFonts w:ascii="等线" w:eastAsia="等线" w:cs="等线"/>
                <w:color w:val="000000"/>
                <w:kern w:val="0"/>
                <w:sz w:val="18"/>
                <w:szCs w:val="18"/>
              </w:rPr>
              <w:t>(</w:t>
            </w:r>
            <w:r w:rsidR="00A67FDE" w:rsidRPr="00A435C0">
              <w:rPr>
                <w:rFonts w:ascii="等线" w:eastAsia="等线" w:cs="等线" w:hint="eastAsia"/>
                <w:color w:val="000000"/>
                <w:kern w:val="0"/>
                <w:sz w:val="18"/>
                <w:szCs w:val="18"/>
              </w:rPr>
              <w:t>朱志新等</w:t>
            </w:r>
            <w:r w:rsidR="00A67FDE" w:rsidRPr="00A435C0">
              <w:rPr>
                <w:rFonts w:ascii="等线" w:eastAsia="等线" w:cs="等线"/>
                <w:color w:val="000000"/>
                <w:kern w:val="0"/>
                <w:sz w:val="18"/>
                <w:szCs w:val="18"/>
              </w:rPr>
              <w:t>,2004)</w:t>
            </w:r>
            <w:r w:rsidR="00A67FDE"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7F00BE4F" w14:textId="7C6440DF"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大陆裂谷-大洋的过渡环境</w:t>
            </w:r>
            <w:r w:rsidR="00A67FDE" w:rsidRPr="00A435C0">
              <w:rPr>
                <w:rFonts w:ascii="等线" w:eastAsia="等线" w:hAnsi="等线" w:cs="宋体"/>
                <w:color w:val="000000"/>
                <w:kern w:val="0"/>
                <w:sz w:val="18"/>
                <w:szCs w:val="18"/>
              </w:rPr>
              <w:fldChar w:fldCharType="begin"/>
            </w:r>
            <w:r w:rsidR="00A67FDE" w:rsidRPr="00A435C0">
              <w:rPr>
                <w:rFonts w:ascii="等线" w:eastAsia="等线" w:hAnsi="等线" w:cs="宋体"/>
                <w:color w:val="000000"/>
                <w:kern w:val="0"/>
                <w:sz w:val="18"/>
                <w:szCs w:val="18"/>
              </w:rPr>
              <w:instrText xml:space="preserve"> ADDIN NE.Ref.{F1F133C8-BEAF-4351-8F2E-249774BAB58B}</w:instrText>
            </w:r>
            <w:r w:rsidR="00A67FDE" w:rsidRPr="00A435C0">
              <w:rPr>
                <w:rFonts w:ascii="等线" w:eastAsia="等线" w:hAnsi="等线" w:cs="宋体"/>
                <w:color w:val="000000"/>
                <w:kern w:val="0"/>
                <w:sz w:val="18"/>
                <w:szCs w:val="18"/>
              </w:rPr>
              <w:fldChar w:fldCharType="separate"/>
            </w:r>
            <w:r w:rsidR="00A67FDE" w:rsidRPr="00A435C0">
              <w:rPr>
                <w:rFonts w:ascii="等线" w:eastAsia="等线" w:cs="等线"/>
                <w:color w:val="000000"/>
                <w:kern w:val="0"/>
                <w:sz w:val="18"/>
                <w:szCs w:val="18"/>
              </w:rPr>
              <w:t>(</w:t>
            </w:r>
            <w:r w:rsidR="00A67FDE" w:rsidRPr="00A435C0">
              <w:rPr>
                <w:rFonts w:ascii="等线" w:eastAsia="等线" w:cs="等线" w:hint="eastAsia"/>
                <w:color w:val="000000"/>
                <w:kern w:val="0"/>
                <w:sz w:val="18"/>
                <w:szCs w:val="18"/>
              </w:rPr>
              <w:t>朱志新等</w:t>
            </w:r>
            <w:r w:rsidR="00A67FDE" w:rsidRPr="00A435C0">
              <w:rPr>
                <w:rFonts w:ascii="等线" w:eastAsia="等线" w:cs="等线"/>
                <w:color w:val="000000"/>
                <w:kern w:val="0"/>
                <w:sz w:val="18"/>
                <w:szCs w:val="18"/>
              </w:rPr>
              <w:t>,2004)</w:t>
            </w:r>
            <w:r w:rsidR="00A67FDE" w:rsidRPr="00A435C0">
              <w:rPr>
                <w:rFonts w:ascii="等线" w:eastAsia="等线" w:hAnsi="等线" w:cs="宋体"/>
                <w:color w:val="000000"/>
                <w:kern w:val="0"/>
                <w:sz w:val="18"/>
                <w:szCs w:val="18"/>
              </w:rPr>
              <w:fldChar w:fldCharType="end"/>
            </w:r>
          </w:p>
        </w:tc>
      </w:tr>
      <w:tr w:rsidR="000C0E0A" w:rsidRPr="00A435C0" w14:paraId="759B233E" w14:textId="77777777" w:rsidTr="000C0E0A">
        <w:trPr>
          <w:trHeight w:val="1116"/>
        </w:trPr>
        <w:tc>
          <w:tcPr>
            <w:tcW w:w="496" w:type="pct"/>
            <w:gridSpan w:val="2"/>
            <w:tcBorders>
              <w:top w:val="single" w:sz="8" w:space="0" w:color="7F7F7F"/>
              <w:left w:val="nil"/>
              <w:bottom w:val="single" w:sz="8" w:space="0" w:color="7F7F7F"/>
              <w:right w:val="nil"/>
            </w:tcBorders>
            <w:shd w:val="clear" w:color="auto" w:fill="auto"/>
            <w:vAlign w:val="center"/>
            <w:hideMark/>
          </w:tcPr>
          <w:p w14:paraId="2A21CCAA"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奎屯河蛇绿岩</w:t>
            </w:r>
          </w:p>
        </w:tc>
        <w:tc>
          <w:tcPr>
            <w:tcW w:w="502" w:type="pct"/>
            <w:tcBorders>
              <w:top w:val="single" w:sz="8" w:space="0" w:color="7F7F7F"/>
              <w:left w:val="nil"/>
              <w:bottom w:val="single" w:sz="8" w:space="0" w:color="7F7F7F"/>
              <w:right w:val="nil"/>
            </w:tcBorders>
            <w:shd w:val="clear" w:color="auto" w:fill="auto"/>
            <w:vAlign w:val="center"/>
            <w:hideMark/>
          </w:tcPr>
          <w:p w14:paraId="6DB5646E"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4°03′15.2″N，82°42′17.5″E</w:t>
            </w:r>
          </w:p>
        </w:tc>
        <w:tc>
          <w:tcPr>
            <w:tcW w:w="2999" w:type="pct"/>
            <w:tcBorders>
              <w:top w:val="single" w:sz="8" w:space="0" w:color="7F7F7F"/>
              <w:left w:val="nil"/>
              <w:bottom w:val="single" w:sz="8" w:space="0" w:color="7F7F7F"/>
              <w:right w:val="nil"/>
            </w:tcBorders>
            <w:shd w:val="clear" w:color="auto" w:fill="auto"/>
            <w:vAlign w:val="center"/>
            <w:hideMark/>
          </w:tcPr>
          <w:p w14:paraId="62DAC586" w14:textId="078D3AF2"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斜长花岗岩锆石SIMS年龄343.1±2.7Ma</w:t>
            </w:r>
            <w:r w:rsidR="00CA4DC3" w:rsidRPr="00A435C0">
              <w:rPr>
                <w:rFonts w:ascii="等线" w:eastAsia="等线" w:hAnsi="等线" w:cs="宋体"/>
                <w:color w:val="000000"/>
                <w:kern w:val="0"/>
                <w:sz w:val="18"/>
                <w:szCs w:val="18"/>
              </w:rPr>
              <w:fldChar w:fldCharType="begin"/>
            </w:r>
            <w:r w:rsidR="00CA4DC3" w:rsidRPr="00A435C0">
              <w:rPr>
                <w:rFonts w:ascii="等线" w:eastAsia="等线" w:hAnsi="等线" w:cs="宋体"/>
                <w:color w:val="000000"/>
                <w:kern w:val="0"/>
                <w:sz w:val="18"/>
                <w:szCs w:val="18"/>
              </w:rPr>
              <w:instrText xml:space="preserve"> ADDIN NE.Ref.{CE4E191B-E487-4EAC-AFFB-FFE2329C27DF}</w:instrText>
            </w:r>
            <w:r w:rsidR="00CA4DC3" w:rsidRPr="00A435C0">
              <w:rPr>
                <w:rFonts w:ascii="等线" w:eastAsia="等线" w:hAnsi="等线" w:cs="宋体"/>
                <w:color w:val="000000"/>
                <w:kern w:val="0"/>
                <w:sz w:val="18"/>
                <w:szCs w:val="18"/>
              </w:rPr>
              <w:fldChar w:fldCharType="separate"/>
            </w:r>
            <w:r w:rsidR="00CA4DC3" w:rsidRPr="00A435C0">
              <w:rPr>
                <w:rFonts w:ascii="等线" w:eastAsia="等线" w:cs="等线"/>
                <w:color w:val="000000"/>
                <w:kern w:val="0"/>
                <w:sz w:val="18"/>
                <w:szCs w:val="18"/>
              </w:rPr>
              <w:t>(</w:t>
            </w:r>
            <w:r w:rsidR="00CA4DC3" w:rsidRPr="00A435C0">
              <w:rPr>
                <w:rFonts w:ascii="等线" w:eastAsia="等线" w:cs="等线" w:hint="eastAsia"/>
                <w:color w:val="000000"/>
                <w:kern w:val="0"/>
                <w:sz w:val="18"/>
                <w:szCs w:val="18"/>
              </w:rPr>
              <w:t>李超等</w:t>
            </w:r>
            <w:r w:rsidR="00CA4DC3" w:rsidRPr="00A435C0">
              <w:rPr>
                <w:rFonts w:ascii="等线" w:eastAsia="等线" w:cs="等线"/>
                <w:color w:val="000000"/>
                <w:kern w:val="0"/>
                <w:sz w:val="18"/>
                <w:szCs w:val="18"/>
              </w:rPr>
              <w:t>,2013)</w:t>
            </w:r>
            <w:r w:rsidR="00CA4DC3"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7DD87F5E" w14:textId="07CA4FB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大陆裂谷-大洋的过渡环境</w:t>
            </w:r>
            <w:r w:rsidR="00CA4DC3" w:rsidRPr="00A435C0">
              <w:rPr>
                <w:rFonts w:ascii="等线" w:eastAsia="等线" w:hAnsi="等线" w:cs="宋体"/>
                <w:color w:val="000000"/>
                <w:kern w:val="0"/>
                <w:sz w:val="18"/>
                <w:szCs w:val="18"/>
              </w:rPr>
              <w:fldChar w:fldCharType="begin"/>
            </w:r>
            <w:r w:rsidR="00CA4DC3" w:rsidRPr="00A435C0">
              <w:rPr>
                <w:rFonts w:ascii="等线" w:eastAsia="等线" w:hAnsi="等线" w:cs="宋体"/>
                <w:color w:val="000000"/>
                <w:kern w:val="0"/>
                <w:sz w:val="18"/>
                <w:szCs w:val="18"/>
              </w:rPr>
              <w:instrText xml:space="preserve"> ADDIN NE.Ref.{34E1792E-3AB2-4998-ADA4-32DF76493830}</w:instrText>
            </w:r>
            <w:r w:rsidR="00CA4DC3" w:rsidRPr="00A435C0">
              <w:rPr>
                <w:rFonts w:ascii="等线" w:eastAsia="等线" w:hAnsi="等线" w:cs="宋体"/>
                <w:color w:val="000000"/>
                <w:kern w:val="0"/>
                <w:sz w:val="18"/>
                <w:szCs w:val="18"/>
              </w:rPr>
              <w:fldChar w:fldCharType="separate"/>
            </w:r>
            <w:r w:rsidR="00CA4DC3" w:rsidRPr="00A435C0">
              <w:rPr>
                <w:rFonts w:ascii="等线" w:eastAsia="等线" w:cs="等线"/>
                <w:color w:val="000000"/>
                <w:kern w:val="0"/>
                <w:sz w:val="18"/>
                <w:szCs w:val="18"/>
              </w:rPr>
              <w:t>(</w:t>
            </w:r>
            <w:r w:rsidR="00CA4DC3" w:rsidRPr="00A435C0">
              <w:rPr>
                <w:rFonts w:ascii="等线" w:eastAsia="等线" w:cs="等线" w:hint="eastAsia"/>
                <w:color w:val="000000"/>
                <w:kern w:val="0"/>
                <w:sz w:val="18"/>
                <w:szCs w:val="18"/>
              </w:rPr>
              <w:t>李超等</w:t>
            </w:r>
            <w:r w:rsidR="00CA4DC3" w:rsidRPr="00A435C0">
              <w:rPr>
                <w:rFonts w:ascii="等线" w:eastAsia="等线" w:cs="等线"/>
                <w:color w:val="000000"/>
                <w:kern w:val="0"/>
                <w:sz w:val="18"/>
                <w:szCs w:val="18"/>
              </w:rPr>
              <w:t>,2013)</w:t>
            </w:r>
            <w:r w:rsidR="00CA4DC3" w:rsidRPr="00A435C0">
              <w:rPr>
                <w:rFonts w:ascii="等线" w:eastAsia="等线" w:hAnsi="等线" w:cs="宋体"/>
                <w:color w:val="000000"/>
                <w:kern w:val="0"/>
                <w:sz w:val="18"/>
                <w:szCs w:val="18"/>
              </w:rPr>
              <w:fldChar w:fldCharType="end"/>
            </w:r>
          </w:p>
        </w:tc>
      </w:tr>
      <w:tr w:rsidR="000C0E0A" w:rsidRPr="00A435C0" w14:paraId="26CF5C21" w14:textId="77777777" w:rsidTr="000C0E0A">
        <w:trPr>
          <w:trHeight w:val="840"/>
        </w:trPr>
        <w:tc>
          <w:tcPr>
            <w:tcW w:w="496" w:type="pct"/>
            <w:gridSpan w:val="2"/>
            <w:tcBorders>
              <w:top w:val="single" w:sz="8" w:space="0" w:color="7F7F7F"/>
              <w:left w:val="nil"/>
              <w:bottom w:val="single" w:sz="8" w:space="0" w:color="7F7F7F"/>
              <w:right w:val="nil"/>
            </w:tcBorders>
            <w:shd w:val="clear" w:color="auto" w:fill="auto"/>
            <w:vAlign w:val="center"/>
            <w:hideMark/>
          </w:tcPr>
          <w:p w14:paraId="5BA40984"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lastRenderedPageBreak/>
              <w:t>拜辛德-吉吾恰依蛇绿岩</w:t>
            </w:r>
          </w:p>
        </w:tc>
        <w:tc>
          <w:tcPr>
            <w:tcW w:w="502" w:type="pct"/>
            <w:tcBorders>
              <w:top w:val="nil"/>
              <w:left w:val="nil"/>
              <w:bottom w:val="nil"/>
              <w:right w:val="nil"/>
            </w:tcBorders>
            <w:shd w:val="clear" w:color="auto" w:fill="auto"/>
            <w:vAlign w:val="center"/>
            <w:hideMark/>
          </w:tcPr>
          <w:p w14:paraId="3F0E00DE"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85°41'44″N，43°42'00″E</w:t>
            </w:r>
          </w:p>
        </w:tc>
        <w:tc>
          <w:tcPr>
            <w:tcW w:w="2999" w:type="pct"/>
            <w:tcBorders>
              <w:top w:val="nil"/>
              <w:left w:val="nil"/>
              <w:bottom w:val="nil"/>
              <w:right w:val="nil"/>
            </w:tcBorders>
            <w:shd w:val="clear" w:color="auto" w:fill="auto"/>
            <w:vAlign w:val="center"/>
            <w:hideMark/>
          </w:tcPr>
          <w:p w14:paraId="17441E6A" w14:textId="639888D9"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锆石LA-ICP-MS年龄336.2±2.3Ma</w:t>
            </w:r>
            <w:r w:rsidR="00CA4DC3" w:rsidRPr="00A435C0">
              <w:rPr>
                <w:rFonts w:ascii="等线" w:eastAsia="等线" w:hAnsi="等线" w:cs="宋体"/>
                <w:color w:val="000000"/>
                <w:kern w:val="0"/>
                <w:sz w:val="18"/>
                <w:szCs w:val="18"/>
              </w:rPr>
              <w:fldChar w:fldCharType="begin"/>
            </w:r>
            <w:r w:rsidR="00CA4DC3" w:rsidRPr="00A435C0">
              <w:rPr>
                <w:rFonts w:ascii="等线" w:eastAsia="等线" w:hAnsi="等线" w:cs="宋体"/>
                <w:color w:val="000000"/>
                <w:kern w:val="0"/>
                <w:sz w:val="18"/>
                <w:szCs w:val="18"/>
              </w:rPr>
              <w:instrText xml:space="preserve"> ADDIN NE.Ref.{2177497A-FA79-41D9-A3DF-06E5765CE42E}</w:instrText>
            </w:r>
            <w:r w:rsidR="00CA4DC3" w:rsidRPr="00A435C0">
              <w:rPr>
                <w:rFonts w:ascii="等线" w:eastAsia="等线" w:hAnsi="等线" w:cs="宋体"/>
                <w:color w:val="000000"/>
                <w:kern w:val="0"/>
                <w:sz w:val="18"/>
                <w:szCs w:val="18"/>
              </w:rPr>
              <w:fldChar w:fldCharType="separate"/>
            </w:r>
            <w:r w:rsidR="00CA4DC3" w:rsidRPr="00A435C0">
              <w:rPr>
                <w:rFonts w:ascii="等线" w:eastAsia="等线" w:cs="等线"/>
                <w:color w:val="000000"/>
                <w:kern w:val="0"/>
                <w:sz w:val="18"/>
                <w:szCs w:val="18"/>
              </w:rPr>
              <w:t>(</w:t>
            </w:r>
            <w:r w:rsidR="00CA4DC3" w:rsidRPr="00A435C0">
              <w:rPr>
                <w:rFonts w:ascii="等线" w:eastAsia="等线" w:cs="等线" w:hint="eastAsia"/>
                <w:color w:val="000000"/>
                <w:kern w:val="0"/>
                <w:sz w:val="18"/>
                <w:szCs w:val="18"/>
              </w:rPr>
              <w:t>高轩等</w:t>
            </w:r>
            <w:r w:rsidR="00CA4DC3" w:rsidRPr="00A435C0">
              <w:rPr>
                <w:rFonts w:ascii="等线" w:eastAsia="等线" w:cs="等线"/>
                <w:color w:val="000000"/>
                <w:kern w:val="0"/>
                <w:sz w:val="18"/>
                <w:szCs w:val="18"/>
              </w:rPr>
              <w:t>,2017)</w:t>
            </w:r>
            <w:r w:rsidR="00CA4DC3"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2B4F9337" w14:textId="4296B118"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大陆裂谷-大洋的过渡环境</w:t>
            </w:r>
            <w:r w:rsidR="00CA4DC3" w:rsidRPr="00A435C0">
              <w:rPr>
                <w:rFonts w:ascii="等线" w:eastAsia="等线" w:hAnsi="等线" w:cs="宋体"/>
                <w:color w:val="000000"/>
                <w:kern w:val="0"/>
                <w:sz w:val="18"/>
                <w:szCs w:val="18"/>
              </w:rPr>
              <w:fldChar w:fldCharType="begin"/>
            </w:r>
            <w:r w:rsidR="00CA4DC3" w:rsidRPr="00A435C0">
              <w:rPr>
                <w:rFonts w:ascii="等线" w:eastAsia="等线" w:hAnsi="等线" w:cs="宋体"/>
                <w:color w:val="000000"/>
                <w:kern w:val="0"/>
                <w:sz w:val="18"/>
                <w:szCs w:val="18"/>
              </w:rPr>
              <w:instrText xml:space="preserve"> ADDIN NE.Ref.{4BE301EC-3985-4138-9B9D-6CBAD0881274}</w:instrText>
            </w:r>
            <w:r w:rsidR="00CA4DC3" w:rsidRPr="00A435C0">
              <w:rPr>
                <w:rFonts w:ascii="等线" w:eastAsia="等线" w:hAnsi="等线" w:cs="宋体"/>
                <w:color w:val="000000"/>
                <w:kern w:val="0"/>
                <w:sz w:val="18"/>
                <w:szCs w:val="18"/>
              </w:rPr>
              <w:fldChar w:fldCharType="separate"/>
            </w:r>
            <w:r w:rsidR="00CA4DC3" w:rsidRPr="00A435C0">
              <w:rPr>
                <w:rFonts w:ascii="等线" w:eastAsia="等线" w:cs="等线"/>
                <w:color w:val="000000"/>
                <w:kern w:val="0"/>
                <w:sz w:val="18"/>
                <w:szCs w:val="18"/>
              </w:rPr>
              <w:t>(</w:t>
            </w:r>
            <w:r w:rsidR="00CA4DC3" w:rsidRPr="00A435C0">
              <w:rPr>
                <w:rFonts w:ascii="等线" w:eastAsia="等线" w:cs="等线" w:hint="eastAsia"/>
                <w:color w:val="000000"/>
                <w:kern w:val="0"/>
                <w:sz w:val="18"/>
                <w:szCs w:val="18"/>
              </w:rPr>
              <w:t>高轩等</w:t>
            </w:r>
            <w:r w:rsidR="00CA4DC3" w:rsidRPr="00A435C0">
              <w:rPr>
                <w:rFonts w:ascii="等线" w:eastAsia="等线" w:cs="等线"/>
                <w:color w:val="000000"/>
                <w:kern w:val="0"/>
                <w:sz w:val="18"/>
                <w:szCs w:val="18"/>
              </w:rPr>
              <w:t>,2017)</w:t>
            </w:r>
            <w:r w:rsidR="00CA4DC3" w:rsidRPr="00A435C0">
              <w:rPr>
                <w:rFonts w:ascii="等线" w:eastAsia="等线" w:hAnsi="等线" w:cs="宋体"/>
                <w:color w:val="000000"/>
                <w:kern w:val="0"/>
                <w:sz w:val="18"/>
                <w:szCs w:val="18"/>
              </w:rPr>
              <w:fldChar w:fldCharType="end"/>
            </w:r>
          </w:p>
        </w:tc>
      </w:tr>
      <w:tr w:rsidR="000C0E0A" w:rsidRPr="00A435C0" w14:paraId="1CEC6785" w14:textId="77777777" w:rsidTr="000C0E0A">
        <w:trPr>
          <w:trHeight w:val="1392"/>
        </w:trPr>
        <w:tc>
          <w:tcPr>
            <w:tcW w:w="496" w:type="pct"/>
            <w:gridSpan w:val="2"/>
            <w:tcBorders>
              <w:top w:val="single" w:sz="8" w:space="0" w:color="7F7F7F"/>
              <w:left w:val="nil"/>
              <w:bottom w:val="single" w:sz="8" w:space="0" w:color="7F7F7F"/>
              <w:right w:val="nil"/>
            </w:tcBorders>
            <w:shd w:val="clear" w:color="auto" w:fill="auto"/>
            <w:vAlign w:val="center"/>
            <w:hideMark/>
          </w:tcPr>
          <w:p w14:paraId="7C0E2BD6"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康古尔蛇绿岩</w:t>
            </w:r>
          </w:p>
        </w:tc>
        <w:tc>
          <w:tcPr>
            <w:tcW w:w="502" w:type="pct"/>
            <w:tcBorders>
              <w:top w:val="single" w:sz="8" w:space="0" w:color="7F7F7F"/>
              <w:left w:val="nil"/>
              <w:bottom w:val="single" w:sz="8" w:space="0" w:color="7F7F7F"/>
              <w:right w:val="nil"/>
            </w:tcBorders>
            <w:shd w:val="clear" w:color="auto" w:fill="auto"/>
            <w:vAlign w:val="center"/>
            <w:hideMark/>
          </w:tcPr>
          <w:p w14:paraId="46B4A661"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12′15″N，90°53′09″E</w:t>
            </w:r>
          </w:p>
        </w:tc>
        <w:tc>
          <w:tcPr>
            <w:tcW w:w="2999" w:type="pct"/>
            <w:tcBorders>
              <w:top w:val="single" w:sz="8" w:space="0" w:color="7F7F7F"/>
              <w:left w:val="nil"/>
              <w:bottom w:val="single" w:sz="8" w:space="0" w:color="7F7F7F"/>
              <w:right w:val="nil"/>
            </w:tcBorders>
            <w:shd w:val="clear" w:color="auto" w:fill="auto"/>
            <w:vAlign w:val="center"/>
            <w:hideMark/>
          </w:tcPr>
          <w:p w14:paraId="1B5FB7F9" w14:textId="613F9C63"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SHRMP锆石U-Pb年龄494±10Ma</w:t>
            </w:r>
            <w:r w:rsidR="00CA4DC3" w:rsidRPr="00A435C0">
              <w:rPr>
                <w:rFonts w:ascii="等线" w:eastAsia="等线" w:hAnsi="等线" w:cs="宋体"/>
                <w:color w:val="000000"/>
                <w:kern w:val="0"/>
                <w:sz w:val="18"/>
                <w:szCs w:val="18"/>
              </w:rPr>
              <w:fldChar w:fldCharType="begin"/>
            </w:r>
            <w:r w:rsidR="00CA4DC3" w:rsidRPr="00A435C0">
              <w:rPr>
                <w:rFonts w:ascii="等线" w:eastAsia="等线" w:hAnsi="等线" w:cs="宋体"/>
                <w:color w:val="000000"/>
                <w:kern w:val="0"/>
                <w:sz w:val="18"/>
                <w:szCs w:val="18"/>
              </w:rPr>
              <w:instrText xml:space="preserve"> ADDIN NE.Ref.{8D5516FB-6AC5-41C5-896A-554FB5AFCA2C}</w:instrText>
            </w:r>
            <w:r w:rsidR="00CA4DC3" w:rsidRPr="00A435C0">
              <w:rPr>
                <w:rFonts w:ascii="等线" w:eastAsia="等线" w:hAnsi="等线" w:cs="宋体"/>
                <w:color w:val="000000"/>
                <w:kern w:val="0"/>
                <w:sz w:val="18"/>
                <w:szCs w:val="18"/>
              </w:rPr>
              <w:fldChar w:fldCharType="separate"/>
            </w:r>
            <w:r w:rsidR="00CA4DC3" w:rsidRPr="00A435C0">
              <w:rPr>
                <w:rFonts w:ascii="等线" w:eastAsia="等线" w:cs="等线"/>
                <w:color w:val="000000"/>
                <w:kern w:val="0"/>
                <w:sz w:val="18"/>
                <w:szCs w:val="18"/>
              </w:rPr>
              <w:t>(</w:t>
            </w:r>
            <w:r w:rsidR="00CA4DC3" w:rsidRPr="00A435C0">
              <w:rPr>
                <w:rFonts w:ascii="等线" w:eastAsia="等线" w:cs="等线" w:hint="eastAsia"/>
                <w:color w:val="000000"/>
                <w:kern w:val="0"/>
                <w:sz w:val="18"/>
                <w:szCs w:val="18"/>
              </w:rPr>
              <w:t>李文铅等</w:t>
            </w:r>
            <w:r w:rsidR="00CA4DC3" w:rsidRPr="00A435C0">
              <w:rPr>
                <w:rFonts w:ascii="等线" w:eastAsia="等线" w:cs="等线"/>
                <w:color w:val="000000"/>
                <w:kern w:val="0"/>
                <w:sz w:val="18"/>
                <w:szCs w:val="18"/>
              </w:rPr>
              <w:t>,2008)</w:t>
            </w:r>
            <w:r w:rsidR="00CA4DC3"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蛇绿岩分布于早石炭世地层中，硅质岩中有泥盆纪时代的放射虫</w:t>
            </w:r>
            <w:r w:rsidR="00CA4DC3" w:rsidRPr="00A435C0">
              <w:rPr>
                <w:rFonts w:ascii="等线" w:eastAsia="等线" w:hAnsi="等线" w:cs="宋体"/>
                <w:color w:val="000000"/>
                <w:kern w:val="0"/>
                <w:sz w:val="18"/>
                <w:szCs w:val="18"/>
              </w:rPr>
              <w:fldChar w:fldCharType="begin"/>
            </w:r>
            <w:r w:rsidR="00CA4DC3" w:rsidRPr="00A435C0">
              <w:rPr>
                <w:rFonts w:ascii="等线" w:eastAsia="等线" w:hAnsi="等线" w:cs="宋体"/>
                <w:color w:val="000000"/>
                <w:kern w:val="0"/>
                <w:sz w:val="18"/>
                <w:szCs w:val="18"/>
              </w:rPr>
              <w:instrText xml:space="preserve"> ADDIN NE.Ref.{19F806B6-4628-4ED0-8AA2-38550994BDD1}</w:instrText>
            </w:r>
            <w:r w:rsidR="00CA4DC3" w:rsidRPr="00A435C0">
              <w:rPr>
                <w:rFonts w:ascii="等线" w:eastAsia="等线" w:hAnsi="等线" w:cs="宋体"/>
                <w:color w:val="000000"/>
                <w:kern w:val="0"/>
                <w:sz w:val="18"/>
                <w:szCs w:val="18"/>
              </w:rPr>
              <w:fldChar w:fldCharType="separate"/>
            </w:r>
            <w:r w:rsidR="00CA4DC3" w:rsidRPr="00A435C0">
              <w:rPr>
                <w:rFonts w:ascii="等线" w:eastAsia="等线" w:cs="等线"/>
                <w:color w:val="000000"/>
                <w:kern w:val="0"/>
                <w:sz w:val="18"/>
                <w:szCs w:val="18"/>
              </w:rPr>
              <w:t>(</w:t>
            </w:r>
            <w:r w:rsidR="00CA4DC3" w:rsidRPr="00A435C0">
              <w:rPr>
                <w:rFonts w:ascii="等线" w:eastAsia="等线" w:cs="等线" w:hint="eastAsia"/>
                <w:color w:val="000000"/>
                <w:kern w:val="0"/>
                <w:sz w:val="18"/>
                <w:szCs w:val="18"/>
              </w:rPr>
              <w:t>李锦轶等</w:t>
            </w:r>
            <w:r w:rsidR="00CA4DC3" w:rsidRPr="00A435C0">
              <w:rPr>
                <w:rFonts w:ascii="等线" w:eastAsia="等线" w:cs="等线"/>
                <w:color w:val="000000"/>
                <w:kern w:val="0"/>
                <w:sz w:val="18"/>
                <w:szCs w:val="18"/>
              </w:rPr>
              <w:t>,2002)</w:t>
            </w:r>
            <w:r w:rsidR="00CA4DC3"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4221920A" w14:textId="12A6E1D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SSZ型蛇绿岩</w:t>
            </w:r>
            <w:r w:rsidR="00CA4DC3" w:rsidRPr="00A435C0">
              <w:rPr>
                <w:rFonts w:ascii="等线" w:eastAsia="等线" w:hAnsi="等线" w:cs="宋体"/>
                <w:color w:val="000000"/>
                <w:kern w:val="0"/>
                <w:sz w:val="18"/>
                <w:szCs w:val="18"/>
              </w:rPr>
              <w:fldChar w:fldCharType="begin"/>
            </w:r>
            <w:r w:rsidR="00CA4DC3" w:rsidRPr="00A435C0">
              <w:rPr>
                <w:rFonts w:ascii="等线" w:eastAsia="等线" w:hAnsi="等线" w:cs="宋体"/>
                <w:color w:val="000000"/>
                <w:kern w:val="0"/>
                <w:sz w:val="18"/>
                <w:szCs w:val="18"/>
              </w:rPr>
              <w:instrText xml:space="preserve"> ADDIN NE.Ref.{68B566E1-7A5B-475C-BBDE-4DC683AD6AC8}</w:instrText>
            </w:r>
            <w:r w:rsidR="00CA4DC3" w:rsidRPr="00A435C0">
              <w:rPr>
                <w:rFonts w:ascii="等线" w:eastAsia="等线" w:hAnsi="等线" w:cs="宋体"/>
                <w:color w:val="000000"/>
                <w:kern w:val="0"/>
                <w:sz w:val="18"/>
                <w:szCs w:val="18"/>
              </w:rPr>
              <w:fldChar w:fldCharType="separate"/>
            </w:r>
            <w:r w:rsidR="00CA4DC3" w:rsidRPr="00A435C0">
              <w:rPr>
                <w:rFonts w:ascii="等线" w:eastAsia="等线" w:cs="等线"/>
                <w:color w:val="000000"/>
                <w:kern w:val="0"/>
                <w:sz w:val="18"/>
                <w:szCs w:val="18"/>
              </w:rPr>
              <w:t>(</w:t>
            </w:r>
            <w:r w:rsidR="00CA4DC3" w:rsidRPr="00A435C0">
              <w:rPr>
                <w:rFonts w:ascii="等线" w:eastAsia="等线" w:cs="等线" w:hint="eastAsia"/>
                <w:color w:val="000000"/>
                <w:kern w:val="0"/>
                <w:sz w:val="18"/>
                <w:szCs w:val="18"/>
              </w:rPr>
              <w:t>李文铅等</w:t>
            </w:r>
            <w:r w:rsidR="00CA4DC3" w:rsidRPr="00A435C0">
              <w:rPr>
                <w:rFonts w:ascii="等线" w:eastAsia="等线" w:cs="等线"/>
                <w:color w:val="000000"/>
                <w:kern w:val="0"/>
                <w:sz w:val="18"/>
                <w:szCs w:val="18"/>
              </w:rPr>
              <w:t>,2008)</w:t>
            </w:r>
            <w:r w:rsidR="00CA4DC3"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弧间盆地</w:t>
            </w:r>
            <w:r w:rsidR="00CA4DC3" w:rsidRPr="00A435C0">
              <w:rPr>
                <w:rFonts w:ascii="等线" w:eastAsia="等线" w:hAnsi="等线" w:cs="宋体"/>
                <w:color w:val="000000"/>
                <w:kern w:val="0"/>
                <w:sz w:val="18"/>
                <w:szCs w:val="18"/>
              </w:rPr>
              <w:fldChar w:fldCharType="begin"/>
            </w:r>
            <w:r w:rsidR="00CA4DC3" w:rsidRPr="00A435C0">
              <w:rPr>
                <w:rFonts w:ascii="等线" w:eastAsia="等线" w:hAnsi="等线" w:cs="宋体"/>
                <w:color w:val="000000"/>
                <w:kern w:val="0"/>
                <w:sz w:val="18"/>
                <w:szCs w:val="18"/>
              </w:rPr>
              <w:instrText xml:space="preserve"> ADDIN NE.Ref.{6B97D99E-4469-402A-93C8-771C89E8B157}</w:instrText>
            </w:r>
            <w:r w:rsidR="00CA4DC3" w:rsidRPr="00A435C0">
              <w:rPr>
                <w:rFonts w:ascii="等线" w:eastAsia="等线" w:hAnsi="等线" w:cs="宋体"/>
                <w:color w:val="000000"/>
                <w:kern w:val="0"/>
                <w:sz w:val="18"/>
                <w:szCs w:val="18"/>
              </w:rPr>
              <w:fldChar w:fldCharType="separate"/>
            </w:r>
            <w:r w:rsidR="00CA4DC3" w:rsidRPr="00A435C0">
              <w:rPr>
                <w:rFonts w:ascii="等线" w:eastAsia="等线" w:cs="等线"/>
                <w:color w:val="000000"/>
                <w:kern w:val="0"/>
                <w:sz w:val="18"/>
                <w:szCs w:val="18"/>
              </w:rPr>
              <w:t>(</w:t>
            </w:r>
            <w:r w:rsidR="00CA4DC3" w:rsidRPr="00A435C0">
              <w:rPr>
                <w:rFonts w:ascii="等线" w:eastAsia="等线" w:cs="等线" w:hint="eastAsia"/>
                <w:color w:val="000000"/>
                <w:kern w:val="0"/>
                <w:sz w:val="18"/>
                <w:szCs w:val="18"/>
              </w:rPr>
              <w:t>王超等</w:t>
            </w:r>
            <w:r w:rsidR="00CA4DC3" w:rsidRPr="00A435C0">
              <w:rPr>
                <w:rFonts w:ascii="等线" w:eastAsia="等线" w:cs="等线"/>
                <w:color w:val="000000"/>
                <w:kern w:val="0"/>
                <w:sz w:val="18"/>
                <w:szCs w:val="18"/>
              </w:rPr>
              <w:t>,1990)</w:t>
            </w:r>
            <w:r w:rsidR="00CA4DC3"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弧后盆地</w:t>
            </w:r>
            <w:r w:rsidR="00CA4DC3" w:rsidRPr="00A435C0">
              <w:rPr>
                <w:rFonts w:ascii="等线" w:eastAsia="等线" w:hAnsi="等线" w:cs="宋体"/>
                <w:color w:val="000000"/>
                <w:kern w:val="0"/>
                <w:sz w:val="18"/>
                <w:szCs w:val="18"/>
              </w:rPr>
              <w:fldChar w:fldCharType="begin"/>
            </w:r>
            <w:r w:rsidR="00CA4DC3" w:rsidRPr="00A435C0">
              <w:rPr>
                <w:rFonts w:ascii="等线" w:eastAsia="等线" w:hAnsi="等线" w:cs="宋体"/>
                <w:color w:val="000000"/>
                <w:kern w:val="0"/>
                <w:sz w:val="18"/>
                <w:szCs w:val="18"/>
              </w:rPr>
              <w:instrText xml:space="preserve"> ADDIN NE.Ref.{ED3C60D2-F260-46AA-A05C-E256E8C26649}</w:instrText>
            </w:r>
            <w:r w:rsidR="00CA4DC3" w:rsidRPr="00A435C0">
              <w:rPr>
                <w:rFonts w:ascii="等线" w:eastAsia="等线" w:hAnsi="等线" w:cs="宋体"/>
                <w:color w:val="000000"/>
                <w:kern w:val="0"/>
                <w:sz w:val="18"/>
                <w:szCs w:val="18"/>
              </w:rPr>
              <w:fldChar w:fldCharType="separate"/>
            </w:r>
            <w:r w:rsidR="00CA4DC3" w:rsidRPr="00A435C0">
              <w:rPr>
                <w:rFonts w:ascii="等线" w:eastAsia="等线" w:cs="等线"/>
                <w:color w:val="000000"/>
                <w:kern w:val="0"/>
                <w:sz w:val="18"/>
                <w:szCs w:val="18"/>
              </w:rPr>
              <w:t>(</w:t>
            </w:r>
            <w:r w:rsidR="00CA4DC3" w:rsidRPr="00A435C0">
              <w:rPr>
                <w:rFonts w:ascii="等线" w:eastAsia="等线" w:cs="等线" w:hint="eastAsia"/>
                <w:color w:val="000000"/>
                <w:kern w:val="0"/>
                <w:sz w:val="18"/>
                <w:szCs w:val="18"/>
              </w:rPr>
              <w:t>曹荣龙</w:t>
            </w:r>
            <w:r w:rsidR="00CA4DC3" w:rsidRPr="00A435C0">
              <w:rPr>
                <w:rFonts w:ascii="等线" w:eastAsia="等线" w:cs="等线"/>
                <w:color w:val="000000"/>
                <w:kern w:val="0"/>
                <w:sz w:val="18"/>
                <w:szCs w:val="18"/>
              </w:rPr>
              <w:t>,1994)</w:t>
            </w:r>
            <w:r w:rsidR="00CA4DC3" w:rsidRPr="00A435C0">
              <w:rPr>
                <w:rFonts w:ascii="等线" w:eastAsia="等线" w:hAnsi="等线" w:cs="宋体"/>
                <w:color w:val="000000"/>
                <w:kern w:val="0"/>
                <w:sz w:val="18"/>
                <w:szCs w:val="18"/>
              </w:rPr>
              <w:fldChar w:fldCharType="end"/>
            </w:r>
          </w:p>
        </w:tc>
      </w:tr>
      <w:tr w:rsidR="000C0E0A" w:rsidRPr="00A435C0" w14:paraId="680051F9" w14:textId="77777777" w:rsidTr="000C0E0A">
        <w:trPr>
          <w:trHeight w:val="840"/>
        </w:trPr>
        <w:tc>
          <w:tcPr>
            <w:tcW w:w="5000" w:type="pct"/>
            <w:gridSpan w:val="5"/>
            <w:tcBorders>
              <w:top w:val="single" w:sz="8" w:space="0" w:color="7F7F7F"/>
              <w:left w:val="nil"/>
              <w:bottom w:val="single" w:sz="8" w:space="0" w:color="7F7F7F"/>
              <w:right w:val="nil"/>
            </w:tcBorders>
            <w:shd w:val="clear" w:color="auto" w:fill="auto"/>
            <w:vAlign w:val="center"/>
            <w:hideMark/>
          </w:tcPr>
          <w:p w14:paraId="344C23A5" w14:textId="77777777" w:rsidR="000C0E0A" w:rsidRPr="00A435C0" w:rsidRDefault="000C0E0A" w:rsidP="000C0E0A">
            <w:pPr>
              <w:widowControl/>
              <w:spacing w:line="240" w:lineRule="exact"/>
              <w:jc w:val="left"/>
              <w:rPr>
                <w:rFonts w:ascii="等线" w:eastAsia="等线" w:hAnsi="等线" w:cs="宋体"/>
                <w:b/>
                <w:bCs/>
                <w:color w:val="000000"/>
                <w:kern w:val="0"/>
                <w:sz w:val="18"/>
                <w:szCs w:val="18"/>
              </w:rPr>
            </w:pPr>
            <w:r w:rsidRPr="00A435C0">
              <w:rPr>
                <w:rFonts w:ascii="等线" w:eastAsia="等线" w:hAnsi="等线" w:cs="宋体" w:hint="eastAsia"/>
                <w:b/>
                <w:bCs/>
                <w:color w:val="000000"/>
                <w:kern w:val="0"/>
                <w:sz w:val="18"/>
                <w:szCs w:val="18"/>
              </w:rPr>
              <w:t>南天山造山带蛇绿岩</w:t>
            </w:r>
          </w:p>
        </w:tc>
      </w:tr>
      <w:tr w:rsidR="000C0E0A" w:rsidRPr="00A435C0" w14:paraId="759934CE" w14:textId="77777777" w:rsidTr="000C0E0A">
        <w:trPr>
          <w:trHeight w:val="840"/>
        </w:trPr>
        <w:tc>
          <w:tcPr>
            <w:tcW w:w="207" w:type="pct"/>
            <w:vMerge w:val="restart"/>
            <w:tcBorders>
              <w:top w:val="nil"/>
              <w:left w:val="nil"/>
              <w:bottom w:val="single" w:sz="8" w:space="0" w:color="7F7F7F"/>
              <w:right w:val="nil"/>
            </w:tcBorders>
            <w:shd w:val="clear" w:color="auto" w:fill="auto"/>
            <w:vAlign w:val="center"/>
          </w:tcPr>
          <w:p w14:paraId="6F559FE9"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single" w:sz="8" w:space="0" w:color="7F7F7F"/>
              <w:right w:val="nil"/>
            </w:tcBorders>
            <w:shd w:val="clear" w:color="auto" w:fill="auto"/>
            <w:vAlign w:val="center"/>
            <w:hideMark/>
          </w:tcPr>
          <w:p w14:paraId="42E4A169"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夏特蛇绿岩</w:t>
            </w:r>
          </w:p>
        </w:tc>
        <w:tc>
          <w:tcPr>
            <w:tcW w:w="502" w:type="pct"/>
            <w:tcBorders>
              <w:top w:val="nil"/>
              <w:left w:val="nil"/>
              <w:bottom w:val="single" w:sz="8" w:space="0" w:color="7F7F7F"/>
              <w:right w:val="nil"/>
            </w:tcBorders>
            <w:shd w:val="clear" w:color="auto" w:fill="auto"/>
            <w:vAlign w:val="center"/>
            <w:hideMark/>
          </w:tcPr>
          <w:p w14:paraId="5811050C"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38′00″N，80°35′00″E</w:t>
            </w:r>
          </w:p>
        </w:tc>
        <w:tc>
          <w:tcPr>
            <w:tcW w:w="2999" w:type="pct"/>
            <w:tcBorders>
              <w:top w:val="nil"/>
              <w:left w:val="nil"/>
              <w:bottom w:val="single" w:sz="8" w:space="0" w:color="7F7F7F"/>
              <w:right w:val="nil"/>
            </w:tcBorders>
            <w:shd w:val="clear" w:color="auto" w:fill="auto"/>
            <w:vAlign w:val="center"/>
            <w:hideMark/>
          </w:tcPr>
          <w:p w14:paraId="1FFB7747" w14:textId="7FAAC569"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玄武岩SHRMP锆石U-Pb年龄516.3±7.4Ma</w:t>
            </w:r>
            <w:r w:rsidR="00CE4C69" w:rsidRPr="00A435C0">
              <w:rPr>
                <w:rFonts w:ascii="等线" w:eastAsia="等线" w:hAnsi="等线" w:cs="宋体"/>
                <w:color w:val="000000"/>
                <w:kern w:val="0"/>
                <w:sz w:val="18"/>
                <w:szCs w:val="18"/>
              </w:rPr>
              <w:fldChar w:fldCharType="begin"/>
            </w:r>
            <w:r w:rsidR="00CE4C69" w:rsidRPr="00A435C0">
              <w:rPr>
                <w:rFonts w:ascii="等线" w:eastAsia="等线" w:hAnsi="等线" w:cs="宋体"/>
                <w:color w:val="000000"/>
                <w:kern w:val="0"/>
                <w:sz w:val="18"/>
                <w:szCs w:val="18"/>
              </w:rPr>
              <w:instrText xml:space="preserve"> ADDIN EN.CITE &lt;EndNote&gt;&lt;Cite&gt;&lt;Author&gt;Qian&lt;/Author&gt;&lt;Year&gt;2009&lt;/Year&gt;&lt;RecNum&gt;1231&lt;/RecNum&gt;&lt;DisplayText&gt;(Qian et al., 2009)&lt;/DisplayText&gt;&lt;record&gt;&lt;rec-number&gt;1231&lt;/rec-number&gt;&lt;foreign-keys&gt;&lt;key app="EN" db-id="tpvxw00drsvsvke5wfwp25akz0eaesv02rzf" timestamp="1661858537"&gt;1231&lt;/key&gt;&lt;/foreign-keys&gt;&lt;ref-type name="Journal Article"&gt;17&lt;/ref-type&gt;&lt;contributors&gt;&lt;authors&gt;&lt;author&gt;Qian, Q.&lt;/author&gt;&lt;author&gt;Gao, J.&lt;/author&gt;&lt;author&gt;Klemd, R.&lt;/author&gt;&lt;author&gt;He, G. Q.&lt;/author&gt;&lt;author&gt;Song, B. A.&lt;/author&gt;&lt;author&gt;Liu, D. Y.&lt;/author&gt;&lt;author&gt;Xu, R. H.&lt;/author&gt;&lt;/authors&gt;&lt;/contributors&gt;&lt;titles&gt;&lt;title&gt;Early Paleozoic tectonic evolution of the Chinese South Tianshan Orogen: constraints from SHRIMP zircon U-Pb geochronology and geochemistry of basaltic and dioritic rocks from Xiate, NW China&lt;/title&gt;&lt;secondary-title&gt;International Journal of Earth Sciences&lt;/secondary-title&gt;&lt;/titles&gt;&lt;periodical&gt;&lt;full-title&gt;International Journal of Earth Sciences&lt;/full-title&gt;&lt;/periodical&gt;&lt;pages&gt;551-569&lt;/pages&gt;&lt;volume&gt;98&lt;/volume&gt;&lt;number&gt;3&lt;/number&gt;&lt;dates&gt;&lt;year&gt;2009&lt;/year&gt;&lt;pub-dates&gt;&lt;date&gt;Apr&lt;/date&gt;&lt;/pub-dates&gt;&lt;/dates&gt;&lt;isbn&gt;1437-3254&lt;/isbn&gt;&lt;accession-num&gt;WOS:000264482600005&lt;/accession-num&gt;&lt;urls&gt;&lt;related-urls&gt;&lt;url&gt;&amp;lt;Go to ISI&amp;gt;://WOS:000264482600005&lt;/url&gt;&lt;/related-urls&gt;&lt;/urls&gt;&lt;electronic-resource-num&gt;10.1007/s00531-007-0268-x&lt;/electronic-resource-num&gt;&lt;/record&gt;&lt;/Cite&gt;&lt;/EndNote&gt;</w:instrText>
            </w:r>
            <w:r w:rsidR="00CE4C69" w:rsidRPr="00A435C0">
              <w:rPr>
                <w:rFonts w:ascii="等线" w:eastAsia="等线" w:hAnsi="等线" w:cs="宋体"/>
                <w:color w:val="000000"/>
                <w:kern w:val="0"/>
                <w:sz w:val="18"/>
                <w:szCs w:val="18"/>
              </w:rPr>
              <w:fldChar w:fldCharType="separate"/>
            </w:r>
            <w:r w:rsidR="00CE4C69" w:rsidRPr="00A435C0">
              <w:rPr>
                <w:rFonts w:ascii="等线" w:eastAsia="等线" w:hAnsi="等线" w:cs="宋体"/>
                <w:noProof/>
                <w:color w:val="000000"/>
                <w:kern w:val="0"/>
                <w:sz w:val="18"/>
                <w:szCs w:val="18"/>
              </w:rPr>
              <w:t>(Qian et al., 2009)</w:t>
            </w:r>
            <w:r w:rsidR="00CE4C69" w:rsidRPr="00A435C0">
              <w:rPr>
                <w:rFonts w:ascii="等线" w:eastAsia="等线" w:hAnsi="等线" w:cs="宋体"/>
                <w:color w:val="000000"/>
                <w:kern w:val="0"/>
                <w:sz w:val="18"/>
                <w:szCs w:val="18"/>
              </w:rPr>
              <w:fldChar w:fldCharType="end"/>
            </w:r>
          </w:p>
        </w:tc>
        <w:tc>
          <w:tcPr>
            <w:tcW w:w="1003" w:type="pct"/>
            <w:tcBorders>
              <w:top w:val="nil"/>
              <w:left w:val="nil"/>
              <w:bottom w:val="single" w:sz="8" w:space="0" w:color="7F7F7F"/>
              <w:right w:val="nil"/>
            </w:tcBorders>
            <w:shd w:val="clear" w:color="auto" w:fill="auto"/>
            <w:vAlign w:val="center"/>
            <w:hideMark/>
          </w:tcPr>
          <w:p w14:paraId="0D1B9113" w14:textId="3CAB3B76"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洋中脊环境</w:t>
            </w:r>
            <w:r w:rsidR="00CE4C69" w:rsidRPr="00A435C0">
              <w:rPr>
                <w:rFonts w:ascii="等线" w:eastAsia="等线" w:hAnsi="等线" w:cs="宋体"/>
                <w:color w:val="000000"/>
                <w:kern w:val="0"/>
                <w:sz w:val="18"/>
                <w:szCs w:val="18"/>
              </w:rPr>
              <w:fldChar w:fldCharType="begin"/>
            </w:r>
            <w:r w:rsidR="00CE4C69" w:rsidRPr="00A435C0">
              <w:rPr>
                <w:rFonts w:ascii="等线" w:eastAsia="等线" w:hAnsi="等线" w:cs="宋体"/>
                <w:color w:val="000000"/>
                <w:kern w:val="0"/>
                <w:sz w:val="18"/>
                <w:szCs w:val="18"/>
              </w:rPr>
              <w:instrText xml:space="preserve"> ADDIN EN.CITE &lt;EndNote&gt;&lt;Cite&gt;&lt;Author&gt;Qian&lt;/Author&gt;&lt;Year&gt;2009&lt;/Year&gt;&lt;RecNum&gt;1231&lt;/RecNum&gt;&lt;DisplayText&gt;(Qian et al., 2009)&lt;/DisplayText&gt;&lt;record&gt;&lt;rec-number&gt;1231&lt;/rec-number&gt;&lt;foreign-keys&gt;&lt;key app="EN" db-id="tpvxw00drsvsvke5wfwp25akz0eaesv02rzf" timestamp="1661858537"&gt;1231&lt;/key&gt;&lt;/foreign-keys&gt;&lt;ref-type name="Journal Article"&gt;17&lt;/ref-type&gt;&lt;contributors&gt;&lt;authors&gt;&lt;author&gt;Qian, Q.&lt;/author&gt;&lt;author&gt;Gao, J.&lt;/author&gt;&lt;author&gt;Klemd, R.&lt;/author&gt;&lt;author&gt;He, G. Q.&lt;/author&gt;&lt;author&gt;Song, B. A.&lt;/author&gt;&lt;author&gt;Liu, D. Y.&lt;/author&gt;&lt;author&gt;Xu, R. H.&lt;/author&gt;&lt;/authors&gt;&lt;/contributors&gt;&lt;titles&gt;&lt;title&gt;Early Paleozoic tectonic evolution of the Chinese South Tianshan Orogen: constraints from SHRIMP zircon U-Pb geochronology and geochemistry of basaltic and dioritic rocks from Xiate, NW China&lt;/title&gt;&lt;secondary-title&gt;International Journal of Earth Sciences&lt;/secondary-title&gt;&lt;/titles&gt;&lt;periodical&gt;&lt;full-title&gt;International Journal of Earth Sciences&lt;/full-title&gt;&lt;/periodical&gt;&lt;pages&gt;551-569&lt;/pages&gt;&lt;volume&gt;98&lt;/volume&gt;&lt;number&gt;3&lt;/number&gt;&lt;dates&gt;&lt;year&gt;2009&lt;/year&gt;&lt;pub-dates&gt;&lt;date&gt;Apr&lt;/date&gt;&lt;/pub-dates&gt;&lt;/dates&gt;&lt;isbn&gt;1437-3254&lt;/isbn&gt;&lt;accession-num&gt;WOS:000264482600005&lt;/accession-num&gt;&lt;urls&gt;&lt;related-urls&gt;&lt;url&gt;&amp;lt;Go to ISI&amp;gt;://WOS:000264482600005&lt;/url&gt;&lt;/related-urls&gt;&lt;/urls&gt;&lt;electronic-resource-num&gt;10.1007/s00531-007-0268-x&lt;/electronic-resource-num&gt;&lt;/record&gt;&lt;/Cite&gt;&lt;/EndNote&gt;</w:instrText>
            </w:r>
            <w:r w:rsidR="00CE4C69" w:rsidRPr="00A435C0">
              <w:rPr>
                <w:rFonts w:ascii="等线" w:eastAsia="等线" w:hAnsi="等线" w:cs="宋体"/>
                <w:color w:val="000000"/>
                <w:kern w:val="0"/>
                <w:sz w:val="18"/>
                <w:szCs w:val="18"/>
              </w:rPr>
              <w:fldChar w:fldCharType="separate"/>
            </w:r>
            <w:r w:rsidR="00CE4C69" w:rsidRPr="00A435C0">
              <w:rPr>
                <w:rFonts w:ascii="等线" w:eastAsia="等线" w:hAnsi="等线" w:cs="宋体"/>
                <w:noProof/>
                <w:color w:val="000000"/>
                <w:kern w:val="0"/>
                <w:sz w:val="18"/>
                <w:szCs w:val="18"/>
              </w:rPr>
              <w:t>(Qian et al., 2009)</w:t>
            </w:r>
            <w:r w:rsidR="00CE4C69" w:rsidRPr="00A435C0">
              <w:rPr>
                <w:rFonts w:ascii="等线" w:eastAsia="等线" w:hAnsi="等线" w:cs="宋体"/>
                <w:color w:val="000000"/>
                <w:kern w:val="0"/>
                <w:sz w:val="18"/>
                <w:szCs w:val="18"/>
              </w:rPr>
              <w:fldChar w:fldCharType="end"/>
            </w:r>
          </w:p>
        </w:tc>
      </w:tr>
      <w:tr w:rsidR="000C0E0A" w:rsidRPr="00A435C0" w14:paraId="747C80AA" w14:textId="77777777" w:rsidTr="000C0E0A">
        <w:trPr>
          <w:trHeight w:val="840"/>
        </w:trPr>
        <w:tc>
          <w:tcPr>
            <w:tcW w:w="207" w:type="pct"/>
            <w:vMerge/>
            <w:tcBorders>
              <w:top w:val="nil"/>
              <w:left w:val="nil"/>
              <w:bottom w:val="single" w:sz="8" w:space="0" w:color="7F7F7F"/>
              <w:right w:val="nil"/>
            </w:tcBorders>
            <w:vAlign w:val="center"/>
            <w:hideMark/>
          </w:tcPr>
          <w:p w14:paraId="118BB7CD"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3816FBC7"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长阿吾子蛇绿岩</w:t>
            </w:r>
          </w:p>
        </w:tc>
        <w:tc>
          <w:tcPr>
            <w:tcW w:w="502" w:type="pct"/>
            <w:tcBorders>
              <w:top w:val="nil"/>
              <w:left w:val="nil"/>
              <w:bottom w:val="nil"/>
              <w:right w:val="nil"/>
            </w:tcBorders>
            <w:shd w:val="clear" w:color="auto" w:fill="auto"/>
            <w:vAlign w:val="center"/>
            <w:hideMark/>
          </w:tcPr>
          <w:p w14:paraId="64C5E5FF"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 xml:space="preserve"> 42°15′00″N，80°53′00″E</w:t>
            </w:r>
          </w:p>
        </w:tc>
        <w:tc>
          <w:tcPr>
            <w:tcW w:w="2999" w:type="pct"/>
            <w:tcBorders>
              <w:top w:val="nil"/>
              <w:left w:val="nil"/>
              <w:bottom w:val="nil"/>
              <w:right w:val="nil"/>
            </w:tcBorders>
            <w:shd w:val="clear" w:color="auto" w:fill="auto"/>
            <w:vAlign w:val="center"/>
            <w:hideMark/>
          </w:tcPr>
          <w:p w14:paraId="17154646" w14:textId="03BF31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辉石</w:t>
            </w:r>
            <w:r w:rsidRPr="00A435C0">
              <w:rPr>
                <w:rFonts w:ascii="等线" w:eastAsia="等线" w:hAnsi="等线" w:cs="宋体" w:hint="eastAsia"/>
                <w:color w:val="000000"/>
                <w:kern w:val="0"/>
                <w:sz w:val="18"/>
                <w:szCs w:val="18"/>
                <w:vertAlign w:val="superscript"/>
              </w:rPr>
              <w:t>39</w:t>
            </w:r>
            <w:r w:rsidRPr="00A435C0">
              <w:rPr>
                <w:rFonts w:ascii="等线" w:eastAsia="等线" w:hAnsi="等线" w:cs="宋体" w:hint="eastAsia"/>
                <w:color w:val="000000"/>
                <w:kern w:val="0"/>
                <w:sz w:val="18"/>
                <w:szCs w:val="18"/>
              </w:rPr>
              <w:t>Ar-</w:t>
            </w:r>
            <w:r w:rsidRPr="00A435C0">
              <w:rPr>
                <w:rFonts w:ascii="等线" w:eastAsia="等线" w:hAnsi="等线" w:cs="宋体" w:hint="eastAsia"/>
                <w:color w:val="000000"/>
                <w:kern w:val="0"/>
                <w:sz w:val="18"/>
                <w:szCs w:val="18"/>
                <w:vertAlign w:val="superscript"/>
              </w:rPr>
              <w:t>40</w:t>
            </w:r>
            <w:r w:rsidRPr="00A435C0">
              <w:rPr>
                <w:rFonts w:ascii="等线" w:eastAsia="等线" w:hAnsi="等线" w:cs="宋体" w:hint="eastAsia"/>
                <w:color w:val="000000"/>
                <w:kern w:val="0"/>
                <w:sz w:val="18"/>
                <w:szCs w:val="18"/>
              </w:rPr>
              <w:t>Ar年龄439.4±26.7Ma</w:t>
            </w:r>
            <w:r w:rsidR="00CE4C69" w:rsidRPr="00A435C0">
              <w:rPr>
                <w:rFonts w:ascii="等线" w:eastAsia="等线" w:hAnsi="等线" w:cs="宋体"/>
                <w:color w:val="000000"/>
                <w:kern w:val="0"/>
                <w:sz w:val="18"/>
                <w:szCs w:val="18"/>
              </w:rPr>
              <w:fldChar w:fldCharType="begin"/>
            </w:r>
            <w:r w:rsidR="00CE4C69" w:rsidRPr="00A435C0">
              <w:rPr>
                <w:rFonts w:ascii="等线" w:eastAsia="等线" w:hAnsi="等线" w:cs="宋体"/>
                <w:color w:val="000000"/>
                <w:kern w:val="0"/>
                <w:sz w:val="18"/>
                <w:szCs w:val="18"/>
              </w:rPr>
              <w:instrText xml:space="preserve"> ADDIN NE.Ref.{40B56AA6-E553-43BF-ABF2-A560845DB221}</w:instrText>
            </w:r>
            <w:r w:rsidR="00CE4C69" w:rsidRPr="00A435C0">
              <w:rPr>
                <w:rFonts w:ascii="等线" w:eastAsia="等线" w:hAnsi="等线" w:cs="宋体"/>
                <w:color w:val="000000"/>
                <w:kern w:val="0"/>
                <w:sz w:val="18"/>
                <w:szCs w:val="18"/>
              </w:rPr>
              <w:fldChar w:fldCharType="separate"/>
            </w:r>
            <w:r w:rsidR="00CE4C69" w:rsidRPr="00A435C0">
              <w:rPr>
                <w:rFonts w:ascii="等线" w:eastAsia="等线" w:cs="等线"/>
                <w:color w:val="000000"/>
                <w:kern w:val="0"/>
                <w:sz w:val="18"/>
                <w:szCs w:val="18"/>
              </w:rPr>
              <w:t>(</w:t>
            </w:r>
            <w:r w:rsidR="00CE4C69" w:rsidRPr="00A435C0">
              <w:rPr>
                <w:rFonts w:ascii="等线" w:eastAsia="等线" w:cs="等线" w:hint="eastAsia"/>
                <w:color w:val="000000"/>
                <w:kern w:val="0"/>
                <w:sz w:val="18"/>
                <w:szCs w:val="18"/>
              </w:rPr>
              <w:t>郝杰等</w:t>
            </w:r>
            <w:r w:rsidR="00CE4C69" w:rsidRPr="00A435C0">
              <w:rPr>
                <w:rFonts w:ascii="等线" w:eastAsia="等线" w:cs="等线"/>
                <w:color w:val="000000"/>
                <w:kern w:val="0"/>
                <w:sz w:val="18"/>
                <w:szCs w:val="18"/>
              </w:rPr>
              <w:t>,1993)</w:t>
            </w:r>
            <w:r w:rsidR="00CE4C69"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2635AEB8" w14:textId="315EC685"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小洋盆或弧后盆地环境</w:t>
            </w:r>
            <w:r w:rsidR="00CE4C69" w:rsidRPr="00A435C0">
              <w:rPr>
                <w:rFonts w:ascii="等线" w:eastAsia="等线" w:hAnsi="等线" w:cs="宋体"/>
                <w:color w:val="000000"/>
                <w:kern w:val="0"/>
                <w:sz w:val="18"/>
                <w:szCs w:val="18"/>
              </w:rPr>
              <w:fldChar w:fldCharType="begin"/>
            </w:r>
            <w:r w:rsidR="00CE4C69" w:rsidRPr="00A435C0">
              <w:rPr>
                <w:rFonts w:ascii="等线" w:eastAsia="等线" w:hAnsi="等线" w:cs="宋体"/>
                <w:color w:val="000000"/>
                <w:kern w:val="0"/>
                <w:sz w:val="18"/>
                <w:szCs w:val="18"/>
              </w:rPr>
              <w:instrText xml:space="preserve"> ADDIN NE.Ref.{19A77AC7-4977-4B42-8CDF-702C5A460360}</w:instrText>
            </w:r>
            <w:r w:rsidR="00CE4C69" w:rsidRPr="00A435C0">
              <w:rPr>
                <w:rFonts w:ascii="等线" w:eastAsia="等线" w:hAnsi="等线" w:cs="宋体"/>
                <w:color w:val="000000"/>
                <w:kern w:val="0"/>
                <w:sz w:val="18"/>
                <w:szCs w:val="18"/>
              </w:rPr>
              <w:fldChar w:fldCharType="separate"/>
            </w:r>
            <w:r w:rsidR="00CE4C69" w:rsidRPr="00A435C0">
              <w:rPr>
                <w:rFonts w:ascii="等线" w:eastAsia="等线" w:cs="等线"/>
                <w:color w:val="000000"/>
                <w:kern w:val="0"/>
                <w:sz w:val="18"/>
                <w:szCs w:val="18"/>
              </w:rPr>
              <w:t>(</w:t>
            </w:r>
            <w:r w:rsidR="00CE4C69" w:rsidRPr="00A435C0">
              <w:rPr>
                <w:rFonts w:ascii="等线" w:eastAsia="等线" w:cs="等线" w:hint="eastAsia"/>
                <w:color w:val="000000"/>
                <w:kern w:val="0"/>
                <w:sz w:val="18"/>
                <w:szCs w:val="18"/>
              </w:rPr>
              <w:t>高俊等</w:t>
            </w:r>
            <w:r w:rsidR="00CE4C69" w:rsidRPr="00A435C0">
              <w:rPr>
                <w:rFonts w:ascii="等线" w:eastAsia="等线" w:cs="等线"/>
                <w:color w:val="000000"/>
                <w:kern w:val="0"/>
                <w:sz w:val="18"/>
                <w:szCs w:val="18"/>
              </w:rPr>
              <w:t>,1995)</w:t>
            </w:r>
            <w:r w:rsidR="00CE4C69" w:rsidRPr="00A435C0">
              <w:rPr>
                <w:rFonts w:ascii="等线" w:eastAsia="等线" w:hAnsi="等线" w:cs="宋体"/>
                <w:color w:val="000000"/>
                <w:kern w:val="0"/>
                <w:sz w:val="18"/>
                <w:szCs w:val="18"/>
              </w:rPr>
              <w:fldChar w:fldCharType="end"/>
            </w:r>
          </w:p>
        </w:tc>
      </w:tr>
      <w:tr w:rsidR="000C0E0A" w:rsidRPr="00A435C0" w14:paraId="024E3516" w14:textId="77777777" w:rsidTr="000C0E0A">
        <w:trPr>
          <w:trHeight w:val="840"/>
        </w:trPr>
        <w:tc>
          <w:tcPr>
            <w:tcW w:w="207" w:type="pct"/>
            <w:vMerge/>
            <w:tcBorders>
              <w:top w:val="nil"/>
              <w:left w:val="nil"/>
              <w:bottom w:val="single" w:sz="8" w:space="0" w:color="7F7F7F"/>
              <w:right w:val="nil"/>
            </w:tcBorders>
            <w:vAlign w:val="center"/>
            <w:hideMark/>
          </w:tcPr>
          <w:p w14:paraId="6760DFF5"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single" w:sz="8" w:space="0" w:color="7F7F7F"/>
              <w:left w:val="nil"/>
              <w:bottom w:val="single" w:sz="8" w:space="0" w:color="7F7F7F"/>
              <w:right w:val="nil"/>
            </w:tcBorders>
            <w:shd w:val="clear" w:color="auto" w:fill="auto"/>
            <w:vAlign w:val="center"/>
            <w:hideMark/>
          </w:tcPr>
          <w:p w14:paraId="0A7CB0EB"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达鲁巴依蛇绿岩</w:t>
            </w:r>
          </w:p>
        </w:tc>
        <w:tc>
          <w:tcPr>
            <w:tcW w:w="502" w:type="pct"/>
            <w:tcBorders>
              <w:top w:val="single" w:sz="8" w:space="0" w:color="7F7F7F"/>
              <w:left w:val="nil"/>
              <w:bottom w:val="single" w:sz="8" w:space="0" w:color="7F7F7F"/>
              <w:right w:val="nil"/>
            </w:tcBorders>
            <w:shd w:val="clear" w:color="auto" w:fill="auto"/>
            <w:vAlign w:val="center"/>
            <w:hideMark/>
          </w:tcPr>
          <w:p w14:paraId="6C9BE4F6"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50′00″N，82°40′00″E</w:t>
            </w:r>
          </w:p>
        </w:tc>
        <w:tc>
          <w:tcPr>
            <w:tcW w:w="2999" w:type="pct"/>
            <w:tcBorders>
              <w:top w:val="single" w:sz="8" w:space="0" w:color="7F7F7F"/>
              <w:left w:val="nil"/>
              <w:bottom w:val="single" w:sz="8" w:space="0" w:color="7F7F7F"/>
              <w:right w:val="nil"/>
            </w:tcBorders>
            <w:shd w:val="clear" w:color="auto" w:fill="auto"/>
            <w:vAlign w:val="center"/>
            <w:hideMark/>
          </w:tcPr>
          <w:p w14:paraId="33AB970C" w14:textId="42EDCC3A"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锆石U-Pb年龄590±11Ma，玄武岩锆石U-Pb年龄600±15Ma</w:t>
            </w:r>
            <w:r w:rsidR="00CE4C69" w:rsidRPr="00A435C0">
              <w:rPr>
                <w:rFonts w:ascii="等线" w:eastAsia="等线" w:hAnsi="等线" w:cs="宋体"/>
                <w:color w:val="000000"/>
                <w:kern w:val="0"/>
                <w:sz w:val="18"/>
                <w:szCs w:val="18"/>
              </w:rPr>
              <w:fldChar w:fldCharType="begin"/>
            </w:r>
            <w:r w:rsidR="00CE4C69" w:rsidRPr="00A435C0">
              <w:rPr>
                <w:rFonts w:ascii="等线" w:eastAsia="等线" w:hAnsi="等线" w:cs="宋体"/>
                <w:color w:val="000000"/>
                <w:kern w:val="0"/>
                <w:sz w:val="18"/>
                <w:szCs w:val="18"/>
              </w:rPr>
              <w:instrText xml:space="preserve"> ADDIN NE.Ref.{CEB192D8-9EEA-465A-8BEB-E924FD2E03A0}</w:instrText>
            </w:r>
            <w:r w:rsidR="00CE4C69" w:rsidRPr="00A435C0">
              <w:rPr>
                <w:rFonts w:ascii="等线" w:eastAsia="等线" w:hAnsi="等线" w:cs="宋体"/>
                <w:color w:val="000000"/>
                <w:kern w:val="0"/>
                <w:sz w:val="18"/>
                <w:szCs w:val="18"/>
              </w:rPr>
              <w:fldChar w:fldCharType="separate"/>
            </w:r>
            <w:r w:rsidR="00CE4C69" w:rsidRPr="00A435C0">
              <w:rPr>
                <w:rFonts w:ascii="等线" w:eastAsia="等线" w:cs="等线"/>
                <w:color w:val="000000"/>
                <w:kern w:val="0"/>
                <w:sz w:val="18"/>
                <w:szCs w:val="18"/>
              </w:rPr>
              <w:t>(</w:t>
            </w:r>
            <w:r w:rsidR="00CE4C69" w:rsidRPr="00A435C0">
              <w:rPr>
                <w:rFonts w:ascii="等线" w:eastAsia="等线" w:cs="等线" w:hint="eastAsia"/>
                <w:color w:val="000000"/>
                <w:kern w:val="0"/>
                <w:sz w:val="18"/>
                <w:szCs w:val="18"/>
              </w:rPr>
              <w:t>冯益民等</w:t>
            </w:r>
            <w:r w:rsidR="00CE4C69" w:rsidRPr="00A435C0">
              <w:rPr>
                <w:rFonts w:ascii="等线" w:eastAsia="等线" w:cs="等线"/>
                <w:color w:val="000000"/>
                <w:kern w:val="0"/>
                <w:sz w:val="18"/>
                <w:szCs w:val="18"/>
              </w:rPr>
              <w:t>,2002)</w:t>
            </w:r>
            <w:r w:rsidR="00CE4C69"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58CE6D91" w14:textId="2CDC628B"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SSZ</w:t>
            </w:r>
            <w:r w:rsidR="00CE4C69" w:rsidRPr="00A435C0">
              <w:rPr>
                <w:rFonts w:ascii="等线" w:eastAsia="等线" w:hAnsi="等线" w:cs="宋体"/>
                <w:color w:val="000000"/>
                <w:kern w:val="0"/>
                <w:sz w:val="18"/>
                <w:szCs w:val="18"/>
              </w:rPr>
              <w:fldChar w:fldCharType="begin"/>
            </w:r>
            <w:r w:rsidR="00CE4C69" w:rsidRPr="00A435C0">
              <w:rPr>
                <w:rFonts w:ascii="等线" w:eastAsia="等线" w:hAnsi="等线" w:cs="宋体"/>
                <w:color w:val="000000"/>
                <w:kern w:val="0"/>
                <w:sz w:val="18"/>
                <w:szCs w:val="18"/>
              </w:rPr>
              <w:instrText xml:space="preserve"> ADDIN NE.Ref.{69716F44-4F98-4E39-BB18-DE4BD911A864}</w:instrText>
            </w:r>
            <w:r w:rsidR="00CE4C69" w:rsidRPr="00A435C0">
              <w:rPr>
                <w:rFonts w:ascii="等线" w:eastAsia="等线" w:hAnsi="等线" w:cs="宋体"/>
                <w:color w:val="000000"/>
                <w:kern w:val="0"/>
                <w:sz w:val="18"/>
                <w:szCs w:val="18"/>
              </w:rPr>
              <w:fldChar w:fldCharType="separate"/>
            </w:r>
            <w:r w:rsidR="00CE4C69" w:rsidRPr="00A435C0">
              <w:rPr>
                <w:rFonts w:ascii="等线" w:eastAsia="等线" w:cs="等线"/>
                <w:color w:val="000000"/>
                <w:kern w:val="0"/>
                <w:sz w:val="18"/>
                <w:szCs w:val="18"/>
              </w:rPr>
              <w:t>(</w:t>
            </w:r>
            <w:r w:rsidR="00CE4C69" w:rsidRPr="00A435C0">
              <w:rPr>
                <w:rFonts w:ascii="等线" w:eastAsia="等线" w:cs="等线" w:hint="eastAsia"/>
                <w:color w:val="000000"/>
                <w:kern w:val="0"/>
                <w:sz w:val="18"/>
                <w:szCs w:val="18"/>
              </w:rPr>
              <w:t>朱志新</w:t>
            </w:r>
            <w:r w:rsidR="00CE4C69" w:rsidRPr="00A435C0">
              <w:rPr>
                <w:rFonts w:ascii="等线" w:eastAsia="等线" w:cs="等线"/>
                <w:color w:val="000000"/>
                <w:kern w:val="0"/>
                <w:sz w:val="18"/>
                <w:szCs w:val="18"/>
              </w:rPr>
              <w:t xml:space="preserve">,2007; </w:t>
            </w:r>
            <w:r w:rsidR="00CE4C69" w:rsidRPr="00A435C0">
              <w:rPr>
                <w:rFonts w:ascii="等线" w:eastAsia="等线" w:cs="等线" w:hint="eastAsia"/>
                <w:color w:val="000000"/>
                <w:kern w:val="0"/>
                <w:sz w:val="18"/>
                <w:szCs w:val="18"/>
              </w:rPr>
              <w:t>杨海波等</w:t>
            </w:r>
            <w:r w:rsidR="00CE4C69" w:rsidRPr="00A435C0">
              <w:rPr>
                <w:rFonts w:ascii="等线" w:eastAsia="等线" w:cs="等线"/>
                <w:color w:val="000000"/>
                <w:kern w:val="0"/>
                <w:sz w:val="18"/>
                <w:szCs w:val="18"/>
              </w:rPr>
              <w:t>,2005)</w:t>
            </w:r>
            <w:r w:rsidR="00CE4C69" w:rsidRPr="00A435C0">
              <w:rPr>
                <w:rFonts w:ascii="等线" w:eastAsia="等线" w:hAnsi="等线" w:cs="宋体"/>
                <w:color w:val="000000"/>
                <w:kern w:val="0"/>
                <w:sz w:val="18"/>
                <w:szCs w:val="18"/>
              </w:rPr>
              <w:fldChar w:fldCharType="end"/>
            </w:r>
          </w:p>
        </w:tc>
      </w:tr>
      <w:tr w:rsidR="000C0E0A" w:rsidRPr="00A435C0" w14:paraId="49F7A61F" w14:textId="77777777" w:rsidTr="000C0E0A">
        <w:trPr>
          <w:trHeight w:val="840"/>
        </w:trPr>
        <w:tc>
          <w:tcPr>
            <w:tcW w:w="207" w:type="pct"/>
            <w:vMerge/>
            <w:tcBorders>
              <w:top w:val="nil"/>
              <w:left w:val="nil"/>
              <w:bottom w:val="single" w:sz="8" w:space="0" w:color="7F7F7F"/>
              <w:right w:val="nil"/>
            </w:tcBorders>
            <w:vAlign w:val="center"/>
            <w:hideMark/>
          </w:tcPr>
          <w:p w14:paraId="0D574591"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68148479"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努尔散拉蛇绿岩</w:t>
            </w:r>
          </w:p>
        </w:tc>
        <w:tc>
          <w:tcPr>
            <w:tcW w:w="502" w:type="pct"/>
            <w:tcBorders>
              <w:top w:val="nil"/>
              <w:left w:val="nil"/>
              <w:bottom w:val="nil"/>
              <w:right w:val="nil"/>
            </w:tcBorders>
            <w:shd w:val="clear" w:color="auto" w:fill="auto"/>
            <w:vAlign w:val="center"/>
            <w:hideMark/>
          </w:tcPr>
          <w:p w14:paraId="762AFAA6"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 xml:space="preserve"> 43°00′00″N，84°00′00″E</w:t>
            </w:r>
          </w:p>
        </w:tc>
        <w:tc>
          <w:tcPr>
            <w:tcW w:w="2999" w:type="pct"/>
            <w:tcBorders>
              <w:top w:val="nil"/>
              <w:left w:val="nil"/>
              <w:bottom w:val="nil"/>
              <w:right w:val="nil"/>
            </w:tcBorders>
            <w:shd w:val="clear" w:color="auto" w:fill="auto"/>
            <w:vAlign w:val="center"/>
            <w:hideMark/>
          </w:tcPr>
          <w:p w14:paraId="69DEA804"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1003" w:type="pct"/>
            <w:tcBorders>
              <w:top w:val="nil"/>
              <w:left w:val="nil"/>
              <w:bottom w:val="nil"/>
              <w:right w:val="nil"/>
            </w:tcBorders>
            <w:shd w:val="clear" w:color="auto" w:fill="auto"/>
            <w:vAlign w:val="center"/>
            <w:hideMark/>
          </w:tcPr>
          <w:p w14:paraId="1DE08915" w14:textId="4ED989CE"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SSZ</w:t>
            </w:r>
            <w:r w:rsidR="00CE4C69" w:rsidRPr="00A435C0">
              <w:rPr>
                <w:rFonts w:ascii="等线" w:eastAsia="等线" w:hAnsi="等线" w:cs="宋体"/>
                <w:color w:val="000000"/>
                <w:kern w:val="0"/>
                <w:sz w:val="18"/>
                <w:szCs w:val="18"/>
              </w:rPr>
              <w:fldChar w:fldCharType="begin"/>
            </w:r>
            <w:r w:rsidR="00CE4C69" w:rsidRPr="00A435C0">
              <w:rPr>
                <w:rFonts w:ascii="等线" w:eastAsia="等线" w:hAnsi="等线" w:cs="宋体"/>
                <w:color w:val="000000"/>
                <w:kern w:val="0"/>
                <w:sz w:val="18"/>
                <w:szCs w:val="18"/>
              </w:rPr>
              <w:instrText xml:space="preserve"> ADDIN NE.Ref.{4F87B10A-93F2-4641-B5C6-2FB88AB92D67}</w:instrText>
            </w:r>
            <w:r w:rsidR="00CE4C69" w:rsidRPr="00A435C0">
              <w:rPr>
                <w:rFonts w:ascii="等线" w:eastAsia="等线" w:hAnsi="等线" w:cs="宋体"/>
                <w:color w:val="000000"/>
                <w:kern w:val="0"/>
                <w:sz w:val="18"/>
                <w:szCs w:val="18"/>
              </w:rPr>
              <w:fldChar w:fldCharType="separate"/>
            </w:r>
            <w:r w:rsidR="00CE4C69" w:rsidRPr="00A435C0">
              <w:rPr>
                <w:rFonts w:ascii="等线" w:eastAsia="等线" w:cs="等线"/>
                <w:color w:val="000000"/>
                <w:kern w:val="0"/>
                <w:sz w:val="18"/>
                <w:szCs w:val="18"/>
              </w:rPr>
              <w:t>(</w:t>
            </w:r>
            <w:r w:rsidR="00CE4C69" w:rsidRPr="00A435C0">
              <w:rPr>
                <w:rFonts w:ascii="等线" w:eastAsia="等线" w:cs="等线" w:hint="eastAsia"/>
                <w:color w:val="000000"/>
                <w:kern w:val="0"/>
                <w:sz w:val="18"/>
                <w:szCs w:val="18"/>
              </w:rPr>
              <w:t>朱志新</w:t>
            </w:r>
            <w:r w:rsidR="00CE4C69" w:rsidRPr="00A435C0">
              <w:rPr>
                <w:rFonts w:ascii="等线" w:eastAsia="等线" w:cs="等线"/>
                <w:color w:val="000000"/>
                <w:kern w:val="0"/>
                <w:sz w:val="18"/>
                <w:szCs w:val="18"/>
              </w:rPr>
              <w:t>,2007)</w:t>
            </w:r>
            <w:r w:rsidR="00CE4C69" w:rsidRPr="00A435C0">
              <w:rPr>
                <w:rFonts w:ascii="等线" w:eastAsia="等线" w:hAnsi="等线" w:cs="宋体"/>
                <w:color w:val="000000"/>
                <w:kern w:val="0"/>
                <w:sz w:val="18"/>
                <w:szCs w:val="18"/>
              </w:rPr>
              <w:fldChar w:fldCharType="end"/>
            </w:r>
          </w:p>
        </w:tc>
      </w:tr>
      <w:tr w:rsidR="000C0E0A" w:rsidRPr="00A435C0" w14:paraId="2F2AB969" w14:textId="77777777" w:rsidTr="000C0E0A">
        <w:trPr>
          <w:trHeight w:val="1116"/>
        </w:trPr>
        <w:tc>
          <w:tcPr>
            <w:tcW w:w="207" w:type="pct"/>
            <w:vMerge/>
            <w:tcBorders>
              <w:top w:val="nil"/>
              <w:left w:val="nil"/>
              <w:bottom w:val="single" w:sz="8" w:space="0" w:color="7F7F7F"/>
              <w:right w:val="nil"/>
            </w:tcBorders>
            <w:vAlign w:val="center"/>
            <w:hideMark/>
          </w:tcPr>
          <w:p w14:paraId="3CACD5A5"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single" w:sz="8" w:space="0" w:color="7F7F7F"/>
              <w:left w:val="nil"/>
              <w:bottom w:val="single" w:sz="8" w:space="0" w:color="7F7F7F"/>
              <w:right w:val="nil"/>
            </w:tcBorders>
            <w:shd w:val="clear" w:color="auto" w:fill="auto"/>
            <w:vAlign w:val="center"/>
            <w:hideMark/>
          </w:tcPr>
          <w:p w14:paraId="4D8CE160"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古洛沟蛇绿岩</w:t>
            </w:r>
          </w:p>
        </w:tc>
        <w:tc>
          <w:tcPr>
            <w:tcW w:w="502" w:type="pct"/>
            <w:tcBorders>
              <w:top w:val="single" w:sz="8" w:space="0" w:color="7F7F7F"/>
              <w:left w:val="nil"/>
              <w:bottom w:val="single" w:sz="8" w:space="0" w:color="7F7F7F"/>
              <w:right w:val="nil"/>
            </w:tcBorders>
            <w:shd w:val="clear" w:color="auto" w:fill="auto"/>
            <w:vAlign w:val="center"/>
            <w:hideMark/>
          </w:tcPr>
          <w:p w14:paraId="30AEEFD3"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 xml:space="preserve"> 42°44′00″N，85°32′00″E</w:t>
            </w:r>
          </w:p>
        </w:tc>
        <w:tc>
          <w:tcPr>
            <w:tcW w:w="2999" w:type="pct"/>
            <w:tcBorders>
              <w:top w:val="single" w:sz="8" w:space="0" w:color="7F7F7F"/>
              <w:left w:val="nil"/>
              <w:bottom w:val="single" w:sz="8" w:space="0" w:color="7F7F7F"/>
              <w:right w:val="nil"/>
            </w:tcBorders>
            <w:shd w:val="clear" w:color="auto" w:fill="auto"/>
            <w:vAlign w:val="center"/>
            <w:hideMark/>
          </w:tcPr>
          <w:p w14:paraId="42334439" w14:textId="6B8624E1"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锆石U-Pb年龄332±7 Ma</w:t>
            </w:r>
            <w:r w:rsidR="00CE4C69" w:rsidRPr="00A435C0">
              <w:rPr>
                <w:rFonts w:ascii="等线" w:eastAsia="等线" w:hAnsi="等线" w:cs="宋体"/>
                <w:color w:val="000000"/>
                <w:kern w:val="0"/>
                <w:sz w:val="18"/>
                <w:szCs w:val="18"/>
              </w:rPr>
              <w:fldChar w:fldCharType="begin"/>
            </w:r>
            <w:r w:rsidR="00CE4C69" w:rsidRPr="00A435C0">
              <w:rPr>
                <w:rFonts w:ascii="等线" w:eastAsia="等线" w:hAnsi="等线" w:cs="宋体"/>
                <w:color w:val="000000"/>
                <w:kern w:val="0"/>
                <w:sz w:val="18"/>
                <w:szCs w:val="18"/>
              </w:rPr>
              <w:instrText xml:space="preserve"> ADDIN EN.CITE &lt;EndNote&gt;&lt;Cite&gt;&lt;Author&gt;Jiang&lt;/Author&gt;&lt;Year&gt;2014&lt;/Year&gt;&lt;RecNum&gt;1225&lt;/RecNum&gt;&lt;DisplayText&gt;(Jiang et al., 2014)&lt;/DisplayText&gt;&lt;record&gt;&lt;rec-number&gt;1225&lt;/rec-number&gt;&lt;foreign-keys&gt;&lt;key app="EN" db-id="tpvxw00drsvsvke5wfwp25akz0eaesv02rzf" timestamp="1661842823"&gt;1225&lt;/key&gt;&lt;/foreign-keys&gt;&lt;ref-type name="Journal Article"&gt;17&lt;/ref-type&gt;&lt;contributors&gt;&lt;authors&gt;&lt;author&gt;Jiang, Tuo&lt;/author&gt;&lt;author&gt;Gao, Jun&lt;/author&gt;&lt;author&gt;Klemd, Reiner&lt;/author&gt;&lt;author&gt;Qian, Qing&lt;/author&gt;&lt;author&gt;Zhang, Xi&lt;/author&gt;&lt;author&gt;Xiong, Xianming&lt;/author&gt;&lt;author&gt;Wang, Xinshui&lt;/author&gt;&lt;author&gt;Tan, Zhou&lt;/author&gt;&lt;author&gt;Chen, Bangxue&lt;/author&gt;&lt;/authors&gt;&lt;/contributors&gt;&lt;titles&gt;&lt;title&gt;Paleozoic ophiolitic mélanges from the South Tianshan Orogen, NW China: Geological, geochemical and geochronological implications for the geodynamic setting&lt;/title&gt;&lt;secondary-title&gt;Tectonophysics&lt;/secondary-title&gt;&lt;/titles&gt;&lt;periodical&gt;&lt;full-title&gt;Tectonophysics&lt;/full-title&gt;&lt;/periodical&gt;&lt;pages&gt;106-127&lt;/pages&gt;&lt;volume&gt;612-613&lt;/volume&gt;&lt;section&gt;106&lt;/section&gt;&lt;dates&gt;&lt;year&gt;2014&lt;/year&gt;&lt;/dates&gt;&lt;isbn&gt;00401951&lt;/isbn&gt;&lt;urls&gt;&lt;/urls&gt;&lt;electronic-resource-num&gt;10.1016/j.tecto.2013.11.038&lt;/electronic-resource-num&gt;&lt;/record&gt;&lt;/Cite&gt;&lt;/EndNote&gt;</w:instrText>
            </w:r>
            <w:r w:rsidR="00CE4C69" w:rsidRPr="00A435C0">
              <w:rPr>
                <w:rFonts w:ascii="等线" w:eastAsia="等线" w:hAnsi="等线" w:cs="宋体"/>
                <w:color w:val="000000"/>
                <w:kern w:val="0"/>
                <w:sz w:val="18"/>
                <w:szCs w:val="18"/>
              </w:rPr>
              <w:fldChar w:fldCharType="separate"/>
            </w:r>
            <w:r w:rsidR="00CE4C69" w:rsidRPr="00A435C0">
              <w:rPr>
                <w:rFonts w:ascii="等线" w:eastAsia="等线" w:hAnsi="等线" w:cs="宋体"/>
                <w:noProof/>
                <w:color w:val="000000"/>
                <w:kern w:val="0"/>
                <w:sz w:val="18"/>
                <w:szCs w:val="18"/>
              </w:rPr>
              <w:t>(Jiang et al., 2014)</w:t>
            </w:r>
            <w:r w:rsidR="00CE4C69"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43CD1EFD" w14:textId="42A37F8D"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洋中脊</w:t>
            </w:r>
            <w:r w:rsidR="00CE4C69" w:rsidRPr="00A435C0">
              <w:rPr>
                <w:rFonts w:ascii="等线" w:eastAsia="等线" w:hAnsi="等线" w:cs="宋体"/>
                <w:color w:val="000000"/>
                <w:kern w:val="0"/>
                <w:sz w:val="18"/>
                <w:szCs w:val="18"/>
              </w:rPr>
              <w:fldChar w:fldCharType="begin"/>
            </w:r>
            <w:r w:rsidR="00CE4C69" w:rsidRPr="00A435C0">
              <w:rPr>
                <w:rFonts w:ascii="等线" w:eastAsia="等线" w:hAnsi="等线" w:cs="宋体"/>
                <w:color w:val="000000"/>
                <w:kern w:val="0"/>
                <w:sz w:val="18"/>
                <w:szCs w:val="18"/>
              </w:rPr>
              <w:instrText xml:space="preserve"> ADDIN EN.CITE &lt;EndNote&gt;&lt;Cite&gt;&lt;Author&gt;Jiang&lt;/Author&gt;&lt;Year&gt;2014&lt;/Year&gt;&lt;RecNum&gt;1225&lt;/RecNum&gt;&lt;DisplayText&gt;(Jiang et al., 2014)&lt;/DisplayText&gt;&lt;record&gt;&lt;rec-number&gt;1225&lt;/rec-number&gt;&lt;foreign-keys&gt;&lt;key app="EN" db-id="tpvxw00drsvsvke5wfwp25akz0eaesv02rzf" timestamp="1661842823"&gt;1225&lt;/key&gt;&lt;/foreign-keys&gt;&lt;ref-type name="Journal Article"&gt;17&lt;/ref-type&gt;&lt;contributors&gt;&lt;authors&gt;&lt;author&gt;Jiang, Tuo&lt;/author&gt;&lt;author&gt;Gao, Jun&lt;/author&gt;&lt;author&gt;Klemd, Reiner&lt;/author&gt;&lt;author&gt;Qian, Qing&lt;/author&gt;&lt;author&gt;Zhang, Xi&lt;/author&gt;&lt;author&gt;Xiong, Xianming&lt;/author&gt;&lt;author&gt;Wang, Xinshui&lt;/author&gt;&lt;author&gt;Tan, Zhou&lt;/author&gt;&lt;author&gt;Chen, Bangxue&lt;/author&gt;&lt;/authors&gt;&lt;/contributors&gt;&lt;titles&gt;&lt;title&gt;Paleozoic ophiolitic mélanges from the South Tianshan Orogen, NW China: Geological, geochemical and geochronological implications for the geodynamic setting&lt;/title&gt;&lt;secondary-title&gt;Tectonophysics&lt;/secondary-title&gt;&lt;/titles&gt;&lt;periodical&gt;&lt;full-title&gt;Tectonophysics&lt;/full-title&gt;&lt;/periodical&gt;&lt;pages&gt;106-127&lt;/pages&gt;&lt;volume&gt;612-613&lt;/volume&gt;&lt;section&gt;106&lt;/section&gt;&lt;dates&gt;&lt;year&gt;2014&lt;/year&gt;&lt;/dates&gt;&lt;isbn&gt;00401951&lt;/isbn&gt;&lt;urls&gt;&lt;/urls&gt;&lt;electronic-resource-num&gt;10.1016/j.tecto.2013.11.038&lt;/electronic-resource-num&gt;&lt;/record&gt;&lt;/Cite&gt;&lt;/EndNote&gt;</w:instrText>
            </w:r>
            <w:r w:rsidR="00CE4C69" w:rsidRPr="00A435C0">
              <w:rPr>
                <w:rFonts w:ascii="等线" w:eastAsia="等线" w:hAnsi="等线" w:cs="宋体"/>
                <w:color w:val="000000"/>
                <w:kern w:val="0"/>
                <w:sz w:val="18"/>
                <w:szCs w:val="18"/>
              </w:rPr>
              <w:fldChar w:fldCharType="separate"/>
            </w:r>
            <w:r w:rsidR="00CE4C69" w:rsidRPr="00A435C0">
              <w:rPr>
                <w:rFonts w:ascii="等线" w:eastAsia="等线" w:hAnsi="等线" w:cs="宋体"/>
                <w:noProof/>
                <w:color w:val="000000"/>
                <w:kern w:val="0"/>
                <w:sz w:val="18"/>
                <w:szCs w:val="18"/>
              </w:rPr>
              <w:t>(Jiang et al., 2014)</w:t>
            </w:r>
            <w:r w:rsidR="00CE4C69"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洋中脊和洋岛特征</w:t>
            </w:r>
            <w:r w:rsidR="00CE4C69" w:rsidRPr="00A435C0">
              <w:rPr>
                <w:rFonts w:ascii="等线" w:eastAsia="等线" w:hAnsi="等线" w:cs="宋体"/>
                <w:color w:val="000000"/>
                <w:kern w:val="0"/>
                <w:sz w:val="18"/>
                <w:szCs w:val="18"/>
              </w:rPr>
              <w:fldChar w:fldCharType="begin"/>
            </w:r>
            <w:r w:rsidR="00CE4C69" w:rsidRPr="00A435C0">
              <w:rPr>
                <w:rFonts w:ascii="等线" w:eastAsia="等线" w:hAnsi="等线" w:cs="宋体"/>
                <w:color w:val="000000"/>
                <w:kern w:val="0"/>
                <w:sz w:val="18"/>
                <w:szCs w:val="18"/>
              </w:rPr>
              <w:instrText xml:space="preserve"> ADDIN NE.Ref.{6F5B3425-E42E-44DF-A78A-7975F7DFA102}</w:instrText>
            </w:r>
            <w:r w:rsidR="00CE4C69" w:rsidRPr="00A435C0">
              <w:rPr>
                <w:rFonts w:ascii="等线" w:eastAsia="等线" w:hAnsi="等线" w:cs="宋体"/>
                <w:color w:val="000000"/>
                <w:kern w:val="0"/>
                <w:sz w:val="18"/>
                <w:szCs w:val="18"/>
              </w:rPr>
              <w:fldChar w:fldCharType="separate"/>
            </w:r>
            <w:r w:rsidR="00CE4C69" w:rsidRPr="00A435C0">
              <w:rPr>
                <w:rFonts w:ascii="等线" w:eastAsia="等线" w:cs="等线"/>
                <w:color w:val="000000"/>
                <w:kern w:val="0"/>
                <w:sz w:val="18"/>
                <w:szCs w:val="18"/>
              </w:rPr>
              <w:t>(</w:t>
            </w:r>
            <w:r w:rsidR="00CE4C69" w:rsidRPr="00A435C0">
              <w:rPr>
                <w:rFonts w:ascii="等线" w:eastAsia="等线" w:cs="等线" w:hint="eastAsia"/>
                <w:color w:val="000000"/>
                <w:kern w:val="0"/>
                <w:sz w:val="18"/>
                <w:szCs w:val="18"/>
              </w:rPr>
              <w:t>朱志新</w:t>
            </w:r>
            <w:r w:rsidR="00CE4C69" w:rsidRPr="00A435C0">
              <w:rPr>
                <w:rFonts w:ascii="等线" w:eastAsia="等线" w:cs="等线"/>
                <w:color w:val="000000"/>
                <w:kern w:val="0"/>
                <w:sz w:val="18"/>
                <w:szCs w:val="18"/>
              </w:rPr>
              <w:t>,2007)</w:t>
            </w:r>
            <w:r w:rsidR="00CE4C69"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小洋盆或弧后盆地环境</w:t>
            </w:r>
            <w:r w:rsidR="00CE4C69" w:rsidRPr="00A435C0">
              <w:rPr>
                <w:rFonts w:ascii="等线" w:eastAsia="等线" w:hAnsi="等线" w:cs="宋体"/>
                <w:color w:val="000000"/>
                <w:kern w:val="0"/>
                <w:sz w:val="18"/>
                <w:szCs w:val="18"/>
              </w:rPr>
              <w:fldChar w:fldCharType="begin"/>
            </w:r>
            <w:r w:rsidR="00CE4C69" w:rsidRPr="00A435C0">
              <w:rPr>
                <w:rFonts w:ascii="等线" w:eastAsia="等线" w:hAnsi="等线" w:cs="宋体"/>
                <w:color w:val="000000"/>
                <w:kern w:val="0"/>
                <w:sz w:val="18"/>
                <w:szCs w:val="18"/>
              </w:rPr>
              <w:instrText xml:space="preserve"> ADDIN NE.Ref.{DE10B355-FD0B-49C0-AA5D-9B837215CD69}</w:instrText>
            </w:r>
            <w:r w:rsidR="00CE4C69" w:rsidRPr="00A435C0">
              <w:rPr>
                <w:rFonts w:ascii="等线" w:eastAsia="等线" w:hAnsi="等线" w:cs="宋体"/>
                <w:color w:val="000000"/>
                <w:kern w:val="0"/>
                <w:sz w:val="18"/>
                <w:szCs w:val="18"/>
              </w:rPr>
              <w:fldChar w:fldCharType="separate"/>
            </w:r>
            <w:r w:rsidR="00CE4C69" w:rsidRPr="00A435C0">
              <w:rPr>
                <w:rFonts w:ascii="等线" w:eastAsia="等线" w:cs="等线"/>
                <w:color w:val="000000"/>
                <w:kern w:val="0"/>
                <w:sz w:val="18"/>
                <w:szCs w:val="18"/>
              </w:rPr>
              <w:t>(</w:t>
            </w:r>
            <w:r w:rsidR="00CE4C69" w:rsidRPr="00A435C0">
              <w:rPr>
                <w:rFonts w:ascii="等线" w:eastAsia="等线" w:cs="等线" w:hint="eastAsia"/>
                <w:color w:val="000000"/>
                <w:kern w:val="0"/>
                <w:sz w:val="18"/>
                <w:szCs w:val="18"/>
              </w:rPr>
              <w:t>高俊等</w:t>
            </w:r>
            <w:r w:rsidR="00CE4C69" w:rsidRPr="00A435C0">
              <w:rPr>
                <w:rFonts w:ascii="等线" w:eastAsia="等线" w:cs="等线"/>
                <w:color w:val="000000"/>
                <w:kern w:val="0"/>
                <w:sz w:val="18"/>
                <w:szCs w:val="18"/>
              </w:rPr>
              <w:t>,1995)</w:t>
            </w:r>
            <w:r w:rsidR="00CE4C69" w:rsidRPr="00A435C0">
              <w:rPr>
                <w:rFonts w:ascii="等线" w:eastAsia="等线" w:hAnsi="等线" w:cs="宋体"/>
                <w:color w:val="000000"/>
                <w:kern w:val="0"/>
                <w:sz w:val="18"/>
                <w:szCs w:val="18"/>
              </w:rPr>
              <w:fldChar w:fldCharType="end"/>
            </w:r>
          </w:p>
        </w:tc>
      </w:tr>
      <w:tr w:rsidR="000C0E0A" w:rsidRPr="00A435C0" w14:paraId="1D9A7C48" w14:textId="77777777" w:rsidTr="000C0E0A">
        <w:trPr>
          <w:trHeight w:val="1392"/>
        </w:trPr>
        <w:tc>
          <w:tcPr>
            <w:tcW w:w="207" w:type="pct"/>
            <w:vMerge/>
            <w:tcBorders>
              <w:top w:val="nil"/>
              <w:left w:val="nil"/>
              <w:bottom w:val="single" w:sz="8" w:space="0" w:color="7F7F7F"/>
              <w:right w:val="nil"/>
            </w:tcBorders>
            <w:vAlign w:val="center"/>
            <w:hideMark/>
          </w:tcPr>
          <w:p w14:paraId="1517C165"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4B6307C6"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乌瓦门蛇绿岩</w:t>
            </w:r>
          </w:p>
        </w:tc>
        <w:tc>
          <w:tcPr>
            <w:tcW w:w="502" w:type="pct"/>
            <w:tcBorders>
              <w:top w:val="nil"/>
              <w:left w:val="nil"/>
              <w:bottom w:val="nil"/>
              <w:right w:val="nil"/>
            </w:tcBorders>
            <w:shd w:val="clear" w:color="auto" w:fill="auto"/>
            <w:vAlign w:val="center"/>
            <w:hideMark/>
          </w:tcPr>
          <w:p w14:paraId="312E06BB"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37′47.94″N，86°15′48.92″E</w:t>
            </w:r>
          </w:p>
        </w:tc>
        <w:tc>
          <w:tcPr>
            <w:tcW w:w="2999" w:type="pct"/>
            <w:tcBorders>
              <w:top w:val="nil"/>
              <w:left w:val="nil"/>
              <w:bottom w:val="nil"/>
              <w:right w:val="nil"/>
            </w:tcBorders>
            <w:shd w:val="clear" w:color="auto" w:fill="auto"/>
            <w:vAlign w:val="center"/>
            <w:hideMark/>
          </w:tcPr>
          <w:p w14:paraId="4DC4F891"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1003" w:type="pct"/>
            <w:tcBorders>
              <w:top w:val="nil"/>
              <w:left w:val="nil"/>
              <w:bottom w:val="nil"/>
              <w:right w:val="nil"/>
            </w:tcBorders>
            <w:shd w:val="clear" w:color="auto" w:fill="auto"/>
            <w:vAlign w:val="center"/>
            <w:hideMark/>
          </w:tcPr>
          <w:p w14:paraId="1880BB34" w14:textId="4244589C"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洋中脊和洋岛特征</w:t>
            </w:r>
            <w:r w:rsidR="00CE4C69" w:rsidRPr="00A435C0">
              <w:rPr>
                <w:rFonts w:ascii="等线" w:eastAsia="等线" w:hAnsi="等线" w:cs="宋体"/>
                <w:color w:val="000000"/>
                <w:kern w:val="0"/>
                <w:sz w:val="18"/>
                <w:szCs w:val="18"/>
              </w:rPr>
              <w:fldChar w:fldCharType="begin"/>
            </w:r>
            <w:r w:rsidR="00CE4C69" w:rsidRPr="00A435C0">
              <w:rPr>
                <w:rFonts w:ascii="等线" w:eastAsia="等线" w:hAnsi="等线" w:cs="宋体"/>
                <w:color w:val="000000"/>
                <w:kern w:val="0"/>
                <w:sz w:val="18"/>
                <w:szCs w:val="18"/>
              </w:rPr>
              <w:instrText xml:space="preserve"> ADDIN NE.Ref.{D93DF5F8-7246-477E-97CF-196D26159B9D}</w:instrText>
            </w:r>
            <w:r w:rsidR="00CE4C69" w:rsidRPr="00A435C0">
              <w:rPr>
                <w:rFonts w:ascii="等线" w:eastAsia="等线" w:hAnsi="等线" w:cs="宋体"/>
                <w:color w:val="000000"/>
                <w:kern w:val="0"/>
                <w:sz w:val="18"/>
                <w:szCs w:val="18"/>
              </w:rPr>
              <w:fldChar w:fldCharType="separate"/>
            </w:r>
            <w:r w:rsidR="00CE4C69" w:rsidRPr="00A435C0">
              <w:rPr>
                <w:rFonts w:ascii="等线" w:eastAsia="等线" w:cs="等线"/>
                <w:color w:val="000000"/>
                <w:kern w:val="0"/>
                <w:sz w:val="18"/>
                <w:szCs w:val="18"/>
              </w:rPr>
              <w:t>(</w:t>
            </w:r>
            <w:r w:rsidR="00CE4C69" w:rsidRPr="00A435C0">
              <w:rPr>
                <w:rFonts w:ascii="等线" w:eastAsia="等线" w:cs="等线" w:hint="eastAsia"/>
                <w:color w:val="000000"/>
                <w:kern w:val="0"/>
                <w:sz w:val="18"/>
                <w:szCs w:val="18"/>
              </w:rPr>
              <w:t>朱志新</w:t>
            </w:r>
            <w:r w:rsidR="00CE4C69" w:rsidRPr="00A435C0">
              <w:rPr>
                <w:rFonts w:ascii="等线" w:eastAsia="等线" w:cs="等线"/>
                <w:color w:val="000000"/>
                <w:kern w:val="0"/>
                <w:sz w:val="18"/>
                <w:szCs w:val="18"/>
              </w:rPr>
              <w:t>,2007)</w:t>
            </w:r>
            <w:r w:rsidR="00CE4C69"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洋中脊环境</w:t>
            </w:r>
            <w:r w:rsidR="00CE4C69" w:rsidRPr="00A435C0">
              <w:rPr>
                <w:rFonts w:ascii="等线" w:eastAsia="等线" w:hAnsi="等线" w:cs="宋体"/>
                <w:color w:val="000000"/>
                <w:kern w:val="0"/>
                <w:sz w:val="18"/>
                <w:szCs w:val="18"/>
              </w:rPr>
              <w:fldChar w:fldCharType="begin"/>
            </w:r>
            <w:r w:rsidR="00CE4C69" w:rsidRPr="00A435C0">
              <w:rPr>
                <w:rFonts w:ascii="等线" w:eastAsia="等线" w:hAnsi="等线" w:cs="宋体"/>
                <w:color w:val="000000"/>
                <w:kern w:val="0"/>
                <w:sz w:val="18"/>
                <w:szCs w:val="18"/>
              </w:rPr>
              <w:instrText xml:space="preserve"> ADDIN NE.Ref.{5382FA0B-0403-4279-8472-1DA5A58BD99B}</w:instrText>
            </w:r>
            <w:r w:rsidR="00CE4C69" w:rsidRPr="00A435C0">
              <w:rPr>
                <w:rFonts w:ascii="等线" w:eastAsia="等线" w:hAnsi="等线" w:cs="宋体"/>
                <w:color w:val="000000"/>
                <w:kern w:val="0"/>
                <w:sz w:val="18"/>
                <w:szCs w:val="18"/>
              </w:rPr>
              <w:fldChar w:fldCharType="separate"/>
            </w:r>
            <w:r w:rsidR="00CE4C69" w:rsidRPr="00A435C0">
              <w:rPr>
                <w:rFonts w:ascii="等线" w:eastAsia="等线" w:cs="等线"/>
                <w:color w:val="000000"/>
                <w:kern w:val="0"/>
                <w:sz w:val="18"/>
                <w:szCs w:val="18"/>
              </w:rPr>
              <w:t>(</w:t>
            </w:r>
            <w:r w:rsidR="00CE4C69" w:rsidRPr="00A435C0">
              <w:rPr>
                <w:rFonts w:ascii="等线" w:eastAsia="等线" w:cs="等线" w:hint="eastAsia"/>
                <w:color w:val="000000"/>
                <w:kern w:val="0"/>
                <w:sz w:val="18"/>
                <w:szCs w:val="18"/>
              </w:rPr>
              <w:t>牛晓露等</w:t>
            </w:r>
            <w:r w:rsidR="00CE4C69" w:rsidRPr="00A435C0">
              <w:rPr>
                <w:rFonts w:ascii="等线" w:eastAsia="等线" w:cs="等线"/>
                <w:color w:val="000000"/>
                <w:kern w:val="0"/>
                <w:sz w:val="18"/>
                <w:szCs w:val="18"/>
              </w:rPr>
              <w:t>,2015)</w:t>
            </w:r>
            <w:r w:rsidR="00CE4C69"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弧后盆地环境</w:t>
            </w:r>
            <w:r w:rsidR="00CE4C69" w:rsidRPr="00A435C0">
              <w:rPr>
                <w:rFonts w:ascii="等线" w:eastAsia="等线" w:hAnsi="等线" w:cs="宋体"/>
                <w:color w:val="000000"/>
                <w:kern w:val="0"/>
                <w:sz w:val="18"/>
                <w:szCs w:val="18"/>
              </w:rPr>
              <w:fldChar w:fldCharType="begin"/>
            </w:r>
            <w:r w:rsidR="00CE4C69" w:rsidRPr="00A435C0">
              <w:rPr>
                <w:rFonts w:ascii="等线" w:eastAsia="等线" w:hAnsi="等线" w:cs="宋体"/>
                <w:color w:val="000000"/>
                <w:kern w:val="0"/>
                <w:sz w:val="18"/>
                <w:szCs w:val="18"/>
              </w:rPr>
              <w:instrText xml:space="preserve"> ADDIN NE.Ref.{F55BACE2-05CC-4959-A54A-983E109AE9AF}</w:instrText>
            </w:r>
            <w:r w:rsidR="00CE4C69" w:rsidRPr="00A435C0">
              <w:rPr>
                <w:rFonts w:ascii="等线" w:eastAsia="等线" w:hAnsi="等线" w:cs="宋体"/>
                <w:color w:val="000000"/>
                <w:kern w:val="0"/>
                <w:sz w:val="18"/>
                <w:szCs w:val="18"/>
              </w:rPr>
              <w:fldChar w:fldCharType="separate"/>
            </w:r>
            <w:r w:rsidR="00CE4C69" w:rsidRPr="00A435C0">
              <w:rPr>
                <w:rFonts w:ascii="等线" w:eastAsia="等线" w:cs="等线"/>
                <w:color w:val="000000"/>
                <w:kern w:val="0"/>
                <w:sz w:val="18"/>
                <w:szCs w:val="18"/>
              </w:rPr>
              <w:t>(</w:t>
            </w:r>
            <w:r w:rsidR="00CE4C69" w:rsidRPr="00A435C0">
              <w:rPr>
                <w:rFonts w:ascii="等线" w:eastAsia="等线" w:cs="等线" w:hint="eastAsia"/>
                <w:color w:val="000000"/>
                <w:kern w:val="0"/>
                <w:sz w:val="18"/>
                <w:szCs w:val="18"/>
              </w:rPr>
              <w:t>董云鹏等</w:t>
            </w:r>
            <w:r w:rsidR="00CE4C69" w:rsidRPr="00A435C0">
              <w:rPr>
                <w:rFonts w:ascii="等线" w:eastAsia="等线" w:cs="等线"/>
                <w:color w:val="000000"/>
                <w:kern w:val="0"/>
                <w:sz w:val="18"/>
                <w:szCs w:val="18"/>
              </w:rPr>
              <w:t>,2005)</w:t>
            </w:r>
            <w:r w:rsidR="00CE4C69" w:rsidRPr="00A435C0">
              <w:rPr>
                <w:rFonts w:ascii="等线" w:eastAsia="等线" w:hAnsi="等线" w:cs="宋体"/>
                <w:color w:val="000000"/>
                <w:kern w:val="0"/>
                <w:sz w:val="18"/>
                <w:szCs w:val="18"/>
              </w:rPr>
              <w:fldChar w:fldCharType="end"/>
            </w:r>
            <w:r w:rsidR="00CE4C69" w:rsidRPr="00A435C0">
              <w:rPr>
                <w:rFonts w:ascii="等线" w:eastAsia="等线" w:hAnsi="等线" w:cs="宋体" w:hint="eastAsia"/>
                <w:color w:val="000000"/>
                <w:kern w:val="0"/>
                <w:sz w:val="18"/>
                <w:szCs w:val="18"/>
              </w:rPr>
              <w:t>，</w:t>
            </w:r>
            <w:r w:rsidR="00CE4C69" w:rsidRPr="00A435C0">
              <w:rPr>
                <w:rFonts w:ascii="等线" w:eastAsia="等线" w:hAnsi="等线" w:cs="宋体"/>
                <w:color w:val="000000"/>
                <w:kern w:val="0"/>
                <w:sz w:val="18"/>
                <w:szCs w:val="18"/>
              </w:rPr>
              <w:fldChar w:fldCharType="begin"/>
            </w:r>
            <w:r w:rsidR="00CE4C69" w:rsidRPr="00A435C0">
              <w:rPr>
                <w:rFonts w:ascii="等线" w:eastAsia="等线" w:hAnsi="等线" w:cs="宋体"/>
                <w:color w:val="000000"/>
                <w:kern w:val="0"/>
                <w:sz w:val="18"/>
                <w:szCs w:val="18"/>
              </w:rPr>
              <w:instrText xml:space="preserve"> ADDIN EN.CITE &lt;EndNote&gt;&lt;Cite&gt;&lt;Author&gt;Gong&lt;/Author&gt;&lt;Year&gt;2021&lt;/Year&gt;&lt;RecNum&gt;799&lt;/RecNum&gt;&lt;DisplayText&gt;(Gong et al., 2021)&lt;/DisplayText&gt;&lt;record&gt;&lt;rec-number&gt;799&lt;/rec-number&gt;&lt;foreign-keys&gt;&lt;key app="EN" db-id="tpvxw00drsvsvke5wfwp25akz0eaesv02rzf" timestamp="1661752027"&gt;799&lt;/key&gt;&lt;/foreign-keys&gt;&lt;ref-type name="Journal Article"&gt;17&lt;/ref-type&gt;&lt;contributors&gt;&lt;authors&gt;&lt;author&gt;Gong, Xiao-Han&lt;/author&gt;&lt;author&gt;Zhou, Hai-Long&lt;/author&gt;&lt;author&gt;Xu, Ji-Feng&lt;/author&gt;&lt;author&gt;Liu, Xi-Jun&lt;/author&gt;&lt;author&gt;Yang, Zheng-Yu&lt;/author&gt;&lt;author&gt;He, Peng-Yu&lt;/author&gt;&lt;author&gt;Luo, Qi-Song&lt;/author&gt;&lt;author&gt;Zhang, Zhi-Guo&lt;/author&gt;&lt;author&gt;Huang, Xiao-Xiao&lt;/author&gt;&lt;/authors&gt;&lt;/contributors&gt;&lt;titles&gt;&lt;title&gt;Development of a complex arc–back-arc basin system within the South Tianshan Ocean: Insights from the Wuwamen ophiolitic peridotites&lt;/title&gt;&lt;secondary-title&gt;Lithos&lt;/secondary-title&gt;&lt;/titles&gt;&lt;periodical&gt;&lt;full-title&gt;Lithos&lt;/full-title&gt;&lt;/periodical&gt;&lt;volume&gt;404-405&lt;/volume&gt;&lt;section&gt;106487&lt;/section&gt;&lt;dates&gt;&lt;year&gt;2021&lt;/year&gt;&lt;/dates&gt;&lt;isbn&gt;00244937&lt;/isbn&gt;&lt;urls&gt;&lt;/urls&gt;&lt;electronic-resource-num&gt;10.1016/j.lithos.2021.106487&lt;/electronic-resource-num&gt;&lt;/record&gt;&lt;/Cite&gt;&lt;/EndNote&gt;</w:instrText>
            </w:r>
            <w:r w:rsidR="00CE4C69" w:rsidRPr="00A435C0">
              <w:rPr>
                <w:rFonts w:ascii="等线" w:eastAsia="等线" w:hAnsi="等线" w:cs="宋体"/>
                <w:color w:val="000000"/>
                <w:kern w:val="0"/>
                <w:sz w:val="18"/>
                <w:szCs w:val="18"/>
              </w:rPr>
              <w:fldChar w:fldCharType="separate"/>
            </w:r>
            <w:r w:rsidR="00CE4C69" w:rsidRPr="00A435C0">
              <w:rPr>
                <w:rFonts w:ascii="等线" w:eastAsia="等线" w:hAnsi="等线" w:cs="宋体"/>
                <w:noProof/>
                <w:color w:val="000000"/>
                <w:kern w:val="0"/>
                <w:sz w:val="18"/>
                <w:szCs w:val="18"/>
              </w:rPr>
              <w:t>(Gong et al., 2021)</w:t>
            </w:r>
            <w:r w:rsidR="00CE4C69" w:rsidRPr="00A435C0">
              <w:rPr>
                <w:rFonts w:ascii="等线" w:eastAsia="等线" w:hAnsi="等线" w:cs="宋体"/>
                <w:color w:val="000000"/>
                <w:kern w:val="0"/>
                <w:sz w:val="18"/>
                <w:szCs w:val="18"/>
              </w:rPr>
              <w:fldChar w:fldCharType="end"/>
            </w:r>
          </w:p>
        </w:tc>
      </w:tr>
      <w:tr w:rsidR="000C0E0A" w:rsidRPr="00A435C0" w14:paraId="6FBB7529" w14:textId="77777777" w:rsidTr="000C0E0A">
        <w:trPr>
          <w:trHeight w:val="564"/>
        </w:trPr>
        <w:tc>
          <w:tcPr>
            <w:tcW w:w="207" w:type="pct"/>
            <w:vMerge/>
            <w:tcBorders>
              <w:top w:val="nil"/>
              <w:left w:val="nil"/>
              <w:bottom w:val="single" w:sz="8" w:space="0" w:color="7F7F7F"/>
              <w:right w:val="nil"/>
            </w:tcBorders>
            <w:vAlign w:val="center"/>
            <w:hideMark/>
          </w:tcPr>
          <w:p w14:paraId="4A9E8716"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single" w:sz="8" w:space="0" w:color="7F7F7F"/>
              <w:left w:val="nil"/>
              <w:bottom w:val="single" w:sz="8" w:space="0" w:color="7F7F7F"/>
              <w:right w:val="nil"/>
            </w:tcBorders>
            <w:shd w:val="clear" w:color="auto" w:fill="auto"/>
            <w:vAlign w:val="center"/>
            <w:hideMark/>
          </w:tcPr>
          <w:p w14:paraId="3EB121EC"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库米什北蛇绿岩</w:t>
            </w:r>
          </w:p>
        </w:tc>
        <w:tc>
          <w:tcPr>
            <w:tcW w:w="502" w:type="pct"/>
            <w:tcBorders>
              <w:top w:val="single" w:sz="8" w:space="0" w:color="7F7F7F"/>
              <w:left w:val="nil"/>
              <w:bottom w:val="single" w:sz="8" w:space="0" w:color="7F7F7F"/>
              <w:right w:val="nil"/>
            </w:tcBorders>
            <w:shd w:val="clear" w:color="auto" w:fill="auto"/>
            <w:vAlign w:val="center"/>
            <w:hideMark/>
          </w:tcPr>
          <w:p w14:paraId="2C6F26CA"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 xml:space="preserve">　</w:t>
            </w:r>
          </w:p>
        </w:tc>
        <w:tc>
          <w:tcPr>
            <w:tcW w:w="2999" w:type="pct"/>
            <w:tcBorders>
              <w:top w:val="single" w:sz="8" w:space="0" w:color="7F7F7F"/>
              <w:left w:val="nil"/>
              <w:bottom w:val="single" w:sz="8" w:space="0" w:color="7F7F7F"/>
              <w:right w:val="nil"/>
            </w:tcBorders>
            <w:shd w:val="clear" w:color="auto" w:fill="auto"/>
            <w:vAlign w:val="center"/>
            <w:hideMark/>
          </w:tcPr>
          <w:p w14:paraId="3F2FD4DF" w14:textId="10097251"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围岩钾长钙质片岩U-Pb年龄为 441.3±3.1) Ma，蛇绿岩形成年龄大致为晚志留—早泥盆世或更早</w:t>
            </w:r>
            <w:r w:rsidR="00385CCB" w:rsidRPr="00A435C0">
              <w:rPr>
                <w:rFonts w:ascii="等线" w:eastAsia="等线" w:hAnsi="等线" w:cs="宋体"/>
                <w:color w:val="000000"/>
                <w:kern w:val="0"/>
                <w:sz w:val="18"/>
                <w:szCs w:val="18"/>
              </w:rPr>
              <w:fldChar w:fldCharType="begin"/>
            </w:r>
            <w:r w:rsidR="00385CCB" w:rsidRPr="00A435C0">
              <w:rPr>
                <w:rFonts w:ascii="等线" w:eastAsia="等线" w:hAnsi="等线" w:cs="宋体"/>
                <w:color w:val="000000"/>
                <w:kern w:val="0"/>
                <w:sz w:val="18"/>
                <w:szCs w:val="18"/>
              </w:rPr>
              <w:instrText xml:space="preserve"> ADDIN NE.Ref.{A3B3C962-986D-464E-9EDB-0560F9E2DB8D}</w:instrText>
            </w:r>
            <w:r w:rsidR="00385CCB" w:rsidRPr="00A435C0">
              <w:rPr>
                <w:rFonts w:ascii="等线" w:eastAsia="等线" w:hAnsi="等线" w:cs="宋体"/>
                <w:color w:val="000000"/>
                <w:kern w:val="0"/>
                <w:sz w:val="18"/>
                <w:szCs w:val="18"/>
              </w:rPr>
              <w:fldChar w:fldCharType="separate"/>
            </w:r>
            <w:r w:rsidR="00385CCB" w:rsidRPr="00A435C0">
              <w:rPr>
                <w:rFonts w:ascii="等线" w:eastAsia="等线" w:cs="等线"/>
                <w:color w:val="000000"/>
                <w:kern w:val="0"/>
                <w:sz w:val="18"/>
                <w:szCs w:val="18"/>
              </w:rPr>
              <w:t>(</w:t>
            </w:r>
            <w:r w:rsidR="00385CCB" w:rsidRPr="00A435C0">
              <w:rPr>
                <w:rFonts w:ascii="等线" w:eastAsia="等线" w:cs="等线" w:hint="eastAsia"/>
                <w:color w:val="000000"/>
                <w:kern w:val="0"/>
                <w:sz w:val="18"/>
                <w:szCs w:val="18"/>
              </w:rPr>
              <w:t>冯晓强等</w:t>
            </w:r>
            <w:r w:rsidR="00385CCB" w:rsidRPr="00A435C0">
              <w:rPr>
                <w:rFonts w:ascii="等线" w:eastAsia="等线" w:cs="等线"/>
                <w:color w:val="000000"/>
                <w:kern w:val="0"/>
                <w:sz w:val="18"/>
                <w:szCs w:val="18"/>
              </w:rPr>
              <w:t>,2012)</w:t>
            </w:r>
            <w:r w:rsidR="00385CCB"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29063F69" w14:textId="212DA6B0"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洋中脊及岛弧有关</w:t>
            </w:r>
            <w:r w:rsidR="00385CCB" w:rsidRPr="00A435C0">
              <w:rPr>
                <w:rFonts w:ascii="等线" w:eastAsia="等线" w:hAnsi="等线" w:cs="宋体"/>
                <w:color w:val="000000"/>
                <w:kern w:val="0"/>
                <w:sz w:val="18"/>
                <w:szCs w:val="18"/>
              </w:rPr>
              <w:fldChar w:fldCharType="begin"/>
            </w:r>
            <w:r w:rsidR="00385CCB" w:rsidRPr="00A435C0">
              <w:rPr>
                <w:rFonts w:ascii="等线" w:eastAsia="等线" w:hAnsi="等线" w:cs="宋体"/>
                <w:color w:val="000000"/>
                <w:kern w:val="0"/>
                <w:sz w:val="18"/>
                <w:szCs w:val="18"/>
              </w:rPr>
              <w:instrText xml:space="preserve"> ADDIN NE.Ref.{0C649B54-CF8A-4CA2-BD42-A2605F5AD378}</w:instrText>
            </w:r>
            <w:r w:rsidR="00385CCB" w:rsidRPr="00A435C0">
              <w:rPr>
                <w:rFonts w:ascii="等线" w:eastAsia="等线" w:hAnsi="等线" w:cs="宋体"/>
                <w:color w:val="000000"/>
                <w:kern w:val="0"/>
                <w:sz w:val="18"/>
                <w:szCs w:val="18"/>
              </w:rPr>
              <w:fldChar w:fldCharType="separate"/>
            </w:r>
            <w:r w:rsidR="00385CCB" w:rsidRPr="00A435C0">
              <w:rPr>
                <w:rFonts w:ascii="等线" w:eastAsia="等线" w:cs="等线"/>
                <w:color w:val="000000"/>
                <w:kern w:val="0"/>
                <w:sz w:val="18"/>
                <w:szCs w:val="18"/>
              </w:rPr>
              <w:t>(</w:t>
            </w:r>
            <w:r w:rsidR="00385CCB" w:rsidRPr="00A435C0">
              <w:rPr>
                <w:rFonts w:ascii="等线" w:eastAsia="等线" w:cs="等线" w:hint="eastAsia"/>
                <w:color w:val="000000"/>
                <w:kern w:val="0"/>
                <w:sz w:val="18"/>
                <w:szCs w:val="18"/>
              </w:rPr>
              <w:t>冯晓强等</w:t>
            </w:r>
            <w:r w:rsidR="00385CCB" w:rsidRPr="00A435C0">
              <w:rPr>
                <w:rFonts w:ascii="等线" w:eastAsia="等线" w:cs="等线"/>
                <w:color w:val="000000"/>
                <w:kern w:val="0"/>
                <w:sz w:val="18"/>
                <w:szCs w:val="18"/>
              </w:rPr>
              <w:t>,2012)</w:t>
            </w:r>
            <w:r w:rsidR="00385CCB" w:rsidRPr="00A435C0">
              <w:rPr>
                <w:rFonts w:ascii="等线" w:eastAsia="等线" w:hAnsi="等线" w:cs="宋体"/>
                <w:color w:val="000000"/>
                <w:kern w:val="0"/>
                <w:sz w:val="18"/>
                <w:szCs w:val="18"/>
              </w:rPr>
              <w:fldChar w:fldCharType="end"/>
            </w:r>
          </w:p>
        </w:tc>
      </w:tr>
      <w:tr w:rsidR="000C0E0A" w:rsidRPr="00A435C0" w14:paraId="13D9285A" w14:textId="77777777" w:rsidTr="000C0E0A">
        <w:trPr>
          <w:trHeight w:val="2496"/>
        </w:trPr>
        <w:tc>
          <w:tcPr>
            <w:tcW w:w="207" w:type="pct"/>
            <w:vMerge/>
            <w:tcBorders>
              <w:top w:val="nil"/>
              <w:left w:val="nil"/>
              <w:bottom w:val="single" w:sz="8" w:space="0" w:color="7F7F7F"/>
              <w:right w:val="nil"/>
            </w:tcBorders>
            <w:vAlign w:val="center"/>
            <w:hideMark/>
          </w:tcPr>
          <w:p w14:paraId="058A93D1"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30557E63"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榆树沟-铜花山蛇绿岩</w:t>
            </w:r>
          </w:p>
        </w:tc>
        <w:tc>
          <w:tcPr>
            <w:tcW w:w="502" w:type="pct"/>
            <w:tcBorders>
              <w:top w:val="nil"/>
              <w:left w:val="nil"/>
              <w:bottom w:val="nil"/>
              <w:right w:val="nil"/>
            </w:tcBorders>
            <w:shd w:val="clear" w:color="auto" w:fill="auto"/>
            <w:vAlign w:val="center"/>
            <w:hideMark/>
          </w:tcPr>
          <w:p w14:paraId="5ADE5E0D"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15′52.3′′N;  87°54′54.8′′E</w:t>
            </w:r>
          </w:p>
        </w:tc>
        <w:tc>
          <w:tcPr>
            <w:tcW w:w="2999" w:type="pct"/>
            <w:tcBorders>
              <w:top w:val="nil"/>
              <w:left w:val="nil"/>
              <w:bottom w:val="nil"/>
              <w:right w:val="nil"/>
            </w:tcBorders>
            <w:shd w:val="clear" w:color="auto" w:fill="auto"/>
            <w:vAlign w:val="center"/>
            <w:hideMark/>
          </w:tcPr>
          <w:p w14:paraId="1FCAFA82" w14:textId="49A907B0"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斜长石榴苏辉岩锆石U-Pb年龄440±18Ma</w:t>
            </w:r>
            <w:r w:rsidR="00385CCB" w:rsidRPr="00A435C0">
              <w:rPr>
                <w:rFonts w:ascii="等线" w:eastAsia="等线" w:hAnsi="等线" w:cs="宋体"/>
                <w:color w:val="000000"/>
                <w:kern w:val="0"/>
                <w:sz w:val="18"/>
                <w:szCs w:val="18"/>
              </w:rPr>
              <w:fldChar w:fldCharType="begin"/>
            </w:r>
            <w:r w:rsidR="00385CCB" w:rsidRPr="00A435C0">
              <w:rPr>
                <w:rFonts w:ascii="等线" w:eastAsia="等线" w:hAnsi="等线" w:cs="宋体"/>
                <w:color w:val="000000"/>
                <w:kern w:val="0"/>
                <w:sz w:val="18"/>
                <w:szCs w:val="18"/>
              </w:rPr>
              <w:instrText xml:space="preserve"> ADDIN NE.Ref.{1D2AFA4D-CD73-4F4C-B586-E6FB5C11827A}</w:instrText>
            </w:r>
            <w:r w:rsidR="00385CCB" w:rsidRPr="00A435C0">
              <w:rPr>
                <w:rFonts w:ascii="等线" w:eastAsia="等线" w:hAnsi="等线" w:cs="宋体"/>
                <w:color w:val="000000"/>
                <w:kern w:val="0"/>
                <w:sz w:val="18"/>
                <w:szCs w:val="18"/>
              </w:rPr>
              <w:fldChar w:fldCharType="separate"/>
            </w:r>
            <w:r w:rsidR="00385CCB" w:rsidRPr="00A435C0">
              <w:rPr>
                <w:rFonts w:ascii="等线" w:eastAsia="等线" w:cs="等线"/>
                <w:color w:val="000000"/>
                <w:kern w:val="0"/>
                <w:sz w:val="18"/>
                <w:szCs w:val="18"/>
              </w:rPr>
              <w:t>(</w:t>
            </w:r>
            <w:r w:rsidR="00385CCB" w:rsidRPr="00A435C0">
              <w:rPr>
                <w:rFonts w:ascii="等线" w:eastAsia="等线" w:cs="等线" w:hint="eastAsia"/>
                <w:color w:val="000000"/>
                <w:kern w:val="0"/>
                <w:sz w:val="18"/>
                <w:szCs w:val="18"/>
              </w:rPr>
              <w:t>王润三等</w:t>
            </w:r>
            <w:r w:rsidR="00385CCB" w:rsidRPr="00A435C0">
              <w:rPr>
                <w:rFonts w:ascii="等线" w:eastAsia="等线" w:cs="等线"/>
                <w:color w:val="000000"/>
                <w:kern w:val="0"/>
                <w:sz w:val="18"/>
                <w:szCs w:val="18"/>
              </w:rPr>
              <w:t>,1998)</w:t>
            </w:r>
            <w:r w:rsidR="00385CCB"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斜长花岗岩、斜长岩SHRIMP锆石U-Pb年龄439.3±1.8Ma、435.1±2.8Ma</w:t>
            </w:r>
            <w:r w:rsidR="00385CCB" w:rsidRPr="00A435C0">
              <w:rPr>
                <w:rFonts w:ascii="等线" w:eastAsia="等线" w:hAnsi="等线" w:cs="宋体"/>
                <w:color w:val="000000"/>
                <w:kern w:val="0"/>
                <w:sz w:val="18"/>
                <w:szCs w:val="18"/>
              </w:rPr>
              <w:fldChar w:fldCharType="begin"/>
            </w:r>
            <w:r w:rsidR="00385CCB" w:rsidRPr="00A435C0">
              <w:rPr>
                <w:rFonts w:ascii="等线" w:eastAsia="等线" w:hAnsi="等线" w:cs="宋体"/>
                <w:color w:val="000000"/>
                <w:kern w:val="0"/>
                <w:sz w:val="18"/>
                <w:szCs w:val="18"/>
              </w:rPr>
              <w:instrText xml:space="preserve"> ADDIN NE.Ref.{E3EFDEDB-FB82-4315-A223-1C1B845C2806}</w:instrText>
            </w:r>
            <w:r w:rsidR="00385CCB" w:rsidRPr="00A435C0">
              <w:rPr>
                <w:rFonts w:ascii="等线" w:eastAsia="等线" w:hAnsi="等线" w:cs="宋体"/>
                <w:color w:val="000000"/>
                <w:kern w:val="0"/>
                <w:sz w:val="18"/>
                <w:szCs w:val="18"/>
              </w:rPr>
              <w:fldChar w:fldCharType="separate"/>
            </w:r>
            <w:r w:rsidR="00385CCB" w:rsidRPr="00A435C0">
              <w:rPr>
                <w:rFonts w:ascii="等线" w:eastAsia="等线" w:cs="等线"/>
                <w:color w:val="000000"/>
                <w:kern w:val="0"/>
                <w:sz w:val="18"/>
                <w:szCs w:val="18"/>
              </w:rPr>
              <w:t>(</w:t>
            </w:r>
            <w:r w:rsidR="00385CCB" w:rsidRPr="00A435C0">
              <w:rPr>
                <w:rFonts w:ascii="等线" w:eastAsia="等线" w:cs="等线" w:hint="eastAsia"/>
                <w:color w:val="000000"/>
                <w:kern w:val="0"/>
                <w:sz w:val="18"/>
                <w:szCs w:val="18"/>
              </w:rPr>
              <w:t>徐向珍等</w:t>
            </w:r>
            <w:r w:rsidR="00385CCB" w:rsidRPr="00A435C0">
              <w:rPr>
                <w:rFonts w:ascii="等线" w:eastAsia="等线" w:cs="等线"/>
                <w:color w:val="000000"/>
                <w:kern w:val="0"/>
                <w:sz w:val="18"/>
                <w:szCs w:val="18"/>
              </w:rPr>
              <w:t>,2011)</w:t>
            </w:r>
            <w:r w:rsidR="00385CCB"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406.5±5.0Ma</w:t>
            </w:r>
            <w:r w:rsidR="00385CCB" w:rsidRPr="00A435C0">
              <w:rPr>
                <w:rFonts w:ascii="等线" w:eastAsia="等线" w:hAnsi="等线" w:cs="宋体"/>
                <w:color w:val="000000"/>
                <w:kern w:val="0"/>
                <w:sz w:val="18"/>
                <w:szCs w:val="18"/>
              </w:rPr>
              <w:fldChar w:fldCharType="begin"/>
            </w:r>
            <w:r w:rsidR="00385CCB" w:rsidRPr="00A435C0">
              <w:rPr>
                <w:rFonts w:ascii="等线" w:eastAsia="等线" w:hAnsi="等线" w:cs="宋体"/>
                <w:color w:val="000000"/>
                <w:kern w:val="0"/>
                <w:sz w:val="18"/>
                <w:szCs w:val="18"/>
              </w:rPr>
              <w:instrText xml:space="preserve"> ADDIN NE.Ref.{1FDF4557-DB02-4C93-8851-1746DED846AD}</w:instrText>
            </w:r>
            <w:r w:rsidR="00385CCB" w:rsidRPr="00A435C0">
              <w:rPr>
                <w:rFonts w:ascii="等线" w:eastAsia="等线" w:hAnsi="等线" w:cs="宋体"/>
                <w:color w:val="000000"/>
                <w:kern w:val="0"/>
                <w:sz w:val="18"/>
                <w:szCs w:val="18"/>
              </w:rPr>
              <w:fldChar w:fldCharType="separate"/>
            </w:r>
            <w:r w:rsidR="00385CCB" w:rsidRPr="00A435C0">
              <w:rPr>
                <w:rFonts w:ascii="等线" w:eastAsia="等线" w:cs="等线"/>
                <w:color w:val="000000"/>
                <w:kern w:val="0"/>
                <w:sz w:val="18"/>
                <w:szCs w:val="18"/>
              </w:rPr>
              <w:t>(</w:t>
            </w:r>
            <w:r w:rsidR="00385CCB" w:rsidRPr="00A435C0">
              <w:rPr>
                <w:rFonts w:ascii="等线" w:eastAsia="等线" w:cs="等线" w:hint="eastAsia"/>
                <w:color w:val="000000"/>
                <w:kern w:val="0"/>
                <w:sz w:val="18"/>
                <w:szCs w:val="18"/>
              </w:rPr>
              <w:t>黄岗等</w:t>
            </w:r>
            <w:r w:rsidR="00385CCB" w:rsidRPr="00A435C0">
              <w:rPr>
                <w:rFonts w:ascii="等线" w:eastAsia="等线" w:cs="等线"/>
                <w:color w:val="000000"/>
                <w:kern w:val="0"/>
                <w:sz w:val="18"/>
                <w:szCs w:val="18"/>
              </w:rPr>
              <w:t>,2011)</w:t>
            </w:r>
            <w:r w:rsidR="00385CCB"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辉长岩锆石LA-ICP-MS年龄545±6Ma</w:t>
            </w:r>
            <w:r w:rsidR="00385CCB" w:rsidRPr="00A435C0">
              <w:rPr>
                <w:rFonts w:ascii="等线" w:eastAsia="等线" w:hAnsi="等线" w:cs="宋体"/>
                <w:color w:val="000000"/>
                <w:kern w:val="0"/>
                <w:sz w:val="18"/>
                <w:szCs w:val="18"/>
              </w:rPr>
              <w:fldChar w:fldCharType="begin"/>
            </w:r>
            <w:r w:rsidR="00385CCB" w:rsidRPr="00A435C0">
              <w:rPr>
                <w:rFonts w:ascii="等线" w:eastAsia="等线" w:hAnsi="等线" w:cs="宋体"/>
                <w:color w:val="000000"/>
                <w:kern w:val="0"/>
                <w:sz w:val="18"/>
                <w:szCs w:val="18"/>
              </w:rPr>
              <w:instrText xml:space="preserve"> ADDIN EN.CITE &lt;EndNote&gt;&lt;Cite&gt;&lt;Author&gt;Shi&lt;/Author&gt;&lt;Year&gt;2018&lt;/Year&gt;&lt;RecNum&gt;1060&lt;/RecNum&gt;&lt;DisplayText&gt;(Shi et al., 2018)&lt;/DisplayText&gt;&lt;record&gt;&lt;rec-number&gt;1060&lt;/rec-number&gt;&lt;foreign-keys&gt;&lt;key app="EN" db-id="tpvxw00drsvsvke5wfwp25akz0eaesv02rzf" timestamp="1661830648"&gt;1060&lt;/key&gt;&lt;/foreign-keys&gt;&lt;ref-type name="Journal Article"&gt;17&lt;/ref-type&gt;&lt;contributors&gt;&lt;authors&gt;&lt;author&gt;Shi, Yuruo&lt;/author&gt;&lt;author&gt;Zhang, Wei&lt;/author&gt;&lt;author&gt;Kröner, Alfred&lt;/author&gt;&lt;author&gt;Li, Linlin&lt;/author&gt;&lt;author&gt;Jian, Ping&lt;/author&gt;&lt;/authors&gt;&lt;/contributors&gt;&lt;titles&gt;&lt;title&gt;Cambrian ophiolite complexes in the Beishan area, China, southern margin of the Central Asian Orogenic Belt&lt;/title&gt;&lt;secondary-title&gt;Journal of Asian Earth Sciences&lt;/secondary-title&gt;&lt;/titles&gt;&lt;periodical&gt;&lt;full-title&gt;Journal of Asian Earth Sciences&lt;/full-title&gt;&lt;/periodical&gt;&lt;pages&gt;193-205&lt;/pages&gt;&lt;volume&gt;153&lt;/volume&gt;&lt;section&gt;193&lt;/section&gt;&lt;dates&gt;&lt;year&gt;2018&lt;/year&gt;&lt;/dates&gt;&lt;isbn&gt;13679120&lt;/isbn&gt;&lt;urls&gt;&lt;/urls&gt;&lt;electronic-resource-num&gt;10.1016/j.jseaes.2017.05.021&lt;/electronic-resource-num&gt;&lt;/record&gt;&lt;/Cite&gt;&lt;/EndNote&gt;</w:instrText>
            </w:r>
            <w:r w:rsidR="00385CCB" w:rsidRPr="00A435C0">
              <w:rPr>
                <w:rFonts w:ascii="等线" w:eastAsia="等线" w:hAnsi="等线" w:cs="宋体"/>
                <w:color w:val="000000"/>
                <w:kern w:val="0"/>
                <w:sz w:val="18"/>
                <w:szCs w:val="18"/>
              </w:rPr>
              <w:fldChar w:fldCharType="separate"/>
            </w:r>
            <w:r w:rsidR="00385CCB" w:rsidRPr="00A435C0">
              <w:rPr>
                <w:rFonts w:ascii="等线" w:eastAsia="等线" w:hAnsi="等线" w:cs="宋体"/>
                <w:noProof/>
                <w:color w:val="000000"/>
                <w:kern w:val="0"/>
                <w:sz w:val="18"/>
                <w:szCs w:val="18"/>
              </w:rPr>
              <w:t>(Shi et al., 2018)</w:t>
            </w:r>
            <w:r w:rsidR="00385CCB"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48F90247" w14:textId="4E6DD294"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洋中脊</w:t>
            </w:r>
            <w:r w:rsidR="00385CCB" w:rsidRPr="00A435C0">
              <w:rPr>
                <w:rFonts w:ascii="等线" w:eastAsia="等线" w:hAnsi="等线" w:cs="宋体"/>
                <w:color w:val="000000"/>
                <w:kern w:val="0"/>
                <w:sz w:val="18"/>
                <w:szCs w:val="18"/>
              </w:rPr>
              <w:fldChar w:fldCharType="begin"/>
            </w:r>
            <w:r w:rsidR="00385CCB" w:rsidRPr="00A435C0">
              <w:rPr>
                <w:rFonts w:ascii="等线" w:eastAsia="等线" w:hAnsi="等线" w:cs="宋体"/>
                <w:color w:val="000000"/>
                <w:kern w:val="0"/>
                <w:sz w:val="18"/>
                <w:szCs w:val="18"/>
              </w:rPr>
              <w:instrText xml:space="preserve"> ADDIN NE.Ref.{D507B337-CB6C-47B6-87DF-E64B2D794548}</w:instrText>
            </w:r>
            <w:r w:rsidR="00385CCB" w:rsidRPr="00A435C0">
              <w:rPr>
                <w:rFonts w:ascii="等线" w:eastAsia="等线" w:hAnsi="等线" w:cs="宋体"/>
                <w:color w:val="000000"/>
                <w:kern w:val="0"/>
                <w:sz w:val="18"/>
                <w:szCs w:val="18"/>
              </w:rPr>
              <w:fldChar w:fldCharType="separate"/>
            </w:r>
            <w:r w:rsidR="00385CCB" w:rsidRPr="00A435C0">
              <w:rPr>
                <w:rFonts w:ascii="等线" w:eastAsia="等线" w:cs="等线"/>
                <w:color w:val="000000"/>
                <w:kern w:val="0"/>
                <w:sz w:val="18"/>
                <w:szCs w:val="18"/>
              </w:rPr>
              <w:t>(</w:t>
            </w:r>
            <w:r w:rsidR="00385CCB" w:rsidRPr="00A435C0">
              <w:rPr>
                <w:rFonts w:ascii="等线" w:eastAsia="等线" w:cs="等线" w:hint="eastAsia"/>
                <w:color w:val="000000"/>
                <w:kern w:val="0"/>
                <w:sz w:val="18"/>
                <w:szCs w:val="18"/>
              </w:rPr>
              <w:t>王润三等</w:t>
            </w:r>
            <w:r w:rsidR="00385CCB" w:rsidRPr="00A435C0">
              <w:rPr>
                <w:rFonts w:ascii="等线" w:eastAsia="等线" w:cs="等线"/>
                <w:color w:val="000000"/>
                <w:kern w:val="0"/>
                <w:sz w:val="18"/>
                <w:szCs w:val="18"/>
              </w:rPr>
              <w:t>,1998)</w:t>
            </w:r>
            <w:r w:rsidR="00385CCB"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弧后盆地环境</w:t>
            </w:r>
            <w:r w:rsidR="00385CCB" w:rsidRPr="00A435C0">
              <w:rPr>
                <w:rFonts w:ascii="等线" w:eastAsia="等线" w:hAnsi="等线" w:cs="宋体"/>
                <w:color w:val="000000"/>
                <w:kern w:val="0"/>
                <w:sz w:val="18"/>
                <w:szCs w:val="18"/>
              </w:rPr>
              <w:fldChar w:fldCharType="begin"/>
            </w:r>
            <w:r w:rsidR="00385CCB" w:rsidRPr="00A435C0">
              <w:rPr>
                <w:rFonts w:ascii="等线" w:eastAsia="等线" w:hAnsi="等线" w:cs="宋体"/>
                <w:color w:val="000000"/>
                <w:kern w:val="0"/>
                <w:sz w:val="18"/>
                <w:szCs w:val="18"/>
              </w:rPr>
              <w:instrText xml:space="preserve"> ADDIN NE.Ref.{19A71542-7922-4C8C-9C52-255D113B44B0}</w:instrText>
            </w:r>
            <w:r w:rsidR="00385CCB" w:rsidRPr="00A435C0">
              <w:rPr>
                <w:rFonts w:ascii="等线" w:eastAsia="等线" w:hAnsi="等线" w:cs="宋体"/>
                <w:color w:val="000000"/>
                <w:kern w:val="0"/>
                <w:sz w:val="18"/>
                <w:szCs w:val="18"/>
              </w:rPr>
              <w:fldChar w:fldCharType="separate"/>
            </w:r>
            <w:r w:rsidR="00385CCB" w:rsidRPr="00A435C0">
              <w:rPr>
                <w:rFonts w:ascii="等线" w:eastAsia="等线" w:cs="等线"/>
                <w:color w:val="000000"/>
                <w:kern w:val="0"/>
                <w:sz w:val="18"/>
                <w:szCs w:val="18"/>
              </w:rPr>
              <w:t>(</w:t>
            </w:r>
            <w:r w:rsidR="00385CCB" w:rsidRPr="00A435C0">
              <w:rPr>
                <w:rFonts w:ascii="等线" w:eastAsia="等线" w:cs="等线" w:hint="eastAsia"/>
                <w:color w:val="000000"/>
                <w:kern w:val="0"/>
                <w:sz w:val="18"/>
                <w:szCs w:val="18"/>
              </w:rPr>
              <w:t>姜常义等</w:t>
            </w:r>
            <w:r w:rsidR="00385CCB" w:rsidRPr="00A435C0">
              <w:rPr>
                <w:rFonts w:ascii="等线" w:eastAsia="等线" w:cs="等线"/>
                <w:color w:val="000000"/>
                <w:kern w:val="0"/>
                <w:sz w:val="18"/>
                <w:szCs w:val="18"/>
              </w:rPr>
              <w:t>,1990)</w:t>
            </w:r>
            <w:r w:rsidR="00385CCB"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岛弧和MORB背景</w:t>
            </w:r>
            <w:r w:rsidR="00385CCB" w:rsidRPr="00A435C0">
              <w:rPr>
                <w:rFonts w:ascii="等线" w:eastAsia="等线" w:hAnsi="等线" w:cs="宋体"/>
                <w:color w:val="000000"/>
                <w:kern w:val="0"/>
                <w:sz w:val="18"/>
                <w:szCs w:val="18"/>
              </w:rPr>
              <w:fldChar w:fldCharType="begin"/>
            </w:r>
            <w:r w:rsidR="00385CCB" w:rsidRPr="00A435C0">
              <w:rPr>
                <w:rFonts w:ascii="等线" w:eastAsia="等线" w:hAnsi="等线" w:cs="宋体"/>
                <w:color w:val="000000"/>
                <w:kern w:val="0"/>
                <w:sz w:val="18"/>
                <w:szCs w:val="18"/>
              </w:rPr>
              <w:instrText xml:space="preserve"> ADDIN NE.Ref.{DE785FFC-1217-463C-8344-A3298A3ACFE8}</w:instrText>
            </w:r>
            <w:r w:rsidR="00385CCB" w:rsidRPr="00A435C0">
              <w:rPr>
                <w:rFonts w:ascii="等线" w:eastAsia="等线" w:hAnsi="等线" w:cs="宋体"/>
                <w:color w:val="000000"/>
                <w:kern w:val="0"/>
                <w:sz w:val="18"/>
                <w:szCs w:val="18"/>
              </w:rPr>
              <w:fldChar w:fldCharType="separate"/>
            </w:r>
            <w:r w:rsidR="00385CCB" w:rsidRPr="00A435C0">
              <w:rPr>
                <w:rFonts w:ascii="等线" w:eastAsia="等线" w:cs="等线"/>
                <w:color w:val="000000"/>
                <w:kern w:val="0"/>
                <w:sz w:val="18"/>
                <w:szCs w:val="18"/>
              </w:rPr>
              <w:t>(</w:t>
            </w:r>
            <w:r w:rsidR="00385CCB" w:rsidRPr="00A435C0">
              <w:rPr>
                <w:rFonts w:ascii="等线" w:eastAsia="等线" w:cs="等线" w:hint="eastAsia"/>
                <w:color w:val="000000"/>
                <w:kern w:val="0"/>
                <w:sz w:val="18"/>
                <w:szCs w:val="18"/>
              </w:rPr>
              <w:t>徐向珍等</w:t>
            </w:r>
            <w:r w:rsidR="00385CCB" w:rsidRPr="00A435C0">
              <w:rPr>
                <w:rFonts w:ascii="等线" w:eastAsia="等线" w:cs="等线"/>
                <w:color w:val="000000"/>
                <w:kern w:val="0"/>
                <w:sz w:val="18"/>
                <w:szCs w:val="18"/>
              </w:rPr>
              <w:t>,2011)</w:t>
            </w:r>
            <w:r w:rsidR="00385CCB"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洋中脊海山</w:t>
            </w:r>
            <w:r w:rsidR="00DE2B84" w:rsidRPr="00A435C0">
              <w:rPr>
                <w:rFonts w:ascii="等线" w:eastAsia="等线" w:hAnsi="等线" w:cs="宋体"/>
                <w:color w:val="000000"/>
                <w:kern w:val="0"/>
                <w:sz w:val="18"/>
                <w:szCs w:val="18"/>
              </w:rPr>
              <w:fldChar w:fldCharType="begin"/>
            </w:r>
            <w:r w:rsidR="00DE2B84" w:rsidRPr="00A435C0">
              <w:rPr>
                <w:rFonts w:ascii="等线" w:eastAsia="等线" w:hAnsi="等线" w:cs="宋体"/>
                <w:color w:val="000000"/>
                <w:kern w:val="0"/>
                <w:sz w:val="18"/>
                <w:szCs w:val="18"/>
              </w:rPr>
              <w:instrText xml:space="preserve"> ADDIN EN.CITE &lt;EndNote&gt;&lt;Cite&gt;&lt;Author&gt;Zhang&lt;/Author&gt;&lt;Year&gt;2016&lt;/Year&gt;&lt;RecNum&gt;1232&lt;/RecNum&gt;&lt;DisplayText&gt;(Zhang and Jin, 2016)&lt;/DisplayText&gt;&lt;record&gt;&lt;rec-number&gt;1232&lt;/rec-number&gt;&lt;foreign-keys&gt;&lt;key app="EN" db-id="tpvxw00drsvsvke5wfwp25akz0eaesv02rzf" timestamp="1661859308"&gt;1232&lt;/key&gt;&lt;/foreign-keys&gt;&lt;ref-type name="Journal Article"&gt;17&lt;/ref-type&gt;&lt;contributors&gt;&lt;authors&gt;&lt;author&gt;Zhang, L.&lt;/author&gt;&lt;author&gt;Jin, Z. M.&lt;/author&gt;&lt;/authors&gt;&lt;/contributors&gt;&lt;titles&gt;&lt;title&gt;High-temperature metamorphism of the Yushugou ophiolitic slice: Late Devonian subduction of seamount and mid-oceanic ridge in the South Tianshan orogen&lt;/title&gt;&lt;secondary-title&gt;Journal of Asian Earth Sciences&lt;/secondary-title&gt;&lt;/titles&gt;&lt;periodical&gt;&lt;full-title&gt;Journal of Asian Earth Sciences&lt;/full-title&gt;&lt;/periodical&gt;&lt;pages&gt;75-93&lt;/pages&gt;&lt;volume&gt;132&lt;/volume&gt;&lt;dates&gt;&lt;year&gt;2016&lt;/year&gt;&lt;pub-dates&gt;&lt;date&gt;Dec&lt;/date&gt;&lt;/pub-dates&gt;&lt;/dates&gt;&lt;isbn&gt;1367-9120&lt;/isbn&gt;&lt;accession-num&gt;WOS:000390181000006&lt;/accession-num&gt;&lt;urls&gt;&lt;related-urls&gt;&lt;url&gt;&amp;lt;Go to ISI&amp;gt;://WOS:000390181000006&lt;/url&gt;&lt;/related-urls&gt;&lt;/urls&gt;&lt;electronic-resource-num&gt;10.1016/j.jseaes.2016.10.001&lt;/electronic-resource-num&gt;&lt;/record&gt;&lt;/Cite&gt;&lt;/EndNote&gt;</w:instrText>
            </w:r>
            <w:r w:rsidR="00DE2B84" w:rsidRPr="00A435C0">
              <w:rPr>
                <w:rFonts w:ascii="等线" w:eastAsia="等线" w:hAnsi="等线" w:cs="宋体"/>
                <w:color w:val="000000"/>
                <w:kern w:val="0"/>
                <w:sz w:val="18"/>
                <w:szCs w:val="18"/>
              </w:rPr>
              <w:fldChar w:fldCharType="separate"/>
            </w:r>
            <w:r w:rsidR="00DE2B84" w:rsidRPr="00A435C0">
              <w:rPr>
                <w:rFonts w:ascii="等线" w:eastAsia="等线" w:hAnsi="等线" w:cs="宋体"/>
                <w:noProof/>
                <w:color w:val="000000"/>
                <w:kern w:val="0"/>
                <w:sz w:val="18"/>
                <w:szCs w:val="18"/>
              </w:rPr>
              <w:t>(Zhang and Jin, 2016)</w:t>
            </w:r>
            <w:r w:rsidR="00DE2B84"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SSZ背景</w:t>
            </w:r>
            <w:r w:rsidR="00385CCB" w:rsidRPr="00A435C0">
              <w:rPr>
                <w:rFonts w:ascii="等线" w:eastAsia="等线" w:hAnsi="等线" w:cs="宋体"/>
                <w:color w:val="000000"/>
                <w:kern w:val="0"/>
                <w:sz w:val="18"/>
                <w:szCs w:val="18"/>
              </w:rPr>
              <w:fldChar w:fldCharType="begin"/>
            </w:r>
            <w:r w:rsidR="00385CCB" w:rsidRPr="00A435C0">
              <w:rPr>
                <w:rFonts w:ascii="等线" w:eastAsia="等线" w:hAnsi="等线" w:cs="宋体"/>
                <w:color w:val="000000"/>
                <w:kern w:val="0"/>
                <w:sz w:val="18"/>
                <w:szCs w:val="18"/>
              </w:rPr>
              <w:instrText xml:space="preserve"> ADDIN EN.CITE &lt;EndNote&gt;&lt;Cite&gt;&lt;Author&gt;Shi&lt;/Author&gt;&lt;Year&gt;2018&lt;/Year&gt;&lt;RecNum&gt;1060&lt;/RecNum&gt;&lt;DisplayText&gt;(Shi et al., 2018)&lt;/DisplayText&gt;&lt;record&gt;&lt;rec-number&gt;1060&lt;/rec-number&gt;&lt;foreign-keys&gt;&lt;key app="EN" db-id="tpvxw00drsvsvke5wfwp25akz0eaesv02rzf" timestamp="1661830648"&gt;1060&lt;/key&gt;&lt;/foreign-keys&gt;&lt;ref-type name="Journal Article"&gt;17&lt;/ref-type&gt;&lt;contributors&gt;&lt;authors&gt;&lt;author&gt;Shi, Yuruo&lt;/author&gt;&lt;author&gt;Zhang, Wei&lt;/author&gt;&lt;author&gt;Kröner, Alfred&lt;/author&gt;&lt;author&gt;Li, Linlin&lt;/author&gt;&lt;author&gt;Jian, Ping&lt;/author&gt;&lt;/authors&gt;&lt;/contributors&gt;&lt;titles&gt;&lt;title&gt;Cambrian ophiolite complexes in the Beishan area, China, southern margin of the Central Asian Orogenic Belt&lt;/title&gt;&lt;secondary-title&gt;Journal of Asian Earth Sciences&lt;/secondary-title&gt;&lt;/titles&gt;&lt;periodical&gt;&lt;full-title&gt;Journal of Asian Earth Sciences&lt;/full-title&gt;&lt;/periodical&gt;&lt;pages&gt;193-205&lt;/pages&gt;&lt;volume&gt;153&lt;/volume&gt;&lt;section&gt;193&lt;/section&gt;&lt;dates&gt;&lt;year&gt;2018&lt;/year&gt;&lt;/dates&gt;&lt;isbn&gt;13679120&lt;/isbn&gt;&lt;urls&gt;&lt;/urls&gt;&lt;electronic-resource-num&gt;10.1016/j.jseaes.2017.05.021&lt;/electronic-resource-num&gt;&lt;/record&gt;&lt;/Cite&gt;&lt;/EndNote&gt;</w:instrText>
            </w:r>
            <w:r w:rsidR="00385CCB" w:rsidRPr="00A435C0">
              <w:rPr>
                <w:rFonts w:ascii="等线" w:eastAsia="等线" w:hAnsi="等线" w:cs="宋体"/>
                <w:color w:val="000000"/>
                <w:kern w:val="0"/>
                <w:sz w:val="18"/>
                <w:szCs w:val="18"/>
              </w:rPr>
              <w:fldChar w:fldCharType="separate"/>
            </w:r>
            <w:r w:rsidR="00385CCB" w:rsidRPr="00A435C0">
              <w:rPr>
                <w:rFonts w:ascii="等线" w:eastAsia="等线" w:hAnsi="等线" w:cs="宋体"/>
                <w:noProof/>
                <w:color w:val="000000"/>
                <w:kern w:val="0"/>
                <w:sz w:val="18"/>
                <w:szCs w:val="18"/>
              </w:rPr>
              <w:t>(Shi et al., 2018)</w:t>
            </w:r>
            <w:r w:rsidR="00385CCB" w:rsidRPr="00A435C0">
              <w:rPr>
                <w:rFonts w:ascii="等线" w:eastAsia="等线" w:hAnsi="等线" w:cs="宋体"/>
                <w:color w:val="000000"/>
                <w:kern w:val="0"/>
                <w:sz w:val="18"/>
                <w:szCs w:val="18"/>
              </w:rPr>
              <w:fldChar w:fldCharType="end"/>
            </w:r>
          </w:p>
        </w:tc>
      </w:tr>
      <w:tr w:rsidR="000C0E0A" w:rsidRPr="00A435C0" w14:paraId="03DDF790" w14:textId="77777777" w:rsidTr="000C0E0A">
        <w:trPr>
          <w:trHeight w:val="840"/>
        </w:trPr>
        <w:tc>
          <w:tcPr>
            <w:tcW w:w="207" w:type="pct"/>
            <w:vMerge w:val="restart"/>
            <w:tcBorders>
              <w:top w:val="nil"/>
              <w:left w:val="nil"/>
              <w:bottom w:val="single" w:sz="8" w:space="0" w:color="7F7F7F"/>
              <w:right w:val="nil"/>
            </w:tcBorders>
            <w:shd w:val="clear" w:color="auto" w:fill="auto"/>
            <w:vAlign w:val="center"/>
            <w:hideMark/>
          </w:tcPr>
          <w:p w14:paraId="0CEDADE9"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single" w:sz="8" w:space="0" w:color="7F7F7F"/>
              <w:left w:val="nil"/>
              <w:bottom w:val="single" w:sz="8" w:space="0" w:color="7F7F7F"/>
              <w:right w:val="nil"/>
            </w:tcBorders>
            <w:shd w:val="clear" w:color="auto" w:fill="auto"/>
            <w:vAlign w:val="center"/>
            <w:hideMark/>
          </w:tcPr>
          <w:p w14:paraId="15357360"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米斯布拉克蛇绿岩</w:t>
            </w:r>
          </w:p>
        </w:tc>
        <w:tc>
          <w:tcPr>
            <w:tcW w:w="502" w:type="pct"/>
            <w:tcBorders>
              <w:top w:val="single" w:sz="8" w:space="0" w:color="7F7F7F"/>
              <w:left w:val="nil"/>
              <w:bottom w:val="single" w:sz="8" w:space="0" w:color="7F7F7F"/>
              <w:right w:val="nil"/>
            </w:tcBorders>
            <w:shd w:val="clear" w:color="auto" w:fill="auto"/>
            <w:vAlign w:val="center"/>
            <w:hideMark/>
          </w:tcPr>
          <w:p w14:paraId="3E97F866"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15′00′′N;  82°10′00′′E</w:t>
            </w:r>
          </w:p>
        </w:tc>
        <w:tc>
          <w:tcPr>
            <w:tcW w:w="2999" w:type="pct"/>
            <w:tcBorders>
              <w:top w:val="single" w:sz="8" w:space="0" w:color="7F7F7F"/>
              <w:left w:val="nil"/>
              <w:bottom w:val="single" w:sz="8" w:space="0" w:color="7F7F7F"/>
              <w:right w:val="nil"/>
            </w:tcBorders>
            <w:shd w:val="clear" w:color="auto" w:fill="auto"/>
            <w:vAlign w:val="center"/>
            <w:hideMark/>
          </w:tcPr>
          <w:p w14:paraId="672148AE" w14:textId="0C1538C0"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392±5Ma</w:t>
            </w:r>
            <w:r w:rsidR="00DE2B84" w:rsidRPr="00A435C0">
              <w:rPr>
                <w:rFonts w:ascii="等线" w:eastAsia="等线" w:hAnsi="等线" w:cs="宋体"/>
                <w:color w:val="000000"/>
                <w:kern w:val="0"/>
                <w:sz w:val="18"/>
                <w:szCs w:val="18"/>
              </w:rPr>
              <w:fldChar w:fldCharType="begin"/>
            </w:r>
            <w:r w:rsidR="00DE2B84" w:rsidRPr="00A435C0">
              <w:rPr>
                <w:rFonts w:ascii="等线" w:eastAsia="等线" w:hAnsi="等线" w:cs="宋体"/>
                <w:color w:val="000000"/>
                <w:kern w:val="0"/>
                <w:sz w:val="18"/>
                <w:szCs w:val="18"/>
              </w:rPr>
              <w:instrText xml:space="preserve"> ADDIN EN.CITE &lt;EndNote&gt;&lt;Cite&gt;&lt;Author&gt;Wang&lt;/Author&gt;&lt;Year&gt;2011&lt;/Year&gt;&lt;RecNum&gt;1224&lt;/RecNum&gt;&lt;DisplayText&gt;(Wang et al., 2011)&lt;/DisplayText&gt;&lt;record&gt;&lt;rec-number&gt;1224&lt;/rec-number&gt;&lt;foreign-keys&gt;&lt;key app="EN" db-id="tpvxw00drsvsvke5wfwp25akz0eaesv02rzf" timestamp="1661842819"&gt;1224&lt;/key&gt;&lt;/foreign-keys&gt;&lt;ref-type name="Journal Article"&gt;17&lt;/ref-type&gt;&lt;contributors&gt;&lt;authors&gt;&lt;author&gt;Wang, Bo&lt;/author&gt;&lt;author&gt;Shu, Liangshu&lt;/author&gt;&lt;author&gt;Faure, Michel&lt;/author&gt;&lt;author&gt;Jahn, Bor-ming&lt;/author&gt;&lt;author&gt;Cluzel, Dominique&lt;/author&gt;&lt;author&gt;Charvet, Jacques&lt;/author&gt;&lt;author&gt;Chung, Sun-lin&lt;/author&gt;&lt;author&gt;Meffre, Sébastien&lt;/author&gt;&lt;/authors&gt;&lt;/contributors&gt;&lt;titles&gt;&lt;title&gt;Paleozoic tectonics of the southern Chinese Tianshan: Insights from structural, chronological and geochemical studies of the Heiyingshan ophiolitic mélange (NW China)&lt;/title&gt;&lt;secondary-title&gt;Tectonophysics&lt;/secondary-title&gt;&lt;/titles&gt;&lt;periodical&gt;&lt;full-title&gt;Tectonophysics&lt;/full-title&gt;&lt;/periodical&gt;&lt;pages&gt;85-104&lt;/pages&gt;&lt;volume&gt;497&lt;/volume&gt;&lt;number&gt;1-4&lt;/number&gt;&lt;section&gt;85&lt;/section&gt;&lt;dates&gt;&lt;year&gt;2011&lt;/year&gt;&lt;/dates&gt;&lt;isbn&gt;00401951&lt;/isbn&gt;&lt;urls&gt;&lt;/urls&gt;&lt;electronic-resource-num&gt;10.1016/j.tecto.2010.11.004&lt;/electronic-resource-num&gt;&lt;/record&gt;&lt;/Cite&gt;&lt;/EndNote&gt;</w:instrText>
            </w:r>
            <w:r w:rsidR="00DE2B84" w:rsidRPr="00A435C0">
              <w:rPr>
                <w:rFonts w:ascii="等线" w:eastAsia="等线" w:hAnsi="等线" w:cs="宋体"/>
                <w:color w:val="000000"/>
                <w:kern w:val="0"/>
                <w:sz w:val="18"/>
                <w:szCs w:val="18"/>
              </w:rPr>
              <w:fldChar w:fldCharType="separate"/>
            </w:r>
            <w:r w:rsidR="00DE2B84" w:rsidRPr="00A435C0">
              <w:rPr>
                <w:rFonts w:ascii="等线" w:eastAsia="等线" w:hAnsi="等线" w:cs="宋体"/>
                <w:noProof/>
                <w:color w:val="000000"/>
                <w:kern w:val="0"/>
                <w:sz w:val="18"/>
                <w:szCs w:val="18"/>
              </w:rPr>
              <w:t>(Wang et al., 2011)</w:t>
            </w:r>
            <w:r w:rsidR="00DE2B84"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02EE1D12" w14:textId="559F38C2"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弧后环境</w:t>
            </w:r>
            <w:r w:rsidR="00DE2B84" w:rsidRPr="00A435C0">
              <w:rPr>
                <w:rFonts w:ascii="等线" w:eastAsia="等线" w:hAnsi="等线" w:cs="宋体"/>
                <w:color w:val="000000"/>
                <w:kern w:val="0"/>
                <w:sz w:val="18"/>
                <w:szCs w:val="18"/>
              </w:rPr>
              <w:fldChar w:fldCharType="begin"/>
            </w:r>
            <w:r w:rsidR="00DE2B84" w:rsidRPr="00A435C0">
              <w:rPr>
                <w:rFonts w:ascii="等线" w:eastAsia="等线" w:hAnsi="等线" w:cs="宋体"/>
                <w:color w:val="000000"/>
                <w:kern w:val="0"/>
                <w:sz w:val="18"/>
                <w:szCs w:val="18"/>
              </w:rPr>
              <w:instrText xml:space="preserve"> ADDIN EN.CITE &lt;EndNote&gt;&lt;Cite&gt;&lt;Author&gt;Wang&lt;/Author&gt;&lt;Year&gt;2011&lt;/Year&gt;&lt;RecNum&gt;1224&lt;/RecNum&gt;&lt;DisplayText&gt;(Wang et al., 2011)&lt;/DisplayText&gt;&lt;record&gt;&lt;rec-number&gt;1224&lt;/rec-number&gt;&lt;foreign-keys&gt;&lt;key app="EN" db-id="tpvxw00drsvsvke5wfwp25akz0eaesv02rzf" timestamp="1661842819"&gt;1224&lt;/key&gt;&lt;/foreign-keys&gt;&lt;ref-type name="Journal Article"&gt;17&lt;/ref-type&gt;&lt;contributors&gt;&lt;authors&gt;&lt;author&gt;Wang, Bo&lt;/author&gt;&lt;author&gt;Shu, Liangshu&lt;/author&gt;&lt;author&gt;Faure, Michel&lt;/author&gt;&lt;author&gt;Jahn, Bor-ming&lt;/author&gt;&lt;author&gt;Cluzel, Dominique&lt;/author&gt;&lt;author&gt;Charvet, Jacques&lt;/author&gt;&lt;author&gt;Chung, Sun-lin&lt;/author&gt;&lt;author&gt;Meffre, Sébastien&lt;/author&gt;&lt;/authors&gt;&lt;/contributors&gt;&lt;titles&gt;&lt;title&gt;Paleozoic tectonics of the southern Chinese Tianshan: Insights from structural, chronological and geochemical studies of the Heiyingshan ophiolitic mélange (NW China)&lt;/title&gt;&lt;secondary-title&gt;Tectonophysics&lt;/secondary-title&gt;&lt;/titles&gt;&lt;periodical&gt;&lt;full-title&gt;Tectonophysics&lt;/full-title&gt;&lt;/periodical&gt;&lt;pages&gt;85-104&lt;/pages&gt;&lt;volume&gt;497&lt;/volume&gt;&lt;number&gt;1-4&lt;/number&gt;&lt;section&gt;85&lt;/section&gt;&lt;dates&gt;&lt;year&gt;2011&lt;/year&gt;&lt;/dates&gt;&lt;isbn&gt;00401951&lt;/isbn&gt;&lt;urls&gt;&lt;/urls&gt;&lt;electronic-resource-num&gt;10.1016/j.tecto.2010.11.004&lt;/electronic-resource-num&gt;&lt;/record&gt;&lt;/Cite&gt;&lt;/EndNote&gt;</w:instrText>
            </w:r>
            <w:r w:rsidR="00DE2B84" w:rsidRPr="00A435C0">
              <w:rPr>
                <w:rFonts w:ascii="等线" w:eastAsia="等线" w:hAnsi="等线" w:cs="宋体"/>
                <w:color w:val="000000"/>
                <w:kern w:val="0"/>
                <w:sz w:val="18"/>
                <w:szCs w:val="18"/>
              </w:rPr>
              <w:fldChar w:fldCharType="separate"/>
            </w:r>
            <w:r w:rsidR="00DE2B84" w:rsidRPr="00A435C0">
              <w:rPr>
                <w:rFonts w:ascii="等线" w:eastAsia="等线" w:hAnsi="等线" w:cs="宋体"/>
                <w:noProof/>
                <w:color w:val="000000"/>
                <w:kern w:val="0"/>
                <w:sz w:val="18"/>
                <w:szCs w:val="18"/>
              </w:rPr>
              <w:t>(Wang et al., 2011)</w:t>
            </w:r>
            <w:r w:rsidR="00DE2B84" w:rsidRPr="00A435C0">
              <w:rPr>
                <w:rFonts w:ascii="等线" w:eastAsia="等线" w:hAnsi="等线" w:cs="宋体"/>
                <w:color w:val="000000"/>
                <w:kern w:val="0"/>
                <w:sz w:val="18"/>
                <w:szCs w:val="18"/>
              </w:rPr>
              <w:fldChar w:fldCharType="end"/>
            </w:r>
          </w:p>
        </w:tc>
      </w:tr>
      <w:tr w:rsidR="000C0E0A" w:rsidRPr="00A435C0" w14:paraId="32741EC0" w14:textId="77777777" w:rsidTr="000C0E0A">
        <w:trPr>
          <w:trHeight w:val="840"/>
        </w:trPr>
        <w:tc>
          <w:tcPr>
            <w:tcW w:w="207" w:type="pct"/>
            <w:vMerge/>
            <w:tcBorders>
              <w:top w:val="nil"/>
              <w:left w:val="nil"/>
              <w:bottom w:val="single" w:sz="8" w:space="0" w:color="7F7F7F"/>
              <w:right w:val="nil"/>
            </w:tcBorders>
            <w:vAlign w:val="center"/>
            <w:hideMark/>
          </w:tcPr>
          <w:p w14:paraId="756EEF62"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3BE2698B"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曼达拉克蛇绿岩</w:t>
            </w:r>
          </w:p>
        </w:tc>
        <w:tc>
          <w:tcPr>
            <w:tcW w:w="502" w:type="pct"/>
            <w:tcBorders>
              <w:top w:val="nil"/>
              <w:left w:val="nil"/>
              <w:bottom w:val="nil"/>
              <w:right w:val="nil"/>
            </w:tcBorders>
            <w:shd w:val="clear" w:color="auto" w:fill="auto"/>
            <w:vAlign w:val="center"/>
            <w:hideMark/>
          </w:tcPr>
          <w:p w14:paraId="77F7DA3A"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17′00′′N;  82°51.5′00′′E</w:t>
            </w:r>
          </w:p>
        </w:tc>
        <w:tc>
          <w:tcPr>
            <w:tcW w:w="2999" w:type="pct"/>
            <w:tcBorders>
              <w:top w:val="nil"/>
              <w:left w:val="nil"/>
              <w:bottom w:val="nil"/>
              <w:right w:val="nil"/>
            </w:tcBorders>
            <w:shd w:val="clear" w:color="auto" w:fill="auto"/>
            <w:vAlign w:val="center"/>
            <w:hideMark/>
          </w:tcPr>
          <w:p w14:paraId="7A7BD003" w14:textId="080B647E"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锆石U-Pb年龄425±5Ma</w:t>
            </w:r>
            <w:r w:rsidR="00C23D81" w:rsidRPr="00A435C0">
              <w:rPr>
                <w:rFonts w:ascii="等线" w:eastAsia="等线" w:hAnsi="等线" w:cs="宋体"/>
                <w:color w:val="000000"/>
                <w:kern w:val="0"/>
                <w:sz w:val="18"/>
                <w:szCs w:val="18"/>
              </w:rPr>
              <w:fldChar w:fldCharType="begin"/>
            </w:r>
            <w:r w:rsidR="00C23D81" w:rsidRPr="00A435C0">
              <w:rPr>
                <w:rFonts w:ascii="等线" w:eastAsia="等线" w:hAnsi="等线" w:cs="宋体"/>
                <w:color w:val="000000"/>
                <w:kern w:val="0"/>
                <w:sz w:val="18"/>
                <w:szCs w:val="18"/>
              </w:rPr>
              <w:instrText xml:space="preserve"> ADDIN EN.CITE &lt;EndNote&gt;&lt;Cite&gt;&lt;Author&gt;Han&lt;/Author&gt;&lt;Year&gt;2011&lt;/Year&gt;&lt;RecNum&gt;1233&lt;/RecNum&gt;&lt;DisplayText&gt;(Han et al., 2011)&lt;/DisplayText&gt;&lt;record&gt;&lt;rec-number&gt;1233&lt;/rec-number&gt;&lt;foreign-keys&gt;&lt;key app="EN" db-id="tpvxw00drsvsvke5wfwp25akz0eaesv02rzf" timestamp="1661859702"&gt;1233&lt;/key&gt;&lt;/foreign-keys&gt;&lt;ref-type name="Journal Article"&gt;17&lt;/ref-type&gt;&lt;contributors&gt;&lt;authors&gt;&lt;author&gt;Han, B. F.&lt;/author&gt;&lt;author&gt;He, G. Q.&lt;/author&gt;&lt;author&gt;Wang, X. C.&lt;/author&gt;&lt;author&gt;Guo, Z. J.&lt;/author&gt;&lt;/authors&gt;&lt;/contributors&gt;&lt;titles&gt;&lt;title&gt;Late Carboniferous collision between the Tarim and Kazakhstan-Yili terranes in the western segment of the South Tian Shan Orogen, Central Asia, and implications for the Northern Xinjiang, western China&lt;/title&gt;&lt;secondary-title&gt;Earth-Science Reviews&lt;/secondary-title&gt;&lt;/titles&gt;&lt;periodical&gt;&lt;full-title&gt;Earth-Science Reviews&lt;/full-title&gt;&lt;/periodical&gt;&lt;pages&gt;74-93&lt;/pages&gt;&lt;volume&gt;109&lt;/volume&gt;&lt;number&gt;3-4&lt;/number&gt;&lt;dates&gt;&lt;year&gt;2011&lt;/year&gt;&lt;pub-dates&gt;&lt;date&gt;Dec&lt;/date&gt;&lt;/pub-dates&gt;&lt;/dates&gt;&lt;isbn&gt;0012-8252&lt;/isbn&gt;&lt;accession-num&gt;WOS:000297396300002&lt;/accession-num&gt;&lt;urls&gt;&lt;related-urls&gt;&lt;url&gt;&amp;lt;Go to ISI&amp;gt;://WOS:000297396300002&lt;/url&gt;&lt;/related-urls&gt;&lt;/urls&gt;&lt;electronic-resource-num&gt;10.1016/j.earscirev.2011.09.001&lt;/electronic-resource-num&gt;&lt;/record&gt;&lt;/Cite&gt;&lt;/EndNote&gt;</w:instrText>
            </w:r>
            <w:r w:rsidR="00C23D81" w:rsidRPr="00A435C0">
              <w:rPr>
                <w:rFonts w:ascii="等线" w:eastAsia="等线" w:hAnsi="等线" w:cs="宋体"/>
                <w:color w:val="000000"/>
                <w:kern w:val="0"/>
                <w:sz w:val="18"/>
                <w:szCs w:val="18"/>
              </w:rPr>
              <w:fldChar w:fldCharType="separate"/>
            </w:r>
            <w:r w:rsidR="00C23D81" w:rsidRPr="00A435C0">
              <w:rPr>
                <w:rFonts w:ascii="等线" w:eastAsia="等线" w:hAnsi="等线" w:cs="宋体"/>
                <w:noProof/>
                <w:color w:val="000000"/>
                <w:kern w:val="0"/>
                <w:sz w:val="18"/>
                <w:szCs w:val="18"/>
              </w:rPr>
              <w:t>(Han et al., 2011)</w:t>
            </w:r>
            <w:r w:rsidR="00C23D81"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7AE8077C"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r>
      <w:tr w:rsidR="000C0E0A" w:rsidRPr="00A435C0" w14:paraId="5F656E50" w14:textId="77777777" w:rsidTr="000C0E0A">
        <w:trPr>
          <w:trHeight w:val="1116"/>
        </w:trPr>
        <w:tc>
          <w:tcPr>
            <w:tcW w:w="207" w:type="pct"/>
            <w:vMerge/>
            <w:tcBorders>
              <w:top w:val="nil"/>
              <w:left w:val="nil"/>
              <w:bottom w:val="single" w:sz="8" w:space="0" w:color="7F7F7F"/>
              <w:right w:val="nil"/>
            </w:tcBorders>
            <w:vAlign w:val="center"/>
            <w:hideMark/>
          </w:tcPr>
          <w:p w14:paraId="2BCC8B96"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single" w:sz="8" w:space="0" w:color="7F7F7F"/>
              <w:left w:val="nil"/>
              <w:bottom w:val="single" w:sz="8" w:space="0" w:color="7F7F7F"/>
              <w:right w:val="nil"/>
            </w:tcBorders>
            <w:shd w:val="clear" w:color="auto" w:fill="auto"/>
            <w:vAlign w:val="center"/>
            <w:hideMark/>
          </w:tcPr>
          <w:p w14:paraId="6113B92E"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黑英山蛇绿岩</w:t>
            </w:r>
          </w:p>
        </w:tc>
        <w:tc>
          <w:tcPr>
            <w:tcW w:w="502" w:type="pct"/>
            <w:tcBorders>
              <w:top w:val="single" w:sz="8" w:space="0" w:color="7F7F7F"/>
              <w:left w:val="nil"/>
              <w:bottom w:val="single" w:sz="8" w:space="0" w:color="7F7F7F"/>
              <w:right w:val="nil"/>
            </w:tcBorders>
            <w:shd w:val="clear" w:color="auto" w:fill="auto"/>
            <w:vAlign w:val="center"/>
            <w:hideMark/>
          </w:tcPr>
          <w:p w14:paraId="4CB402AF"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18′00′′N;  82°52′00′′E</w:t>
            </w:r>
          </w:p>
        </w:tc>
        <w:tc>
          <w:tcPr>
            <w:tcW w:w="2999" w:type="pct"/>
            <w:tcBorders>
              <w:top w:val="single" w:sz="8" w:space="0" w:color="7F7F7F"/>
              <w:left w:val="nil"/>
              <w:bottom w:val="single" w:sz="8" w:space="0" w:color="7F7F7F"/>
              <w:right w:val="nil"/>
            </w:tcBorders>
            <w:shd w:val="clear" w:color="auto" w:fill="auto"/>
            <w:vAlign w:val="center"/>
            <w:hideMark/>
          </w:tcPr>
          <w:p w14:paraId="30D7DFC6" w14:textId="39AB27F2"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vertAlign w:val="superscript"/>
              </w:rPr>
              <w:t>40</w:t>
            </w:r>
            <w:r w:rsidRPr="00A435C0">
              <w:rPr>
                <w:rFonts w:ascii="等线" w:eastAsia="等线" w:hAnsi="等线" w:cs="宋体" w:hint="eastAsia"/>
                <w:color w:val="000000"/>
                <w:kern w:val="0"/>
                <w:sz w:val="18"/>
                <w:szCs w:val="18"/>
              </w:rPr>
              <w:t>Ar/</w:t>
            </w:r>
            <w:r w:rsidRPr="00A435C0">
              <w:rPr>
                <w:rFonts w:ascii="等线" w:eastAsia="等线" w:hAnsi="等线" w:cs="宋体" w:hint="eastAsia"/>
                <w:color w:val="000000"/>
                <w:kern w:val="0"/>
                <w:sz w:val="18"/>
                <w:szCs w:val="18"/>
                <w:vertAlign w:val="superscript"/>
              </w:rPr>
              <w:t>39</w:t>
            </w:r>
            <w:r w:rsidRPr="00A435C0">
              <w:rPr>
                <w:rFonts w:ascii="等线" w:eastAsia="等线" w:hAnsi="等线" w:cs="宋体" w:hint="eastAsia"/>
                <w:color w:val="000000"/>
                <w:kern w:val="0"/>
                <w:sz w:val="18"/>
                <w:szCs w:val="18"/>
              </w:rPr>
              <w:t>Ar年龄为 420.2±5.9Ma 和 430.2±5.2Ma（刘本培等，1996），硅质岩放射虫属种时代为晚泥盆世法门期-早石炭世维宪期</w:t>
            </w:r>
            <w:r w:rsidR="00E84915" w:rsidRPr="00A435C0">
              <w:rPr>
                <w:rFonts w:ascii="等线" w:eastAsia="等线" w:hAnsi="等线" w:cs="宋体"/>
                <w:color w:val="000000"/>
                <w:kern w:val="0"/>
                <w:sz w:val="18"/>
                <w:szCs w:val="18"/>
              </w:rPr>
              <w:fldChar w:fldCharType="begin"/>
            </w:r>
            <w:r w:rsidR="00E84915" w:rsidRPr="00A435C0">
              <w:rPr>
                <w:rFonts w:ascii="等线" w:eastAsia="等线" w:hAnsi="等线" w:cs="宋体"/>
                <w:color w:val="000000"/>
                <w:kern w:val="0"/>
                <w:sz w:val="18"/>
                <w:szCs w:val="18"/>
              </w:rPr>
              <w:instrText xml:space="preserve"> ADDIN NE.Ref.{21D3C6EC-E9EC-4BC4-9F6C-B86E08949AC1}</w:instrText>
            </w:r>
            <w:r w:rsidR="00E84915" w:rsidRPr="00A435C0">
              <w:rPr>
                <w:rFonts w:ascii="等线" w:eastAsia="等线" w:hAnsi="等线" w:cs="宋体"/>
                <w:color w:val="000000"/>
                <w:kern w:val="0"/>
                <w:sz w:val="18"/>
                <w:szCs w:val="18"/>
              </w:rPr>
              <w:fldChar w:fldCharType="separate"/>
            </w:r>
            <w:r w:rsidR="00E84915" w:rsidRPr="00A435C0">
              <w:rPr>
                <w:rFonts w:ascii="等线" w:eastAsia="等线" w:cs="等线"/>
                <w:color w:val="000000"/>
                <w:kern w:val="0"/>
                <w:sz w:val="18"/>
                <w:szCs w:val="18"/>
              </w:rPr>
              <w:t>(</w:t>
            </w:r>
            <w:r w:rsidR="00E84915" w:rsidRPr="00A435C0">
              <w:rPr>
                <w:rFonts w:ascii="等线" w:eastAsia="等线" w:cs="等线" w:hint="eastAsia"/>
                <w:color w:val="000000"/>
                <w:kern w:val="0"/>
                <w:sz w:val="18"/>
                <w:szCs w:val="18"/>
              </w:rPr>
              <w:t>舒良树等</w:t>
            </w:r>
            <w:r w:rsidR="00E84915" w:rsidRPr="00A435C0">
              <w:rPr>
                <w:rFonts w:ascii="等线" w:eastAsia="等线" w:cs="等线"/>
                <w:color w:val="000000"/>
                <w:kern w:val="0"/>
                <w:sz w:val="18"/>
                <w:szCs w:val="18"/>
              </w:rPr>
              <w:t>,2007)</w:t>
            </w:r>
            <w:r w:rsidR="00E8491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放射虫属种年代为早泥盆世-早石炭世</w:t>
            </w:r>
            <w:r w:rsidR="00E84915" w:rsidRPr="00A435C0">
              <w:rPr>
                <w:rFonts w:ascii="等线" w:eastAsia="等线" w:hAnsi="等线" w:cs="宋体"/>
                <w:color w:val="000000"/>
                <w:kern w:val="0"/>
                <w:sz w:val="18"/>
                <w:szCs w:val="18"/>
              </w:rPr>
              <w:fldChar w:fldCharType="begin"/>
            </w:r>
            <w:r w:rsidR="00E84915" w:rsidRPr="00A435C0">
              <w:rPr>
                <w:rFonts w:ascii="等线" w:eastAsia="等线" w:hAnsi="等线" w:cs="宋体"/>
                <w:color w:val="000000"/>
                <w:kern w:val="0"/>
                <w:sz w:val="18"/>
                <w:szCs w:val="18"/>
              </w:rPr>
              <w:instrText xml:space="preserve"> ADDIN NE.Ref.{E6E41108-73F4-45CB-A61D-BCBC27DFF12C}</w:instrText>
            </w:r>
            <w:r w:rsidR="00E84915" w:rsidRPr="00A435C0">
              <w:rPr>
                <w:rFonts w:ascii="等线" w:eastAsia="等线" w:hAnsi="等线" w:cs="宋体"/>
                <w:color w:val="000000"/>
                <w:kern w:val="0"/>
                <w:sz w:val="18"/>
                <w:szCs w:val="18"/>
              </w:rPr>
              <w:fldChar w:fldCharType="separate"/>
            </w:r>
            <w:r w:rsidR="00E84915" w:rsidRPr="00A435C0">
              <w:rPr>
                <w:rFonts w:ascii="等线" w:eastAsia="等线" w:cs="等线"/>
                <w:color w:val="000000"/>
                <w:kern w:val="0"/>
                <w:sz w:val="18"/>
                <w:szCs w:val="18"/>
              </w:rPr>
              <w:t>(</w:t>
            </w:r>
            <w:r w:rsidR="00E84915" w:rsidRPr="00A435C0">
              <w:rPr>
                <w:rFonts w:ascii="等线" w:eastAsia="等线" w:cs="等线" w:hint="eastAsia"/>
                <w:color w:val="000000"/>
                <w:kern w:val="0"/>
                <w:sz w:val="18"/>
                <w:szCs w:val="18"/>
              </w:rPr>
              <w:t>陈刚等</w:t>
            </w:r>
            <w:r w:rsidR="00E84915" w:rsidRPr="00A435C0">
              <w:rPr>
                <w:rFonts w:ascii="等线" w:eastAsia="等线" w:cs="等线"/>
                <w:color w:val="000000"/>
                <w:kern w:val="0"/>
                <w:sz w:val="18"/>
                <w:szCs w:val="18"/>
              </w:rPr>
              <w:t>,2010)</w:t>
            </w:r>
            <w:r w:rsidR="00E84915"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64B06D7E" w14:textId="2F68ACD0"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有限洋盆的弱扩展脊</w:t>
            </w:r>
            <w:r w:rsidR="00E84915" w:rsidRPr="00A435C0">
              <w:rPr>
                <w:rFonts w:ascii="等线" w:eastAsia="等线" w:hAnsi="等线" w:cs="宋体"/>
                <w:color w:val="000000"/>
                <w:kern w:val="0"/>
                <w:sz w:val="18"/>
                <w:szCs w:val="18"/>
              </w:rPr>
              <w:fldChar w:fldCharType="begin"/>
            </w:r>
            <w:r w:rsidR="00E84915" w:rsidRPr="00A435C0">
              <w:rPr>
                <w:rFonts w:ascii="等线" w:eastAsia="等线" w:hAnsi="等线" w:cs="宋体"/>
                <w:color w:val="000000"/>
                <w:kern w:val="0"/>
                <w:sz w:val="18"/>
                <w:szCs w:val="18"/>
              </w:rPr>
              <w:instrText xml:space="preserve"> ADDIN NE.Ref.{46596395-6BC2-43DE-8706-596BADB07350}</w:instrText>
            </w:r>
            <w:r w:rsidR="00E84915" w:rsidRPr="00A435C0">
              <w:rPr>
                <w:rFonts w:ascii="等线" w:eastAsia="等线" w:hAnsi="等线" w:cs="宋体"/>
                <w:color w:val="000000"/>
                <w:kern w:val="0"/>
                <w:sz w:val="18"/>
                <w:szCs w:val="18"/>
              </w:rPr>
              <w:fldChar w:fldCharType="separate"/>
            </w:r>
            <w:r w:rsidR="00E84915" w:rsidRPr="00A435C0">
              <w:rPr>
                <w:rFonts w:ascii="等线" w:eastAsia="等线" w:cs="等线"/>
                <w:color w:val="000000"/>
                <w:kern w:val="0"/>
                <w:sz w:val="18"/>
                <w:szCs w:val="18"/>
              </w:rPr>
              <w:t>(</w:t>
            </w:r>
            <w:r w:rsidR="00E84915" w:rsidRPr="00A435C0">
              <w:rPr>
                <w:rFonts w:ascii="等线" w:eastAsia="等线" w:cs="等线" w:hint="eastAsia"/>
                <w:color w:val="000000"/>
                <w:kern w:val="0"/>
                <w:sz w:val="18"/>
                <w:szCs w:val="18"/>
              </w:rPr>
              <w:t>王学潮等</w:t>
            </w:r>
            <w:r w:rsidR="00E84915" w:rsidRPr="00A435C0">
              <w:rPr>
                <w:rFonts w:ascii="等线" w:eastAsia="等线" w:cs="等线"/>
                <w:color w:val="000000"/>
                <w:kern w:val="0"/>
                <w:sz w:val="18"/>
                <w:szCs w:val="18"/>
              </w:rPr>
              <w:t>,1995)</w:t>
            </w:r>
            <w:r w:rsidR="00E8491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弧后盆地环境</w:t>
            </w:r>
            <w:r w:rsidR="00E84915" w:rsidRPr="00A435C0">
              <w:rPr>
                <w:rFonts w:ascii="等线" w:eastAsia="等线" w:hAnsi="等线" w:cs="宋体"/>
                <w:color w:val="000000"/>
                <w:kern w:val="0"/>
                <w:sz w:val="18"/>
                <w:szCs w:val="18"/>
              </w:rPr>
              <w:fldChar w:fldCharType="begin"/>
            </w:r>
            <w:r w:rsidR="00E84915" w:rsidRPr="00A435C0">
              <w:rPr>
                <w:rFonts w:ascii="等线" w:eastAsia="等线" w:hAnsi="等线" w:cs="宋体"/>
                <w:color w:val="000000"/>
                <w:kern w:val="0"/>
                <w:sz w:val="18"/>
                <w:szCs w:val="18"/>
              </w:rPr>
              <w:instrText xml:space="preserve"> ADDIN NE.Ref.{D28E7F0B-421E-472A-82BF-220A7BDA7324}</w:instrText>
            </w:r>
            <w:r w:rsidR="00E84915" w:rsidRPr="00A435C0">
              <w:rPr>
                <w:rFonts w:ascii="等线" w:eastAsia="等线" w:hAnsi="等线" w:cs="宋体"/>
                <w:color w:val="000000"/>
                <w:kern w:val="0"/>
                <w:sz w:val="18"/>
                <w:szCs w:val="18"/>
              </w:rPr>
              <w:fldChar w:fldCharType="separate"/>
            </w:r>
            <w:r w:rsidR="00E84915" w:rsidRPr="00A435C0">
              <w:rPr>
                <w:rFonts w:ascii="等线" w:eastAsia="等线" w:cs="等线"/>
                <w:color w:val="000000"/>
                <w:kern w:val="0"/>
                <w:sz w:val="18"/>
                <w:szCs w:val="18"/>
              </w:rPr>
              <w:t>(</w:t>
            </w:r>
            <w:r w:rsidR="00E84915" w:rsidRPr="00A435C0">
              <w:rPr>
                <w:rFonts w:ascii="等线" w:eastAsia="等线" w:cs="等线" w:hint="eastAsia"/>
                <w:color w:val="000000"/>
                <w:kern w:val="0"/>
                <w:sz w:val="18"/>
                <w:szCs w:val="18"/>
              </w:rPr>
              <w:t>吴世敏等</w:t>
            </w:r>
            <w:r w:rsidR="00E84915" w:rsidRPr="00A435C0">
              <w:rPr>
                <w:rFonts w:ascii="等线" w:eastAsia="等线" w:cs="等线"/>
                <w:color w:val="000000"/>
                <w:kern w:val="0"/>
                <w:sz w:val="18"/>
                <w:szCs w:val="18"/>
              </w:rPr>
              <w:t>,1995)</w:t>
            </w:r>
            <w:r w:rsidR="00E8491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玄武岩具有OIB特征</w:t>
            </w:r>
            <w:r w:rsidR="00E84915" w:rsidRPr="00A435C0">
              <w:rPr>
                <w:rFonts w:ascii="等线" w:eastAsia="等线" w:hAnsi="等线" w:cs="宋体"/>
                <w:color w:val="000000"/>
                <w:kern w:val="0"/>
                <w:sz w:val="18"/>
                <w:szCs w:val="18"/>
              </w:rPr>
              <w:fldChar w:fldCharType="begin"/>
            </w:r>
            <w:r w:rsidR="00E84915" w:rsidRPr="00A435C0">
              <w:rPr>
                <w:rFonts w:ascii="等线" w:eastAsia="等线" w:hAnsi="等线" w:cs="宋体"/>
                <w:color w:val="000000"/>
                <w:kern w:val="0"/>
                <w:sz w:val="18"/>
                <w:szCs w:val="18"/>
              </w:rPr>
              <w:instrText xml:space="preserve"> ADDIN NE.Ref.{70F76CA1-66C9-4FA2-AEB2-A8577A68E1AB}</w:instrText>
            </w:r>
            <w:r w:rsidR="00E84915" w:rsidRPr="00A435C0">
              <w:rPr>
                <w:rFonts w:ascii="等线" w:eastAsia="等线" w:hAnsi="等线" w:cs="宋体"/>
                <w:color w:val="000000"/>
                <w:kern w:val="0"/>
                <w:sz w:val="18"/>
                <w:szCs w:val="18"/>
              </w:rPr>
              <w:fldChar w:fldCharType="separate"/>
            </w:r>
            <w:r w:rsidR="00E84915" w:rsidRPr="00A435C0">
              <w:rPr>
                <w:rFonts w:ascii="等线" w:eastAsia="等线" w:cs="等线"/>
                <w:color w:val="000000"/>
                <w:kern w:val="0"/>
                <w:sz w:val="18"/>
                <w:szCs w:val="18"/>
              </w:rPr>
              <w:t>(</w:t>
            </w:r>
            <w:r w:rsidR="00E84915" w:rsidRPr="00A435C0">
              <w:rPr>
                <w:rFonts w:ascii="等线" w:eastAsia="等线" w:cs="等线" w:hint="eastAsia"/>
                <w:color w:val="000000"/>
                <w:kern w:val="0"/>
                <w:sz w:val="18"/>
                <w:szCs w:val="18"/>
              </w:rPr>
              <w:t>陈刚等</w:t>
            </w:r>
            <w:r w:rsidR="00E84915" w:rsidRPr="00A435C0">
              <w:rPr>
                <w:rFonts w:ascii="等线" w:eastAsia="等线" w:cs="等线"/>
                <w:color w:val="000000"/>
                <w:kern w:val="0"/>
                <w:sz w:val="18"/>
                <w:szCs w:val="18"/>
              </w:rPr>
              <w:t>,2010)</w:t>
            </w:r>
            <w:r w:rsidR="00E84915" w:rsidRPr="00A435C0">
              <w:rPr>
                <w:rFonts w:ascii="等线" w:eastAsia="等线" w:hAnsi="等线" w:cs="宋体"/>
                <w:color w:val="000000"/>
                <w:kern w:val="0"/>
                <w:sz w:val="18"/>
                <w:szCs w:val="18"/>
              </w:rPr>
              <w:fldChar w:fldCharType="end"/>
            </w:r>
          </w:p>
        </w:tc>
      </w:tr>
      <w:tr w:rsidR="000C0E0A" w:rsidRPr="00A435C0" w14:paraId="3A1CBA73" w14:textId="77777777" w:rsidTr="000C0E0A">
        <w:trPr>
          <w:trHeight w:val="2220"/>
        </w:trPr>
        <w:tc>
          <w:tcPr>
            <w:tcW w:w="207" w:type="pct"/>
            <w:vMerge/>
            <w:tcBorders>
              <w:top w:val="nil"/>
              <w:left w:val="nil"/>
              <w:bottom w:val="single" w:sz="8" w:space="0" w:color="7F7F7F"/>
              <w:right w:val="nil"/>
            </w:tcBorders>
            <w:vAlign w:val="center"/>
            <w:hideMark/>
          </w:tcPr>
          <w:p w14:paraId="5145D059"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7E56C5A3"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库勒湖蛇绿岩</w:t>
            </w:r>
          </w:p>
        </w:tc>
        <w:tc>
          <w:tcPr>
            <w:tcW w:w="502" w:type="pct"/>
            <w:tcBorders>
              <w:top w:val="nil"/>
              <w:left w:val="nil"/>
              <w:bottom w:val="nil"/>
              <w:right w:val="nil"/>
            </w:tcBorders>
            <w:shd w:val="clear" w:color="auto" w:fill="auto"/>
            <w:vAlign w:val="center"/>
            <w:hideMark/>
          </w:tcPr>
          <w:p w14:paraId="61E90037"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15′00′′N;  83°25′00′′E</w:t>
            </w:r>
          </w:p>
        </w:tc>
        <w:tc>
          <w:tcPr>
            <w:tcW w:w="2999" w:type="pct"/>
            <w:tcBorders>
              <w:top w:val="nil"/>
              <w:left w:val="nil"/>
              <w:bottom w:val="nil"/>
              <w:right w:val="nil"/>
            </w:tcBorders>
            <w:shd w:val="clear" w:color="auto" w:fill="auto"/>
            <w:vAlign w:val="center"/>
            <w:hideMark/>
          </w:tcPr>
          <w:p w14:paraId="42BA1D84" w14:textId="7244664C"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SHRIMP锆石U-Pb年龄425±8Ma</w:t>
            </w:r>
            <w:r w:rsidR="00E84915" w:rsidRPr="00A435C0">
              <w:rPr>
                <w:rFonts w:ascii="等线" w:eastAsia="等线" w:hAnsi="等线" w:cs="宋体"/>
                <w:color w:val="000000"/>
                <w:kern w:val="0"/>
                <w:sz w:val="18"/>
                <w:szCs w:val="18"/>
              </w:rPr>
              <w:fldChar w:fldCharType="begin"/>
            </w:r>
            <w:r w:rsidR="00E84915" w:rsidRPr="00A435C0">
              <w:rPr>
                <w:rFonts w:ascii="等线" w:eastAsia="等线" w:hAnsi="等线" w:cs="宋体"/>
                <w:color w:val="000000"/>
                <w:kern w:val="0"/>
                <w:sz w:val="18"/>
                <w:szCs w:val="18"/>
              </w:rPr>
              <w:instrText xml:space="preserve"> ADDIN NE.Ref.{04F77334-8B13-470A-8935-DC502126D69B}</w:instrText>
            </w:r>
            <w:r w:rsidR="00E84915" w:rsidRPr="00A435C0">
              <w:rPr>
                <w:rFonts w:ascii="等线" w:eastAsia="等线" w:hAnsi="等线" w:cs="宋体"/>
                <w:color w:val="000000"/>
                <w:kern w:val="0"/>
                <w:sz w:val="18"/>
                <w:szCs w:val="18"/>
              </w:rPr>
              <w:fldChar w:fldCharType="separate"/>
            </w:r>
            <w:r w:rsidR="00E84915" w:rsidRPr="00A435C0">
              <w:rPr>
                <w:rFonts w:ascii="等线" w:eastAsia="等线" w:cs="等线"/>
                <w:color w:val="000000"/>
                <w:kern w:val="0"/>
                <w:sz w:val="18"/>
                <w:szCs w:val="18"/>
              </w:rPr>
              <w:t>(</w:t>
            </w:r>
            <w:r w:rsidR="00E84915" w:rsidRPr="00A435C0">
              <w:rPr>
                <w:rFonts w:ascii="等线" w:eastAsia="等线" w:cs="等线" w:hint="eastAsia"/>
                <w:color w:val="000000"/>
                <w:kern w:val="0"/>
                <w:sz w:val="18"/>
                <w:szCs w:val="18"/>
              </w:rPr>
              <w:t>龙灵利等</w:t>
            </w:r>
            <w:r w:rsidR="00E84915" w:rsidRPr="00A435C0">
              <w:rPr>
                <w:rFonts w:ascii="等线" w:eastAsia="等线" w:cs="等线"/>
                <w:color w:val="000000"/>
                <w:kern w:val="0"/>
                <w:sz w:val="18"/>
                <w:szCs w:val="18"/>
              </w:rPr>
              <w:t>,2006)</w:t>
            </w:r>
            <w:r w:rsidR="00E8491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辉长岩LA-ICP-MS锆石年龄418.2±2.6Ma</w:t>
            </w:r>
            <w:r w:rsidR="00E84915" w:rsidRPr="00A435C0">
              <w:rPr>
                <w:rFonts w:ascii="等线" w:eastAsia="等线" w:hAnsi="等线" w:cs="宋体"/>
                <w:color w:val="000000"/>
                <w:kern w:val="0"/>
                <w:sz w:val="18"/>
                <w:szCs w:val="18"/>
              </w:rPr>
              <w:fldChar w:fldCharType="begin"/>
            </w:r>
            <w:r w:rsidR="00E84915" w:rsidRPr="00A435C0">
              <w:rPr>
                <w:rFonts w:ascii="等线" w:eastAsia="等线" w:hAnsi="等线" w:cs="宋体"/>
                <w:color w:val="000000"/>
                <w:kern w:val="0"/>
                <w:sz w:val="18"/>
                <w:szCs w:val="18"/>
              </w:rPr>
              <w:instrText xml:space="preserve"> ADDIN NE.Ref.{374790AF-DAC9-428A-9C0C-6534BCEEE990}</w:instrText>
            </w:r>
            <w:r w:rsidR="00E84915" w:rsidRPr="00A435C0">
              <w:rPr>
                <w:rFonts w:ascii="等线" w:eastAsia="等线" w:hAnsi="等线" w:cs="宋体"/>
                <w:color w:val="000000"/>
                <w:kern w:val="0"/>
                <w:sz w:val="18"/>
                <w:szCs w:val="18"/>
              </w:rPr>
              <w:fldChar w:fldCharType="separate"/>
            </w:r>
            <w:r w:rsidR="00E84915" w:rsidRPr="00A435C0">
              <w:rPr>
                <w:rFonts w:ascii="等线" w:eastAsia="等线" w:cs="等线"/>
                <w:color w:val="000000"/>
                <w:kern w:val="0"/>
                <w:sz w:val="18"/>
                <w:szCs w:val="18"/>
              </w:rPr>
              <w:t>(</w:t>
            </w:r>
            <w:r w:rsidR="00E84915" w:rsidRPr="00A435C0">
              <w:rPr>
                <w:rFonts w:ascii="等线" w:eastAsia="等线" w:cs="等线" w:hint="eastAsia"/>
                <w:color w:val="000000"/>
                <w:kern w:val="0"/>
                <w:sz w:val="18"/>
                <w:szCs w:val="18"/>
              </w:rPr>
              <w:t>马中平等</w:t>
            </w:r>
            <w:r w:rsidR="00E84915" w:rsidRPr="00A435C0">
              <w:rPr>
                <w:rFonts w:ascii="等线" w:eastAsia="等线" w:cs="等线"/>
                <w:color w:val="000000"/>
                <w:kern w:val="0"/>
                <w:sz w:val="18"/>
                <w:szCs w:val="18"/>
              </w:rPr>
              <w:t>,2007)</w:t>
            </w:r>
            <w:r w:rsidR="00E84915"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790B1B21" w14:textId="678D4F4B"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小洋盆环境</w:t>
            </w:r>
            <w:r w:rsidR="00E84915" w:rsidRPr="00A435C0">
              <w:rPr>
                <w:rFonts w:ascii="等线" w:eastAsia="等线" w:hAnsi="等线" w:cs="宋体"/>
                <w:color w:val="000000"/>
                <w:kern w:val="0"/>
                <w:sz w:val="18"/>
                <w:szCs w:val="18"/>
              </w:rPr>
              <w:fldChar w:fldCharType="begin"/>
            </w:r>
            <w:r w:rsidR="00E84915" w:rsidRPr="00A435C0">
              <w:rPr>
                <w:rFonts w:ascii="等线" w:eastAsia="等线" w:hAnsi="等线" w:cs="宋体"/>
                <w:color w:val="000000"/>
                <w:kern w:val="0"/>
                <w:sz w:val="18"/>
                <w:szCs w:val="18"/>
              </w:rPr>
              <w:instrText xml:space="preserve"> ADDIN NE.Ref.{F01AF1EF-5BA2-451D-A0C6-DCD8794E88C4}</w:instrText>
            </w:r>
            <w:r w:rsidR="00E84915" w:rsidRPr="00A435C0">
              <w:rPr>
                <w:rFonts w:ascii="等线" w:eastAsia="等线" w:hAnsi="等线" w:cs="宋体"/>
                <w:color w:val="000000"/>
                <w:kern w:val="0"/>
                <w:sz w:val="18"/>
                <w:szCs w:val="18"/>
              </w:rPr>
              <w:fldChar w:fldCharType="separate"/>
            </w:r>
            <w:r w:rsidR="00E84915" w:rsidRPr="00A435C0">
              <w:rPr>
                <w:rFonts w:ascii="等线" w:eastAsia="等线" w:cs="等线"/>
                <w:color w:val="000000"/>
                <w:kern w:val="0"/>
                <w:sz w:val="18"/>
                <w:szCs w:val="18"/>
              </w:rPr>
              <w:t>(</w:t>
            </w:r>
            <w:r w:rsidR="00E84915" w:rsidRPr="00A435C0">
              <w:rPr>
                <w:rFonts w:ascii="等线" w:eastAsia="等线" w:cs="等线" w:hint="eastAsia"/>
                <w:color w:val="000000"/>
                <w:kern w:val="0"/>
                <w:sz w:val="18"/>
                <w:szCs w:val="18"/>
              </w:rPr>
              <w:t>龙灵利等</w:t>
            </w:r>
            <w:r w:rsidR="00E84915" w:rsidRPr="00A435C0">
              <w:rPr>
                <w:rFonts w:ascii="等线" w:eastAsia="等线" w:cs="等线"/>
                <w:color w:val="000000"/>
                <w:kern w:val="0"/>
                <w:sz w:val="18"/>
                <w:szCs w:val="18"/>
              </w:rPr>
              <w:t xml:space="preserve">,2006; </w:t>
            </w:r>
            <w:r w:rsidR="00E84915" w:rsidRPr="00A435C0">
              <w:rPr>
                <w:rFonts w:ascii="等线" w:eastAsia="等线" w:cs="等线" w:hint="eastAsia"/>
                <w:color w:val="000000"/>
                <w:kern w:val="0"/>
                <w:sz w:val="18"/>
                <w:szCs w:val="18"/>
              </w:rPr>
              <w:t>王学潮等</w:t>
            </w:r>
            <w:r w:rsidR="00E84915" w:rsidRPr="00A435C0">
              <w:rPr>
                <w:rFonts w:ascii="等线" w:eastAsia="等线" w:cs="等线"/>
                <w:color w:val="000000"/>
                <w:kern w:val="0"/>
                <w:sz w:val="18"/>
                <w:szCs w:val="18"/>
              </w:rPr>
              <w:t xml:space="preserve">,1995; </w:t>
            </w:r>
            <w:r w:rsidR="00E84915" w:rsidRPr="00A435C0">
              <w:rPr>
                <w:rFonts w:ascii="等线" w:eastAsia="等线" w:cs="等线" w:hint="eastAsia"/>
                <w:color w:val="000000"/>
                <w:kern w:val="0"/>
                <w:sz w:val="18"/>
                <w:szCs w:val="18"/>
              </w:rPr>
              <w:t>曹荣龙</w:t>
            </w:r>
            <w:r w:rsidR="00E84915" w:rsidRPr="00A435C0">
              <w:rPr>
                <w:rFonts w:ascii="等线" w:eastAsia="等线" w:cs="等线"/>
                <w:color w:val="000000"/>
                <w:kern w:val="0"/>
                <w:sz w:val="18"/>
                <w:szCs w:val="18"/>
              </w:rPr>
              <w:t>,1994)</w:t>
            </w:r>
            <w:r w:rsidR="00E84915" w:rsidRPr="00A435C0">
              <w:rPr>
                <w:rFonts w:ascii="等线" w:eastAsia="等线" w:hAnsi="等线" w:cs="宋体"/>
                <w:color w:val="000000"/>
                <w:kern w:val="0"/>
                <w:sz w:val="18"/>
                <w:szCs w:val="18"/>
              </w:rPr>
              <w:fldChar w:fldCharType="end"/>
            </w:r>
            <w:r w:rsidR="00E84915" w:rsidRPr="00A435C0">
              <w:rPr>
                <w:rFonts w:ascii="等线" w:eastAsia="等线" w:hAnsi="等线" w:cs="宋体" w:hint="eastAsia"/>
                <w:color w:val="000000"/>
                <w:kern w:val="0"/>
                <w:sz w:val="18"/>
                <w:szCs w:val="18"/>
              </w:rPr>
              <w:t>，</w:t>
            </w:r>
            <w:r w:rsidRPr="00A435C0">
              <w:rPr>
                <w:rFonts w:ascii="等线" w:eastAsia="等线" w:hAnsi="等线" w:cs="宋体" w:hint="eastAsia"/>
                <w:color w:val="000000"/>
                <w:kern w:val="0"/>
                <w:sz w:val="18"/>
                <w:szCs w:val="18"/>
              </w:rPr>
              <w:t>小洋盆中不成熟岛弧环境</w:t>
            </w:r>
            <w:r w:rsidR="00E84915" w:rsidRPr="00A435C0">
              <w:rPr>
                <w:rFonts w:ascii="等线" w:eastAsia="等线" w:hAnsi="等线" w:cs="宋体"/>
                <w:color w:val="000000"/>
                <w:kern w:val="0"/>
                <w:sz w:val="18"/>
                <w:szCs w:val="18"/>
              </w:rPr>
              <w:fldChar w:fldCharType="begin"/>
            </w:r>
            <w:r w:rsidR="00E84915" w:rsidRPr="00A435C0">
              <w:rPr>
                <w:rFonts w:ascii="等线" w:eastAsia="等线" w:hAnsi="等线" w:cs="宋体"/>
                <w:color w:val="000000"/>
                <w:kern w:val="0"/>
                <w:sz w:val="18"/>
                <w:szCs w:val="18"/>
              </w:rPr>
              <w:instrText xml:space="preserve"> ADDIN NE.Ref.{A09A7E88-0936-44B3-881C-FCA2756DD26E}</w:instrText>
            </w:r>
            <w:r w:rsidR="00E84915" w:rsidRPr="00A435C0">
              <w:rPr>
                <w:rFonts w:ascii="等线" w:eastAsia="等线" w:hAnsi="等线" w:cs="宋体"/>
                <w:color w:val="000000"/>
                <w:kern w:val="0"/>
                <w:sz w:val="18"/>
                <w:szCs w:val="18"/>
              </w:rPr>
              <w:fldChar w:fldCharType="separate"/>
            </w:r>
            <w:r w:rsidR="00E84915" w:rsidRPr="00A435C0">
              <w:rPr>
                <w:rFonts w:ascii="等线" w:eastAsia="等线" w:cs="等线"/>
                <w:color w:val="000000"/>
                <w:kern w:val="0"/>
                <w:sz w:val="18"/>
                <w:szCs w:val="18"/>
              </w:rPr>
              <w:t>(</w:t>
            </w:r>
            <w:r w:rsidR="00E84915" w:rsidRPr="00A435C0">
              <w:rPr>
                <w:rFonts w:ascii="等线" w:eastAsia="等线" w:cs="等线" w:hint="eastAsia"/>
                <w:color w:val="000000"/>
                <w:kern w:val="0"/>
                <w:sz w:val="18"/>
                <w:szCs w:val="18"/>
              </w:rPr>
              <w:t>高俊等</w:t>
            </w:r>
            <w:r w:rsidR="00E84915" w:rsidRPr="00A435C0">
              <w:rPr>
                <w:rFonts w:ascii="等线" w:eastAsia="等线" w:cs="等线"/>
                <w:color w:val="000000"/>
                <w:kern w:val="0"/>
                <w:sz w:val="18"/>
                <w:szCs w:val="18"/>
              </w:rPr>
              <w:t>,1995)</w:t>
            </w:r>
            <w:r w:rsidR="00E8491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弧后盆地环境</w:t>
            </w:r>
            <w:r w:rsidR="00E84915" w:rsidRPr="00A435C0">
              <w:rPr>
                <w:rFonts w:ascii="等线" w:eastAsia="等线" w:hAnsi="等线" w:cs="宋体"/>
                <w:color w:val="000000"/>
                <w:kern w:val="0"/>
                <w:sz w:val="18"/>
                <w:szCs w:val="18"/>
              </w:rPr>
              <w:fldChar w:fldCharType="begin"/>
            </w:r>
            <w:r w:rsidR="00E84915" w:rsidRPr="00A435C0">
              <w:rPr>
                <w:rFonts w:ascii="等线" w:eastAsia="等线" w:hAnsi="等线" w:cs="宋体"/>
                <w:color w:val="000000"/>
                <w:kern w:val="0"/>
                <w:sz w:val="18"/>
                <w:szCs w:val="18"/>
              </w:rPr>
              <w:instrText xml:space="preserve"> ADDIN NE.Ref.{E1795151-F55F-48A3-9B59-C4DF23E695E0}</w:instrText>
            </w:r>
            <w:r w:rsidR="00E84915" w:rsidRPr="00A435C0">
              <w:rPr>
                <w:rFonts w:ascii="等线" w:eastAsia="等线" w:hAnsi="等线" w:cs="宋体"/>
                <w:color w:val="000000"/>
                <w:kern w:val="0"/>
                <w:sz w:val="18"/>
                <w:szCs w:val="18"/>
              </w:rPr>
              <w:fldChar w:fldCharType="separate"/>
            </w:r>
            <w:r w:rsidR="00E84915" w:rsidRPr="00A435C0">
              <w:rPr>
                <w:rFonts w:ascii="等线" w:eastAsia="等线" w:cs="等线"/>
                <w:color w:val="000000"/>
                <w:kern w:val="0"/>
                <w:sz w:val="18"/>
                <w:szCs w:val="18"/>
              </w:rPr>
              <w:t>(</w:t>
            </w:r>
            <w:r w:rsidR="00E84915" w:rsidRPr="00A435C0">
              <w:rPr>
                <w:rFonts w:ascii="等线" w:eastAsia="等线" w:cs="等线" w:hint="eastAsia"/>
                <w:color w:val="000000"/>
                <w:kern w:val="0"/>
                <w:sz w:val="18"/>
                <w:szCs w:val="18"/>
              </w:rPr>
              <w:t>马中平等</w:t>
            </w:r>
            <w:r w:rsidR="00E84915" w:rsidRPr="00A435C0">
              <w:rPr>
                <w:rFonts w:ascii="等线" w:eastAsia="等线" w:cs="等线"/>
                <w:color w:val="000000"/>
                <w:kern w:val="0"/>
                <w:sz w:val="18"/>
                <w:szCs w:val="18"/>
              </w:rPr>
              <w:t xml:space="preserve">,2007; </w:t>
            </w:r>
            <w:r w:rsidR="00E84915" w:rsidRPr="00A435C0">
              <w:rPr>
                <w:rFonts w:ascii="等线" w:eastAsia="等线" w:cs="等线" w:hint="eastAsia"/>
                <w:color w:val="000000"/>
                <w:kern w:val="0"/>
                <w:sz w:val="18"/>
                <w:szCs w:val="18"/>
              </w:rPr>
              <w:t>吴世敏等</w:t>
            </w:r>
            <w:r w:rsidR="00E84915" w:rsidRPr="00A435C0">
              <w:rPr>
                <w:rFonts w:ascii="等线" w:eastAsia="等线" w:cs="等线"/>
                <w:color w:val="000000"/>
                <w:kern w:val="0"/>
                <w:sz w:val="18"/>
                <w:szCs w:val="18"/>
              </w:rPr>
              <w:t>,1995)</w:t>
            </w:r>
            <w:r w:rsidR="00E84915" w:rsidRPr="00A435C0">
              <w:rPr>
                <w:rFonts w:ascii="等线" w:eastAsia="等线" w:hAnsi="等线" w:cs="宋体"/>
                <w:color w:val="000000"/>
                <w:kern w:val="0"/>
                <w:sz w:val="18"/>
                <w:szCs w:val="18"/>
              </w:rPr>
              <w:fldChar w:fldCharType="end"/>
            </w:r>
          </w:p>
        </w:tc>
      </w:tr>
      <w:tr w:rsidR="000C0E0A" w:rsidRPr="00A435C0" w14:paraId="23296B0A" w14:textId="77777777" w:rsidTr="000C0E0A">
        <w:trPr>
          <w:trHeight w:val="1392"/>
        </w:trPr>
        <w:tc>
          <w:tcPr>
            <w:tcW w:w="207" w:type="pct"/>
            <w:vMerge/>
            <w:tcBorders>
              <w:top w:val="nil"/>
              <w:left w:val="nil"/>
              <w:bottom w:val="single" w:sz="8" w:space="0" w:color="7F7F7F"/>
              <w:right w:val="nil"/>
            </w:tcBorders>
            <w:vAlign w:val="center"/>
            <w:hideMark/>
          </w:tcPr>
          <w:p w14:paraId="7B29922F"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single" w:sz="8" w:space="0" w:color="7F7F7F"/>
              <w:left w:val="nil"/>
              <w:bottom w:val="single" w:sz="8" w:space="0" w:color="7F7F7F"/>
              <w:right w:val="nil"/>
            </w:tcBorders>
            <w:shd w:val="clear" w:color="auto" w:fill="auto"/>
            <w:vAlign w:val="center"/>
            <w:hideMark/>
          </w:tcPr>
          <w:p w14:paraId="04DA0F10"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色日牙克蛇绿岩</w:t>
            </w:r>
          </w:p>
        </w:tc>
        <w:tc>
          <w:tcPr>
            <w:tcW w:w="502" w:type="pct"/>
            <w:tcBorders>
              <w:top w:val="single" w:sz="8" w:space="0" w:color="7F7F7F"/>
              <w:left w:val="nil"/>
              <w:bottom w:val="single" w:sz="8" w:space="0" w:color="7F7F7F"/>
              <w:right w:val="nil"/>
            </w:tcBorders>
            <w:shd w:val="clear" w:color="auto" w:fill="auto"/>
            <w:vAlign w:val="center"/>
            <w:hideMark/>
          </w:tcPr>
          <w:p w14:paraId="3C808133"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18′00′′N;  83°40′00′′E</w:t>
            </w:r>
          </w:p>
        </w:tc>
        <w:tc>
          <w:tcPr>
            <w:tcW w:w="2999" w:type="pct"/>
            <w:tcBorders>
              <w:top w:val="single" w:sz="8" w:space="0" w:color="7F7F7F"/>
              <w:left w:val="nil"/>
              <w:bottom w:val="single" w:sz="8" w:space="0" w:color="7F7F7F"/>
              <w:right w:val="nil"/>
            </w:tcBorders>
            <w:shd w:val="clear" w:color="auto" w:fill="auto"/>
            <w:vAlign w:val="center"/>
            <w:hideMark/>
          </w:tcPr>
          <w:p w14:paraId="28E957B2" w14:textId="46324C2E"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锆石U-Pb年龄423±4Ma</w:t>
            </w:r>
            <w:r w:rsidR="00E84915" w:rsidRPr="00A435C0">
              <w:rPr>
                <w:rFonts w:ascii="等线" w:eastAsia="等线" w:hAnsi="等线" w:cs="宋体"/>
                <w:color w:val="000000"/>
                <w:kern w:val="0"/>
                <w:sz w:val="18"/>
                <w:szCs w:val="18"/>
              </w:rPr>
              <w:fldChar w:fldCharType="begin"/>
            </w:r>
            <w:r w:rsidR="00E84915" w:rsidRPr="00A435C0">
              <w:rPr>
                <w:rFonts w:ascii="等线" w:eastAsia="等线" w:hAnsi="等线" w:cs="宋体"/>
                <w:color w:val="000000"/>
                <w:kern w:val="0"/>
                <w:sz w:val="18"/>
                <w:szCs w:val="18"/>
              </w:rPr>
              <w:instrText xml:space="preserve"> ADDIN EN.CITE &lt;EndNote&gt;&lt;Cite&gt;&lt;Author&gt;Jiang&lt;/Author&gt;&lt;Year&gt;2014&lt;/Year&gt;&lt;RecNum&gt;1225&lt;/RecNum&gt;&lt;DisplayText&gt;(Jiang et al., 2014)&lt;/DisplayText&gt;&lt;record&gt;&lt;rec-number&gt;1225&lt;/rec-number&gt;&lt;foreign-keys&gt;&lt;key app="EN" db-id="tpvxw00drsvsvke5wfwp25akz0eaesv02rzf" timestamp="1661842823"&gt;1225&lt;/key&gt;&lt;/foreign-keys&gt;&lt;ref-type name="Journal Article"&gt;17&lt;/ref-type&gt;&lt;contributors&gt;&lt;authors&gt;&lt;author&gt;Jiang, Tuo&lt;/author&gt;&lt;author&gt;Gao, Jun&lt;/author&gt;&lt;author&gt;Klemd, Reiner&lt;/author&gt;&lt;author&gt;Qian, Qing&lt;/author&gt;&lt;author&gt;Zhang, Xi&lt;/author&gt;&lt;author&gt;Xiong, Xianming&lt;/author&gt;&lt;author&gt;Wang, Xinshui&lt;/author&gt;&lt;author&gt;Tan, Zhou&lt;/author&gt;&lt;author&gt;Chen, Bangxue&lt;/author&gt;&lt;/authors&gt;&lt;/contributors&gt;&lt;titles&gt;&lt;title&gt;Paleozoic ophiolitic mélanges from the South Tianshan Orogen, NW China: Geological, geochemical and geochronological implications for the geodynamic setting&lt;/title&gt;&lt;secondary-title&gt;Tectonophysics&lt;/secondary-title&gt;&lt;/titles&gt;&lt;periodical&gt;&lt;full-title&gt;Tectonophysics&lt;/full-title&gt;&lt;/periodical&gt;&lt;pages&gt;106-127&lt;/pages&gt;&lt;volume&gt;612-613&lt;/volume&gt;&lt;section&gt;106&lt;/section&gt;&lt;dates&gt;&lt;year&gt;2014&lt;/year&gt;&lt;/dates&gt;&lt;isbn&gt;00401951&lt;/isbn&gt;&lt;urls&gt;&lt;/urls&gt;&lt;electronic-resource-num&gt;10.1016/j.tecto.2013.11.038&lt;/electronic-resource-num&gt;&lt;/record&gt;&lt;/Cite&gt;&lt;/EndNote&gt;</w:instrText>
            </w:r>
            <w:r w:rsidR="00E84915" w:rsidRPr="00A435C0">
              <w:rPr>
                <w:rFonts w:ascii="等线" w:eastAsia="等线" w:hAnsi="等线" w:cs="宋体"/>
                <w:color w:val="000000"/>
                <w:kern w:val="0"/>
                <w:sz w:val="18"/>
                <w:szCs w:val="18"/>
              </w:rPr>
              <w:fldChar w:fldCharType="separate"/>
            </w:r>
            <w:r w:rsidR="00E84915" w:rsidRPr="00A435C0">
              <w:rPr>
                <w:rFonts w:ascii="等线" w:eastAsia="等线" w:hAnsi="等线" w:cs="宋体"/>
                <w:noProof/>
                <w:color w:val="000000"/>
                <w:kern w:val="0"/>
                <w:sz w:val="18"/>
                <w:szCs w:val="18"/>
              </w:rPr>
              <w:t>(Jiang et al., 2014)</w:t>
            </w:r>
            <w:r w:rsidR="00E8491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w:t>
            </w:r>
            <w:r w:rsidRPr="00A435C0">
              <w:rPr>
                <w:rFonts w:ascii="等线" w:eastAsia="等线" w:hAnsi="等线" w:cs="宋体" w:hint="eastAsia"/>
                <w:color w:val="000000"/>
                <w:kern w:val="0"/>
                <w:sz w:val="18"/>
                <w:szCs w:val="18"/>
                <w:vertAlign w:val="superscript"/>
              </w:rPr>
              <w:t>39</w:t>
            </w:r>
            <w:r w:rsidRPr="00A435C0">
              <w:rPr>
                <w:rFonts w:ascii="等线" w:eastAsia="等线" w:hAnsi="等线" w:cs="宋体" w:hint="eastAsia"/>
                <w:color w:val="000000"/>
                <w:kern w:val="0"/>
                <w:sz w:val="18"/>
                <w:szCs w:val="18"/>
              </w:rPr>
              <w:t>Ar-</w:t>
            </w:r>
            <w:r w:rsidRPr="00A435C0">
              <w:rPr>
                <w:rFonts w:ascii="等线" w:eastAsia="等线" w:hAnsi="等线" w:cs="宋体" w:hint="eastAsia"/>
                <w:color w:val="000000"/>
                <w:kern w:val="0"/>
                <w:sz w:val="18"/>
                <w:szCs w:val="18"/>
                <w:vertAlign w:val="superscript"/>
              </w:rPr>
              <w:t>40</w:t>
            </w:r>
            <w:r w:rsidRPr="00A435C0">
              <w:rPr>
                <w:rFonts w:ascii="等线" w:eastAsia="等线" w:hAnsi="等线" w:cs="宋体" w:hint="eastAsia"/>
                <w:color w:val="000000"/>
                <w:kern w:val="0"/>
                <w:sz w:val="18"/>
                <w:szCs w:val="18"/>
              </w:rPr>
              <w:t>Ar年龄335.51±8.77Ma</w:t>
            </w:r>
            <w:r w:rsidR="00E84915" w:rsidRPr="00A435C0">
              <w:rPr>
                <w:rFonts w:ascii="等线" w:eastAsia="等线" w:hAnsi="等线" w:cs="宋体"/>
                <w:color w:val="000000"/>
                <w:kern w:val="0"/>
                <w:sz w:val="18"/>
                <w:szCs w:val="18"/>
              </w:rPr>
              <w:fldChar w:fldCharType="begin"/>
            </w:r>
            <w:r w:rsidR="00E84915" w:rsidRPr="00A435C0">
              <w:rPr>
                <w:rFonts w:ascii="等线" w:eastAsia="等线" w:hAnsi="等线" w:cs="宋体"/>
                <w:color w:val="000000"/>
                <w:kern w:val="0"/>
                <w:sz w:val="18"/>
                <w:szCs w:val="18"/>
              </w:rPr>
              <w:instrText xml:space="preserve"> ADDIN NE.Ref.{7A77A461-C846-456C-95F6-8625FCCAAFDD}</w:instrText>
            </w:r>
            <w:r w:rsidR="00E84915" w:rsidRPr="00A435C0">
              <w:rPr>
                <w:rFonts w:ascii="等线" w:eastAsia="等线" w:hAnsi="等线" w:cs="宋体"/>
                <w:color w:val="000000"/>
                <w:kern w:val="0"/>
                <w:sz w:val="18"/>
                <w:szCs w:val="18"/>
              </w:rPr>
              <w:fldChar w:fldCharType="separate"/>
            </w:r>
            <w:r w:rsidR="00E84915" w:rsidRPr="00A435C0">
              <w:rPr>
                <w:rFonts w:ascii="等线" w:eastAsia="等线" w:cs="等线"/>
                <w:color w:val="000000"/>
                <w:kern w:val="0"/>
                <w:sz w:val="18"/>
                <w:szCs w:val="18"/>
              </w:rPr>
              <w:t>(</w:t>
            </w:r>
            <w:r w:rsidR="00E84915" w:rsidRPr="00A435C0">
              <w:rPr>
                <w:rFonts w:ascii="等线" w:eastAsia="等线" w:cs="等线" w:hint="eastAsia"/>
                <w:color w:val="000000"/>
                <w:kern w:val="0"/>
                <w:sz w:val="18"/>
                <w:szCs w:val="18"/>
              </w:rPr>
              <w:t>王学潮等</w:t>
            </w:r>
            <w:r w:rsidR="00E84915" w:rsidRPr="00A435C0">
              <w:rPr>
                <w:rFonts w:ascii="等线" w:eastAsia="等线" w:cs="等线"/>
                <w:color w:val="000000"/>
                <w:kern w:val="0"/>
                <w:sz w:val="18"/>
                <w:szCs w:val="18"/>
              </w:rPr>
              <w:t>,1995)</w:t>
            </w:r>
            <w:r w:rsidR="00E84915"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1AD61D29" w14:textId="326565FB"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SSZ型蛇绿岩</w:t>
            </w:r>
            <w:r w:rsidR="00E84915" w:rsidRPr="00A435C0">
              <w:rPr>
                <w:rFonts w:ascii="等线" w:eastAsia="等线" w:hAnsi="等线" w:cs="宋体"/>
                <w:color w:val="000000"/>
                <w:kern w:val="0"/>
                <w:sz w:val="18"/>
                <w:szCs w:val="18"/>
              </w:rPr>
              <w:fldChar w:fldCharType="begin"/>
            </w:r>
            <w:r w:rsidR="00E84915" w:rsidRPr="00A435C0">
              <w:rPr>
                <w:rFonts w:ascii="等线" w:eastAsia="等线" w:hAnsi="等线" w:cs="宋体"/>
                <w:color w:val="000000"/>
                <w:kern w:val="0"/>
                <w:sz w:val="18"/>
                <w:szCs w:val="18"/>
              </w:rPr>
              <w:instrText xml:space="preserve"> ADDIN EN.CITE &lt;EndNote&gt;&lt;Cite&gt;&lt;Author&gt;Jiang&lt;/Author&gt;&lt;Year&gt;2014&lt;/Year&gt;&lt;RecNum&gt;1225&lt;/RecNum&gt;&lt;DisplayText&gt;(Jiang et al., 2014)&lt;/DisplayText&gt;&lt;record&gt;&lt;rec-number&gt;1225&lt;/rec-number&gt;&lt;foreign-keys&gt;&lt;key app="EN" db-id="tpvxw00drsvsvke5wfwp25akz0eaesv02rzf" timestamp="1661842823"&gt;1225&lt;/key&gt;&lt;/foreign-keys&gt;&lt;ref-type name="Journal Article"&gt;17&lt;/ref-type&gt;&lt;contributors&gt;&lt;authors&gt;&lt;author&gt;Jiang, Tuo&lt;/author&gt;&lt;author&gt;Gao, Jun&lt;/author&gt;&lt;author&gt;Klemd, Reiner&lt;/author&gt;&lt;author&gt;Qian, Qing&lt;/author&gt;&lt;author&gt;Zhang, Xi&lt;/author&gt;&lt;author&gt;Xiong, Xianming&lt;/author&gt;&lt;author&gt;Wang, Xinshui&lt;/author&gt;&lt;author&gt;Tan, Zhou&lt;/author&gt;&lt;author&gt;Chen, Bangxue&lt;/author&gt;&lt;/authors&gt;&lt;/contributors&gt;&lt;titles&gt;&lt;title&gt;Paleozoic ophiolitic mélanges from the South Tianshan Orogen, NW China: Geological, geochemical and geochronological implications for the geodynamic setting&lt;/title&gt;&lt;secondary-title&gt;Tectonophysics&lt;/secondary-title&gt;&lt;/titles&gt;&lt;periodical&gt;&lt;full-title&gt;Tectonophysics&lt;/full-title&gt;&lt;/periodical&gt;&lt;pages&gt;106-127&lt;/pages&gt;&lt;volume&gt;612-613&lt;/volume&gt;&lt;section&gt;106&lt;/section&gt;&lt;dates&gt;&lt;year&gt;2014&lt;/year&gt;&lt;/dates&gt;&lt;isbn&gt;00401951&lt;/isbn&gt;&lt;urls&gt;&lt;/urls&gt;&lt;electronic-resource-num&gt;10.1016/j.tecto.2013.11.038&lt;/electronic-resource-num&gt;&lt;/record&gt;&lt;/Cite&gt;&lt;/EndNote&gt;</w:instrText>
            </w:r>
            <w:r w:rsidR="00E84915" w:rsidRPr="00A435C0">
              <w:rPr>
                <w:rFonts w:ascii="等线" w:eastAsia="等线" w:hAnsi="等线" w:cs="宋体"/>
                <w:color w:val="000000"/>
                <w:kern w:val="0"/>
                <w:sz w:val="18"/>
                <w:szCs w:val="18"/>
              </w:rPr>
              <w:fldChar w:fldCharType="separate"/>
            </w:r>
            <w:r w:rsidR="00E84915" w:rsidRPr="00A435C0">
              <w:rPr>
                <w:rFonts w:ascii="等线" w:eastAsia="等线" w:hAnsi="等线" w:cs="宋体"/>
                <w:noProof/>
                <w:color w:val="000000"/>
                <w:kern w:val="0"/>
                <w:sz w:val="18"/>
                <w:szCs w:val="18"/>
              </w:rPr>
              <w:t>(Jiang et al., 2014)</w:t>
            </w:r>
            <w:r w:rsidR="00E8491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有限洋盆的弱扩展脊环境</w:t>
            </w:r>
            <w:r w:rsidR="00E84915" w:rsidRPr="00A435C0">
              <w:rPr>
                <w:rFonts w:ascii="等线" w:eastAsia="等线" w:hAnsi="等线" w:cs="宋体"/>
                <w:color w:val="000000"/>
                <w:kern w:val="0"/>
                <w:sz w:val="18"/>
                <w:szCs w:val="18"/>
              </w:rPr>
              <w:fldChar w:fldCharType="begin"/>
            </w:r>
            <w:r w:rsidR="00E84915" w:rsidRPr="00A435C0">
              <w:rPr>
                <w:rFonts w:ascii="等线" w:eastAsia="等线" w:hAnsi="等线" w:cs="宋体"/>
                <w:color w:val="000000"/>
                <w:kern w:val="0"/>
                <w:sz w:val="18"/>
                <w:szCs w:val="18"/>
              </w:rPr>
              <w:instrText xml:space="preserve"> ADDIN NE.Ref.{FA2EC49B-1E15-40EE-9276-4B8D53C7FCB1}</w:instrText>
            </w:r>
            <w:r w:rsidR="00E84915" w:rsidRPr="00A435C0">
              <w:rPr>
                <w:rFonts w:ascii="等线" w:eastAsia="等线" w:hAnsi="等线" w:cs="宋体"/>
                <w:color w:val="000000"/>
                <w:kern w:val="0"/>
                <w:sz w:val="18"/>
                <w:szCs w:val="18"/>
              </w:rPr>
              <w:fldChar w:fldCharType="separate"/>
            </w:r>
            <w:r w:rsidR="00E84915" w:rsidRPr="00A435C0">
              <w:rPr>
                <w:rFonts w:ascii="等线" w:eastAsia="等线" w:cs="等线"/>
                <w:color w:val="000000"/>
                <w:kern w:val="0"/>
                <w:sz w:val="18"/>
                <w:szCs w:val="18"/>
              </w:rPr>
              <w:t>(</w:t>
            </w:r>
            <w:r w:rsidR="00E84915" w:rsidRPr="00A435C0">
              <w:rPr>
                <w:rFonts w:ascii="等线" w:eastAsia="等线" w:cs="等线" w:hint="eastAsia"/>
                <w:color w:val="000000"/>
                <w:kern w:val="0"/>
                <w:sz w:val="18"/>
                <w:szCs w:val="18"/>
              </w:rPr>
              <w:t>王学潮等</w:t>
            </w:r>
            <w:r w:rsidR="00E84915" w:rsidRPr="00A435C0">
              <w:rPr>
                <w:rFonts w:ascii="等线" w:eastAsia="等线" w:cs="等线"/>
                <w:color w:val="000000"/>
                <w:kern w:val="0"/>
                <w:sz w:val="18"/>
                <w:szCs w:val="18"/>
              </w:rPr>
              <w:t>,1995)</w:t>
            </w:r>
            <w:r w:rsidR="00E8491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弧后盆地环境</w:t>
            </w:r>
            <w:r w:rsidR="00E84915" w:rsidRPr="00A435C0">
              <w:rPr>
                <w:rFonts w:ascii="等线" w:eastAsia="等线" w:hAnsi="等线" w:cs="宋体"/>
                <w:color w:val="000000"/>
                <w:kern w:val="0"/>
                <w:sz w:val="18"/>
                <w:szCs w:val="18"/>
              </w:rPr>
              <w:fldChar w:fldCharType="begin"/>
            </w:r>
            <w:r w:rsidR="00E84915" w:rsidRPr="00A435C0">
              <w:rPr>
                <w:rFonts w:ascii="等线" w:eastAsia="等线" w:hAnsi="等线" w:cs="宋体"/>
                <w:color w:val="000000"/>
                <w:kern w:val="0"/>
                <w:sz w:val="18"/>
                <w:szCs w:val="18"/>
              </w:rPr>
              <w:instrText xml:space="preserve"> ADDIN NE.Ref.{7F59691F-C16D-40C1-B3B0-8DDBBA4DD804}</w:instrText>
            </w:r>
            <w:r w:rsidR="00E84915" w:rsidRPr="00A435C0">
              <w:rPr>
                <w:rFonts w:ascii="等线" w:eastAsia="等线" w:hAnsi="等线" w:cs="宋体"/>
                <w:color w:val="000000"/>
                <w:kern w:val="0"/>
                <w:sz w:val="18"/>
                <w:szCs w:val="18"/>
              </w:rPr>
              <w:fldChar w:fldCharType="separate"/>
            </w:r>
            <w:r w:rsidR="00E84915" w:rsidRPr="00A435C0">
              <w:rPr>
                <w:rFonts w:ascii="等线" w:eastAsia="等线" w:cs="等线"/>
                <w:color w:val="000000"/>
                <w:kern w:val="0"/>
                <w:sz w:val="18"/>
                <w:szCs w:val="18"/>
              </w:rPr>
              <w:t>(</w:t>
            </w:r>
            <w:r w:rsidR="00E84915" w:rsidRPr="00A435C0">
              <w:rPr>
                <w:rFonts w:ascii="等线" w:eastAsia="等线" w:cs="等线" w:hint="eastAsia"/>
                <w:color w:val="000000"/>
                <w:kern w:val="0"/>
                <w:sz w:val="18"/>
                <w:szCs w:val="18"/>
              </w:rPr>
              <w:t>吴世敏等</w:t>
            </w:r>
            <w:r w:rsidR="00E84915" w:rsidRPr="00A435C0">
              <w:rPr>
                <w:rFonts w:ascii="等线" w:eastAsia="等线" w:cs="等线"/>
                <w:color w:val="000000"/>
                <w:kern w:val="0"/>
                <w:sz w:val="18"/>
                <w:szCs w:val="18"/>
              </w:rPr>
              <w:t>,1995)</w:t>
            </w:r>
            <w:r w:rsidR="00E84915" w:rsidRPr="00A435C0">
              <w:rPr>
                <w:rFonts w:ascii="等线" w:eastAsia="等线" w:hAnsi="等线" w:cs="宋体"/>
                <w:color w:val="000000"/>
                <w:kern w:val="0"/>
                <w:sz w:val="18"/>
                <w:szCs w:val="18"/>
              </w:rPr>
              <w:fldChar w:fldCharType="end"/>
            </w:r>
          </w:p>
        </w:tc>
      </w:tr>
      <w:tr w:rsidR="000C0E0A" w:rsidRPr="00A435C0" w14:paraId="09CA8E74" w14:textId="77777777" w:rsidTr="000C0E0A">
        <w:trPr>
          <w:trHeight w:val="840"/>
        </w:trPr>
        <w:tc>
          <w:tcPr>
            <w:tcW w:w="207" w:type="pct"/>
            <w:vMerge/>
            <w:tcBorders>
              <w:top w:val="nil"/>
              <w:left w:val="nil"/>
              <w:bottom w:val="single" w:sz="8" w:space="0" w:color="7F7F7F"/>
              <w:right w:val="nil"/>
            </w:tcBorders>
            <w:vAlign w:val="center"/>
            <w:hideMark/>
          </w:tcPr>
          <w:p w14:paraId="06FC1A81"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10917F5D"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齐齐加纳克蛇绿混杂岩</w:t>
            </w:r>
          </w:p>
        </w:tc>
        <w:tc>
          <w:tcPr>
            <w:tcW w:w="502" w:type="pct"/>
            <w:tcBorders>
              <w:top w:val="nil"/>
              <w:left w:val="nil"/>
              <w:bottom w:val="nil"/>
              <w:right w:val="nil"/>
            </w:tcBorders>
            <w:shd w:val="clear" w:color="auto" w:fill="auto"/>
            <w:vAlign w:val="center"/>
            <w:hideMark/>
          </w:tcPr>
          <w:p w14:paraId="38CFC49D"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0°56'25″N， 77°11'04″E</w:t>
            </w:r>
          </w:p>
        </w:tc>
        <w:tc>
          <w:tcPr>
            <w:tcW w:w="2999" w:type="pct"/>
            <w:tcBorders>
              <w:top w:val="nil"/>
              <w:left w:val="nil"/>
              <w:bottom w:val="nil"/>
              <w:right w:val="nil"/>
            </w:tcBorders>
            <w:shd w:val="clear" w:color="auto" w:fill="auto"/>
            <w:vAlign w:val="center"/>
            <w:hideMark/>
          </w:tcPr>
          <w:p w14:paraId="15B68CDC" w14:textId="2D9CAAB1"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玄武岩锆石SHIRMP定年399±4Ma</w:t>
            </w:r>
            <w:r w:rsidR="00D56C8E" w:rsidRPr="00A435C0">
              <w:rPr>
                <w:rFonts w:ascii="等线" w:eastAsia="等线" w:hAnsi="等线" w:cs="宋体"/>
                <w:color w:val="000000"/>
                <w:kern w:val="0"/>
                <w:sz w:val="18"/>
                <w:szCs w:val="18"/>
              </w:rPr>
              <w:fldChar w:fldCharType="begin"/>
            </w:r>
            <w:r w:rsidR="00D56C8E" w:rsidRPr="00A435C0">
              <w:rPr>
                <w:rFonts w:ascii="等线" w:eastAsia="等线" w:hAnsi="等线" w:cs="宋体"/>
                <w:color w:val="000000"/>
                <w:kern w:val="0"/>
                <w:sz w:val="18"/>
                <w:szCs w:val="18"/>
              </w:rPr>
              <w:instrText xml:space="preserve"> ADDIN NE.Ref.{DE868059-96CE-4321-B09F-D38DE7FCE125}</w:instrText>
            </w:r>
            <w:r w:rsidR="00D56C8E" w:rsidRPr="00A435C0">
              <w:rPr>
                <w:rFonts w:ascii="等线" w:eastAsia="等线" w:hAnsi="等线" w:cs="宋体"/>
                <w:color w:val="000000"/>
                <w:kern w:val="0"/>
                <w:sz w:val="18"/>
                <w:szCs w:val="18"/>
              </w:rPr>
              <w:fldChar w:fldCharType="separate"/>
            </w:r>
            <w:r w:rsidR="00D56C8E" w:rsidRPr="00A435C0">
              <w:rPr>
                <w:rFonts w:ascii="等线" w:eastAsia="等线" w:cs="等线"/>
                <w:color w:val="000000"/>
                <w:kern w:val="0"/>
                <w:sz w:val="18"/>
                <w:szCs w:val="18"/>
              </w:rPr>
              <w:t>(</w:t>
            </w:r>
            <w:r w:rsidR="00D56C8E" w:rsidRPr="00A435C0">
              <w:rPr>
                <w:rFonts w:ascii="等线" w:eastAsia="等线" w:cs="等线" w:hint="eastAsia"/>
                <w:color w:val="000000"/>
                <w:kern w:val="0"/>
                <w:sz w:val="18"/>
                <w:szCs w:val="18"/>
              </w:rPr>
              <w:t>王莹等</w:t>
            </w:r>
            <w:r w:rsidR="00D56C8E" w:rsidRPr="00A435C0">
              <w:rPr>
                <w:rFonts w:ascii="等线" w:eastAsia="等线" w:cs="等线"/>
                <w:color w:val="000000"/>
                <w:kern w:val="0"/>
                <w:sz w:val="18"/>
                <w:szCs w:val="18"/>
              </w:rPr>
              <w:t>,2012)</w:t>
            </w:r>
            <w:r w:rsidR="00D56C8E"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174694E3" w14:textId="73C99E69"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多岛窄洋盆</w:t>
            </w:r>
            <w:r w:rsidR="00D56C8E" w:rsidRPr="00A435C0">
              <w:rPr>
                <w:rFonts w:ascii="等线" w:eastAsia="等线" w:hAnsi="等线" w:cs="宋体"/>
                <w:color w:val="000000"/>
                <w:kern w:val="0"/>
                <w:sz w:val="18"/>
                <w:szCs w:val="18"/>
              </w:rPr>
              <w:fldChar w:fldCharType="begin"/>
            </w:r>
            <w:r w:rsidR="00D56C8E" w:rsidRPr="00A435C0">
              <w:rPr>
                <w:rFonts w:ascii="等线" w:eastAsia="等线" w:hAnsi="等线" w:cs="宋体"/>
                <w:color w:val="000000"/>
                <w:kern w:val="0"/>
                <w:sz w:val="18"/>
                <w:szCs w:val="18"/>
              </w:rPr>
              <w:instrText xml:space="preserve"> ADDIN NE.Ref.{5717EA1C-8401-471F-8A55-D1F438E80551}</w:instrText>
            </w:r>
            <w:r w:rsidR="00D56C8E" w:rsidRPr="00A435C0">
              <w:rPr>
                <w:rFonts w:ascii="等线" w:eastAsia="等线" w:hAnsi="等线" w:cs="宋体"/>
                <w:color w:val="000000"/>
                <w:kern w:val="0"/>
                <w:sz w:val="18"/>
                <w:szCs w:val="18"/>
              </w:rPr>
              <w:fldChar w:fldCharType="separate"/>
            </w:r>
            <w:r w:rsidR="00D56C8E" w:rsidRPr="00A435C0">
              <w:rPr>
                <w:rFonts w:ascii="等线" w:eastAsia="等线" w:cs="等线"/>
                <w:color w:val="000000"/>
                <w:kern w:val="0"/>
                <w:sz w:val="18"/>
                <w:szCs w:val="18"/>
              </w:rPr>
              <w:t>(</w:t>
            </w:r>
            <w:r w:rsidR="00D56C8E" w:rsidRPr="00A435C0">
              <w:rPr>
                <w:rFonts w:ascii="等线" w:eastAsia="等线" w:cs="等线" w:hint="eastAsia"/>
                <w:color w:val="000000"/>
                <w:kern w:val="0"/>
                <w:sz w:val="18"/>
                <w:szCs w:val="18"/>
              </w:rPr>
              <w:t>王莹等</w:t>
            </w:r>
            <w:r w:rsidR="00D56C8E" w:rsidRPr="00A435C0">
              <w:rPr>
                <w:rFonts w:ascii="等线" w:eastAsia="等线" w:cs="等线"/>
                <w:color w:val="000000"/>
                <w:kern w:val="0"/>
                <w:sz w:val="18"/>
                <w:szCs w:val="18"/>
              </w:rPr>
              <w:t>,2012)</w:t>
            </w:r>
            <w:r w:rsidR="00D56C8E" w:rsidRPr="00A435C0">
              <w:rPr>
                <w:rFonts w:ascii="等线" w:eastAsia="等线" w:hAnsi="等线" w:cs="宋体"/>
                <w:color w:val="000000"/>
                <w:kern w:val="0"/>
                <w:sz w:val="18"/>
                <w:szCs w:val="18"/>
              </w:rPr>
              <w:fldChar w:fldCharType="end"/>
            </w:r>
          </w:p>
        </w:tc>
      </w:tr>
      <w:tr w:rsidR="000C0E0A" w:rsidRPr="00A435C0" w14:paraId="568758EE" w14:textId="77777777" w:rsidTr="000C0E0A">
        <w:trPr>
          <w:trHeight w:val="840"/>
        </w:trPr>
        <w:tc>
          <w:tcPr>
            <w:tcW w:w="207" w:type="pct"/>
            <w:vMerge/>
            <w:tcBorders>
              <w:top w:val="nil"/>
              <w:left w:val="nil"/>
              <w:bottom w:val="single" w:sz="8" w:space="0" w:color="7F7F7F"/>
              <w:right w:val="nil"/>
            </w:tcBorders>
            <w:vAlign w:val="center"/>
            <w:hideMark/>
          </w:tcPr>
          <w:p w14:paraId="3AC79E48"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single" w:sz="8" w:space="0" w:color="7F7F7F"/>
              <w:left w:val="nil"/>
              <w:bottom w:val="single" w:sz="8" w:space="0" w:color="7F7F7F"/>
              <w:right w:val="nil"/>
            </w:tcBorders>
            <w:shd w:val="clear" w:color="auto" w:fill="auto"/>
            <w:vAlign w:val="center"/>
            <w:hideMark/>
          </w:tcPr>
          <w:p w14:paraId="170FF518"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乌陆沟蛇绿岩</w:t>
            </w:r>
          </w:p>
        </w:tc>
        <w:tc>
          <w:tcPr>
            <w:tcW w:w="502" w:type="pct"/>
            <w:tcBorders>
              <w:top w:val="single" w:sz="8" w:space="0" w:color="7F7F7F"/>
              <w:left w:val="nil"/>
              <w:bottom w:val="single" w:sz="8" w:space="0" w:color="7F7F7F"/>
              <w:right w:val="nil"/>
            </w:tcBorders>
            <w:shd w:val="clear" w:color="auto" w:fill="auto"/>
            <w:vAlign w:val="center"/>
            <w:hideMark/>
          </w:tcPr>
          <w:p w14:paraId="5A3A5164"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00′00′′N;  85°05′00′′E</w:t>
            </w:r>
          </w:p>
        </w:tc>
        <w:tc>
          <w:tcPr>
            <w:tcW w:w="2999" w:type="pct"/>
            <w:tcBorders>
              <w:top w:val="single" w:sz="8" w:space="0" w:color="7F7F7F"/>
              <w:left w:val="nil"/>
              <w:bottom w:val="single" w:sz="8" w:space="0" w:color="7F7F7F"/>
              <w:right w:val="nil"/>
            </w:tcBorders>
            <w:shd w:val="clear" w:color="auto" w:fill="auto"/>
            <w:vAlign w:val="center"/>
            <w:hideMark/>
          </w:tcPr>
          <w:p w14:paraId="0A514199"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 xml:space="preserve">　</w:t>
            </w:r>
          </w:p>
        </w:tc>
        <w:tc>
          <w:tcPr>
            <w:tcW w:w="1003" w:type="pct"/>
            <w:tcBorders>
              <w:top w:val="single" w:sz="8" w:space="0" w:color="7F7F7F"/>
              <w:left w:val="nil"/>
              <w:bottom w:val="single" w:sz="8" w:space="0" w:color="7F7F7F"/>
              <w:right w:val="nil"/>
            </w:tcBorders>
            <w:shd w:val="clear" w:color="auto" w:fill="auto"/>
            <w:vAlign w:val="center"/>
            <w:hideMark/>
          </w:tcPr>
          <w:p w14:paraId="6A4E3D02"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 xml:space="preserve">　</w:t>
            </w:r>
          </w:p>
        </w:tc>
      </w:tr>
      <w:tr w:rsidR="000C0E0A" w:rsidRPr="00A435C0" w14:paraId="3660C70E" w14:textId="77777777" w:rsidTr="000C0E0A">
        <w:trPr>
          <w:trHeight w:val="840"/>
        </w:trPr>
        <w:tc>
          <w:tcPr>
            <w:tcW w:w="5000" w:type="pct"/>
            <w:gridSpan w:val="5"/>
            <w:tcBorders>
              <w:top w:val="single" w:sz="8" w:space="0" w:color="7F7F7F"/>
              <w:left w:val="nil"/>
              <w:bottom w:val="single" w:sz="8" w:space="0" w:color="7F7F7F"/>
              <w:right w:val="nil"/>
            </w:tcBorders>
            <w:shd w:val="clear" w:color="auto" w:fill="auto"/>
            <w:vAlign w:val="center"/>
            <w:hideMark/>
          </w:tcPr>
          <w:p w14:paraId="216B8F2F" w14:textId="77777777" w:rsidR="000C0E0A" w:rsidRPr="00A435C0" w:rsidRDefault="000C0E0A" w:rsidP="000C0E0A">
            <w:pPr>
              <w:widowControl/>
              <w:spacing w:line="240" w:lineRule="exact"/>
              <w:jc w:val="left"/>
              <w:rPr>
                <w:rFonts w:ascii="等线" w:eastAsia="等线" w:hAnsi="等线" w:cs="宋体"/>
                <w:b/>
                <w:bCs/>
                <w:color w:val="000000"/>
                <w:kern w:val="0"/>
                <w:sz w:val="18"/>
                <w:szCs w:val="18"/>
              </w:rPr>
            </w:pPr>
            <w:r w:rsidRPr="00A435C0">
              <w:rPr>
                <w:rFonts w:ascii="等线" w:eastAsia="等线" w:hAnsi="等线" w:cs="宋体" w:hint="eastAsia"/>
                <w:b/>
                <w:bCs/>
                <w:color w:val="000000"/>
                <w:kern w:val="0"/>
                <w:sz w:val="18"/>
                <w:szCs w:val="18"/>
              </w:rPr>
              <w:t>东天山造山带蛇绿岩</w:t>
            </w:r>
          </w:p>
        </w:tc>
      </w:tr>
      <w:tr w:rsidR="000C0E0A" w:rsidRPr="00A435C0" w14:paraId="5CBEE2B0" w14:textId="77777777" w:rsidTr="000C0E0A">
        <w:trPr>
          <w:trHeight w:val="1116"/>
        </w:trPr>
        <w:tc>
          <w:tcPr>
            <w:tcW w:w="496" w:type="pct"/>
            <w:gridSpan w:val="2"/>
            <w:tcBorders>
              <w:top w:val="single" w:sz="8" w:space="0" w:color="7F7F7F"/>
              <w:left w:val="nil"/>
              <w:bottom w:val="single" w:sz="8" w:space="0" w:color="7F7F7F"/>
              <w:right w:val="nil"/>
            </w:tcBorders>
            <w:shd w:val="clear" w:color="auto" w:fill="auto"/>
            <w:vAlign w:val="center"/>
            <w:hideMark/>
          </w:tcPr>
          <w:p w14:paraId="39C13AC7"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大草滩北蛇绿岩</w:t>
            </w:r>
          </w:p>
        </w:tc>
        <w:tc>
          <w:tcPr>
            <w:tcW w:w="502" w:type="pct"/>
            <w:tcBorders>
              <w:top w:val="nil"/>
              <w:left w:val="nil"/>
              <w:bottom w:val="nil"/>
              <w:right w:val="nil"/>
            </w:tcBorders>
            <w:shd w:val="clear" w:color="auto" w:fill="auto"/>
            <w:vAlign w:val="center"/>
            <w:hideMark/>
          </w:tcPr>
          <w:p w14:paraId="44F8C434"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40'00"N，93°00'00"E</w:t>
            </w:r>
          </w:p>
        </w:tc>
        <w:tc>
          <w:tcPr>
            <w:tcW w:w="2999" w:type="pct"/>
            <w:tcBorders>
              <w:top w:val="nil"/>
              <w:left w:val="nil"/>
              <w:bottom w:val="nil"/>
              <w:right w:val="nil"/>
            </w:tcBorders>
            <w:shd w:val="clear" w:color="auto" w:fill="auto"/>
            <w:vAlign w:val="center"/>
            <w:hideMark/>
          </w:tcPr>
          <w:p w14:paraId="168BC58D" w14:textId="79F28C3F"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锆石LA-ICP-MS年龄416.5±4Ma</w:t>
            </w:r>
            <w:r w:rsidR="0081174D" w:rsidRPr="00A435C0">
              <w:rPr>
                <w:rFonts w:ascii="等线" w:eastAsia="等线" w:hAnsi="等线" w:cs="宋体"/>
                <w:color w:val="000000"/>
                <w:kern w:val="0"/>
                <w:sz w:val="18"/>
                <w:szCs w:val="18"/>
              </w:rPr>
              <w:fldChar w:fldCharType="begin"/>
            </w:r>
            <w:r w:rsidR="0081174D" w:rsidRPr="00A435C0">
              <w:rPr>
                <w:rFonts w:ascii="等线" w:eastAsia="等线" w:hAnsi="等线" w:cs="宋体"/>
                <w:color w:val="000000"/>
                <w:kern w:val="0"/>
                <w:sz w:val="18"/>
                <w:szCs w:val="18"/>
              </w:rPr>
              <w:instrText xml:space="preserve"> ADDIN NE.Ref.{42F893C8-6340-4BF8-B6C9-9E8585DD7613}</w:instrText>
            </w:r>
            <w:r w:rsidR="0081174D" w:rsidRPr="00A435C0">
              <w:rPr>
                <w:rFonts w:ascii="等线" w:eastAsia="等线" w:hAnsi="等线" w:cs="宋体"/>
                <w:color w:val="000000"/>
                <w:kern w:val="0"/>
                <w:sz w:val="18"/>
                <w:szCs w:val="18"/>
              </w:rPr>
              <w:fldChar w:fldCharType="separate"/>
            </w:r>
            <w:r w:rsidR="0081174D" w:rsidRPr="00A435C0">
              <w:rPr>
                <w:rFonts w:ascii="等线" w:eastAsia="等线" w:cs="等线"/>
                <w:color w:val="000000"/>
                <w:kern w:val="0"/>
                <w:sz w:val="18"/>
                <w:szCs w:val="18"/>
              </w:rPr>
              <w:t>(</w:t>
            </w:r>
            <w:r w:rsidR="0081174D" w:rsidRPr="00A435C0">
              <w:rPr>
                <w:rFonts w:ascii="等线" w:eastAsia="等线" w:cs="等线" w:hint="eastAsia"/>
                <w:color w:val="000000"/>
                <w:kern w:val="0"/>
                <w:sz w:val="18"/>
                <w:szCs w:val="18"/>
              </w:rPr>
              <w:t>舍建忠等</w:t>
            </w:r>
            <w:r w:rsidR="0081174D" w:rsidRPr="00A435C0">
              <w:rPr>
                <w:rFonts w:ascii="等线" w:eastAsia="等线" w:cs="等线"/>
                <w:color w:val="000000"/>
                <w:kern w:val="0"/>
                <w:sz w:val="18"/>
                <w:szCs w:val="18"/>
              </w:rPr>
              <w:t>,2017)</w:t>
            </w:r>
            <w:r w:rsidR="0081174D"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0B2670B7" w14:textId="56F93A34"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弧后盆地</w:t>
            </w:r>
            <w:r w:rsidR="0081174D" w:rsidRPr="00A435C0">
              <w:rPr>
                <w:rFonts w:ascii="等线" w:eastAsia="等线" w:hAnsi="等线" w:cs="宋体"/>
                <w:color w:val="000000"/>
                <w:kern w:val="0"/>
                <w:sz w:val="18"/>
                <w:szCs w:val="18"/>
              </w:rPr>
              <w:fldChar w:fldCharType="begin"/>
            </w:r>
            <w:r w:rsidR="0081174D" w:rsidRPr="00A435C0">
              <w:rPr>
                <w:rFonts w:ascii="等线" w:eastAsia="等线" w:hAnsi="等线" w:cs="宋体"/>
                <w:color w:val="000000"/>
                <w:kern w:val="0"/>
                <w:sz w:val="18"/>
                <w:szCs w:val="18"/>
              </w:rPr>
              <w:instrText xml:space="preserve"> ADDIN NE.Ref.{AD100336-B9F9-4139-AFEE-129138CBCC8D}</w:instrText>
            </w:r>
            <w:r w:rsidR="0081174D" w:rsidRPr="00A435C0">
              <w:rPr>
                <w:rFonts w:ascii="等线" w:eastAsia="等线" w:hAnsi="等线" w:cs="宋体"/>
                <w:color w:val="000000"/>
                <w:kern w:val="0"/>
                <w:sz w:val="18"/>
                <w:szCs w:val="18"/>
              </w:rPr>
              <w:fldChar w:fldCharType="separate"/>
            </w:r>
            <w:r w:rsidR="0081174D" w:rsidRPr="00A435C0">
              <w:rPr>
                <w:rFonts w:ascii="等线" w:eastAsia="等线" w:cs="等线"/>
                <w:color w:val="000000"/>
                <w:kern w:val="0"/>
                <w:sz w:val="18"/>
                <w:szCs w:val="18"/>
              </w:rPr>
              <w:t>(</w:t>
            </w:r>
            <w:r w:rsidR="0081174D" w:rsidRPr="00A435C0">
              <w:rPr>
                <w:rFonts w:ascii="等线" w:eastAsia="等线" w:cs="等线" w:hint="eastAsia"/>
                <w:color w:val="000000"/>
                <w:kern w:val="0"/>
                <w:sz w:val="18"/>
                <w:szCs w:val="18"/>
              </w:rPr>
              <w:t>舍建忠等</w:t>
            </w:r>
            <w:r w:rsidR="0081174D" w:rsidRPr="00A435C0">
              <w:rPr>
                <w:rFonts w:ascii="等线" w:eastAsia="等线" w:cs="等线"/>
                <w:color w:val="000000"/>
                <w:kern w:val="0"/>
                <w:sz w:val="18"/>
                <w:szCs w:val="18"/>
              </w:rPr>
              <w:t>,2017)</w:t>
            </w:r>
            <w:r w:rsidR="0081174D" w:rsidRPr="00A435C0">
              <w:rPr>
                <w:rFonts w:ascii="等线" w:eastAsia="等线" w:hAnsi="等线" w:cs="宋体"/>
                <w:color w:val="000000"/>
                <w:kern w:val="0"/>
                <w:sz w:val="18"/>
                <w:szCs w:val="18"/>
              </w:rPr>
              <w:fldChar w:fldCharType="end"/>
            </w:r>
          </w:p>
        </w:tc>
      </w:tr>
      <w:tr w:rsidR="000C0E0A" w:rsidRPr="00A435C0" w14:paraId="1C1DBD6F" w14:textId="77777777" w:rsidTr="000C0E0A">
        <w:trPr>
          <w:trHeight w:val="1116"/>
        </w:trPr>
        <w:tc>
          <w:tcPr>
            <w:tcW w:w="496" w:type="pct"/>
            <w:gridSpan w:val="2"/>
            <w:tcBorders>
              <w:top w:val="single" w:sz="8" w:space="0" w:color="7F7F7F"/>
              <w:left w:val="nil"/>
              <w:bottom w:val="single" w:sz="8" w:space="0" w:color="7F7F7F"/>
              <w:right w:val="nil"/>
            </w:tcBorders>
            <w:shd w:val="clear" w:color="auto" w:fill="auto"/>
            <w:vAlign w:val="center"/>
            <w:hideMark/>
          </w:tcPr>
          <w:p w14:paraId="220B5B59"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lastRenderedPageBreak/>
              <w:t>康古尔塔格蛇绿岩</w:t>
            </w:r>
          </w:p>
        </w:tc>
        <w:tc>
          <w:tcPr>
            <w:tcW w:w="502" w:type="pct"/>
            <w:tcBorders>
              <w:top w:val="single" w:sz="8" w:space="0" w:color="7F7F7F"/>
              <w:left w:val="nil"/>
              <w:bottom w:val="single" w:sz="8" w:space="0" w:color="7F7F7F"/>
              <w:right w:val="nil"/>
            </w:tcBorders>
            <w:shd w:val="clear" w:color="auto" w:fill="auto"/>
            <w:vAlign w:val="center"/>
            <w:hideMark/>
          </w:tcPr>
          <w:p w14:paraId="28BC1DE8"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15'15.2"N，90°53'09.4"E</w:t>
            </w:r>
          </w:p>
        </w:tc>
        <w:tc>
          <w:tcPr>
            <w:tcW w:w="2999" w:type="pct"/>
            <w:tcBorders>
              <w:top w:val="single" w:sz="8" w:space="0" w:color="7F7F7F"/>
              <w:left w:val="nil"/>
              <w:bottom w:val="single" w:sz="8" w:space="0" w:color="7F7F7F"/>
              <w:right w:val="nil"/>
            </w:tcBorders>
            <w:shd w:val="clear" w:color="auto" w:fill="auto"/>
            <w:vAlign w:val="center"/>
            <w:hideMark/>
          </w:tcPr>
          <w:p w14:paraId="53D40613" w14:textId="4178E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SHRMP锆石U-Pb年龄494±10Ma</w:t>
            </w:r>
            <w:r w:rsidR="00854205" w:rsidRPr="00A435C0">
              <w:rPr>
                <w:rFonts w:ascii="等线" w:eastAsia="等线" w:hAnsi="等线" w:cs="宋体"/>
                <w:color w:val="000000"/>
                <w:kern w:val="0"/>
                <w:sz w:val="18"/>
                <w:szCs w:val="18"/>
              </w:rPr>
              <w:fldChar w:fldCharType="begin"/>
            </w:r>
            <w:r w:rsidR="00854205" w:rsidRPr="00A435C0">
              <w:rPr>
                <w:rFonts w:ascii="等线" w:eastAsia="等线" w:hAnsi="等线" w:cs="宋体"/>
                <w:color w:val="000000"/>
                <w:kern w:val="0"/>
                <w:sz w:val="18"/>
                <w:szCs w:val="18"/>
              </w:rPr>
              <w:instrText xml:space="preserve"> ADDIN NE.Ref.{1A5F21C6-E229-44A7-ADAB-FAD2BCB7C1A5}</w:instrText>
            </w:r>
            <w:r w:rsidR="00854205" w:rsidRPr="00A435C0">
              <w:rPr>
                <w:rFonts w:ascii="等线" w:eastAsia="等线" w:hAnsi="等线" w:cs="宋体"/>
                <w:color w:val="000000"/>
                <w:kern w:val="0"/>
                <w:sz w:val="18"/>
                <w:szCs w:val="18"/>
              </w:rPr>
              <w:fldChar w:fldCharType="separate"/>
            </w:r>
            <w:r w:rsidR="00854205" w:rsidRPr="00A435C0">
              <w:rPr>
                <w:rFonts w:ascii="等线" w:eastAsia="等线" w:cs="等线"/>
                <w:color w:val="000000"/>
                <w:kern w:val="0"/>
                <w:sz w:val="18"/>
                <w:szCs w:val="18"/>
              </w:rPr>
              <w:t>(</w:t>
            </w:r>
            <w:r w:rsidR="00854205" w:rsidRPr="00A435C0">
              <w:rPr>
                <w:rFonts w:ascii="等线" w:eastAsia="等线" w:cs="等线" w:hint="eastAsia"/>
                <w:color w:val="000000"/>
                <w:kern w:val="0"/>
                <w:sz w:val="18"/>
                <w:szCs w:val="18"/>
              </w:rPr>
              <w:t>李文铅等</w:t>
            </w:r>
            <w:r w:rsidR="00854205" w:rsidRPr="00A435C0">
              <w:rPr>
                <w:rFonts w:ascii="等线" w:eastAsia="等线" w:cs="等线"/>
                <w:color w:val="000000"/>
                <w:kern w:val="0"/>
                <w:sz w:val="18"/>
                <w:szCs w:val="18"/>
              </w:rPr>
              <w:t>,2008)</w:t>
            </w:r>
            <w:r w:rsidR="00854205"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07F9FAF8" w14:textId="7E251A99"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SSZ型蛇绿岩</w:t>
            </w:r>
            <w:r w:rsidR="00854205" w:rsidRPr="00A435C0">
              <w:rPr>
                <w:rFonts w:ascii="等线" w:eastAsia="等线" w:hAnsi="等线" w:cs="宋体"/>
                <w:color w:val="000000"/>
                <w:kern w:val="0"/>
                <w:sz w:val="18"/>
                <w:szCs w:val="18"/>
              </w:rPr>
              <w:fldChar w:fldCharType="begin"/>
            </w:r>
            <w:r w:rsidR="00854205" w:rsidRPr="00A435C0">
              <w:rPr>
                <w:rFonts w:ascii="等线" w:eastAsia="等线" w:hAnsi="等线" w:cs="宋体"/>
                <w:color w:val="000000"/>
                <w:kern w:val="0"/>
                <w:sz w:val="18"/>
                <w:szCs w:val="18"/>
              </w:rPr>
              <w:instrText xml:space="preserve"> ADDIN NE.Ref.{7CD2AD86-30FA-428F-88E4-4041B221BA28}</w:instrText>
            </w:r>
            <w:r w:rsidR="00854205" w:rsidRPr="00A435C0">
              <w:rPr>
                <w:rFonts w:ascii="等线" w:eastAsia="等线" w:hAnsi="等线" w:cs="宋体"/>
                <w:color w:val="000000"/>
                <w:kern w:val="0"/>
                <w:sz w:val="18"/>
                <w:szCs w:val="18"/>
              </w:rPr>
              <w:fldChar w:fldCharType="separate"/>
            </w:r>
            <w:r w:rsidR="00854205" w:rsidRPr="00A435C0">
              <w:rPr>
                <w:rFonts w:ascii="等线" w:eastAsia="等线" w:cs="等线"/>
                <w:color w:val="000000"/>
                <w:kern w:val="0"/>
                <w:sz w:val="18"/>
                <w:szCs w:val="18"/>
              </w:rPr>
              <w:t>(</w:t>
            </w:r>
            <w:r w:rsidR="00854205" w:rsidRPr="00A435C0">
              <w:rPr>
                <w:rFonts w:ascii="等线" w:eastAsia="等线" w:cs="等线" w:hint="eastAsia"/>
                <w:color w:val="000000"/>
                <w:kern w:val="0"/>
                <w:sz w:val="18"/>
                <w:szCs w:val="18"/>
              </w:rPr>
              <w:t>李文铅等</w:t>
            </w:r>
            <w:r w:rsidR="00854205" w:rsidRPr="00A435C0">
              <w:rPr>
                <w:rFonts w:ascii="等线" w:eastAsia="等线" w:cs="等线"/>
                <w:color w:val="000000"/>
                <w:kern w:val="0"/>
                <w:sz w:val="18"/>
                <w:szCs w:val="18"/>
              </w:rPr>
              <w:t>,2008)</w:t>
            </w:r>
            <w:r w:rsidR="00854205" w:rsidRPr="00A435C0">
              <w:rPr>
                <w:rFonts w:ascii="等线" w:eastAsia="等线" w:hAnsi="等线" w:cs="宋体"/>
                <w:color w:val="000000"/>
                <w:kern w:val="0"/>
                <w:sz w:val="18"/>
                <w:szCs w:val="18"/>
              </w:rPr>
              <w:fldChar w:fldCharType="end"/>
            </w:r>
          </w:p>
        </w:tc>
      </w:tr>
      <w:tr w:rsidR="000C0E0A" w:rsidRPr="00A435C0" w14:paraId="6AE910DC" w14:textId="77777777" w:rsidTr="000C0E0A">
        <w:trPr>
          <w:trHeight w:val="1116"/>
        </w:trPr>
        <w:tc>
          <w:tcPr>
            <w:tcW w:w="496" w:type="pct"/>
            <w:gridSpan w:val="2"/>
            <w:tcBorders>
              <w:top w:val="single" w:sz="8" w:space="0" w:color="7F7F7F"/>
              <w:left w:val="nil"/>
              <w:bottom w:val="single" w:sz="8" w:space="0" w:color="7F7F7F"/>
              <w:right w:val="nil"/>
            </w:tcBorders>
            <w:shd w:val="clear" w:color="auto" w:fill="auto"/>
            <w:vAlign w:val="center"/>
            <w:hideMark/>
          </w:tcPr>
          <w:p w14:paraId="3BF90DC9"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红柳河蛇绿岩</w:t>
            </w:r>
          </w:p>
        </w:tc>
        <w:tc>
          <w:tcPr>
            <w:tcW w:w="502" w:type="pct"/>
            <w:tcBorders>
              <w:top w:val="nil"/>
              <w:left w:val="nil"/>
              <w:bottom w:val="nil"/>
              <w:right w:val="nil"/>
            </w:tcBorders>
            <w:shd w:val="clear" w:color="auto" w:fill="auto"/>
            <w:vAlign w:val="center"/>
            <w:hideMark/>
          </w:tcPr>
          <w:p w14:paraId="5C92B647"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1°33'00"N，94°50'00"E</w:t>
            </w:r>
          </w:p>
        </w:tc>
        <w:tc>
          <w:tcPr>
            <w:tcW w:w="2999" w:type="pct"/>
            <w:tcBorders>
              <w:top w:val="nil"/>
              <w:left w:val="nil"/>
              <w:bottom w:val="nil"/>
              <w:right w:val="nil"/>
            </w:tcBorders>
            <w:shd w:val="clear" w:color="auto" w:fill="auto"/>
            <w:vAlign w:val="center"/>
            <w:hideMark/>
          </w:tcPr>
          <w:p w14:paraId="0367AEF8" w14:textId="12EED2E5"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锆石年龄425.5±2.3Ma，425.5±2.3Ma</w:t>
            </w:r>
            <w:r w:rsidR="00854205" w:rsidRPr="00A435C0">
              <w:rPr>
                <w:rFonts w:ascii="等线" w:eastAsia="等线" w:hAnsi="等线" w:cs="宋体"/>
                <w:color w:val="000000"/>
                <w:kern w:val="0"/>
                <w:sz w:val="18"/>
                <w:szCs w:val="18"/>
              </w:rPr>
              <w:fldChar w:fldCharType="begin"/>
            </w:r>
            <w:r w:rsidR="00854205" w:rsidRPr="00A435C0">
              <w:rPr>
                <w:rFonts w:ascii="等线" w:eastAsia="等线" w:hAnsi="等线" w:cs="宋体"/>
                <w:color w:val="000000"/>
                <w:kern w:val="0"/>
                <w:sz w:val="18"/>
                <w:szCs w:val="18"/>
              </w:rPr>
              <w:instrText xml:space="preserve"> ADDIN NE.Ref.{4EA029D5-B0FB-4B49-8037-FD7635BB85CC}</w:instrText>
            </w:r>
            <w:r w:rsidR="00854205" w:rsidRPr="00A435C0">
              <w:rPr>
                <w:rFonts w:ascii="等线" w:eastAsia="等线" w:hAnsi="等线" w:cs="宋体"/>
                <w:color w:val="000000"/>
                <w:kern w:val="0"/>
                <w:sz w:val="18"/>
                <w:szCs w:val="18"/>
              </w:rPr>
              <w:fldChar w:fldCharType="separate"/>
            </w:r>
            <w:r w:rsidR="00854205" w:rsidRPr="00A435C0">
              <w:rPr>
                <w:rFonts w:ascii="等线" w:eastAsia="等线" w:cs="等线"/>
                <w:color w:val="000000"/>
                <w:kern w:val="0"/>
                <w:sz w:val="18"/>
                <w:szCs w:val="18"/>
              </w:rPr>
              <w:t>(</w:t>
            </w:r>
            <w:r w:rsidR="00854205" w:rsidRPr="00A435C0">
              <w:rPr>
                <w:rFonts w:ascii="等线" w:eastAsia="等线" w:cs="等线" w:hint="eastAsia"/>
                <w:color w:val="000000"/>
                <w:kern w:val="0"/>
                <w:sz w:val="18"/>
                <w:szCs w:val="18"/>
              </w:rPr>
              <w:t>于福生等</w:t>
            </w:r>
            <w:r w:rsidR="00854205" w:rsidRPr="00A435C0">
              <w:rPr>
                <w:rFonts w:ascii="等线" w:eastAsia="等线" w:cs="等线"/>
                <w:color w:val="000000"/>
                <w:kern w:val="0"/>
                <w:sz w:val="18"/>
                <w:szCs w:val="18"/>
              </w:rPr>
              <w:t>,2006)</w:t>
            </w:r>
            <w:r w:rsidR="0085420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堆晶辉长岩SHRIMP锆石年龄516.2±7.1Ma，辉长岩锆石LA-ICP-MS年龄528±3Ma</w:t>
            </w:r>
            <w:r w:rsidR="00854205" w:rsidRPr="00A435C0">
              <w:rPr>
                <w:rFonts w:ascii="等线" w:eastAsia="等线" w:hAnsi="等线" w:cs="宋体"/>
                <w:color w:val="000000"/>
                <w:kern w:val="0"/>
                <w:sz w:val="18"/>
                <w:szCs w:val="18"/>
              </w:rPr>
              <w:fldChar w:fldCharType="begin"/>
            </w:r>
            <w:r w:rsidR="00854205" w:rsidRPr="00A435C0">
              <w:rPr>
                <w:rFonts w:ascii="等线" w:eastAsia="等线" w:hAnsi="等线" w:cs="宋体"/>
                <w:color w:val="000000"/>
                <w:kern w:val="0"/>
                <w:sz w:val="18"/>
                <w:szCs w:val="18"/>
              </w:rPr>
              <w:instrText xml:space="preserve"> ADDIN EN.CITE &lt;EndNote&gt;&lt;Cite&gt;&lt;Author&gt;Shi&lt;/Author&gt;&lt;Year&gt;2018&lt;/Year&gt;&lt;RecNum&gt;1060&lt;/RecNum&gt;&lt;DisplayText&gt;(Shi et al., 2018)&lt;/DisplayText&gt;&lt;record&gt;&lt;rec-number&gt;1060&lt;/rec-number&gt;&lt;foreign-keys&gt;&lt;key app="EN" db-id="tpvxw00drsvsvke5wfwp25akz0eaesv02rzf" timestamp="1661830648"&gt;1060&lt;/key&gt;&lt;/foreign-keys&gt;&lt;ref-type name="Journal Article"&gt;17&lt;/ref-type&gt;&lt;contributors&gt;&lt;authors&gt;&lt;author&gt;Shi, Yuruo&lt;/author&gt;&lt;author&gt;Zhang, Wei&lt;/author&gt;&lt;author&gt;Kröner, Alfred&lt;/author&gt;&lt;author&gt;Li, Linlin&lt;/author&gt;&lt;author&gt;Jian, Ping&lt;/author&gt;&lt;/authors&gt;&lt;/contributors&gt;&lt;titles&gt;&lt;title&gt;Cambrian ophiolite complexes in the Beishan area, China, southern margin of the Central Asian Orogenic Belt&lt;/title&gt;&lt;secondary-title&gt;Journal of Asian Earth Sciences&lt;/secondary-title&gt;&lt;/titles&gt;&lt;periodical&gt;&lt;full-title&gt;Journal of Asian Earth Sciences&lt;/full-title&gt;&lt;/periodical&gt;&lt;pages&gt;193-205&lt;/pages&gt;&lt;volume&gt;153&lt;/volume&gt;&lt;section&gt;193&lt;/section&gt;&lt;dates&gt;&lt;year&gt;2018&lt;/year&gt;&lt;/dates&gt;&lt;isbn&gt;13679120&lt;/isbn&gt;&lt;urls&gt;&lt;/urls&gt;&lt;electronic-resource-num&gt;10.1016/j.jseaes.2017.05.021&lt;/electronic-resource-num&gt;&lt;/record&gt;&lt;/Cite&gt;&lt;/EndNote&gt;</w:instrText>
            </w:r>
            <w:r w:rsidR="00854205" w:rsidRPr="00A435C0">
              <w:rPr>
                <w:rFonts w:ascii="等线" w:eastAsia="等线" w:hAnsi="等线" w:cs="宋体"/>
                <w:color w:val="000000"/>
                <w:kern w:val="0"/>
                <w:sz w:val="18"/>
                <w:szCs w:val="18"/>
              </w:rPr>
              <w:fldChar w:fldCharType="separate"/>
            </w:r>
            <w:r w:rsidR="00854205" w:rsidRPr="00A435C0">
              <w:rPr>
                <w:rFonts w:ascii="等线" w:eastAsia="等线" w:hAnsi="等线" w:cs="宋体"/>
                <w:noProof/>
                <w:color w:val="000000"/>
                <w:kern w:val="0"/>
                <w:sz w:val="18"/>
                <w:szCs w:val="18"/>
              </w:rPr>
              <w:t>(Shi et al., 2018)</w:t>
            </w:r>
            <w:r w:rsidR="00854205"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3BB00628" w14:textId="5946E4AA"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大陆边缘向洋中脊过渡</w:t>
            </w:r>
            <w:r w:rsidR="00854205" w:rsidRPr="00A435C0">
              <w:rPr>
                <w:rFonts w:ascii="等线" w:eastAsia="等线" w:hAnsi="等线" w:cs="宋体"/>
                <w:color w:val="000000"/>
                <w:kern w:val="0"/>
                <w:sz w:val="18"/>
                <w:szCs w:val="18"/>
              </w:rPr>
              <w:fldChar w:fldCharType="begin"/>
            </w:r>
            <w:r w:rsidR="00854205" w:rsidRPr="00A435C0">
              <w:rPr>
                <w:rFonts w:ascii="等线" w:eastAsia="等线" w:hAnsi="等线" w:cs="宋体"/>
                <w:color w:val="000000"/>
                <w:kern w:val="0"/>
                <w:sz w:val="18"/>
                <w:szCs w:val="18"/>
              </w:rPr>
              <w:instrText xml:space="preserve"> ADDIN NE.Ref.{FE58A6C5-3BFA-4CDB-A75B-BA0697E9BDA5}</w:instrText>
            </w:r>
            <w:r w:rsidR="00854205" w:rsidRPr="00A435C0">
              <w:rPr>
                <w:rFonts w:ascii="等线" w:eastAsia="等线" w:hAnsi="等线" w:cs="宋体"/>
                <w:color w:val="000000"/>
                <w:kern w:val="0"/>
                <w:sz w:val="18"/>
                <w:szCs w:val="18"/>
              </w:rPr>
              <w:fldChar w:fldCharType="separate"/>
            </w:r>
            <w:r w:rsidR="00854205" w:rsidRPr="00A435C0">
              <w:rPr>
                <w:rFonts w:ascii="等线" w:eastAsia="等线" w:cs="等线"/>
                <w:color w:val="000000"/>
                <w:kern w:val="0"/>
                <w:sz w:val="18"/>
                <w:szCs w:val="18"/>
              </w:rPr>
              <w:t>(</w:t>
            </w:r>
            <w:r w:rsidR="00854205" w:rsidRPr="00A435C0">
              <w:rPr>
                <w:rFonts w:ascii="等线" w:eastAsia="等线" w:cs="等线" w:hint="eastAsia"/>
                <w:color w:val="000000"/>
                <w:kern w:val="0"/>
                <w:sz w:val="18"/>
                <w:szCs w:val="18"/>
              </w:rPr>
              <w:t>于福生等</w:t>
            </w:r>
            <w:r w:rsidR="00854205" w:rsidRPr="00A435C0">
              <w:rPr>
                <w:rFonts w:ascii="等线" w:eastAsia="等线" w:cs="等线"/>
                <w:color w:val="000000"/>
                <w:kern w:val="0"/>
                <w:sz w:val="18"/>
                <w:szCs w:val="18"/>
              </w:rPr>
              <w:t>,2006)</w:t>
            </w:r>
            <w:r w:rsidR="0085420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SSZ背景</w:t>
            </w:r>
            <w:r w:rsidR="00854205" w:rsidRPr="00A435C0">
              <w:rPr>
                <w:rFonts w:ascii="等线" w:eastAsia="等线" w:hAnsi="等线" w:cs="宋体"/>
                <w:color w:val="000000"/>
                <w:kern w:val="0"/>
                <w:sz w:val="18"/>
                <w:szCs w:val="18"/>
              </w:rPr>
              <w:fldChar w:fldCharType="begin"/>
            </w:r>
            <w:r w:rsidR="00854205" w:rsidRPr="00A435C0">
              <w:rPr>
                <w:rFonts w:ascii="等线" w:eastAsia="等线" w:hAnsi="等线" w:cs="宋体"/>
                <w:color w:val="000000"/>
                <w:kern w:val="0"/>
                <w:sz w:val="18"/>
                <w:szCs w:val="18"/>
              </w:rPr>
              <w:instrText xml:space="preserve"> ADDIN EN.CITE &lt;EndNote&gt;&lt;Cite&gt;&lt;Author&gt;Shi&lt;/Author&gt;&lt;Year&gt;2018&lt;/Year&gt;&lt;RecNum&gt;1060&lt;/RecNum&gt;&lt;DisplayText&gt;(Shi et al., 2018)&lt;/DisplayText&gt;&lt;record&gt;&lt;rec-number&gt;1060&lt;/rec-number&gt;&lt;foreign-keys&gt;&lt;key app="EN" db-id="tpvxw00drsvsvke5wfwp25akz0eaesv02rzf" timestamp="1661830648"&gt;1060&lt;/key&gt;&lt;/foreign-keys&gt;&lt;ref-type name="Journal Article"&gt;17&lt;/ref-type&gt;&lt;contributors&gt;&lt;authors&gt;&lt;author&gt;Shi, Yuruo&lt;/author&gt;&lt;author&gt;Zhang, Wei&lt;/author&gt;&lt;author&gt;Kröner, Alfred&lt;/author&gt;&lt;author&gt;Li, Linlin&lt;/author&gt;&lt;author&gt;Jian, Ping&lt;/author&gt;&lt;/authors&gt;&lt;/contributors&gt;&lt;titles&gt;&lt;title&gt;Cambrian ophiolite complexes in the Beishan area, China, southern margin of the Central Asian Orogenic Belt&lt;/title&gt;&lt;secondary-title&gt;Journal of Asian Earth Sciences&lt;/secondary-title&gt;&lt;/titles&gt;&lt;periodical&gt;&lt;full-title&gt;Journal of Asian Earth Sciences&lt;/full-title&gt;&lt;/periodical&gt;&lt;pages&gt;193-205&lt;/pages&gt;&lt;volume&gt;153&lt;/volume&gt;&lt;section&gt;193&lt;/section&gt;&lt;dates&gt;&lt;year&gt;2018&lt;/year&gt;&lt;/dates&gt;&lt;isbn&gt;13679120&lt;/isbn&gt;&lt;urls&gt;&lt;/urls&gt;&lt;electronic-resource-num&gt;10.1016/j.jseaes.2017.05.021&lt;/electronic-resource-num&gt;&lt;/record&gt;&lt;/Cite&gt;&lt;/EndNote&gt;</w:instrText>
            </w:r>
            <w:r w:rsidR="00854205" w:rsidRPr="00A435C0">
              <w:rPr>
                <w:rFonts w:ascii="等线" w:eastAsia="等线" w:hAnsi="等线" w:cs="宋体"/>
                <w:color w:val="000000"/>
                <w:kern w:val="0"/>
                <w:sz w:val="18"/>
                <w:szCs w:val="18"/>
              </w:rPr>
              <w:fldChar w:fldCharType="separate"/>
            </w:r>
            <w:r w:rsidR="00854205" w:rsidRPr="00A435C0">
              <w:rPr>
                <w:rFonts w:ascii="等线" w:eastAsia="等线" w:hAnsi="等线" w:cs="宋体"/>
                <w:noProof/>
                <w:color w:val="000000"/>
                <w:kern w:val="0"/>
                <w:sz w:val="18"/>
                <w:szCs w:val="18"/>
              </w:rPr>
              <w:t>(Shi et al., 2018)</w:t>
            </w:r>
            <w:r w:rsidR="0085420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边缘海</w:t>
            </w:r>
            <w:r w:rsidR="00854205" w:rsidRPr="00A435C0">
              <w:rPr>
                <w:rFonts w:ascii="等线" w:eastAsia="等线" w:hAnsi="等线" w:cs="宋体"/>
                <w:color w:val="000000"/>
                <w:kern w:val="0"/>
                <w:sz w:val="18"/>
                <w:szCs w:val="18"/>
              </w:rPr>
              <w:fldChar w:fldCharType="begin"/>
            </w:r>
            <w:r w:rsidR="00854205" w:rsidRPr="00A435C0">
              <w:rPr>
                <w:rFonts w:ascii="等线" w:eastAsia="等线" w:hAnsi="等线" w:cs="宋体"/>
                <w:color w:val="000000"/>
                <w:kern w:val="0"/>
                <w:sz w:val="18"/>
                <w:szCs w:val="18"/>
              </w:rPr>
              <w:instrText xml:space="preserve"> ADDIN NE.Ref.{7E053808-844E-463C-B23D-85DA342284EE}</w:instrText>
            </w:r>
            <w:r w:rsidR="00854205" w:rsidRPr="00A435C0">
              <w:rPr>
                <w:rFonts w:ascii="等线" w:eastAsia="等线" w:hAnsi="等线" w:cs="宋体"/>
                <w:color w:val="000000"/>
                <w:kern w:val="0"/>
                <w:sz w:val="18"/>
                <w:szCs w:val="18"/>
              </w:rPr>
              <w:fldChar w:fldCharType="separate"/>
            </w:r>
            <w:r w:rsidR="00854205" w:rsidRPr="00A435C0">
              <w:rPr>
                <w:rFonts w:ascii="等线" w:eastAsia="等线" w:cs="等线"/>
                <w:color w:val="000000"/>
                <w:kern w:val="0"/>
                <w:sz w:val="18"/>
                <w:szCs w:val="18"/>
              </w:rPr>
              <w:t>(</w:t>
            </w:r>
            <w:r w:rsidR="00854205" w:rsidRPr="00A435C0">
              <w:rPr>
                <w:rFonts w:ascii="等线" w:eastAsia="等线" w:cs="等线" w:hint="eastAsia"/>
                <w:color w:val="000000"/>
                <w:kern w:val="0"/>
                <w:sz w:val="18"/>
                <w:szCs w:val="18"/>
              </w:rPr>
              <w:t>周国庆</w:t>
            </w:r>
            <w:r w:rsidR="00854205" w:rsidRPr="00A435C0">
              <w:rPr>
                <w:rFonts w:ascii="等线" w:eastAsia="等线" w:cs="等线"/>
                <w:color w:val="000000"/>
                <w:kern w:val="0"/>
                <w:sz w:val="18"/>
                <w:szCs w:val="18"/>
              </w:rPr>
              <w:t>,1988)</w:t>
            </w:r>
            <w:r w:rsidR="00854205" w:rsidRPr="00A435C0">
              <w:rPr>
                <w:rFonts w:ascii="等线" w:eastAsia="等线" w:hAnsi="等线" w:cs="宋体"/>
                <w:color w:val="000000"/>
                <w:kern w:val="0"/>
                <w:sz w:val="18"/>
                <w:szCs w:val="18"/>
              </w:rPr>
              <w:fldChar w:fldCharType="end"/>
            </w:r>
          </w:p>
        </w:tc>
      </w:tr>
      <w:tr w:rsidR="000C0E0A" w:rsidRPr="00A435C0" w14:paraId="09DBD657" w14:textId="77777777" w:rsidTr="000C0E0A">
        <w:trPr>
          <w:trHeight w:val="288"/>
        </w:trPr>
        <w:tc>
          <w:tcPr>
            <w:tcW w:w="496" w:type="pct"/>
            <w:gridSpan w:val="2"/>
            <w:tcBorders>
              <w:top w:val="single" w:sz="8" w:space="0" w:color="7F7F7F"/>
              <w:left w:val="nil"/>
              <w:bottom w:val="single" w:sz="8" w:space="0" w:color="7F7F7F"/>
              <w:right w:val="nil"/>
            </w:tcBorders>
            <w:shd w:val="clear" w:color="auto" w:fill="auto"/>
            <w:vAlign w:val="center"/>
            <w:hideMark/>
          </w:tcPr>
          <w:p w14:paraId="0A38AA15"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玉石山蛇绿岩</w:t>
            </w:r>
          </w:p>
        </w:tc>
        <w:tc>
          <w:tcPr>
            <w:tcW w:w="502" w:type="pct"/>
            <w:tcBorders>
              <w:top w:val="single" w:sz="8" w:space="0" w:color="7F7F7F"/>
              <w:left w:val="nil"/>
              <w:bottom w:val="single" w:sz="8" w:space="0" w:color="7F7F7F"/>
              <w:right w:val="nil"/>
            </w:tcBorders>
            <w:shd w:val="clear" w:color="auto" w:fill="auto"/>
            <w:vAlign w:val="center"/>
            <w:hideMark/>
          </w:tcPr>
          <w:p w14:paraId="3AE1994F"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 xml:space="preserve">　</w:t>
            </w:r>
          </w:p>
        </w:tc>
        <w:tc>
          <w:tcPr>
            <w:tcW w:w="2999" w:type="pct"/>
            <w:tcBorders>
              <w:top w:val="single" w:sz="8" w:space="0" w:color="7F7F7F"/>
              <w:left w:val="nil"/>
              <w:bottom w:val="single" w:sz="8" w:space="0" w:color="7F7F7F"/>
              <w:right w:val="nil"/>
            </w:tcBorders>
            <w:shd w:val="clear" w:color="auto" w:fill="auto"/>
            <w:vAlign w:val="center"/>
            <w:hideMark/>
          </w:tcPr>
          <w:p w14:paraId="7BC32F95" w14:textId="0D6463CE"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锆石LA-ICP-MS年龄525.3±3.6Ma</w:t>
            </w:r>
            <w:r w:rsidR="00854205" w:rsidRPr="00A435C0">
              <w:rPr>
                <w:rFonts w:ascii="等线" w:eastAsia="等线" w:hAnsi="等线" w:cs="宋体"/>
                <w:color w:val="000000"/>
                <w:kern w:val="0"/>
                <w:sz w:val="18"/>
                <w:szCs w:val="18"/>
              </w:rPr>
              <w:fldChar w:fldCharType="begin"/>
            </w:r>
            <w:r w:rsidR="00854205" w:rsidRPr="00A435C0">
              <w:rPr>
                <w:rFonts w:ascii="等线" w:eastAsia="等线" w:hAnsi="等线" w:cs="宋体"/>
                <w:color w:val="000000"/>
                <w:kern w:val="0"/>
                <w:sz w:val="18"/>
                <w:szCs w:val="18"/>
              </w:rPr>
              <w:instrText xml:space="preserve"> ADDIN NE.Ref.{88C97F2B-0271-4143-A457-979FF66A7CD0}</w:instrText>
            </w:r>
            <w:r w:rsidR="00854205" w:rsidRPr="00A435C0">
              <w:rPr>
                <w:rFonts w:ascii="等线" w:eastAsia="等线" w:hAnsi="等线" w:cs="宋体"/>
                <w:color w:val="000000"/>
                <w:kern w:val="0"/>
                <w:sz w:val="18"/>
                <w:szCs w:val="18"/>
              </w:rPr>
              <w:fldChar w:fldCharType="separate"/>
            </w:r>
            <w:r w:rsidR="00854205" w:rsidRPr="00A435C0">
              <w:rPr>
                <w:rFonts w:ascii="等线" w:eastAsia="等线" w:cs="等线"/>
                <w:color w:val="000000"/>
                <w:kern w:val="0"/>
                <w:sz w:val="18"/>
                <w:szCs w:val="18"/>
              </w:rPr>
              <w:t>(</w:t>
            </w:r>
            <w:r w:rsidR="00854205" w:rsidRPr="00A435C0">
              <w:rPr>
                <w:rFonts w:ascii="等线" w:eastAsia="等线" w:cs="等线" w:hint="eastAsia"/>
                <w:color w:val="000000"/>
                <w:kern w:val="0"/>
                <w:sz w:val="18"/>
                <w:szCs w:val="18"/>
              </w:rPr>
              <w:t>任文秀等</w:t>
            </w:r>
            <w:r w:rsidR="00854205" w:rsidRPr="00A435C0">
              <w:rPr>
                <w:rFonts w:ascii="等线" w:eastAsia="等线" w:cs="等线"/>
                <w:color w:val="000000"/>
                <w:kern w:val="0"/>
                <w:sz w:val="18"/>
                <w:szCs w:val="18"/>
              </w:rPr>
              <w:t>,2020)</w:t>
            </w:r>
            <w:r w:rsidR="00854205"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0A0556B3" w14:textId="2732B33D"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弧后盆地</w:t>
            </w:r>
            <w:r w:rsidR="00854205" w:rsidRPr="00A435C0">
              <w:rPr>
                <w:rFonts w:ascii="等线" w:eastAsia="等线" w:hAnsi="等线" w:cs="宋体"/>
                <w:color w:val="000000"/>
                <w:kern w:val="0"/>
                <w:sz w:val="18"/>
                <w:szCs w:val="18"/>
              </w:rPr>
              <w:fldChar w:fldCharType="begin"/>
            </w:r>
            <w:r w:rsidR="00854205" w:rsidRPr="00A435C0">
              <w:rPr>
                <w:rFonts w:ascii="等线" w:eastAsia="等线" w:hAnsi="等线" w:cs="宋体"/>
                <w:color w:val="000000"/>
                <w:kern w:val="0"/>
                <w:sz w:val="18"/>
                <w:szCs w:val="18"/>
              </w:rPr>
              <w:instrText xml:space="preserve"> ADDIN NE.Ref.{1CB615C4-4139-4CDF-81A5-6B6DD103C17A}</w:instrText>
            </w:r>
            <w:r w:rsidR="00854205" w:rsidRPr="00A435C0">
              <w:rPr>
                <w:rFonts w:ascii="等线" w:eastAsia="等线" w:hAnsi="等线" w:cs="宋体"/>
                <w:color w:val="000000"/>
                <w:kern w:val="0"/>
                <w:sz w:val="18"/>
                <w:szCs w:val="18"/>
              </w:rPr>
              <w:fldChar w:fldCharType="separate"/>
            </w:r>
            <w:r w:rsidR="00854205" w:rsidRPr="00A435C0">
              <w:rPr>
                <w:rFonts w:ascii="等线" w:eastAsia="等线" w:cs="等线"/>
                <w:color w:val="000000"/>
                <w:kern w:val="0"/>
                <w:sz w:val="18"/>
                <w:szCs w:val="18"/>
              </w:rPr>
              <w:t>(</w:t>
            </w:r>
            <w:r w:rsidR="00854205" w:rsidRPr="00A435C0">
              <w:rPr>
                <w:rFonts w:ascii="等线" w:eastAsia="等线" w:cs="等线" w:hint="eastAsia"/>
                <w:color w:val="000000"/>
                <w:kern w:val="0"/>
                <w:sz w:val="18"/>
                <w:szCs w:val="18"/>
              </w:rPr>
              <w:t>任文秀等</w:t>
            </w:r>
            <w:r w:rsidR="00854205" w:rsidRPr="00A435C0">
              <w:rPr>
                <w:rFonts w:ascii="等线" w:eastAsia="等线" w:cs="等线"/>
                <w:color w:val="000000"/>
                <w:kern w:val="0"/>
                <w:sz w:val="18"/>
                <w:szCs w:val="18"/>
              </w:rPr>
              <w:t>,2020)</w:t>
            </w:r>
            <w:r w:rsidR="00854205" w:rsidRPr="00A435C0">
              <w:rPr>
                <w:rFonts w:ascii="等线" w:eastAsia="等线" w:hAnsi="等线" w:cs="宋体"/>
                <w:color w:val="000000"/>
                <w:kern w:val="0"/>
                <w:sz w:val="18"/>
                <w:szCs w:val="18"/>
              </w:rPr>
              <w:fldChar w:fldCharType="end"/>
            </w:r>
          </w:p>
        </w:tc>
      </w:tr>
      <w:tr w:rsidR="000C0E0A" w:rsidRPr="00A435C0" w14:paraId="01E58FE9" w14:textId="77777777" w:rsidTr="000C0E0A">
        <w:trPr>
          <w:trHeight w:val="564"/>
        </w:trPr>
        <w:tc>
          <w:tcPr>
            <w:tcW w:w="496" w:type="pct"/>
            <w:gridSpan w:val="2"/>
            <w:tcBorders>
              <w:top w:val="single" w:sz="8" w:space="0" w:color="7F7F7F"/>
              <w:left w:val="nil"/>
              <w:bottom w:val="single" w:sz="8" w:space="0" w:color="7F7F7F"/>
              <w:right w:val="nil"/>
            </w:tcBorders>
            <w:shd w:val="clear" w:color="auto" w:fill="auto"/>
            <w:vAlign w:val="center"/>
            <w:hideMark/>
          </w:tcPr>
          <w:p w14:paraId="51BA7BC1"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却勒塔格蛇绿岩</w:t>
            </w:r>
          </w:p>
        </w:tc>
        <w:tc>
          <w:tcPr>
            <w:tcW w:w="502" w:type="pct"/>
            <w:tcBorders>
              <w:top w:val="nil"/>
              <w:left w:val="nil"/>
              <w:bottom w:val="single" w:sz="8" w:space="0" w:color="7F7F7F"/>
              <w:right w:val="nil"/>
            </w:tcBorders>
            <w:shd w:val="clear" w:color="auto" w:fill="auto"/>
            <w:vAlign w:val="center"/>
            <w:hideMark/>
          </w:tcPr>
          <w:p w14:paraId="7A2A8522"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 xml:space="preserve">　</w:t>
            </w:r>
          </w:p>
        </w:tc>
        <w:tc>
          <w:tcPr>
            <w:tcW w:w="2999" w:type="pct"/>
            <w:tcBorders>
              <w:top w:val="nil"/>
              <w:left w:val="nil"/>
              <w:bottom w:val="single" w:sz="8" w:space="0" w:color="7F7F7F"/>
              <w:right w:val="nil"/>
            </w:tcBorders>
            <w:shd w:val="clear" w:color="auto" w:fill="auto"/>
            <w:vAlign w:val="center"/>
            <w:hideMark/>
          </w:tcPr>
          <w:p w14:paraId="4C426A61" w14:textId="7157D6EC"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Sm-Nd等时线年龄728±110Ma</w:t>
            </w:r>
            <w:r w:rsidR="00854205" w:rsidRPr="00A435C0">
              <w:rPr>
                <w:rFonts w:ascii="等线" w:eastAsia="等线" w:hAnsi="等线" w:cs="宋体"/>
                <w:color w:val="000000"/>
                <w:kern w:val="0"/>
                <w:sz w:val="18"/>
                <w:szCs w:val="18"/>
              </w:rPr>
              <w:fldChar w:fldCharType="begin"/>
            </w:r>
            <w:r w:rsidR="00854205" w:rsidRPr="00A435C0">
              <w:rPr>
                <w:rFonts w:ascii="等线" w:eastAsia="等线" w:hAnsi="等线" w:cs="宋体"/>
                <w:color w:val="000000"/>
                <w:kern w:val="0"/>
                <w:sz w:val="18"/>
                <w:szCs w:val="18"/>
              </w:rPr>
              <w:instrText xml:space="preserve"> ADDIN NE.Ref.{0E70D462-A192-45E4-A591-A4A8146B3B24}</w:instrText>
            </w:r>
            <w:r w:rsidR="00854205" w:rsidRPr="00A435C0">
              <w:rPr>
                <w:rFonts w:ascii="等线" w:eastAsia="等线" w:hAnsi="等线" w:cs="宋体"/>
                <w:color w:val="000000"/>
                <w:kern w:val="0"/>
                <w:sz w:val="18"/>
                <w:szCs w:val="18"/>
              </w:rPr>
              <w:fldChar w:fldCharType="separate"/>
            </w:r>
            <w:r w:rsidR="00854205" w:rsidRPr="00A435C0">
              <w:rPr>
                <w:rFonts w:ascii="等线" w:eastAsia="等线" w:cs="等线"/>
                <w:color w:val="000000"/>
                <w:kern w:val="0"/>
                <w:sz w:val="18"/>
                <w:szCs w:val="18"/>
              </w:rPr>
              <w:t>(</w:t>
            </w:r>
            <w:r w:rsidR="00854205" w:rsidRPr="00A435C0">
              <w:rPr>
                <w:rFonts w:ascii="等线" w:eastAsia="等线" w:cs="等线" w:hint="eastAsia"/>
                <w:color w:val="000000"/>
                <w:kern w:val="0"/>
                <w:sz w:val="18"/>
                <w:szCs w:val="18"/>
              </w:rPr>
              <w:t>朱志新等</w:t>
            </w:r>
            <w:r w:rsidR="00854205" w:rsidRPr="00A435C0">
              <w:rPr>
                <w:rFonts w:ascii="等线" w:eastAsia="等线" w:cs="等线"/>
                <w:color w:val="000000"/>
                <w:kern w:val="0"/>
                <w:sz w:val="18"/>
                <w:szCs w:val="18"/>
              </w:rPr>
              <w:t>,2004)</w:t>
            </w:r>
            <w:r w:rsidR="00854205" w:rsidRPr="00A435C0">
              <w:rPr>
                <w:rFonts w:ascii="等线" w:eastAsia="等线" w:hAnsi="等线" w:cs="宋体"/>
                <w:color w:val="000000"/>
                <w:kern w:val="0"/>
                <w:sz w:val="18"/>
                <w:szCs w:val="18"/>
              </w:rPr>
              <w:fldChar w:fldCharType="end"/>
            </w:r>
          </w:p>
        </w:tc>
        <w:tc>
          <w:tcPr>
            <w:tcW w:w="1003" w:type="pct"/>
            <w:tcBorders>
              <w:top w:val="nil"/>
              <w:left w:val="nil"/>
              <w:bottom w:val="single" w:sz="8" w:space="0" w:color="7F7F7F"/>
              <w:right w:val="nil"/>
            </w:tcBorders>
            <w:shd w:val="clear" w:color="auto" w:fill="auto"/>
            <w:vAlign w:val="center"/>
            <w:hideMark/>
          </w:tcPr>
          <w:p w14:paraId="2AF7DCFD" w14:textId="04AA42A1"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大陆裂谷-大洋过渡环境</w:t>
            </w:r>
            <w:r w:rsidR="00854205" w:rsidRPr="00A435C0">
              <w:rPr>
                <w:rFonts w:ascii="等线" w:eastAsia="等线" w:hAnsi="等线" w:cs="宋体"/>
                <w:color w:val="000000"/>
                <w:kern w:val="0"/>
                <w:sz w:val="18"/>
                <w:szCs w:val="18"/>
              </w:rPr>
              <w:fldChar w:fldCharType="begin"/>
            </w:r>
            <w:r w:rsidR="00854205" w:rsidRPr="00A435C0">
              <w:rPr>
                <w:rFonts w:ascii="等线" w:eastAsia="等线" w:hAnsi="等线" w:cs="宋体"/>
                <w:color w:val="000000"/>
                <w:kern w:val="0"/>
                <w:sz w:val="18"/>
                <w:szCs w:val="18"/>
              </w:rPr>
              <w:instrText xml:space="preserve"> ADDIN NE.Ref.{AA1D9D8A-4223-4F3D-907A-7E08662842C8}</w:instrText>
            </w:r>
            <w:r w:rsidR="00854205" w:rsidRPr="00A435C0">
              <w:rPr>
                <w:rFonts w:ascii="等线" w:eastAsia="等线" w:hAnsi="等线" w:cs="宋体"/>
                <w:color w:val="000000"/>
                <w:kern w:val="0"/>
                <w:sz w:val="18"/>
                <w:szCs w:val="18"/>
              </w:rPr>
              <w:fldChar w:fldCharType="separate"/>
            </w:r>
            <w:r w:rsidR="00854205" w:rsidRPr="00A435C0">
              <w:rPr>
                <w:rFonts w:ascii="等线" w:eastAsia="等线" w:cs="等线"/>
                <w:color w:val="000000"/>
                <w:kern w:val="0"/>
                <w:sz w:val="18"/>
                <w:szCs w:val="18"/>
              </w:rPr>
              <w:t>(</w:t>
            </w:r>
            <w:r w:rsidR="00854205" w:rsidRPr="00A435C0">
              <w:rPr>
                <w:rFonts w:ascii="等线" w:eastAsia="等线" w:cs="等线" w:hint="eastAsia"/>
                <w:color w:val="000000"/>
                <w:kern w:val="0"/>
                <w:sz w:val="18"/>
                <w:szCs w:val="18"/>
              </w:rPr>
              <w:t>朱志新等</w:t>
            </w:r>
            <w:r w:rsidR="00854205" w:rsidRPr="00A435C0">
              <w:rPr>
                <w:rFonts w:ascii="等线" w:eastAsia="等线" w:cs="等线"/>
                <w:color w:val="000000"/>
                <w:kern w:val="0"/>
                <w:sz w:val="18"/>
                <w:szCs w:val="18"/>
              </w:rPr>
              <w:t>,2004)</w:t>
            </w:r>
            <w:r w:rsidR="00854205" w:rsidRPr="00A435C0">
              <w:rPr>
                <w:rFonts w:ascii="等线" w:eastAsia="等线" w:hAnsi="等线" w:cs="宋体"/>
                <w:color w:val="000000"/>
                <w:kern w:val="0"/>
                <w:sz w:val="18"/>
                <w:szCs w:val="18"/>
              </w:rPr>
              <w:fldChar w:fldCharType="end"/>
            </w:r>
          </w:p>
        </w:tc>
      </w:tr>
      <w:tr w:rsidR="000C0E0A" w:rsidRPr="00A435C0" w14:paraId="33467F18" w14:textId="77777777" w:rsidTr="000C0E0A">
        <w:trPr>
          <w:trHeight w:val="288"/>
        </w:trPr>
        <w:tc>
          <w:tcPr>
            <w:tcW w:w="5000" w:type="pct"/>
            <w:gridSpan w:val="5"/>
            <w:tcBorders>
              <w:top w:val="single" w:sz="8" w:space="0" w:color="7F7F7F"/>
              <w:left w:val="nil"/>
              <w:bottom w:val="single" w:sz="8" w:space="0" w:color="7F7F7F"/>
              <w:right w:val="nil"/>
            </w:tcBorders>
            <w:shd w:val="clear" w:color="auto" w:fill="auto"/>
            <w:vAlign w:val="center"/>
            <w:hideMark/>
          </w:tcPr>
          <w:p w14:paraId="5ECE8162" w14:textId="77777777" w:rsidR="000C0E0A" w:rsidRPr="00A435C0" w:rsidRDefault="000C0E0A" w:rsidP="000C0E0A">
            <w:pPr>
              <w:widowControl/>
              <w:spacing w:line="240" w:lineRule="exact"/>
              <w:jc w:val="left"/>
              <w:rPr>
                <w:rFonts w:ascii="等线" w:eastAsia="等线" w:hAnsi="等线" w:cs="宋体"/>
                <w:b/>
                <w:bCs/>
                <w:color w:val="000000"/>
                <w:kern w:val="0"/>
                <w:sz w:val="18"/>
                <w:szCs w:val="18"/>
              </w:rPr>
            </w:pPr>
            <w:r w:rsidRPr="00A435C0">
              <w:rPr>
                <w:rFonts w:ascii="等线" w:eastAsia="等线" w:hAnsi="等线" w:cs="宋体" w:hint="eastAsia"/>
                <w:b/>
                <w:bCs/>
                <w:color w:val="000000"/>
                <w:kern w:val="0"/>
                <w:sz w:val="18"/>
                <w:szCs w:val="18"/>
              </w:rPr>
              <w:t xml:space="preserve">　北山造山带蛇绿岩</w:t>
            </w:r>
          </w:p>
        </w:tc>
      </w:tr>
      <w:tr w:rsidR="000C0E0A" w:rsidRPr="00A435C0" w14:paraId="25F10860" w14:textId="77777777" w:rsidTr="000C0E0A">
        <w:trPr>
          <w:trHeight w:val="840"/>
        </w:trPr>
        <w:tc>
          <w:tcPr>
            <w:tcW w:w="207" w:type="pct"/>
            <w:vMerge w:val="restart"/>
            <w:tcBorders>
              <w:top w:val="nil"/>
              <w:left w:val="nil"/>
              <w:bottom w:val="single" w:sz="8" w:space="0" w:color="7F7F7F"/>
              <w:right w:val="nil"/>
            </w:tcBorders>
            <w:shd w:val="clear" w:color="auto" w:fill="auto"/>
            <w:vAlign w:val="center"/>
            <w:hideMark/>
          </w:tcPr>
          <w:p w14:paraId="32869B2E"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红石山-百合山-蓬勃山</w:t>
            </w:r>
          </w:p>
        </w:tc>
        <w:tc>
          <w:tcPr>
            <w:tcW w:w="289" w:type="pct"/>
            <w:tcBorders>
              <w:top w:val="nil"/>
              <w:left w:val="nil"/>
              <w:bottom w:val="single" w:sz="8" w:space="0" w:color="7F7F7F"/>
              <w:right w:val="nil"/>
            </w:tcBorders>
            <w:shd w:val="clear" w:color="auto" w:fill="auto"/>
            <w:vAlign w:val="center"/>
            <w:hideMark/>
          </w:tcPr>
          <w:p w14:paraId="70FBF6EB"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额勒根蛇绿岩</w:t>
            </w:r>
          </w:p>
        </w:tc>
        <w:tc>
          <w:tcPr>
            <w:tcW w:w="502" w:type="pct"/>
            <w:tcBorders>
              <w:top w:val="nil"/>
              <w:left w:val="nil"/>
              <w:bottom w:val="single" w:sz="8" w:space="0" w:color="7F7F7F"/>
              <w:right w:val="nil"/>
            </w:tcBorders>
            <w:shd w:val="clear" w:color="auto" w:fill="auto"/>
            <w:vAlign w:val="center"/>
            <w:hideMark/>
          </w:tcPr>
          <w:p w14:paraId="0D3C92F4"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25'15″N，99°07'53″E</w:t>
            </w:r>
          </w:p>
        </w:tc>
        <w:tc>
          <w:tcPr>
            <w:tcW w:w="2999" w:type="pct"/>
            <w:tcBorders>
              <w:top w:val="nil"/>
              <w:left w:val="nil"/>
              <w:bottom w:val="single" w:sz="8" w:space="0" w:color="7F7F7F"/>
              <w:right w:val="nil"/>
            </w:tcBorders>
            <w:shd w:val="clear" w:color="auto" w:fill="auto"/>
            <w:vAlign w:val="center"/>
            <w:hideMark/>
          </w:tcPr>
          <w:p w14:paraId="67DE5E99" w14:textId="7D3965F3"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玄武岩和斜长花岗岩LA-ICP-MS锆石年龄分别为400±5.4Ma和342±4.7Ma</w:t>
            </w:r>
            <w:r w:rsidR="00854205" w:rsidRPr="00A435C0">
              <w:rPr>
                <w:rFonts w:ascii="等线" w:eastAsia="等线" w:hAnsi="等线" w:cs="宋体"/>
                <w:color w:val="000000"/>
                <w:kern w:val="0"/>
                <w:sz w:val="18"/>
                <w:szCs w:val="18"/>
              </w:rPr>
              <w:fldChar w:fldCharType="begin"/>
            </w:r>
            <w:r w:rsidR="00854205" w:rsidRPr="00A435C0">
              <w:rPr>
                <w:rFonts w:ascii="等线" w:eastAsia="等线" w:hAnsi="等线" w:cs="宋体"/>
                <w:color w:val="000000"/>
                <w:kern w:val="0"/>
                <w:sz w:val="18"/>
                <w:szCs w:val="18"/>
              </w:rPr>
              <w:instrText xml:space="preserve"> ADDIN NE.Ref.{272A5914-1F9D-49F0-B1AA-7B691F6915AD}</w:instrText>
            </w:r>
            <w:r w:rsidR="00854205" w:rsidRPr="00A435C0">
              <w:rPr>
                <w:rFonts w:ascii="等线" w:eastAsia="等线" w:hAnsi="等线" w:cs="宋体"/>
                <w:color w:val="000000"/>
                <w:kern w:val="0"/>
                <w:sz w:val="18"/>
                <w:szCs w:val="18"/>
              </w:rPr>
              <w:fldChar w:fldCharType="separate"/>
            </w:r>
            <w:r w:rsidR="00854205" w:rsidRPr="00A435C0">
              <w:rPr>
                <w:rFonts w:ascii="等线" w:eastAsia="等线" w:cs="等线"/>
                <w:color w:val="000000"/>
                <w:kern w:val="0"/>
                <w:sz w:val="18"/>
                <w:szCs w:val="18"/>
              </w:rPr>
              <w:t>(</w:t>
            </w:r>
            <w:r w:rsidR="00854205" w:rsidRPr="00A435C0">
              <w:rPr>
                <w:rFonts w:ascii="等线" w:eastAsia="等线" w:cs="等线" w:hint="eastAsia"/>
                <w:color w:val="000000"/>
                <w:kern w:val="0"/>
                <w:sz w:val="18"/>
                <w:szCs w:val="18"/>
              </w:rPr>
              <w:t>张正平等</w:t>
            </w:r>
            <w:r w:rsidR="00854205" w:rsidRPr="00A435C0">
              <w:rPr>
                <w:rFonts w:ascii="等线" w:eastAsia="等线" w:cs="等线"/>
                <w:color w:val="000000"/>
                <w:kern w:val="0"/>
                <w:sz w:val="18"/>
                <w:szCs w:val="18"/>
              </w:rPr>
              <w:t>,2020)</w:t>
            </w:r>
            <w:r w:rsidR="00854205" w:rsidRPr="00A435C0">
              <w:rPr>
                <w:rFonts w:ascii="等线" w:eastAsia="等线" w:hAnsi="等线" w:cs="宋体"/>
                <w:color w:val="000000"/>
                <w:kern w:val="0"/>
                <w:sz w:val="18"/>
                <w:szCs w:val="18"/>
              </w:rPr>
              <w:fldChar w:fldCharType="end"/>
            </w:r>
          </w:p>
        </w:tc>
        <w:tc>
          <w:tcPr>
            <w:tcW w:w="1003" w:type="pct"/>
            <w:tcBorders>
              <w:top w:val="nil"/>
              <w:left w:val="nil"/>
              <w:bottom w:val="single" w:sz="8" w:space="0" w:color="7F7F7F"/>
              <w:right w:val="nil"/>
            </w:tcBorders>
            <w:shd w:val="clear" w:color="auto" w:fill="auto"/>
            <w:vAlign w:val="center"/>
            <w:hideMark/>
          </w:tcPr>
          <w:p w14:paraId="58E00A1E" w14:textId="697FA2CA"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弧后扩张形成的SSZ型蛇绿岩</w:t>
            </w:r>
            <w:r w:rsidR="00854205" w:rsidRPr="00A435C0">
              <w:rPr>
                <w:rFonts w:ascii="等线" w:eastAsia="等线" w:hAnsi="等线" w:cs="宋体"/>
                <w:color w:val="000000"/>
                <w:kern w:val="0"/>
                <w:sz w:val="18"/>
                <w:szCs w:val="18"/>
              </w:rPr>
              <w:fldChar w:fldCharType="begin"/>
            </w:r>
            <w:r w:rsidR="00854205" w:rsidRPr="00A435C0">
              <w:rPr>
                <w:rFonts w:ascii="等线" w:eastAsia="等线" w:hAnsi="等线" w:cs="宋体"/>
                <w:color w:val="000000"/>
                <w:kern w:val="0"/>
                <w:sz w:val="18"/>
                <w:szCs w:val="18"/>
              </w:rPr>
              <w:instrText xml:space="preserve"> ADDIN NE.Ref.{10F5FD1C-939E-44D3-80A3-799FE402B990}</w:instrText>
            </w:r>
            <w:r w:rsidR="00854205" w:rsidRPr="00A435C0">
              <w:rPr>
                <w:rFonts w:ascii="等线" w:eastAsia="等线" w:hAnsi="等线" w:cs="宋体"/>
                <w:color w:val="000000"/>
                <w:kern w:val="0"/>
                <w:sz w:val="18"/>
                <w:szCs w:val="18"/>
              </w:rPr>
              <w:fldChar w:fldCharType="separate"/>
            </w:r>
            <w:r w:rsidR="00854205" w:rsidRPr="00A435C0">
              <w:rPr>
                <w:rFonts w:ascii="等线" w:eastAsia="等线" w:cs="等线"/>
                <w:color w:val="000000"/>
                <w:kern w:val="0"/>
                <w:sz w:val="18"/>
                <w:szCs w:val="18"/>
              </w:rPr>
              <w:t>(</w:t>
            </w:r>
            <w:r w:rsidR="00854205" w:rsidRPr="00A435C0">
              <w:rPr>
                <w:rFonts w:ascii="等线" w:eastAsia="等线" w:cs="等线" w:hint="eastAsia"/>
                <w:color w:val="000000"/>
                <w:kern w:val="0"/>
                <w:sz w:val="18"/>
                <w:szCs w:val="18"/>
              </w:rPr>
              <w:t>张正平等</w:t>
            </w:r>
            <w:r w:rsidR="00854205" w:rsidRPr="00A435C0">
              <w:rPr>
                <w:rFonts w:ascii="等线" w:eastAsia="等线" w:cs="等线"/>
                <w:color w:val="000000"/>
                <w:kern w:val="0"/>
                <w:sz w:val="18"/>
                <w:szCs w:val="18"/>
              </w:rPr>
              <w:t>,2020)</w:t>
            </w:r>
            <w:r w:rsidR="00854205" w:rsidRPr="00A435C0">
              <w:rPr>
                <w:rFonts w:ascii="等线" w:eastAsia="等线" w:hAnsi="等线" w:cs="宋体"/>
                <w:color w:val="000000"/>
                <w:kern w:val="0"/>
                <w:sz w:val="18"/>
                <w:szCs w:val="18"/>
              </w:rPr>
              <w:fldChar w:fldCharType="end"/>
            </w:r>
          </w:p>
        </w:tc>
      </w:tr>
      <w:tr w:rsidR="000C0E0A" w:rsidRPr="00A435C0" w14:paraId="0D06B0D1" w14:textId="77777777" w:rsidTr="000C0E0A">
        <w:trPr>
          <w:trHeight w:val="840"/>
        </w:trPr>
        <w:tc>
          <w:tcPr>
            <w:tcW w:w="207" w:type="pct"/>
            <w:vMerge/>
            <w:tcBorders>
              <w:top w:val="nil"/>
              <w:left w:val="nil"/>
              <w:bottom w:val="single" w:sz="8" w:space="0" w:color="7F7F7F"/>
              <w:right w:val="nil"/>
            </w:tcBorders>
            <w:vAlign w:val="center"/>
            <w:hideMark/>
          </w:tcPr>
          <w:p w14:paraId="2ADB1ECC"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33393C5F"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黑红山蛇绿岩</w:t>
            </w:r>
          </w:p>
        </w:tc>
        <w:tc>
          <w:tcPr>
            <w:tcW w:w="502" w:type="pct"/>
            <w:tcBorders>
              <w:top w:val="nil"/>
              <w:left w:val="nil"/>
              <w:bottom w:val="nil"/>
              <w:right w:val="nil"/>
            </w:tcBorders>
            <w:shd w:val="clear" w:color="auto" w:fill="auto"/>
            <w:vAlign w:val="center"/>
            <w:hideMark/>
          </w:tcPr>
          <w:p w14:paraId="35CDCE32"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24′34″N,98°47′27″E</w:t>
            </w:r>
          </w:p>
        </w:tc>
        <w:tc>
          <w:tcPr>
            <w:tcW w:w="2999" w:type="pct"/>
            <w:tcBorders>
              <w:top w:val="nil"/>
              <w:left w:val="nil"/>
              <w:bottom w:val="nil"/>
              <w:right w:val="nil"/>
            </w:tcBorders>
            <w:shd w:val="clear" w:color="auto" w:fill="auto"/>
            <w:vAlign w:val="center"/>
            <w:hideMark/>
          </w:tcPr>
          <w:p w14:paraId="336C2B28" w14:textId="459FA103"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石英闪长岩LA-ICP-MS锆石年龄308±3.1Ma</w:t>
            </w:r>
            <w:r w:rsidR="00854205" w:rsidRPr="00A435C0">
              <w:rPr>
                <w:rFonts w:ascii="等线" w:eastAsia="等线" w:hAnsi="等线" w:cs="宋体"/>
                <w:color w:val="000000"/>
                <w:kern w:val="0"/>
                <w:sz w:val="18"/>
                <w:szCs w:val="18"/>
              </w:rPr>
              <w:fldChar w:fldCharType="begin"/>
            </w:r>
            <w:r w:rsidR="00854205" w:rsidRPr="00A435C0">
              <w:rPr>
                <w:rFonts w:ascii="等线" w:eastAsia="等线" w:hAnsi="等线" w:cs="宋体"/>
                <w:color w:val="000000"/>
                <w:kern w:val="0"/>
                <w:sz w:val="18"/>
                <w:szCs w:val="18"/>
              </w:rPr>
              <w:instrText xml:space="preserve"> ADDIN NE.Ref.{76C803E2-6B18-4DCC-A9A1-A873D76C8122}</w:instrText>
            </w:r>
            <w:r w:rsidR="00854205" w:rsidRPr="00A435C0">
              <w:rPr>
                <w:rFonts w:ascii="等线" w:eastAsia="等线" w:hAnsi="等线" w:cs="宋体"/>
                <w:color w:val="000000"/>
                <w:kern w:val="0"/>
                <w:sz w:val="18"/>
                <w:szCs w:val="18"/>
              </w:rPr>
              <w:fldChar w:fldCharType="separate"/>
            </w:r>
            <w:r w:rsidR="00854205" w:rsidRPr="00A435C0">
              <w:rPr>
                <w:rFonts w:ascii="等线" w:eastAsia="等线" w:cs="等线"/>
                <w:color w:val="000000"/>
                <w:kern w:val="0"/>
                <w:sz w:val="18"/>
                <w:szCs w:val="18"/>
              </w:rPr>
              <w:t>(</w:t>
            </w:r>
            <w:r w:rsidR="00854205" w:rsidRPr="00A435C0">
              <w:rPr>
                <w:rFonts w:ascii="等线" w:eastAsia="等线" w:cs="等线" w:hint="eastAsia"/>
                <w:color w:val="000000"/>
                <w:kern w:val="0"/>
                <w:sz w:val="18"/>
                <w:szCs w:val="18"/>
              </w:rPr>
              <w:t>徐旭明等</w:t>
            </w:r>
            <w:r w:rsidR="00854205" w:rsidRPr="00A435C0">
              <w:rPr>
                <w:rFonts w:ascii="等线" w:eastAsia="等线" w:cs="等线"/>
                <w:color w:val="000000"/>
                <w:kern w:val="0"/>
                <w:sz w:val="18"/>
                <w:szCs w:val="18"/>
              </w:rPr>
              <w:t>,2018)</w:t>
            </w:r>
            <w:r w:rsidR="00854205"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57C072F3"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r>
      <w:tr w:rsidR="000C0E0A" w:rsidRPr="00A435C0" w14:paraId="0B736EBD" w14:textId="77777777" w:rsidTr="000C0E0A">
        <w:trPr>
          <w:trHeight w:val="1116"/>
        </w:trPr>
        <w:tc>
          <w:tcPr>
            <w:tcW w:w="207" w:type="pct"/>
            <w:vMerge/>
            <w:tcBorders>
              <w:top w:val="nil"/>
              <w:left w:val="nil"/>
              <w:bottom w:val="single" w:sz="8" w:space="0" w:color="7F7F7F"/>
              <w:right w:val="nil"/>
            </w:tcBorders>
            <w:vAlign w:val="center"/>
            <w:hideMark/>
          </w:tcPr>
          <w:p w14:paraId="54BA01EA"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single" w:sz="8" w:space="0" w:color="7F7F7F"/>
              <w:left w:val="nil"/>
              <w:bottom w:val="single" w:sz="8" w:space="0" w:color="7F7F7F"/>
              <w:right w:val="nil"/>
            </w:tcBorders>
            <w:shd w:val="clear" w:color="auto" w:fill="auto"/>
            <w:vAlign w:val="center"/>
            <w:hideMark/>
          </w:tcPr>
          <w:p w14:paraId="7EE84C7D"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红石山蛇绿岩</w:t>
            </w:r>
          </w:p>
        </w:tc>
        <w:tc>
          <w:tcPr>
            <w:tcW w:w="502" w:type="pct"/>
            <w:tcBorders>
              <w:top w:val="single" w:sz="8" w:space="0" w:color="7F7F7F"/>
              <w:left w:val="nil"/>
              <w:bottom w:val="single" w:sz="8" w:space="0" w:color="7F7F7F"/>
              <w:right w:val="nil"/>
            </w:tcBorders>
            <w:shd w:val="clear" w:color="auto" w:fill="auto"/>
            <w:vAlign w:val="center"/>
            <w:hideMark/>
          </w:tcPr>
          <w:p w14:paraId="30CB597D"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25'00"N，97°7'00"E</w:t>
            </w:r>
          </w:p>
        </w:tc>
        <w:tc>
          <w:tcPr>
            <w:tcW w:w="2999" w:type="pct"/>
            <w:tcBorders>
              <w:top w:val="single" w:sz="8" w:space="0" w:color="7F7F7F"/>
              <w:left w:val="nil"/>
              <w:bottom w:val="single" w:sz="8" w:space="0" w:color="7F7F7F"/>
              <w:right w:val="nil"/>
            </w:tcBorders>
            <w:shd w:val="clear" w:color="auto" w:fill="auto"/>
            <w:vAlign w:val="center"/>
            <w:hideMark/>
          </w:tcPr>
          <w:p w14:paraId="0434D07A" w14:textId="2EC5031E"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锆石LA-ICP-MS年龄346.6±2.8Ma</w:t>
            </w:r>
            <w:r w:rsidR="00854205" w:rsidRPr="00A435C0">
              <w:rPr>
                <w:rFonts w:ascii="等线" w:eastAsia="等线" w:hAnsi="等线" w:cs="宋体"/>
                <w:color w:val="000000"/>
                <w:kern w:val="0"/>
                <w:sz w:val="18"/>
                <w:szCs w:val="18"/>
              </w:rPr>
              <w:fldChar w:fldCharType="begin"/>
            </w:r>
            <w:r w:rsidR="00854205" w:rsidRPr="00A435C0">
              <w:rPr>
                <w:rFonts w:ascii="等线" w:eastAsia="等线" w:hAnsi="等线" w:cs="宋体"/>
                <w:color w:val="000000"/>
                <w:kern w:val="0"/>
                <w:sz w:val="18"/>
                <w:szCs w:val="18"/>
              </w:rPr>
              <w:instrText xml:space="preserve"> ADDIN NE.Ref.{917CF0FA-DFD9-43EC-A205-36B3188F4B13}</w:instrText>
            </w:r>
            <w:r w:rsidR="00854205" w:rsidRPr="00A435C0">
              <w:rPr>
                <w:rFonts w:ascii="等线" w:eastAsia="等线" w:hAnsi="等线" w:cs="宋体"/>
                <w:color w:val="000000"/>
                <w:kern w:val="0"/>
                <w:sz w:val="18"/>
                <w:szCs w:val="18"/>
              </w:rPr>
              <w:fldChar w:fldCharType="separate"/>
            </w:r>
            <w:r w:rsidR="00854205" w:rsidRPr="00A435C0">
              <w:rPr>
                <w:rFonts w:ascii="等线" w:eastAsia="等线" w:cs="等线"/>
                <w:color w:val="000000"/>
                <w:kern w:val="0"/>
                <w:sz w:val="18"/>
                <w:szCs w:val="18"/>
              </w:rPr>
              <w:t>(</w:t>
            </w:r>
            <w:r w:rsidR="00854205" w:rsidRPr="00A435C0">
              <w:rPr>
                <w:rFonts w:ascii="等线" w:eastAsia="等线" w:cs="等线" w:hint="eastAsia"/>
                <w:color w:val="000000"/>
                <w:kern w:val="0"/>
                <w:sz w:val="18"/>
                <w:szCs w:val="18"/>
              </w:rPr>
              <w:t>王国强等</w:t>
            </w:r>
            <w:r w:rsidR="00854205" w:rsidRPr="00A435C0">
              <w:rPr>
                <w:rFonts w:ascii="等线" w:eastAsia="等线" w:cs="等线"/>
                <w:color w:val="000000"/>
                <w:kern w:val="0"/>
                <w:sz w:val="18"/>
                <w:szCs w:val="18"/>
              </w:rPr>
              <w:t>,2014)</w:t>
            </w:r>
            <w:r w:rsidR="00854205"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792E9768" w14:textId="6EA7C7FA"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大陆裂谷向初始洋壳转换</w:t>
            </w:r>
            <w:r w:rsidR="00854205" w:rsidRPr="00A435C0">
              <w:rPr>
                <w:rFonts w:ascii="等线" w:eastAsia="等线" w:hAnsi="等线" w:cs="宋体"/>
                <w:color w:val="000000"/>
                <w:kern w:val="0"/>
                <w:sz w:val="18"/>
                <w:szCs w:val="18"/>
              </w:rPr>
              <w:fldChar w:fldCharType="begin"/>
            </w:r>
            <w:r w:rsidR="00854205" w:rsidRPr="00A435C0">
              <w:rPr>
                <w:rFonts w:ascii="等线" w:eastAsia="等线" w:hAnsi="等线" w:cs="宋体"/>
                <w:color w:val="000000"/>
                <w:kern w:val="0"/>
                <w:sz w:val="18"/>
                <w:szCs w:val="18"/>
              </w:rPr>
              <w:instrText xml:space="preserve"> ADDIN NE.Ref.{9D44D43A-23EE-48E1-A3F1-28E39590A9DE}</w:instrText>
            </w:r>
            <w:r w:rsidR="00854205" w:rsidRPr="00A435C0">
              <w:rPr>
                <w:rFonts w:ascii="等线" w:eastAsia="等线" w:hAnsi="等线" w:cs="宋体"/>
                <w:color w:val="000000"/>
                <w:kern w:val="0"/>
                <w:sz w:val="18"/>
                <w:szCs w:val="18"/>
              </w:rPr>
              <w:fldChar w:fldCharType="separate"/>
            </w:r>
            <w:r w:rsidR="00854205" w:rsidRPr="00A435C0">
              <w:rPr>
                <w:rFonts w:ascii="等线" w:eastAsia="等线" w:cs="等线"/>
                <w:color w:val="000000"/>
                <w:kern w:val="0"/>
                <w:sz w:val="18"/>
                <w:szCs w:val="18"/>
              </w:rPr>
              <w:t>(</w:t>
            </w:r>
            <w:r w:rsidR="00854205" w:rsidRPr="00A435C0">
              <w:rPr>
                <w:rFonts w:ascii="等线" w:eastAsia="等线" w:cs="等线" w:hint="eastAsia"/>
                <w:color w:val="000000"/>
                <w:kern w:val="0"/>
                <w:sz w:val="18"/>
                <w:szCs w:val="18"/>
              </w:rPr>
              <w:t>王国强等</w:t>
            </w:r>
            <w:r w:rsidR="00854205" w:rsidRPr="00A435C0">
              <w:rPr>
                <w:rFonts w:ascii="等线" w:eastAsia="等线" w:cs="等线"/>
                <w:color w:val="000000"/>
                <w:kern w:val="0"/>
                <w:sz w:val="18"/>
                <w:szCs w:val="18"/>
              </w:rPr>
              <w:t xml:space="preserve">,2014; </w:t>
            </w:r>
            <w:r w:rsidR="00854205" w:rsidRPr="00A435C0">
              <w:rPr>
                <w:rFonts w:ascii="等线" w:eastAsia="等线" w:cs="等线" w:hint="eastAsia"/>
                <w:color w:val="000000"/>
                <w:kern w:val="0"/>
                <w:sz w:val="18"/>
                <w:szCs w:val="18"/>
              </w:rPr>
              <w:t>王小红等</w:t>
            </w:r>
            <w:r w:rsidR="00854205" w:rsidRPr="00A435C0">
              <w:rPr>
                <w:rFonts w:ascii="等线" w:eastAsia="等线" w:cs="等线"/>
                <w:color w:val="000000"/>
                <w:kern w:val="0"/>
                <w:sz w:val="18"/>
                <w:szCs w:val="18"/>
              </w:rPr>
              <w:t xml:space="preserve">,2013; </w:t>
            </w:r>
            <w:r w:rsidR="00854205" w:rsidRPr="00A435C0">
              <w:rPr>
                <w:rFonts w:ascii="等线" w:eastAsia="等线" w:cs="等线" w:hint="eastAsia"/>
                <w:color w:val="000000"/>
                <w:kern w:val="0"/>
                <w:sz w:val="18"/>
                <w:szCs w:val="18"/>
              </w:rPr>
              <w:t>杨合群等</w:t>
            </w:r>
            <w:r w:rsidR="00854205" w:rsidRPr="00A435C0">
              <w:rPr>
                <w:rFonts w:ascii="等线" w:eastAsia="等线" w:cs="等线"/>
                <w:color w:val="000000"/>
                <w:kern w:val="0"/>
                <w:sz w:val="18"/>
                <w:szCs w:val="18"/>
              </w:rPr>
              <w:t>,2010)</w:t>
            </w:r>
            <w:r w:rsidR="00854205" w:rsidRPr="00A435C0">
              <w:rPr>
                <w:rFonts w:ascii="等线" w:eastAsia="等线" w:hAnsi="等线" w:cs="宋体"/>
                <w:color w:val="000000"/>
                <w:kern w:val="0"/>
                <w:sz w:val="18"/>
                <w:szCs w:val="18"/>
              </w:rPr>
              <w:fldChar w:fldCharType="end"/>
            </w:r>
            <w:r w:rsidR="00854205" w:rsidRPr="00A435C0">
              <w:rPr>
                <w:rFonts w:ascii="等线" w:eastAsia="等线" w:hAnsi="等线" w:cs="宋体" w:hint="eastAsia"/>
                <w:color w:val="000000"/>
                <w:kern w:val="0"/>
                <w:sz w:val="18"/>
                <w:szCs w:val="18"/>
              </w:rPr>
              <w:t>，</w:t>
            </w:r>
            <w:r w:rsidRPr="00A435C0">
              <w:rPr>
                <w:rFonts w:ascii="等线" w:eastAsia="等线" w:hAnsi="等线" w:cs="宋体" w:hint="eastAsia"/>
                <w:color w:val="000000"/>
                <w:kern w:val="0"/>
                <w:sz w:val="18"/>
                <w:szCs w:val="18"/>
              </w:rPr>
              <w:t>洋中脊</w:t>
            </w:r>
            <w:r w:rsidR="00854205" w:rsidRPr="00A435C0">
              <w:rPr>
                <w:rFonts w:ascii="等线" w:eastAsia="等线" w:hAnsi="等线" w:cs="宋体"/>
                <w:color w:val="000000"/>
                <w:kern w:val="0"/>
                <w:sz w:val="18"/>
                <w:szCs w:val="18"/>
              </w:rPr>
              <w:fldChar w:fldCharType="begin"/>
            </w:r>
            <w:r w:rsidR="00854205" w:rsidRPr="00A435C0">
              <w:rPr>
                <w:rFonts w:ascii="等线" w:eastAsia="等线" w:hAnsi="等线" w:cs="宋体"/>
                <w:color w:val="000000"/>
                <w:kern w:val="0"/>
                <w:sz w:val="18"/>
                <w:szCs w:val="18"/>
              </w:rPr>
              <w:instrText xml:space="preserve"> ADDIN NE.Ref.{C8DF8F28-666F-4ACD-83B0-903C238DE165}</w:instrText>
            </w:r>
            <w:r w:rsidR="00854205" w:rsidRPr="00A435C0">
              <w:rPr>
                <w:rFonts w:ascii="等线" w:eastAsia="等线" w:hAnsi="等线" w:cs="宋体"/>
                <w:color w:val="000000"/>
                <w:kern w:val="0"/>
                <w:sz w:val="18"/>
                <w:szCs w:val="18"/>
              </w:rPr>
              <w:fldChar w:fldCharType="separate"/>
            </w:r>
            <w:r w:rsidR="00854205" w:rsidRPr="00A435C0">
              <w:rPr>
                <w:rFonts w:ascii="等线" w:eastAsia="等线" w:cs="等线"/>
                <w:color w:val="000000"/>
                <w:kern w:val="0"/>
                <w:sz w:val="18"/>
                <w:szCs w:val="18"/>
              </w:rPr>
              <w:t>(</w:t>
            </w:r>
            <w:r w:rsidR="00854205" w:rsidRPr="00A435C0">
              <w:rPr>
                <w:rFonts w:ascii="等线" w:eastAsia="等线" w:cs="等线" w:hint="eastAsia"/>
                <w:color w:val="000000"/>
                <w:kern w:val="0"/>
                <w:sz w:val="18"/>
                <w:szCs w:val="18"/>
              </w:rPr>
              <w:t>黄增保等</w:t>
            </w:r>
            <w:r w:rsidR="00854205" w:rsidRPr="00A435C0">
              <w:rPr>
                <w:rFonts w:ascii="等线" w:eastAsia="等线" w:cs="等线"/>
                <w:color w:val="000000"/>
                <w:kern w:val="0"/>
                <w:sz w:val="18"/>
                <w:szCs w:val="18"/>
              </w:rPr>
              <w:t>,2006)</w:t>
            </w:r>
            <w:r w:rsidR="00854205" w:rsidRPr="00A435C0">
              <w:rPr>
                <w:rFonts w:ascii="等线" w:eastAsia="等线" w:hAnsi="等线" w:cs="宋体"/>
                <w:color w:val="000000"/>
                <w:kern w:val="0"/>
                <w:sz w:val="18"/>
                <w:szCs w:val="18"/>
              </w:rPr>
              <w:fldChar w:fldCharType="end"/>
            </w:r>
          </w:p>
        </w:tc>
      </w:tr>
      <w:tr w:rsidR="000C0E0A" w:rsidRPr="00A435C0" w14:paraId="74C98F20" w14:textId="77777777" w:rsidTr="000C0E0A">
        <w:trPr>
          <w:trHeight w:val="1116"/>
        </w:trPr>
        <w:tc>
          <w:tcPr>
            <w:tcW w:w="207" w:type="pct"/>
            <w:vMerge/>
            <w:tcBorders>
              <w:top w:val="nil"/>
              <w:left w:val="nil"/>
              <w:bottom w:val="single" w:sz="8" w:space="0" w:color="7F7F7F"/>
              <w:right w:val="nil"/>
            </w:tcBorders>
            <w:vAlign w:val="center"/>
            <w:hideMark/>
          </w:tcPr>
          <w:p w14:paraId="666C092C"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59A8C5E2"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百合山蛇绿岩</w:t>
            </w:r>
          </w:p>
        </w:tc>
        <w:tc>
          <w:tcPr>
            <w:tcW w:w="502" w:type="pct"/>
            <w:tcBorders>
              <w:top w:val="nil"/>
              <w:left w:val="nil"/>
              <w:bottom w:val="nil"/>
              <w:right w:val="nil"/>
            </w:tcBorders>
            <w:shd w:val="clear" w:color="auto" w:fill="auto"/>
            <w:vAlign w:val="center"/>
            <w:hideMark/>
          </w:tcPr>
          <w:p w14:paraId="3ABC5455"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28′5.96″N，98°5′4.94″E</w:t>
            </w:r>
          </w:p>
        </w:tc>
        <w:tc>
          <w:tcPr>
            <w:tcW w:w="2999" w:type="pct"/>
            <w:tcBorders>
              <w:top w:val="nil"/>
              <w:left w:val="nil"/>
              <w:bottom w:val="nil"/>
              <w:right w:val="nil"/>
            </w:tcBorders>
            <w:shd w:val="clear" w:color="auto" w:fill="auto"/>
            <w:vAlign w:val="center"/>
            <w:hideMark/>
          </w:tcPr>
          <w:p w14:paraId="65FC0390" w14:textId="46E96A0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LA-ICP-MS锆石年龄344.6±1.8Ma</w:t>
            </w:r>
            <w:r w:rsidR="00854205" w:rsidRPr="00A435C0">
              <w:rPr>
                <w:rFonts w:ascii="等线" w:eastAsia="等线" w:hAnsi="等线" w:cs="宋体"/>
                <w:color w:val="000000"/>
                <w:kern w:val="0"/>
                <w:sz w:val="18"/>
                <w:szCs w:val="18"/>
              </w:rPr>
              <w:fldChar w:fldCharType="begin"/>
            </w:r>
            <w:r w:rsidR="00854205" w:rsidRPr="00A435C0">
              <w:rPr>
                <w:rFonts w:ascii="等线" w:eastAsia="等线" w:hAnsi="等线" w:cs="宋体"/>
                <w:color w:val="000000"/>
                <w:kern w:val="0"/>
                <w:sz w:val="18"/>
                <w:szCs w:val="18"/>
              </w:rPr>
              <w:instrText xml:space="preserve"> ADDIN NE.Ref.{DB09CD20-9D73-4D6F-8BB8-B0C20B9B15D5}</w:instrText>
            </w:r>
            <w:r w:rsidR="00854205" w:rsidRPr="00A435C0">
              <w:rPr>
                <w:rFonts w:ascii="等线" w:eastAsia="等线" w:hAnsi="等线" w:cs="宋体"/>
                <w:color w:val="000000"/>
                <w:kern w:val="0"/>
                <w:sz w:val="18"/>
                <w:szCs w:val="18"/>
              </w:rPr>
              <w:fldChar w:fldCharType="separate"/>
            </w:r>
            <w:r w:rsidR="00854205" w:rsidRPr="00A435C0">
              <w:rPr>
                <w:rFonts w:ascii="等线" w:eastAsia="等线" w:cs="等线"/>
                <w:color w:val="000000"/>
                <w:kern w:val="0"/>
                <w:sz w:val="18"/>
                <w:szCs w:val="18"/>
              </w:rPr>
              <w:t>(</w:t>
            </w:r>
            <w:r w:rsidR="00854205" w:rsidRPr="00A435C0">
              <w:rPr>
                <w:rFonts w:ascii="等线" w:eastAsia="等线" w:cs="等线" w:hint="eastAsia"/>
                <w:color w:val="000000"/>
                <w:kern w:val="0"/>
                <w:sz w:val="18"/>
                <w:szCs w:val="18"/>
              </w:rPr>
              <w:t>牛文超等</w:t>
            </w:r>
            <w:r w:rsidR="00854205" w:rsidRPr="00A435C0">
              <w:rPr>
                <w:rFonts w:ascii="等线" w:eastAsia="等线" w:cs="等线"/>
                <w:color w:val="000000"/>
                <w:kern w:val="0"/>
                <w:sz w:val="18"/>
                <w:szCs w:val="18"/>
              </w:rPr>
              <w:t>,2020)</w:t>
            </w:r>
            <w:r w:rsidR="00854205"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10219E7B" w14:textId="2E6A60C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大陆裂谷向初始洋壳转换</w:t>
            </w:r>
            <w:r w:rsidR="00854205" w:rsidRPr="00A435C0">
              <w:rPr>
                <w:rFonts w:ascii="等线" w:eastAsia="等线" w:hAnsi="等线" w:cs="宋体"/>
                <w:color w:val="000000"/>
                <w:kern w:val="0"/>
                <w:sz w:val="18"/>
                <w:szCs w:val="18"/>
              </w:rPr>
              <w:fldChar w:fldCharType="begin"/>
            </w:r>
            <w:r w:rsidR="00854205" w:rsidRPr="00A435C0">
              <w:rPr>
                <w:rFonts w:ascii="等线" w:eastAsia="等线" w:hAnsi="等线" w:cs="宋体"/>
                <w:color w:val="000000"/>
                <w:kern w:val="0"/>
                <w:sz w:val="18"/>
                <w:szCs w:val="18"/>
              </w:rPr>
              <w:instrText xml:space="preserve"> ADDIN NE.Ref.{538E6067-BA5A-4270-BFAE-75AB4ED161D9}</w:instrText>
            </w:r>
            <w:r w:rsidR="00854205" w:rsidRPr="00A435C0">
              <w:rPr>
                <w:rFonts w:ascii="等线" w:eastAsia="等线" w:hAnsi="等线" w:cs="宋体"/>
                <w:color w:val="000000"/>
                <w:kern w:val="0"/>
                <w:sz w:val="18"/>
                <w:szCs w:val="18"/>
              </w:rPr>
              <w:fldChar w:fldCharType="separate"/>
            </w:r>
            <w:r w:rsidR="00854205" w:rsidRPr="00A435C0">
              <w:rPr>
                <w:rFonts w:ascii="等线" w:eastAsia="等线" w:cs="等线"/>
                <w:color w:val="000000"/>
                <w:kern w:val="0"/>
                <w:sz w:val="18"/>
                <w:szCs w:val="18"/>
              </w:rPr>
              <w:t>(</w:t>
            </w:r>
            <w:r w:rsidR="00854205" w:rsidRPr="00A435C0">
              <w:rPr>
                <w:rFonts w:ascii="等线" w:eastAsia="等线" w:cs="等线" w:hint="eastAsia"/>
                <w:color w:val="000000"/>
                <w:kern w:val="0"/>
                <w:sz w:val="18"/>
                <w:szCs w:val="18"/>
              </w:rPr>
              <w:t>杨合群等</w:t>
            </w:r>
            <w:r w:rsidR="00854205" w:rsidRPr="00A435C0">
              <w:rPr>
                <w:rFonts w:ascii="等线" w:eastAsia="等线" w:cs="等线"/>
                <w:color w:val="000000"/>
                <w:kern w:val="0"/>
                <w:sz w:val="18"/>
                <w:szCs w:val="18"/>
              </w:rPr>
              <w:t>,2010)</w:t>
            </w:r>
            <w:r w:rsidR="0085420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俯冲板片之上的不成熟弧后盆地环境</w:t>
            </w:r>
            <w:r w:rsidR="00A43545" w:rsidRPr="00A435C0">
              <w:rPr>
                <w:rFonts w:ascii="等线" w:eastAsia="等线" w:hAnsi="等线" w:cs="宋体"/>
                <w:color w:val="000000"/>
                <w:kern w:val="0"/>
                <w:sz w:val="18"/>
                <w:szCs w:val="18"/>
              </w:rPr>
              <w:fldChar w:fldCharType="begin"/>
            </w:r>
            <w:r w:rsidR="00A43545" w:rsidRPr="00A435C0">
              <w:rPr>
                <w:rFonts w:ascii="等线" w:eastAsia="等线" w:hAnsi="等线" w:cs="宋体"/>
                <w:color w:val="000000"/>
                <w:kern w:val="0"/>
                <w:sz w:val="18"/>
                <w:szCs w:val="18"/>
              </w:rPr>
              <w:instrText xml:space="preserve"> ADDIN NE.Ref.{A3107BF0-BCA7-4BDD-A8E1-539AC8A3D60A}</w:instrText>
            </w:r>
            <w:r w:rsidR="00A43545" w:rsidRPr="00A435C0">
              <w:rPr>
                <w:rFonts w:ascii="等线" w:eastAsia="等线" w:hAnsi="等线" w:cs="宋体"/>
                <w:color w:val="000000"/>
                <w:kern w:val="0"/>
                <w:sz w:val="18"/>
                <w:szCs w:val="18"/>
              </w:rPr>
              <w:fldChar w:fldCharType="separate"/>
            </w:r>
            <w:r w:rsidR="00A43545" w:rsidRPr="00A435C0">
              <w:rPr>
                <w:rFonts w:ascii="等线" w:eastAsia="等线" w:cs="等线"/>
                <w:color w:val="000000"/>
                <w:kern w:val="0"/>
                <w:sz w:val="18"/>
                <w:szCs w:val="18"/>
              </w:rPr>
              <w:t>(</w:t>
            </w:r>
            <w:r w:rsidR="00A43545" w:rsidRPr="00A435C0">
              <w:rPr>
                <w:rFonts w:ascii="等线" w:eastAsia="等线" w:cs="等线" w:hint="eastAsia"/>
                <w:color w:val="000000"/>
                <w:kern w:val="0"/>
                <w:sz w:val="18"/>
                <w:szCs w:val="18"/>
              </w:rPr>
              <w:t>牛文超等</w:t>
            </w:r>
            <w:r w:rsidR="00A43545" w:rsidRPr="00A435C0">
              <w:rPr>
                <w:rFonts w:ascii="等线" w:eastAsia="等线" w:cs="等线"/>
                <w:color w:val="000000"/>
                <w:kern w:val="0"/>
                <w:sz w:val="18"/>
                <w:szCs w:val="18"/>
              </w:rPr>
              <w:t>,2020)</w:t>
            </w:r>
            <w:r w:rsidR="00A43545" w:rsidRPr="00A435C0">
              <w:rPr>
                <w:rFonts w:ascii="等线" w:eastAsia="等线" w:hAnsi="等线" w:cs="宋体"/>
                <w:color w:val="000000"/>
                <w:kern w:val="0"/>
                <w:sz w:val="18"/>
                <w:szCs w:val="18"/>
              </w:rPr>
              <w:fldChar w:fldCharType="end"/>
            </w:r>
          </w:p>
        </w:tc>
      </w:tr>
      <w:tr w:rsidR="000C0E0A" w:rsidRPr="00A435C0" w14:paraId="7BE69A2F" w14:textId="77777777" w:rsidTr="000C0E0A">
        <w:trPr>
          <w:trHeight w:val="840"/>
        </w:trPr>
        <w:tc>
          <w:tcPr>
            <w:tcW w:w="207" w:type="pct"/>
            <w:vMerge w:val="restart"/>
            <w:tcBorders>
              <w:top w:val="nil"/>
              <w:left w:val="nil"/>
              <w:bottom w:val="single" w:sz="8" w:space="0" w:color="7F7F7F"/>
              <w:right w:val="nil"/>
            </w:tcBorders>
            <w:shd w:val="clear" w:color="auto" w:fill="auto"/>
            <w:vAlign w:val="center"/>
            <w:hideMark/>
          </w:tcPr>
          <w:p w14:paraId="7384B289"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lastRenderedPageBreak/>
              <w:t>芨芨台子-小黄山</w:t>
            </w:r>
          </w:p>
        </w:tc>
        <w:tc>
          <w:tcPr>
            <w:tcW w:w="289" w:type="pct"/>
            <w:tcBorders>
              <w:top w:val="single" w:sz="8" w:space="0" w:color="7F7F7F"/>
              <w:left w:val="nil"/>
              <w:bottom w:val="single" w:sz="8" w:space="0" w:color="7F7F7F"/>
              <w:right w:val="nil"/>
            </w:tcBorders>
            <w:shd w:val="clear" w:color="auto" w:fill="auto"/>
            <w:vAlign w:val="center"/>
            <w:hideMark/>
          </w:tcPr>
          <w:p w14:paraId="44C231F9"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芨芨台子蛇绿岩</w:t>
            </w:r>
          </w:p>
        </w:tc>
        <w:tc>
          <w:tcPr>
            <w:tcW w:w="502" w:type="pct"/>
            <w:tcBorders>
              <w:top w:val="single" w:sz="8" w:space="0" w:color="7F7F7F"/>
              <w:left w:val="nil"/>
              <w:bottom w:val="single" w:sz="8" w:space="0" w:color="7F7F7F"/>
              <w:right w:val="nil"/>
            </w:tcBorders>
            <w:shd w:val="clear" w:color="auto" w:fill="auto"/>
            <w:vAlign w:val="center"/>
            <w:hideMark/>
          </w:tcPr>
          <w:p w14:paraId="6903EF34"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1°51′00″N，95°36′11″E</w:t>
            </w:r>
          </w:p>
        </w:tc>
        <w:tc>
          <w:tcPr>
            <w:tcW w:w="2999" w:type="pct"/>
            <w:tcBorders>
              <w:top w:val="single" w:sz="8" w:space="0" w:color="7F7F7F"/>
              <w:left w:val="nil"/>
              <w:bottom w:val="single" w:sz="8" w:space="0" w:color="7F7F7F"/>
              <w:right w:val="nil"/>
            </w:tcBorders>
            <w:shd w:val="clear" w:color="auto" w:fill="auto"/>
            <w:vAlign w:val="center"/>
            <w:hideMark/>
          </w:tcPr>
          <w:p w14:paraId="56FC7E3F" w14:textId="189240F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锆石LA-ICP-MS年龄321±3.7Ma</w:t>
            </w:r>
            <w:r w:rsidR="00A43545" w:rsidRPr="00A435C0">
              <w:rPr>
                <w:rFonts w:ascii="等线" w:eastAsia="等线" w:hAnsi="等线" w:cs="宋体"/>
                <w:color w:val="000000"/>
                <w:kern w:val="0"/>
                <w:sz w:val="18"/>
                <w:szCs w:val="18"/>
              </w:rPr>
              <w:fldChar w:fldCharType="begin"/>
            </w:r>
            <w:r w:rsidR="00A43545" w:rsidRPr="00A435C0">
              <w:rPr>
                <w:rFonts w:ascii="等线" w:eastAsia="等线" w:hAnsi="等线" w:cs="宋体"/>
                <w:color w:val="000000"/>
                <w:kern w:val="0"/>
                <w:sz w:val="18"/>
                <w:szCs w:val="18"/>
              </w:rPr>
              <w:instrText xml:space="preserve"> ADDIN NE.Ref.{183B568B-B4A4-4447-AFDF-D3E8FBB70AA9}</w:instrText>
            </w:r>
            <w:r w:rsidR="00A43545" w:rsidRPr="00A435C0">
              <w:rPr>
                <w:rFonts w:ascii="等线" w:eastAsia="等线" w:hAnsi="等线" w:cs="宋体"/>
                <w:color w:val="000000"/>
                <w:kern w:val="0"/>
                <w:sz w:val="18"/>
                <w:szCs w:val="18"/>
              </w:rPr>
              <w:fldChar w:fldCharType="separate"/>
            </w:r>
            <w:r w:rsidR="00A43545" w:rsidRPr="00A435C0">
              <w:rPr>
                <w:rFonts w:ascii="等线" w:eastAsia="等线" w:cs="等线"/>
                <w:color w:val="000000"/>
                <w:kern w:val="0"/>
                <w:sz w:val="18"/>
                <w:szCs w:val="18"/>
              </w:rPr>
              <w:t>(</w:t>
            </w:r>
            <w:r w:rsidR="00A43545" w:rsidRPr="00A435C0">
              <w:rPr>
                <w:rFonts w:ascii="等线" w:eastAsia="等线" w:cs="等线" w:hint="eastAsia"/>
                <w:color w:val="000000"/>
                <w:kern w:val="0"/>
                <w:sz w:val="18"/>
                <w:szCs w:val="18"/>
              </w:rPr>
              <w:t>李向民等</w:t>
            </w:r>
            <w:r w:rsidR="00A43545" w:rsidRPr="00A435C0">
              <w:rPr>
                <w:rFonts w:ascii="等线" w:eastAsia="等线" w:cs="等线"/>
                <w:color w:val="000000"/>
                <w:kern w:val="0"/>
                <w:sz w:val="18"/>
                <w:szCs w:val="18"/>
              </w:rPr>
              <w:t>,2012)</w:t>
            </w:r>
            <w:r w:rsidR="00A43545"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2F84275B" w14:textId="46A584E8"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弧后盆地</w:t>
            </w:r>
            <w:r w:rsidR="00A43545" w:rsidRPr="00A435C0">
              <w:rPr>
                <w:rFonts w:ascii="等线" w:eastAsia="等线" w:hAnsi="等线" w:cs="宋体"/>
                <w:color w:val="000000"/>
                <w:kern w:val="0"/>
                <w:sz w:val="18"/>
                <w:szCs w:val="18"/>
              </w:rPr>
              <w:fldChar w:fldCharType="begin"/>
            </w:r>
            <w:r w:rsidR="00A43545" w:rsidRPr="00A435C0">
              <w:rPr>
                <w:rFonts w:ascii="等线" w:eastAsia="等线" w:hAnsi="等线" w:cs="宋体"/>
                <w:color w:val="000000"/>
                <w:kern w:val="0"/>
                <w:sz w:val="18"/>
                <w:szCs w:val="18"/>
              </w:rPr>
              <w:instrText xml:space="preserve"> ADDIN NE.Ref.{C764D20C-FCA9-41BD-B108-880BB38D36B8}</w:instrText>
            </w:r>
            <w:r w:rsidR="00A43545" w:rsidRPr="00A435C0">
              <w:rPr>
                <w:rFonts w:ascii="等线" w:eastAsia="等线" w:hAnsi="等线" w:cs="宋体"/>
                <w:color w:val="000000"/>
                <w:kern w:val="0"/>
                <w:sz w:val="18"/>
                <w:szCs w:val="18"/>
              </w:rPr>
              <w:fldChar w:fldCharType="separate"/>
            </w:r>
            <w:r w:rsidR="00A43545" w:rsidRPr="00A435C0">
              <w:rPr>
                <w:rFonts w:ascii="等线" w:eastAsia="等线" w:cs="等线"/>
                <w:color w:val="000000"/>
                <w:kern w:val="0"/>
                <w:sz w:val="18"/>
                <w:szCs w:val="18"/>
              </w:rPr>
              <w:t>(</w:t>
            </w:r>
            <w:r w:rsidR="00A43545" w:rsidRPr="00A435C0">
              <w:rPr>
                <w:rFonts w:ascii="等线" w:eastAsia="等线" w:cs="等线" w:hint="eastAsia"/>
                <w:color w:val="000000"/>
                <w:kern w:val="0"/>
                <w:sz w:val="18"/>
                <w:szCs w:val="18"/>
              </w:rPr>
              <w:t>杨合群等</w:t>
            </w:r>
            <w:r w:rsidR="00A43545" w:rsidRPr="00A435C0">
              <w:rPr>
                <w:rFonts w:ascii="等线" w:eastAsia="等线" w:cs="等线"/>
                <w:color w:val="000000"/>
                <w:kern w:val="0"/>
                <w:sz w:val="18"/>
                <w:szCs w:val="18"/>
              </w:rPr>
              <w:t>,2010)</w:t>
            </w:r>
            <w:r w:rsidR="00A43545" w:rsidRPr="00A435C0">
              <w:rPr>
                <w:rFonts w:ascii="等线" w:eastAsia="等线" w:hAnsi="等线" w:cs="宋体"/>
                <w:color w:val="000000"/>
                <w:kern w:val="0"/>
                <w:sz w:val="18"/>
                <w:szCs w:val="18"/>
              </w:rPr>
              <w:fldChar w:fldCharType="end"/>
            </w:r>
          </w:p>
        </w:tc>
      </w:tr>
      <w:tr w:rsidR="000C0E0A" w:rsidRPr="00A435C0" w14:paraId="3B0DC8CF" w14:textId="77777777" w:rsidTr="000C0E0A">
        <w:trPr>
          <w:trHeight w:val="840"/>
        </w:trPr>
        <w:tc>
          <w:tcPr>
            <w:tcW w:w="207" w:type="pct"/>
            <w:vMerge/>
            <w:tcBorders>
              <w:top w:val="nil"/>
              <w:left w:val="nil"/>
              <w:bottom w:val="single" w:sz="8" w:space="0" w:color="7F7F7F"/>
              <w:right w:val="nil"/>
            </w:tcBorders>
            <w:vAlign w:val="center"/>
            <w:hideMark/>
          </w:tcPr>
          <w:p w14:paraId="58B5EBE4"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56277C8B"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小黄山蛇绿岩</w:t>
            </w:r>
          </w:p>
        </w:tc>
        <w:tc>
          <w:tcPr>
            <w:tcW w:w="502" w:type="pct"/>
            <w:tcBorders>
              <w:top w:val="nil"/>
              <w:left w:val="nil"/>
              <w:bottom w:val="nil"/>
              <w:right w:val="nil"/>
            </w:tcBorders>
            <w:shd w:val="clear" w:color="auto" w:fill="auto"/>
            <w:vAlign w:val="center"/>
            <w:hideMark/>
          </w:tcPr>
          <w:p w14:paraId="43E1BDDB"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1°26′30″N，99°18′00"E</w:t>
            </w:r>
          </w:p>
        </w:tc>
        <w:tc>
          <w:tcPr>
            <w:tcW w:w="2999" w:type="pct"/>
            <w:tcBorders>
              <w:top w:val="nil"/>
              <w:left w:val="nil"/>
              <w:bottom w:val="nil"/>
              <w:right w:val="nil"/>
            </w:tcBorders>
            <w:shd w:val="clear" w:color="auto" w:fill="auto"/>
            <w:vAlign w:val="center"/>
            <w:hideMark/>
          </w:tcPr>
          <w:p w14:paraId="463D60D6" w14:textId="7EF7F3A8"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Sm-Nd等时线年龄485±76Ma</w:t>
            </w:r>
            <w:r w:rsidR="00A43545" w:rsidRPr="00A435C0">
              <w:rPr>
                <w:rFonts w:ascii="等线" w:eastAsia="等线" w:hAnsi="等线" w:cs="宋体"/>
                <w:color w:val="000000"/>
                <w:kern w:val="0"/>
                <w:sz w:val="18"/>
                <w:szCs w:val="18"/>
              </w:rPr>
              <w:fldChar w:fldCharType="begin"/>
            </w:r>
            <w:r w:rsidR="00A43545" w:rsidRPr="00A435C0">
              <w:rPr>
                <w:rFonts w:ascii="等线" w:eastAsia="等线" w:hAnsi="等线" w:cs="宋体"/>
                <w:color w:val="000000"/>
                <w:kern w:val="0"/>
                <w:sz w:val="18"/>
                <w:szCs w:val="18"/>
              </w:rPr>
              <w:instrText xml:space="preserve"> ADDIN NE.Ref.{DE614326-C085-4EE5-9E02-449ABEEAE5FE}</w:instrText>
            </w:r>
            <w:r w:rsidR="00A43545" w:rsidRPr="00A435C0">
              <w:rPr>
                <w:rFonts w:ascii="等线" w:eastAsia="等线" w:hAnsi="等线" w:cs="宋体"/>
                <w:color w:val="000000"/>
                <w:kern w:val="0"/>
                <w:sz w:val="18"/>
                <w:szCs w:val="18"/>
              </w:rPr>
              <w:fldChar w:fldCharType="separate"/>
            </w:r>
            <w:r w:rsidR="00A43545" w:rsidRPr="00A435C0">
              <w:rPr>
                <w:rFonts w:ascii="等线" w:eastAsia="等线" w:cs="等线"/>
                <w:color w:val="000000"/>
                <w:kern w:val="0"/>
                <w:sz w:val="18"/>
                <w:szCs w:val="18"/>
              </w:rPr>
              <w:t>(</w:t>
            </w:r>
            <w:r w:rsidR="00A43545" w:rsidRPr="00A435C0">
              <w:rPr>
                <w:rFonts w:ascii="等线" w:eastAsia="等线" w:cs="等线" w:hint="eastAsia"/>
                <w:color w:val="000000"/>
                <w:kern w:val="0"/>
                <w:sz w:val="18"/>
                <w:szCs w:val="18"/>
              </w:rPr>
              <w:t>宋泰忠等</w:t>
            </w:r>
            <w:r w:rsidR="00A43545" w:rsidRPr="00A435C0">
              <w:rPr>
                <w:rFonts w:ascii="等线" w:eastAsia="等线" w:cs="等线"/>
                <w:color w:val="000000"/>
                <w:kern w:val="0"/>
                <w:sz w:val="18"/>
                <w:szCs w:val="18"/>
              </w:rPr>
              <w:t>,2008)</w:t>
            </w:r>
            <w:r w:rsidR="00A4354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辉长岩锆石LA-ICP-MS年龄521±4Ma</w:t>
            </w:r>
            <w:r w:rsidR="00A43545" w:rsidRPr="00A435C0">
              <w:rPr>
                <w:rFonts w:ascii="等线" w:eastAsia="等线" w:hAnsi="等线" w:cs="宋体"/>
                <w:color w:val="000000"/>
                <w:kern w:val="0"/>
                <w:sz w:val="18"/>
                <w:szCs w:val="18"/>
              </w:rPr>
              <w:fldChar w:fldCharType="begin"/>
            </w:r>
            <w:r w:rsidR="00A43545" w:rsidRPr="00A435C0">
              <w:rPr>
                <w:rFonts w:ascii="等线" w:eastAsia="等线" w:hAnsi="等线" w:cs="宋体"/>
                <w:color w:val="000000"/>
                <w:kern w:val="0"/>
                <w:sz w:val="18"/>
                <w:szCs w:val="18"/>
              </w:rPr>
              <w:instrText xml:space="preserve"> ADDIN EN.CITE &lt;EndNote&gt;&lt;Cite&gt;&lt;Author&gt;Shi&lt;/Author&gt;&lt;Year&gt;2018&lt;/Year&gt;&lt;RecNum&gt;1060&lt;/RecNum&gt;&lt;DisplayText&gt;(Shi et al., 2018)&lt;/DisplayText&gt;&lt;record&gt;&lt;rec-number&gt;1060&lt;/rec-number&gt;&lt;foreign-keys&gt;&lt;key app="EN" db-id="tpvxw00drsvsvke5wfwp25akz0eaesv02rzf" timestamp="1661830648"&gt;1060&lt;/key&gt;&lt;/foreign-keys&gt;&lt;ref-type name="Journal Article"&gt;17&lt;/ref-type&gt;&lt;contributors&gt;&lt;authors&gt;&lt;author&gt;Shi, Yuruo&lt;/author&gt;&lt;author&gt;Zhang, Wei&lt;/author&gt;&lt;author&gt;Kröner, Alfred&lt;/author&gt;&lt;author&gt;Li, Linlin&lt;/author&gt;&lt;author&gt;Jian, Ping&lt;/author&gt;&lt;/authors&gt;&lt;/contributors&gt;&lt;titles&gt;&lt;title&gt;Cambrian ophiolite complexes in the Beishan area, China, southern margin of the Central Asian Orogenic Belt&lt;/title&gt;&lt;secondary-title&gt;Journal of Asian Earth Sciences&lt;/secondary-title&gt;&lt;/titles&gt;&lt;periodical&gt;&lt;full-title&gt;Journal of Asian Earth Sciences&lt;/full-title&gt;&lt;/periodical&gt;&lt;pages&gt;193-205&lt;/pages&gt;&lt;volume&gt;153&lt;/volume&gt;&lt;section&gt;193&lt;/section&gt;&lt;dates&gt;&lt;year&gt;2018&lt;/year&gt;&lt;/dates&gt;&lt;isbn&gt;13679120&lt;/isbn&gt;&lt;urls&gt;&lt;/urls&gt;&lt;electronic-resource-num&gt;10.1016/j.jseaes.2017.05.021&lt;/electronic-resource-num&gt;&lt;/record&gt;&lt;/Cite&gt;&lt;/EndNote&gt;</w:instrText>
            </w:r>
            <w:r w:rsidR="00A43545" w:rsidRPr="00A435C0">
              <w:rPr>
                <w:rFonts w:ascii="等线" w:eastAsia="等线" w:hAnsi="等线" w:cs="宋体"/>
                <w:color w:val="000000"/>
                <w:kern w:val="0"/>
                <w:sz w:val="18"/>
                <w:szCs w:val="18"/>
              </w:rPr>
              <w:fldChar w:fldCharType="separate"/>
            </w:r>
            <w:r w:rsidR="00A43545" w:rsidRPr="00A435C0">
              <w:rPr>
                <w:rFonts w:ascii="等线" w:eastAsia="等线" w:hAnsi="等线" w:cs="宋体"/>
                <w:noProof/>
                <w:color w:val="000000"/>
                <w:kern w:val="0"/>
                <w:sz w:val="18"/>
                <w:szCs w:val="18"/>
              </w:rPr>
              <w:t>(Shi et al., 2018)</w:t>
            </w:r>
            <w:r w:rsidR="00A43545"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3BB8C942" w14:textId="06009EE8"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弧后盆地</w:t>
            </w:r>
            <w:r w:rsidR="00A43545" w:rsidRPr="00A435C0">
              <w:rPr>
                <w:rFonts w:ascii="等线" w:eastAsia="等线" w:hAnsi="等线" w:cs="宋体"/>
                <w:color w:val="000000"/>
                <w:kern w:val="0"/>
                <w:sz w:val="18"/>
                <w:szCs w:val="18"/>
              </w:rPr>
              <w:fldChar w:fldCharType="begin"/>
            </w:r>
            <w:r w:rsidR="00A43545" w:rsidRPr="00A435C0">
              <w:rPr>
                <w:rFonts w:ascii="等线" w:eastAsia="等线" w:hAnsi="等线" w:cs="宋体"/>
                <w:color w:val="000000"/>
                <w:kern w:val="0"/>
                <w:sz w:val="18"/>
                <w:szCs w:val="18"/>
              </w:rPr>
              <w:instrText xml:space="preserve"> ADDIN NE.Ref.{09D059B7-A8AA-43C5-B91F-8BE8C1E962BE}</w:instrText>
            </w:r>
            <w:r w:rsidR="00A43545" w:rsidRPr="00A435C0">
              <w:rPr>
                <w:rFonts w:ascii="等线" w:eastAsia="等线" w:hAnsi="等线" w:cs="宋体"/>
                <w:color w:val="000000"/>
                <w:kern w:val="0"/>
                <w:sz w:val="18"/>
                <w:szCs w:val="18"/>
              </w:rPr>
              <w:fldChar w:fldCharType="separate"/>
            </w:r>
            <w:r w:rsidR="00A43545" w:rsidRPr="00A435C0">
              <w:rPr>
                <w:rFonts w:ascii="等线" w:eastAsia="等线" w:cs="等线"/>
                <w:color w:val="000000"/>
                <w:kern w:val="0"/>
                <w:sz w:val="18"/>
                <w:szCs w:val="18"/>
              </w:rPr>
              <w:t>(</w:t>
            </w:r>
            <w:r w:rsidR="00A43545" w:rsidRPr="00A435C0">
              <w:rPr>
                <w:rFonts w:ascii="等线" w:eastAsia="等线" w:cs="等线" w:hint="eastAsia"/>
                <w:color w:val="000000"/>
                <w:kern w:val="0"/>
                <w:sz w:val="18"/>
                <w:szCs w:val="18"/>
              </w:rPr>
              <w:t>杨合群等</w:t>
            </w:r>
            <w:r w:rsidR="00A43545" w:rsidRPr="00A435C0">
              <w:rPr>
                <w:rFonts w:ascii="等线" w:eastAsia="等线" w:cs="等线"/>
                <w:color w:val="000000"/>
                <w:kern w:val="0"/>
                <w:sz w:val="18"/>
                <w:szCs w:val="18"/>
              </w:rPr>
              <w:t xml:space="preserve">,2010; </w:t>
            </w:r>
            <w:r w:rsidR="00A43545" w:rsidRPr="00A435C0">
              <w:rPr>
                <w:rFonts w:ascii="等线" w:eastAsia="等线" w:cs="等线" w:hint="eastAsia"/>
                <w:color w:val="000000"/>
                <w:kern w:val="0"/>
                <w:sz w:val="18"/>
                <w:szCs w:val="18"/>
              </w:rPr>
              <w:t>宋泰忠等</w:t>
            </w:r>
            <w:r w:rsidR="00A43545" w:rsidRPr="00A435C0">
              <w:rPr>
                <w:rFonts w:ascii="等线" w:eastAsia="等线" w:cs="等线"/>
                <w:color w:val="000000"/>
                <w:kern w:val="0"/>
                <w:sz w:val="18"/>
                <w:szCs w:val="18"/>
              </w:rPr>
              <w:t>,2008)</w:t>
            </w:r>
            <w:r w:rsidR="00A4354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SSZ背景</w:t>
            </w:r>
            <w:r w:rsidR="00A43545" w:rsidRPr="00A435C0">
              <w:rPr>
                <w:rFonts w:ascii="等线" w:eastAsia="等线" w:hAnsi="等线" w:cs="宋体"/>
                <w:color w:val="000000"/>
                <w:kern w:val="0"/>
                <w:sz w:val="18"/>
                <w:szCs w:val="18"/>
              </w:rPr>
              <w:fldChar w:fldCharType="begin"/>
            </w:r>
            <w:r w:rsidR="00A43545" w:rsidRPr="00A435C0">
              <w:rPr>
                <w:rFonts w:ascii="等线" w:eastAsia="等线" w:hAnsi="等线" w:cs="宋体"/>
                <w:color w:val="000000"/>
                <w:kern w:val="0"/>
                <w:sz w:val="18"/>
                <w:szCs w:val="18"/>
              </w:rPr>
              <w:instrText xml:space="preserve"> ADDIN EN.CITE &lt;EndNote&gt;&lt;Cite&gt;&lt;Author&gt;Shi&lt;/Author&gt;&lt;Year&gt;2018&lt;/Year&gt;&lt;RecNum&gt;1060&lt;/RecNum&gt;&lt;DisplayText&gt;(Shi et al., 2018)&lt;/DisplayText&gt;&lt;record&gt;&lt;rec-number&gt;1060&lt;/rec-number&gt;&lt;foreign-keys&gt;&lt;key app="EN" db-id="tpvxw00drsvsvke5wfwp25akz0eaesv02rzf" timestamp="1661830648"&gt;1060&lt;/key&gt;&lt;/foreign-keys&gt;&lt;ref-type name="Journal Article"&gt;17&lt;/ref-type&gt;&lt;contributors&gt;&lt;authors&gt;&lt;author&gt;Shi, Yuruo&lt;/author&gt;&lt;author&gt;Zhang, Wei&lt;/author&gt;&lt;author&gt;Kröner, Alfred&lt;/author&gt;&lt;author&gt;Li, Linlin&lt;/author&gt;&lt;author&gt;Jian, Ping&lt;/author&gt;&lt;/authors&gt;&lt;/contributors&gt;&lt;titles&gt;&lt;title&gt;Cambrian ophiolite complexes in the Beishan area, China, southern margin of the Central Asian Orogenic Belt&lt;/title&gt;&lt;secondary-title&gt;Journal of Asian Earth Sciences&lt;/secondary-title&gt;&lt;/titles&gt;&lt;periodical&gt;&lt;full-title&gt;Journal of Asian Earth Sciences&lt;/full-title&gt;&lt;/periodical&gt;&lt;pages&gt;193-205&lt;/pages&gt;&lt;volume&gt;153&lt;/volume&gt;&lt;section&gt;193&lt;/section&gt;&lt;dates&gt;&lt;year&gt;2018&lt;/year&gt;&lt;/dates&gt;&lt;isbn&gt;13679120&lt;/isbn&gt;&lt;urls&gt;&lt;/urls&gt;&lt;electronic-resource-num&gt;10.1016/j.jseaes.2017.05.021&lt;/electronic-resource-num&gt;&lt;/record&gt;&lt;/Cite&gt;&lt;/EndNote&gt;</w:instrText>
            </w:r>
            <w:r w:rsidR="00A43545" w:rsidRPr="00A435C0">
              <w:rPr>
                <w:rFonts w:ascii="等线" w:eastAsia="等线" w:hAnsi="等线" w:cs="宋体"/>
                <w:color w:val="000000"/>
                <w:kern w:val="0"/>
                <w:sz w:val="18"/>
                <w:szCs w:val="18"/>
              </w:rPr>
              <w:fldChar w:fldCharType="separate"/>
            </w:r>
            <w:r w:rsidR="00A43545" w:rsidRPr="00A435C0">
              <w:rPr>
                <w:rFonts w:ascii="等线" w:eastAsia="等线" w:hAnsi="等线" w:cs="宋体"/>
                <w:noProof/>
                <w:color w:val="000000"/>
                <w:kern w:val="0"/>
                <w:sz w:val="18"/>
                <w:szCs w:val="18"/>
              </w:rPr>
              <w:t>(Shi et al., 2018)</w:t>
            </w:r>
            <w:r w:rsidR="00A43545" w:rsidRPr="00A435C0">
              <w:rPr>
                <w:rFonts w:ascii="等线" w:eastAsia="等线" w:hAnsi="等线" w:cs="宋体"/>
                <w:color w:val="000000"/>
                <w:kern w:val="0"/>
                <w:sz w:val="18"/>
                <w:szCs w:val="18"/>
              </w:rPr>
              <w:fldChar w:fldCharType="end"/>
            </w:r>
          </w:p>
        </w:tc>
      </w:tr>
      <w:tr w:rsidR="000C0E0A" w:rsidRPr="00A435C0" w14:paraId="5785EB03" w14:textId="77777777" w:rsidTr="000C0E0A">
        <w:trPr>
          <w:trHeight w:val="840"/>
        </w:trPr>
        <w:tc>
          <w:tcPr>
            <w:tcW w:w="207" w:type="pct"/>
            <w:vMerge/>
            <w:tcBorders>
              <w:top w:val="nil"/>
              <w:left w:val="nil"/>
              <w:bottom w:val="single" w:sz="8" w:space="0" w:color="7F7F7F"/>
              <w:right w:val="nil"/>
            </w:tcBorders>
            <w:vAlign w:val="center"/>
            <w:hideMark/>
          </w:tcPr>
          <w:p w14:paraId="1ADD9341"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single" w:sz="8" w:space="0" w:color="7F7F7F"/>
              <w:left w:val="nil"/>
              <w:bottom w:val="single" w:sz="8" w:space="0" w:color="7F7F7F"/>
              <w:right w:val="nil"/>
            </w:tcBorders>
            <w:shd w:val="clear" w:color="auto" w:fill="auto"/>
            <w:vAlign w:val="center"/>
            <w:hideMark/>
          </w:tcPr>
          <w:p w14:paraId="4166E73A"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阿民乌素蛇绿岩</w:t>
            </w:r>
          </w:p>
        </w:tc>
        <w:tc>
          <w:tcPr>
            <w:tcW w:w="502" w:type="pct"/>
            <w:tcBorders>
              <w:top w:val="single" w:sz="8" w:space="0" w:color="7F7F7F"/>
              <w:left w:val="nil"/>
              <w:bottom w:val="single" w:sz="8" w:space="0" w:color="7F7F7F"/>
              <w:right w:val="nil"/>
            </w:tcBorders>
            <w:shd w:val="clear" w:color="auto" w:fill="auto"/>
            <w:vAlign w:val="center"/>
            <w:hideMark/>
          </w:tcPr>
          <w:p w14:paraId="23C161E8"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1°45'12″ N，98°34'08″E</w:t>
            </w:r>
          </w:p>
        </w:tc>
        <w:tc>
          <w:tcPr>
            <w:tcW w:w="2999" w:type="pct"/>
            <w:tcBorders>
              <w:top w:val="single" w:sz="8" w:space="0" w:color="7F7F7F"/>
              <w:left w:val="nil"/>
              <w:bottom w:val="single" w:sz="8" w:space="0" w:color="7F7F7F"/>
              <w:right w:val="nil"/>
            </w:tcBorders>
            <w:shd w:val="clear" w:color="auto" w:fill="auto"/>
            <w:vAlign w:val="center"/>
            <w:hideMark/>
          </w:tcPr>
          <w:p w14:paraId="4CD5BFD9" w14:textId="6D1187B6"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变质辉长岩LA-ICP-MS锆石年龄453±12Ma</w:t>
            </w:r>
            <w:r w:rsidR="00A43545" w:rsidRPr="00A435C0">
              <w:rPr>
                <w:rFonts w:ascii="等线" w:eastAsia="等线" w:hAnsi="等线" w:cs="宋体"/>
                <w:color w:val="000000"/>
                <w:kern w:val="0"/>
                <w:sz w:val="18"/>
                <w:szCs w:val="18"/>
              </w:rPr>
              <w:fldChar w:fldCharType="begin"/>
            </w:r>
            <w:r w:rsidR="00A43545" w:rsidRPr="00A435C0">
              <w:rPr>
                <w:rFonts w:ascii="等线" w:eastAsia="等线" w:hAnsi="等线" w:cs="宋体"/>
                <w:color w:val="000000"/>
                <w:kern w:val="0"/>
                <w:sz w:val="18"/>
                <w:szCs w:val="18"/>
              </w:rPr>
              <w:instrText xml:space="preserve"> ADDIN NE.Ref.{BA0644BA-4D82-4164-A817-E13043EE548E}</w:instrText>
            </w:r>
            <w:r w:rsidR="00A43545" w:rsidRPr="00A435C0">
              <w:rPr>
                <w:rFonts w:ascii="等线" w:eastAsia="等线" w:hAnsi="等线" w:cs="宋体"/>
                <w:color w:val="000000"/>
                <w:kern w:val="0"/>
                <w:sz w:val="18"/>
                <w:szCs w:val="18"/>
              </w:rPr>
              <w:fldChar w:fldCharType="separate"/>
            </w:r>
            <w:r w:rsidR="00A43545" w:rsidRPr="00A435C0">
              <w:rPr>
                <w:rFonts w:ascii="等线" w:eastAsia="等线" w:cs="等线"/>
                <w:color w:val="000000"/>
                <w:kern w:val="0"/>
                <w:sz w:val="18"/>
                <w:szCs w:val="18"/>
              </w:rPr>
              <w:t>(</w:t>
            </w:r>
            <w:r w:rsidR="00A43545" w:rsidRPr="00A435C0">
              <w:rPr>
                <w:rFonts w:ascii="等线" w:eastAsia="等线" w:cs="等线" w:hint="eastAsia"/>
                <w:color w:val="000000"/>
                <w:kern w:val="0"/>
                <w:sz w:val="18"/>
                <w:szCs w:val="18"/>
              </w:rPr>
              <w:t>孟庆涛等</w:t>
            </w:r>
            <w:r w:rsidR="00A43545" w:rsidRPr="00A435C0">
              <w:rPr>
                <w:rFonts w:ascii="等线" w:eastAsia="等线" w:cs="等线"/>
                <w:color w:val="000000"/>
                <w:kern w:val="0"/>
                <w:sz w:val="18"/>
                <w:szCs w:val="18"/>
              </w:rPr>
              <w:t>,2021)</w:t>
            </w:r>
            <w:r w:rsidR="00A43545"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3F2DB502" w14:textId="42EC9093"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弧后盆地</w:t>
            </w:r>
            <w:r w:rsidR="00A43545" w:rsidRPr="00A435C0">
              <w:rPr>
                <w:rFonts w:ascii="等线" w:eastAsia="等线" w:hAnsi="等线" w:cs="宋体"/>
                <w:color w:val="000000"/>
                <w:kern w:val="0"/>
                <w:sz w:val="18"/>
                <w:szCs w:val="18"/>
              </w:rPr>
              <w:fldChar w:fldCharType="begin"/>
            </w:r>
            <w:r w:rsidR="00A43545" w:rsidRPr="00A435C0">
              <w:rPr>
                <w:rFonts w:ascii="等线" w:eastAsia="等线" w:hAnsi="等线" w:cs="宋体"/>
                <w:color w:val="000000"/>
                <w:kern w:val="0"/>
                <w:sz w:val="18"/>
                <w:szCs w:val="18"/>
              </w:rPr>
              <w:instrText xml:space="preserve"> ADDIN NE.Ref.{C3536A75-63DB-4288-AE17-FAC426070395}</w:instrText>
            </w:r>
            <w:r w:rsidR="00A43545" w:rsidRPr="00A435C0">
              <w:rPr>
                <w:rFonts w:ascii="等线" w:eastAsia="等线" w:hAnsi="等线" w:cs="宋体"/>
                <w:color w:val="000000"/>
                <w:kern w:val="0"/>
                <w:sz w:val="18"/>
                <w:szCs w:val="18"/>
              </w:rPr>
              <w:fldChar w:fldCharType="separate"/>
            </w:r>
            <w:r w:rsidR="00A43545" w:rsidRPr="00A435C0">
              <w:rPr>
                <w:rFonts w:ascii="等线" w:eastAsia="等线" w:cs="等线"/>
                <w:color w:val="000000"/>
                <w:kern w:val="0"/>
                <w:sz w:val="18"/>
                <w:szCs w:val="18"/>
              </w:rPr>
              <w:t>(</w:t>
            </w:r>
            <w:r w:rsidR="00A43545" w:rsidRPr="00A435C0">
              <w:rPr>
                <w:rFonts w:ascii="等线" w:eastAsia="等线" w:cs="等线" w:hint="eastAsia"/>
                <w:color w:val="000000"/>
                <w:kern w:val="0"/>
                <w:sz w:val="18"/>
                <w:szCs w:val="18"/>
              </w:rPr>
              <w:t>孟庆涛等</w:t>
            </w:r>
            <w:r w:rsidR="00A43545" w:rsidRPr="00A435C0">
              <w:rPr>
                <w:rFonts w:ascii="等线" w:eastAsia="等线" w:cs="等线"/>
                <w:color w:val="000000"/>
                <w:kern w:val="0"/>
                <w:sz w:val="18"/>
                <w:szCs w:val="18"/>
              </w:rPr>
              <w:t>,2021)</w:t>
            </w:r>
            <w:r w:rsidR="00A43545" w:rsidRPr="00A435C0">
              <w:rPr>
                <w:rFonts w:ascii="等线" w:eastAsia="等线" w:hAnsi="等线" w:cs="宋体"/>
                <w:color w:val="000000"/>
                <w:kern w:val="0"/>
                <w:sz w:val="18"/>
                <w:szCs w:val="18"/>
              </w:rPr>
              <w:fldChar w:fldCharType="end"/>
            </w:r>
          </w:p>
        </w:tc>
      </w:tr>
      <w:tr w:rsidR="000C0E0A" w:rsidRPr="00A435C0" w14:paraId="7C1BFC82" w14:textId="77777777" w:rsidTr="000C0E0A">
        <w:trPr>
          <w:trHeight w:val="1116"/>
        </w:trPr>
        <w:tc>
          <w:tcPr>
            <w:tcW w:w="207" w:type="pct"/>
            <w:vMerge w:val="restart"/>
            <w:tcBorders>
              <w:top w:val="nil"/>
              <w:left w:val="nil"/>
              <w:bottom w:val="single" w:sz="8" w:space="0" w:color="7F7F7F"/>
              <w:right w:val="nil"/>
            </w:tcBorders>
            <w:shd w:val="clear" w:color="auto" w:fill="auto"/>
            <w:vAlign w:val="center"/>
            <w:hideMark/>
          </w:tcPr>
          <w:p w14:paraId="4795B166"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红柳河-牛圈子-洗肠井</w:t>
            </w:r>
          </w:p>
        </w:tc>
        <w:tc>
          <w:tcPr>
            <w:tcW w:w="289" w:type="pct"/>
            <w:tcBorders>
              <w:top w:val="nil"/>
              <w:left w:val="nil"/>
              <w:bottom w:val="nil"/>
              <w:right w:val="nil"/>
            </w:tcBorders>
            <w:shd w:val="clear" w:color="auto" w:fill="auto"/>
            <w:vAlign w:val="center"/>
            <w:hideMark/>
          </w:tcPr>
          <w:p w14:paraId="54C371B1"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白云山蛇绿岩</w:t>
            </w:r>
          </w:p>
        </w:tc>
        <w:tc>
          <w:tcPr>
            <w:tcW w:w="502" w:type="pct"/>
            <w:tcBorders>
              <w:top w:val="nil"/>
              <w:left w:val="nil"/>
              <w:bottom w:val="nil"/>
              <w:right w:val="nil"/>
            </w:tcBorders>
            <w:shd w:val="clear" w:color="auto" w:fill="auto"/>
            <w:vAlign w:val="center"/>
            <w:hideMark/>
          </w:tcPr>
          <w:p w14:paraId="68ED72C2"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1°35′2.49″N，98°24′43.73″E</w:t>
            </w:r>
          </w:p>
        </w:tc>
        <w:tc>
          <w:tcPr>
            <w:tcW w:w="2999" w:type="pct"/>
            <w:tcBorders>
              <w:top w:val="nil"/>
              <w:left w:val="nil"/>
              <w:bottom w:val="nil"/>
              <w:right w:val="nil"/>
            </w:tcBorders>
            <w:shd w:val="clear" w:color="auto" w:fill="auto"/>
            <w:vAlign w:val="center"/>
            <w:hideMark/>
          </w:tcPr>
          <w:p w14:paraId="7858660C" w14:textId="6CA4C408"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锆石LA-ICP-MS年龄496.4±2.2Ma</w:t>
            </w:r>
            <w:r w:rsidR="00A43545" w:rsidRPr="00A435C0">
              <w:rPr>
                <w:rFonts w:ascii="等线" w:eastAsia="等线" w:hAnsi="等线" w:cs="宋体"/>
                <w:color w:val="000000"/>
                <w:kern w:val="0"/>
                <w:sz w:val="18"/>
                <w:szCs w:val="18"/>
              </w:rPr>
              <w:fldChar w:fldCharType="begin"/>
            </w:r>
            <w:r w:rsidR="00A43545" w:rsidRPr="00A435C0">
              <w:rPr>
                <w:rFonts w:ascii="等线" w:eastAsia="等线" w:hAnsi="等线" w:cs="宋体"/>
                <w:color w:val="000000"/>
                <w:kern w:val="0"/>
                <w:sz w:val="18"/>
                <w:szCs w:val="18"/>
              </w:rPr>
              <w:instrText xml:space="preserve"> ADDIN NE.Ref.{BC408EB2-259F-474B-B509-1D66D1C9C153}</w:instrText>
            </w:r>
            <w:r w:rsidR="00A43545" w:rsidRPr="00A435C0">
              <w:rPr>
                <w:rFonts w:ascii="等线" w:eastAsia="等线" w:hAnsi="等线" w:cs="宋体"/>
                <w:color w:val="000000"/>
                <w:kern w:val="0"/>
                <w:sz w:val="18"/>
                <w:szCs w:val="18"/>
              </w:rPr>
              <w:fldChar w:fldCharType="separate"/>
            </w:r>
            <w:r w:rsidR="00A43545" w:rsidRPr="00A435C0">
              <w:rPr>
                <w:rFonts w:ascii="等线" w:eastAsia="等线" w:cs="等线"/>
                <w:color w:val="000000"/>
                <w:kern w:val="0"/>
                <w:sz w:val="18"/>
                <w:szCs w:val="18"/>
              </w:rPr>
              <w:t>(</w:t>
            </w:r>
            <w:r w:rsidR="00A43545" w:rsidRPr="00A435C0">
              <w:rPr>
                <w:rFonts w:ascii="等线" w:eastAsia="等线" w:cs="等线" w:hint="eastAsia"/>
                <w:color w:val="000000"/>
                <w:kern w:val="0"/>
                <w:sz w:val="18"/>
                <w:szCs w:val="18"/>
              </w:rPr>
              <w:t>孙立新等</w:t>
            </w:r>
            <w:r w:rsidR="00A43545" w:rsidRPr="00A435C0">
              <w:rPr>
                <w:rFonts w:ascii="等线" w:eastAsia="等线" w:cs="等线"/>
                <w:color w:val="000000"/>
                <w:kern w:val="0"/>
                <w:sz w:val="18"/>
                <w:szCs w:val="18"/>
              </w:rPr>
              <w:t>,2017)</w:t>
            </w:r>
            <w:r w:rsidR="00A43545" w:rsidRPr="00A435C0">
              <w:rPr>
                <w:rFonts w:ascii="等线" w:eastAsia="等线" w:hAnsi="等线" w:cs="宋体"/>
                <w:color w:val="000000"/>
                <w:kern w:val="0"/>
                <w:sz w:val="18"/>
                <w:szCs w:val="18"/>
              </w:rPr>
              <w:fldChar w:fldCharType="end"/>
            </w:r>
            <w:r w:rsidR="00A43545" w:rsidRPr="00A435C0">
              <w:rPr>
                <w:rFonts w:ascii="等线" w:eastAsia="等线" w:hAnsi="等线" w:cs="宋体" w:hint="eastAsia"/>
                <w:color w:val="000000"/>
                <w:kern w:val="0"/>
                <w:sz w:val="18"/>
                <w:szCs w:val="18"/>
              </w:rPr>
              <w:t>，</w:t>
            </w:r>
            <w:r w:rsidRPr="00A435C0">
              <w:rPr>
                <w:rFonts w:ascii="等线" w:eastAsia="等线" w:hAnsi="等线" w:cs="宋体" w:hint="eastAsia"/>
                <w:color w:val="000000"/>
                <w:kern w:val="0"/>
                <w:sz w:val="18"/>
                <w:szCs w:val="18"/>
              </w:rPr>
              <w:t>斜长花岗岩LA-ICP-MS锆石年龄519.8±2.1Ma</w:t>
            </w:r>
            <w:r w:rsidR="00A43545" w:rsidRPr="00A435C0">
              <w:rPr>
                <w:rFonts w:ascii="等线" w:eastAsia="等线" w:hAnsi="等线" w:cs="宋体"/>
                <w:color w:val="000000"/>
                <w:kern w:val="0"/>
                <w:sz w:val="18"/>
                <w:szCs w:val="18"/>
              </w:rPr>
              <w:fldChar w:fldCharType="begin"/>
            </w:r>
            <w:r w:rsidR="00A43545" w:rsidRPr="00A435C0">
              <w:rPr>
                <w:rFonts w:ascii="等线" w:eastAsia="等线" w:hAnsi="等线" w:cs="宋体"/>
                <w:color w:val="000000"/>
                <w:kern w:val="0"/>
                <w:sz w:val="18"/>
                <w:szCs w:val="18"/>
              </w:rPr>
              <w:instrText xml:space="preserve"> ADDIN NE.Ref.{4527DF7E-C1E5-4D91-96DD-3BCCE094045E}</w:instrText>
            </w:r>
            <w:r w:rsidR="00A43545" w:rsidRPr="00A435C0">
              <w:rPr>
                <w:rFonts w:ascii="等线" w:eastAsia="等线" w:hAnsi="等线" w:cs="宋体"/>
                <w:color w:val="000000"/>
                <w:kern w:val="0"/>
                <w:sz w:val="18"/>
                <w:szCs w:val="18"/>
              </w:rPr>
              <w:fldChar w:fldCharType="separate"/>
            </w:r>
            <w:r w:rsidR="00A43545" w:rsidRPr="00A435C0">
              <w:rPr>
                <w:rFonts w:ascii="等线" w:eastAsia="等线" w:cs="等线"/>
                <w:color w:val="000000"/>
                <w:kern w:val="0"/>
                <w:sz w:val="18"/>
                <w:szCs w:val="18"/>
              </w:rPr>
              <w:t>(</w:t>
            </w:r>
            <w:r w:rsidR="00A43545" w:rsidRPr="00A435C0">
              <w:rPr>
                <w:rFonts w:ascii="等线" w:eastAsia="等线" w:cs="等线" w:hint="eastAsia"/>
                <w:color w:val="000000"/>
                <w:kern w:val="0"/>
                <w:sz w:val="18"/>
                <w:szCs w:val="18"/>
              </w:rPr>
              <w:t>田健等</w:t>
            </w:r>
            <w:r w:rsidR="00A43545" w:rsidRPr="00A435C0">
              <w:rPr>
                <w:rFonts w:ascii="等线" w:eastAsia="等线" w:cs="等线"/>
                <w:color w:val="000000"/>
                <w:kern w:val="0"/>
                <w:sz w:val="18"/>
                <w:szCs w:val="18"/>
              </w:rPr>
              <w:t>,2020)</w:t>
            </w:r>
            <w:r w:rsidR="00A43545"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724FD7F0" w14:textId="42468760"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大洋中脊</w:t>
            </w:r>
            <w:r w:rsidR="00A43545" w:rsidRPr="00A435C0">
              <w:rPr>
                <w:rFonts w:ascii="等线" w:eastAsia="等线" w:hAnsi="等线" w:cs="宋体"/>
                <w:color w:val="000000"/>
                <w:kern w:val="0"/>
                <w:sz w:val="18"/>
                <w:szCs w:val="18"/>
              </w:rPr>
              <w:fldChar w:fldCharType="begin"/>
            </w:r>
            <w:r w:rsidR="00A43545" w:rsidRPr="00A435C0">
              <w:rPr>
                <w:rFonts w:ascii="等线" w:eastAsia="等线" w:hAnsi="等线" w:cs="宋体"/>
                <w:color w:val="000000"/>
                <w:kern w:val="0"/>
                <w:sz w:val="18"/>
                <w:szCs w:val="18"/>
              </w:rPr>
              <w:instrText xml:space="preserve"> ADDIN NE.Ref.{59DA8F39-35F9-415E-88B4-5B960378901A}</w:instrText>
            </w:r>
            <w:r w:rsidR="00A43545" w:rsidRPr="00A435C0">
              <w:rPr>
                <w:rFonts w:ascii="等线" w:eastAsia="等线" w:hAnsi="等线" w:cs="宋体"/>
                <w:color w:val="000000"/>
                <w:kern w:val="0"/>
                <w:sz w:val="18"/>
                <w:szCs w:val="18"/>
              </w:rPr>
              <w:fldChar w:fldCharType="separate"/>
            </w:r>
            <w:r w:rsidR="00A43545" w:rsidRPr="00A435C0">
              <w:rPr>
                <w:rFonts w:ascii="等线" w:eastAsia="等线" w:cs="等线"/>
                <w:color w:val="000000"/>
                <w:kern w:val="0"/>
                <w:sz w:val="18"/>
                <w:szCs w:val="18"/>
              </w:rPr>
              <w:t>(</w:t>
            </w:r>
            <w:r w:rsidR="00A43545" w:rsidRPr="00A435C0">
              <w:rPr>
                <w:rFonts w:ascii="等线" w:eastAsia="等线" w:cs="等线" w:hint="eastAsia"/>
                <w:color w:val="000000"/>
                <w:kern w:val="0"/>
                <w:sz w:val="18"/>
                <w:szCs w:val="18"/>
              </w:rPr>
              <w:t>孙立新等</w:t>
            </w:r>
            <w:r w:rsidR="00A43545" w:rsidRPr="00A435C0">
              <w:rPr>
                <w:rFonts w:ascii="等线" w:eastAsia="等线" w:cs="等线"/>
                <w:color w:val="000000"/>
                <w:kern w:val="0"/>
                <w:sz w:val="18"/>
                <w:szCs w:val="18"/>
              </w:rPr>
              <w:t>,2017)</w:t>
            </w:r>
            <w:r w:rsidR="00A4354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SSZ背景（Shi et al., 2018)，寒武纪发育MOR型、OIB型、SSZ型等不同构造环境的蛇绿岩（田健等，2020)</w:t>
            </w:r>
          </w:p>
        </w:tc>
      </w:tr>
      <w:tr w:rsidR="000C0E0A" w:rsidRPr="00A435C0" w14:paraId="42D2012F" w14:textId="77777777" w:rsidTr="000C0E0A">
        <w:trPr>
          <w:trHeight w:val="1944"/>
        </w:trPr>
        <w:tc>
          <w:tcPr>
            <w:tcW w:w="207" w:type="pct"/>
            <w:vMerge/>
            <w:tcBorders>
              <w:top w:val="nil"/>
              <w:left w:val="nil"/>
              <w:bottom w:val="single" w:sz="8" w:space="0" w:color="7F7F7F"/>
              <w:right w:val="nil"/>
            </w:tcBorders>
            <w:vAlign w:val="center"/>
            <w:hideMark/>
          </w:tcPr>
          <w:p w14:paraId="58B2FDD6"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single" w:sz="8" w:space="0" w:color="7F7F7F"/>
              <w:left w:val="nil"/>
              <w:bottom w:val="single" w:sz="8" w:space="0" w:color="7F7F7F"/>
              <w:right w:val="nil"/>
            </w:tcBorders>
            <w:shd w:val="clear" w:color="auto" w:fill="auto"/>
            <w:vAlign w:val="center"/>
            <w:hideMark/>
          </w:tcPr>
          <w:p w14:paraId="65C0E942"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月牙山蛇绿岩</w:t>
            </w:r>
          </w:p>
        </w:tc>
        <w:tc>
          <w:tcPr>
            <w:tcW w:w="502" w:type="pct"/>
            <w:tcBorders>
              <w:top w:val="single" w:sz="8" w:space="0" w:color="7F7F7F"/>
              <w:left w:val="nil"/>
              <w:bottom w:val="single" w:sz="8" w:space="0" w:color="7F7F7F"/>
              <w:right w:val="nil"/>
            </w:tcBorders>
            <w:shd w:val="clear" w:color="auto" w:fill="auto"/>
            <w:vAlign w:val="center"/>
            <w:hideMark/>
          </w:tcPr>
          <w:p w14:paraId="34C1861C"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1°10′00′′N;  99°30′00′′E</w:t>
            </w:r>
          </w:p>
        </w:tc>
        <w:tc>
          <w:tcPr>
            <w:tcW w:w="2999" w:type="pct"/>
            <w:tcBorders>
              <w:top w:val="single" w:sz="8" w:space="0" w:color="7F7F7F"/>
              <w:left w:val="nil"/>
              <w:bottom w:val="single" w:sz="8" w:space="0" w:color="7F7F7F"/>
              <w:right w:val="nil"/>
            </w:tcBorders>
            <w:shd w:val="clear" w:color="auto" w:fill="auto"/>
            <w:vAlign w:val="center"/>
            <w:hideMark/>
          </w:tcPr>
          <w:p w14:paraId="7F42A0AE" w14:textId="747EF8DF"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斜长花岗岩SHRIMP锆石年龄536±7Ma</w:t>
            </w:r>
            <w:r w:rsidR="00A43545" w:rsidRPr="00A435C0">
              <w:rPr>
                <w:rFonts w:ascii="等线" w:eastAsia="等线" w:hAnsi="等线" w:cs="宋体"/>
                <w:color w:val="000000"/>
                <w:kern w:val="0"/>
                <w:sz w:val="18"/>
                <w:szCs w:val="18"/>
              </w:rPr>
              <w:fldChar w:fldCharType="begin"/>
            </w:r>
            <w:r w:rsidR="00A43545" w:rsidRPr="00A435C0">
              <w:rPr>
                <w:rFonts w:ascii="等线" w:eastAsia="等线" w:hAnsi="等线" w:cs="宋体"/>
                <w:color w:val="000000"/>
                <w:kern w:val="0"/>
                <w:sz w:val="18"/>
                <w:szCs w:val="18"/>
              </w:rPr>
              <w:instrText xml:space="preserve"> ADDIN NE.Ref.{5414F2A9-2E6B-45B6-9BB2-34F591DAF3DD}</w:instrText>
            </w:r>
            <w:r w:rsidR="00A43545" w:rsidRPr="00A435C0">
              <w:rPr>
                <w:rFonts w:ascii="等线" w:eastAsia="等线" w:hAnsi="等线" w:cs="宋体"/>
                <w:color w:val="000000"/>
                <w:kern w:val="0"/>
                <w:sz w:val="18"/>
                <w:szCs w:val="18"/>
              </w:rPr>
              <w:fldChar w:fldCharType="separate"/>
            </w:r>
            <w:r w:rsidR="00A43545" w:rsidRPr="00A435C0">
              <w:rPr>
                <w:rFonts w:ascii="等线" w:eastAsia="等线" w:cs="等线"/>
                <w:color w:val="000000"/>
                <w:kern w:val="0"/>
                <w:sz w:val="18"/>
                <w:szCs w:val="18"/>
              </w:rPr>
              <w:t>(</w:t>
            </w:r>
            <w:r w:rsidR="00A43545" w:rsidRPr="00A435C0">
              <w:rPr>
                <w:rFonts w:ascii="等线" w:eastAsia="等线" w:cs="等线" w:hint="eastAsia"/>
                <w:color w:val="000000"/>
                <w:kern w:val="0"/>
                <w:sz w:val="18"/>
                <w:szCs w:val="18"/>
              </w:rPr>
              <w:t>侯青叶等</w:t>
            </w:r>
            <w:r w:rsidR="00A43545" w:rsidRPr="00A435C0">
              <w:rPr>
                <w:rFonts w:ascii="等线" w:eastAsia="等线" w:cs="等线"/>
                <w:color w:val="000000"/>
                <w:kern w:val="0"/>
                <w:sz w:val="18"/>
                <w:szCs w:val="18"/>
              </w:rPr>
              <w:t>,2012)</w:t>
            </w:r>
            <w:r w:rsidR="00A4354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蚀变辉石岩、辉长岩、辉长闪长岩和斜长花岗岩LA-ICP-MS锆石年龄约530Ma</w:t>
            </w:r>
            <w:r w:rsidR="00A43545" w:rsidRPr="00A435C0">
              <w:rPr>
                <w:rFonts w:ascii="等线" w:eastAsia="等线" w:hAnsi="等线" w:cs="宋体"/>
                <w:color w:val="000000"/>
                <w:kern w:val="0"/>
                <w:sz w:val="18"/>
                <w:szCs w:val="18"/>
              </w:rPr>
              <w:fldChar w:fldCharType="begin"/>
            </w:r>
            <w:r w:rsidR="00A43545" w:rsidRPr="00A435C0">
              <w:rPr>
                <w:rFonts w:ascii="等线" w:eastAsia="等线" w:hAnsi="等线" w:cs="宋体"/>
                <w:color w:val="000000"/>
                <w:kern w:val="0"/>
                <w:sz w:val="18"/>
                <w:szCs w:val="18"/>
              </w:rPr>
              <w:instrText xml:space="preserve"> ADDIN NE.Ref.{F4C9E280-5534-45EA-9D53-CFDEF25AD611}</w:instrText>
            </w:r>
            <w:r w:rsidR="00A43545" w:rsidRPr="00A435C0">
              <w:rPr>
                <w:rFonts w:ascii="等线" w:eastAsia="等线" w:hAnsi="等线" w:cs="宋体"/>
                <w:color w:val="000000"/>
                <w:kern w:val="0"/>
                <w:sz w:val="18"/>
                <w:szCs w:val="18"/>
              </w:rPr>
              <w:fldChar w:fldCharType="separate"/>
            </w:r>
            <w:r w:rsidR="00A43545" w:rsidRPr="00A435C0">
              <w:rPr>
                <w:rFonts w:ascii="等线" w:eastAsia="等线" w:cs="等线"/>
                <w:color w:val="000000"/>
                <w:kern w:val="0"/>
                <w:sz w:val="18"/>
                <w:szCs w:val="18"/>
              </w:rPr>
              <w:t>(</w:t>
            </w:r>
            <w:r w:rsidR="00A43545" w:rsidRPr="00A435C0">
              <w:rPr>
                <w:rFonts w:ascii="等线" w:eastAsia="等线" w:cs="等线" w:hint="eastAsia"/>
                <w:color w:val="000000"/>
                <w:kern w:val="0"/>
                <w:sz w:val="18"/>
                <w:szCs w:val="18"/>
              </w:rPr>
              <w:t>胡新茁等</w:t>
            </w:r>
            <w:r w:rsidR="00A43545" w:rsidRPr="00A435C0">
              <w:rPr>
                <w:rFonts w:ascii="等线" w:eastAsia="等线" w:cs="等线"/>
                <w:color w:val="000000"/>
                <w:kern w:val="0"/>
                <w:sz w:val="18"/>
                <w:szCs w:val="18"/>
              </w:rPr>
              <w:t>,2015)</w:t>
            </w:r>
            <w:r w:rsidR="00A4354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辉长闪长岩锆石LA-ICP-MS年龄530.2±4.8Ma左右，辉长岩、斜长花岗岩锆石LA-ICP-MS年龄527.4±1.3和530.2±1.2Ma</w:t>
            </w:r>
            <w:r w:rsidR="00A43545" w:rsidRPr="00A435C0">
              <w:rPr>
                <w:rFonts w:ascii="等线" w:eastAsia="等线" w:hAnsi="等线" w:cs="宋体"/>
                <w:color w:val="000000"/>
                <w:kern w:val="0"/>
                <w:sz w:val="18"/>
                <w:szCs w:val="18"/>
              </w:rPr>
              <w:fldChar w:fldCharType="begin"/>
            </w:r>
            <w:r w:rsidR="00A43545" w:rsidRPr="00A435C0">
              <w:rPr>
                <w:rFonts w:ascii="等线" w:eastAsia="等线" w:hAnsi="等线" w:cs="宋体"/>
                <w:color w:val="000000"/>
                <w:kern w:val="0"/>
                <w:sz w:val="18"/>
                <w:szCs w:val="18"/>
              </w:rPr>
              <w:instrText xml:space="preserve"> ADDIN NE.Ref.{AED31C81-EC50-4DE6-BECE-B3F6BA8BC978}</w:instrText>
            </w:r>
            <w:r w:rsidR="00A43545" w:rsidRPr="00A435C0">
              <w:rPr>
                <w:rFonts w:ascii="等线" w:eastAsia="等线" w:hAnsi="等线" w:cs="宋体"/>
                <w:color w:val="000000"/>
                <w:kern w:val="0"/>
                <w:sz w:val="18"/>
                <w:szCs w:val="18"/>
              </w:rPr>
              <w:fldChar w:fldCharType="separate"/>
            </w:r>
            <w:r w:rsidR="00A43545" w:rsidRPr="00A435C0">
              <w:rPr>
                <w:rFonts w:ascii="等线" w:eastAsia="等线" w:cs="等线"/>
                <w:color w:val="000000"/>
                <w:kern w:val="0"/>
                <w:sz w:val="18"/>
                <w:szCs w:val="18"/>
              </w:rPr>
              <w:t>(</w:t>
            </w:r>
            <w:r w:rsidR="00A43545" w:rsidRPr="00A435C0">
              <w:rPr>
                <w:rFonts w:ascii="等线" w:eastAsia="等线" w:cs="等线" w:hint="eastAsia"/>
                <w:color w:val="000000"/>
                <w:kern w:val="0"/>
                <w:sz w:val="18"/>
                <w:szCs w:val="18"/>
              </w:rPr>
              <w:t>胡醒民等</w:t>
            </w:r>
            <w:r w:rsidR="00A43545" w:rsidRPr="00A435C0">
              <w:rPr>
                <w:rFonts w:ascii="等线" w:eastAsia="等线" w:cs="等线"/>
                <w:color w:val="000000"/>
                <w:kern w:val="0"/>
                <w:sz w:val="18"/>
                <w:szCs w:val="18"/>
              </w:rPr>
              <w:t>,2016)</w:t>
            </w:r>
            <w:r w:rsidR="00A43545"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3A1B4279" w14:textId="27CCF2B8"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有限小洋盆构造环境（侯叶青等，2017），弧后盆地（</w:t>
            </w:r>
            <w:r w:rsidR="00A43545" w:rsidRPr="00A435C0">
              <w:rPr>
                <w:rFonts w:ascii="等线" w:eastAsia="等线" w:hAnsi="等线" w:cs="宋体"/>
                <w:color w:val="000000"/>
                <w:kern w:val="0"/>
                <w:sz w:val="18"/>
                <w:szCs w:val="18"/>
              </w:rPr>
              <w:fldChar w:fldCharType="begin"/>
            </w:r>
            <w:r w:rsidR="00A43545" w:rsidRPr="00A435C0">
              <w:rPr>
                <w:rFonts w:ascii="等线" w:eastAsia="等线" w:hAnsi="等线" w:cs="宋体"/>
                <w:color w:val="000000"/>
                <w:kern w:val="0"/>
                <w:sz w:val="18"/>
                <w:szCs w:val="18"/>
              </w:rPr>
              <w:instrText xml:space="preserve"> ADDIN NE.Ref.{A335D67D-B04E-4566-A284-1BD76B8E2853}</w:instrText>
            </w:r>
            <w:r w:rsidR="00A43545" w:rsidRPr="00A435C0">
              <w:rPr>
                <w:rFonts w:ascii="等线" w:eastAsia="等线" w:hAnsi="等线" w:cs="宋体"/>
                <w:color w:val="000000"/>
                <w:kern w:val="0"/>
                <w:sz w:val="18"/>
                <w:szCs w:val="18"/>
              </w:rPr>
              <w:fldChar w:fldCharType="separate"/>
            </w:r>
            <w:r w:rsidR="00A43545" w:rsidRPr="00A435C0">
              <w:rPr>
                <w:rFonts w:ascii="等线" w:eastAsia="等线" w:cs="等线"/>
                <w:color w:val="000000"/>
                <w:kern w:val="0"/>
                <w:sz w:val="18"/>
                <w:szCs w:val="18"/>
              </w:rPr>
              <w:t>(</w:t>
            </w:r>
            <w:r w:rsidR="00A43545" w:rsidRPr="00A435C0">
              <w:rPr>
                <w:rFonts w:ascii="等线" w:eastAsia="等线" w:cs="等线" w:hint="eastAsia"/>
                <w:color w:val="000000"/>
                <w:kern w:val="0"/>
                <w:sz w:val="18"/>
                <w:szCs w:val="18"/>
              </w:rPr>
              <w:t>郑荣国等</w:t>
            </w:r>
            <w:r w:rsidR="00A43545" w:rsidRPr="00A435C0">
              <w:rPr>
                <w:rFonts w:ascii="等线" w:eastAsia="等线" w:cs="等线"/>
                <w:color w:val="000000"/>
                <w:kern w:val="0"/>
                <w:sz w:val="18"/>
                <w:szCs w:val="18"/>
              </w:rPr>
              <w:t>,2012)</w:t>
            </w:r>
            <w:r w:rsidR="00A4354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大洋中脊（杨合群等，2010；胡醒民等，2016），弧间盆地扩张初期，SSZ蛇绿岩</w:t>
            </w:r>
            <w:r w:rsidR="00A43545" w:rsidRPr="00A435C0">
              <w:rPr>
                <w:rFonts w:ascii="等线" w:eastAsia="等线" w:hAnsi="等线" w:cs="宋体"/>
                <w:color w:val="000000"/>
                <w:kern w:val="0"/>
                <w:sz w:val="18"/>
                <w:szCs w:val="18"/>
              </w:rPr>
              <w:fldChar w:fldCharType="begin"/>
            </w:r>
            <w:r w:rsidR="00A43545" w:rsidRPr="00A435C0">
              <w:rPr>
                <w:rFonts w:ascii="等线" w:eastAsia="等线" w:hAnsi="等线" w:cs="宋体"/>
                <w:color w:val="000000"/>
                <w:kern w:val="0"/>
                <w:sz w:val="18"/>
                <w:szCs w:val="18"/>
              </w:rPr>
              <w:instrText xml:space="preserve"> ADDIN NE.Ref.{6E188800-5E97-42F6-8781-FC8A46148FE2}</w:instrText>
            </w:r>
            <w:r w:rsidR="00A43545" w:rsidRPr="00A435C0">
              <w:rPr>
                <w:rFonts w:ascii="等线" w:eastAsia="等线" w:hAnsi="等线" w:cs="宋体"/>
                <w:color w:val="000000"/>
                <w:kern w:val="0"/>
                <w:sz w:val="18"/>
                <w:szCs w:val="18"/>
              </w:rPr>
              <w:fldChar w:fldCharType="separate"/>
            </w:r>
            <w:r w:rsidR="00A43545" w:rsidRPr="00A435C0">
              <w:rPr>
                <w:rFonts w:ascii="等线" w:eastAsia="等线" w:cs="等线"/>
                <w:color w:val="000000"/>
                <w:kern w:val="0"/>
                <w:sz w:val="18"/>
                <w:szCs w:val="18"/>
              </w:rPr>
              <w:t>(</w:t>
            </w:r>
            <w:r w:rsidR="00A43545" w:rsidRPr="00A435C0">
              <w:rPr>
                <w:rFonts w:ascii="等线" w:eastAsia="等线" w:cs="等线" w:hint="eastAsia"/>
                <w:color w:val="000000"/>
                <w:kern w:val="0"/>
                <w:sz w:val="18"/>
                <w:szCs w:val="18"/>
              </w:rPr>
              <w:t>周国庆等</w:t>
            </w:r>
            <w:r w:rsidR="00A43545" w:rsidRPr="00A435C0">
              <w:rPr>
                <w:rFonts w:ascii="等线" w:eastAsia="等线" w:cs="等线"/>
                <w:color w:val="000000"/>
                <w:kern w:val="0"/>
                <w:sz w:val="18"/>
                <w:szCs w:val="18"/>
              </w:rPr>
              <w:t>,2000)</w:t>
            </w:r>
            <w:r w:rsidR="00A43545" w:rsidRPr="00A435C0">
              <w:rPr>
                <w:rFonts w:ascii="等线" w:eastAsia="等线" w:hAnsi="等线" w:cs="宋体"/>
                <w:color w:val="000000"/>
                <w:kern w:val="0"/>
                <w:sz w:val="18"/>
                <w:szCs w:val="18"/>
              </w:rPr>
              <w:fldChar w:fldCharType="end"/>
            </w:r>
          </w:p>
        </w:tc>
      </w:tr>
      <w:tr w:rsidR="000C0E0A" w:rsidRPr="00A435C0" w14:paraId="2157E0A6" w14:textId="77777777" w:rsidTr="000C0E0A">
        <w:trPr>
          <w:trHeight w:val="840"/>
        </w:trPr>
        <w:tc>
          <w:tcPr>
            <w:tcW w:w="207" w:type="pct"/>
            <w:vMerge/>
            <w:tcBorders>
              <w:top w:val="nil"/>
              <w:left w:val="nil"/>
              <w:bottom w:val="single" w:sz="8" w:space="0" w:color="7F7F7F"/>
              <w:right w:val="nil"/>
            </w:tcBorders>
            <w:vAlign w:val="center"/>
            <w:hideMark/>
          </w:tcPr>
          <w:p w14:paraId="0D845121"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2829056E"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牛圈子蛇绿岩</w:t>
            </w:r>
          </w:p>
        </w:tc>
        <w:tc>
          <w:tcPr>
            <w:tcW w:w="502" w:type="pct"/>
            <w:tcBorders>
              <w:top w:val="nil"/>
              <w:left w:val="nil"/>
              <w:bottom w:val="nil"/>
              <w:right w:val="nil"/>
            </w:tcBorders>
            <w:shd w:val="clear" w:color="auto" w:fill="auto"/>
            <w:vAlign w:val="center"/>
            <w:hideMark/>
          </w:tcPr>
          <w:p w14:paraId="48C20768"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1°34′37″N，96°38′29″E</w:t>
            </w:r>
          </w:p>
        </w:tc>
        <w:tc>
          <w:tcPr>
            <w:tcW w:w="2999" w:type="pct"/>
            <w:tcBorders>
              <w:top w:val="nil"/>
              <w:left w:val="nil"/>
              <w:bottom w:val="nil"/>
              <w:right w:val="nil"/>
            </w:tcBorders>
            <w:shd w:val="clear" w:color="auto" w:fill="auto"/>
            <w:vAlign w:val="center"/>
            <w:hideMark/>
          </w:tcPr>
          <w:p w14:paraId="56A2EE55" w14:textId="20621DEF"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枕状熔岩Rb-Sr等时线年龄463±18Ma</w:t>
            </w:r>
            <w:r w:rsidR="00A43545" w:rsidRPr="00A435C0">
              <w:rPr>
                <w:rFonts w:ascii="等线" w:eastAsia="等线" w:hAnsi="等线" w:cs="宋体"/>
                <w:color w:val="000000"/>
                <w:kern w:val="0"/>
                <w:sz w:val="18"/>
                <w:szCs w:val="18"/>
              </w:rPr>
              <w:fldChar w:fldCharType="begin"/>
            </w:r>
            <w:r w:rsidR="00A43545" w:rsidRPr="00A435C0">
              <w:rPr>
                <w:rFonts w:ascii="等线" w:eastAsia="等线" w:hAnsi="等线" w:cs="宋体"/>
                <w:color w:val="000000"/>
                <w:kern w:val="0"/>
                <w:sz w:val="18"/>
                <w:szCs w:val="18"/>
              </w:rPr>
              <w:instrText xml:space="preserve"> ADDIN NE.Ref.{70541868-D2EA-402C-9D32-E9945BB9055B}</w:instrText>
            </w:r>
            <w:r w:rsidR="00A43545" w:rsidRPr="00A435C0">
              <w:rPr>
                <w:rFonts w:ascii="等线" w:eastAsia="等线" w:hAnsi="等线" w:cs="宋体"/>
                <w:color w:val="000000"/>
                <w:kern w:val="0"/>
                <w:sz w:val="18"/>
                <w:szCs w:val="18"/>
              </w:rPr>
              <w:fldChar w:fldCharType="separate"/>
            </w:r>
            <w:r w:rsidR="00A43545" w:rsidRPr="00A435C0">
              <w:rPr>
                <w:rFonts w:ascii="等线" w:eastAsia="等线" w:cs="等线"/>
                <w:color w:val="000000"/>
                <w:kern w:val="0"/>
                <w:sz w:val="18"/>
                <w:szCs w:val="18"/>
              </w:rPr>
              <w:t>(</w:t>
            </w:r>
            <w:r w:rsidR="00A43545" w:rsidRPr="00A435C0">
              <w:rPr>
                <w:rFonts w:ascii="等线" w:eastAsia="等线" w:cs="等线" w:hint="eastAsia"/>
                <w:color w:val="000000"/>
                <w:kern w:val="0"/>
                <w:sz w:val="18"/>
                <w:szCs w:val="18"/>
              </w:rPr>
              <w:t>任秉琛等</w:t>
            </w:r>
            <w:r w:rsidR="00A43545" w:rsidRPr="00A435C0">
              <w:rPr>
                <w:rFonts w:ascii="等线" w:eastAsia="等线" w:cs="等线"/>
                <w:color w:val="000000"/>
                <w:kern w:val="0"/>
                <w:sz w:val="18"/>
                <w:szCs w:val="18"/>
              </w:rPr>
              <w:t>,2001)</w:t>
            </w:r>
            <w:r w:rsidR="00A4354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辉长岩锆石LA-ICP-MS年龄446.5±4Ma</w:t>
            </w:r>
            <w:r w:rsidR="00A43545" w:rsidRPr="00A435C0">
              <w:rPr>
                <w:rFonts w:ascii="等线" w:eastAsia="等线" w:hAnsi="等线" w:cs="宋体"/>
                <w:color w:val="000000"/>
                <w:kern w:val="0"/>
                <w:sz w:val="18"/>
                <w:szCs w:val="18"/>
              </w:rPr>
              <w:fldChar w:fldCharType="begin"/>
            </w:r>
            <w:r w:rsidR="00A43545" w:rsidRPr="00A435C0">
              <w:rPr>
                <w:rFonts w:ascii="等线" w:eastAsia="等线" w:hAnsi="等线" w:cs="宋体"/>
                <w:color w:val="000000"/>
                <w:kern w:val="0"/>
                <w:sz w:val="18"/>
                <w:szCs w:val="18"/>
              </w:rPr>
              <w:instrText xml:space="preserve"> ADDIN NE.Ref.{0B9B4EA1-277F-4FAE-837C-DD8BE6A55327}</w:instrText>
            </w:r>
            <w:r w:rsidR="00A43545" w:rsidRPr="00A435C0">
              <w:rPr>
                <w:rFonts w:ascii="等线" w:eastAsia="等线" w:hAnsi="等线" w:cs="宋体"/>
                <w:color w:val="000000"/>
                <w:kern w:val="0"/>
                <w:sz w:val="18"/>
                <w:szCs w:val="18"/>
              </w:rPr>
              <w:fldChar w:fldCharType="separate"/>
            </w:r>
            <w:r w:rsidR="00A43545" w:rsidRPr="00A435C0">
              <w:rPr>
                <w:rFonts w:ascii="等线" w:eastAsia="等线" w:cs="等线"/>
                <w:color w:val="000000"/>
                <w:kern w:val="0"/>
                <w:sz w:val="18"/>
                <w:szCs w:val="18"/>
              </w:rPr>
              <w:t>(</w:t>
            </w:r>
            <w:r w:rsidR="00A43545" w:rsidRPr="00A435C0">
              <w:rPr>
                <w:rFonts w:ascii="等线" w:eastAsia="等线" w:cs="等线" w:hint="eastAsia"/>
                <w:color w:val="000000"/>
                <w:kern w:val="0"/>
                <w:sz w:val="18"/>
                <w:szCs w:val="18"/>
              </w:rPr>
              <w:t>武鹏等</w:t>
            </w:r>
            <w:r w:rsidR="00A43545" w:rsidRPr="00A435C0">
              <w:rPr>
                <w:rFonts w:ascii="等线" w:eastAsia="等线" w:cs="等线"/>
                <w:color w:val="000000"/>
                <w:kern w:val="0"/>
                <w:sz w:val="18"/>
                <w:szCs w:val="18"/>
              </w:rPr>
              <w:t>,2012)</w:t>
            </w:r>
            <w:r w:rsidR="00A4354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435±1.9Ma，斜长花岗岩锆石LA-ICP-MS年龄444.3±1.9Ma</w:t>
            </w:r>
            <w:r w:rsidR="00A43545" w:rsidRPr="00A435C0">
              <w:rPr>
                <w:rFonts w:ascii="等线" w:eastAsia="等线" w:hAnsi="等线" w:cs="宋体"/>
                <w:color w:val="000000"/>
                <w:kern w:val="0"/>
                <w:sz w:val="18"/>
                <w:szCs w:val="18"/>
              </w:rPr>
              <w:fldChar w:fldCharType="begin"/>
            </w:r>
            <w:r w:rsidR="00A43545" w:rsidRPr="00A435C0">
              <w:rPr>
                <w:rFonts w:ascii="等线" w:eastAsia="等线" w:hAnsi="等线" w:cs="宋体"/>
                <w:color w:val="000000"/>
                <w:kern w:val="0"/>
                <w:sz w:val="18"/>
                <w:szCs w:val="18"/>
              </w:rPr>
              <w:instrText xml:space="preserve"> ADDIN EN.CITE &lt;EndNote&gt;&lt;Cite&gt;&lt;Author&gt;Tian&lt;/Author&gt;&lt;Year&gt;2014&lt;/Year&gt;&lt;RecNum&gt;803&lt;/RecNum&gt;&lt;DisplayText&gt;(Tian et al., 2014)&lt;/DisplayText&gt;&lt;record&gt;&lt;rec-number&gt;803&lt;/rec-number&gt;&lt;foreign-keys&gt;&lt;key app="EN" db-id="tpvxw00drsvsvke5wfwp25akz0eaesv02rzf" timestamp="1661752037"&gt;803&lt;/key&gt;&lt;/foreign-keys&gt;&lt;ref-type name="Journal Article"&gt;17&lt;/ref-type&gt;&lt;contributors&gt;&lt;authors&gt;&lt;author&gt;Tian, Zhonghua&lt;/author&gt;&lt;author&gt;Xiao, Wenjiao&lt;/author&gt;&lt;author&gt;Windley, Brian F.&lt;/author&gt;&lt;author&gt;Lin, Li&amp;apos;na&lt;/author&gt;&lt;author&gt;Han, Chunming&lt;/author&gt;&lt;author&gt;Zhang, Ji&amp;apos;en&lt;/author&gt;&lt;author&gt;Wan, Bo&lt;/author&gt;&lt;author&gt;Ao, Songjian&lt;/author&gt;&lt;author&gt;Song, Dongfang&lt;/author&gt;&lt;author&gt;Feng, Jianyun&lt;/author&gt;&lt;/authors&gt;&lt;/contributors&gt;&lt;titles&gt;&lt;title&gt;Structure, age, and tectonic development of the Huoshishan–Niujuanzi ophiolitic mélange, Beishan, southernmost Altaids&lt;/title&gt;&lt;secondary-title&gt;Gondwana Research&lt;/secondary-title&gt;&lt;/titles&gt;&lt;periodical&gt;&lt;full-title&gt;Gondwana Research&lt;/full-title&gt;&lt;/periodical&gt;&lt;pages&gt;820-841&lt;/pages&gt;&lt;volume&gt;25&lt;/volume&gt;&lt;number&gt;2&lt;/number&gt;&lt;section&gt;820&lt;/section&gt;&lt;dates&gt;&lt;year&gt;2014&lt;/year&gt;&lt;/dates&gt;&lt;isbn&gt;1342937X&lt;/isbn&gt;&lt;urls&gt;&lt;/urls&gt;&lt;electronic-resource-num&gt;10.1016/j.gr.2013.05.006&lt;/electronic-resource-num&gt;&lt;/record&gt;&lt;/Cite&gt;&lt;/EndNote&gt;</w:instrText>
            </w:r>
            <w:r w:rsidR="00A43545" w:rsidRPr="00A435C0">
              <w:rPr>
                <w:rFonts w:ascii="等线" w:eastAsia="等线" w:hAnsi="等线" w:cs="宋体"/>
                <w:color w:val="000000"/>
                <w:kern w:val="0"/>
                <w:sz w:val="18"/>
                <w:szCs w:val="18"/>
              </w:rPr>
              <w:fldChar w:fldCharType="separate"/>
            </w:r>
            <w:r w:rsidR="00A43545" w:rsidRPr="00A435C0">
              <w:rPr>
                <w:rFonts w:ascii="等线" w:eastAsia="等线" w:hAnsi="等线" w:cs="宋体"/>
                <w:noProof/>
                <w:color w:val="000000"/>
                <w:kern w:val="0"/>
                <w:sz w:val="18"/>
                <w:szCs w:val="18"/>
              </w:rPr>
              <w:t>(Tian et al., 2014)</w:t>
            </w:r>
            <w:r w:rsidR="00A43545"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439E0CA5"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大洋中脊（杨合群等，2010）</w:t>
            </w:r>
          </w:p>
        </w:tc>
      </w:tr>
      <w:tr w:rsidR="000C0E0A" w:rsidRPr="00A435C0" w14:paraId="34C45394" w14:textId="77777777" w:rsidTr="000C0E0A">
        <w:trPr>
          <w:trHeight w:val="564"/>
        </w:trPr>
        <w:tc>
          <w:tcPr>
            <w:tcW w:w="207" w:type="pct"/>
            <w:vMerge/>
            <w:tcBorders>
              <w:top w:val="nil"/>
              <w:left w:val="nil"/>
              <w:bottom w:val="single" w:sz="8" w:space="0" w:color="7F7F7F"/>
              <w:right w:val="nil"/>
            </w:tcBorders>
            <w:vAlign w:val="center"/>
            <w:hideMark/>
          </w:tcPr>
          <w:p w14:paraId="4351F774"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single" w:sz="8" w:space="0" w:color="7F7F7F"/>
              <w:left w:val="nil"/>
              <w:bottom w:val="single" w:sz="8" w:space="0" w:color="7F7F7F"/>
              <w:right w:val="nil"/>
            </w:tcBorders>
            <w:shd w:val="clear" w:color="auto" w:fill="auto"/>
            <w:vAlign w:val="center"/>
            <w:hideMark/>
          </w:tcPr>
          <w:p w14:paraId="3A8EEAFE"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火山石蛇绿岩</w:t>
            </w:r>
          </w:p>
        </w:tc>
        <w:tc>
          <w:tcPr>
            <w:tcW w:w="502" w:type="pct"/>
            <w:tcBorders>
              <w:top w:val="single" w:sz="8" w:space="0" w:color="7F7F7F"/>
              <w:left w:val="nil"/>
              <w:bottom w:val="single" w:sz="8" w:space="0" w:color="7F7F7F"/>
              <w:right w:val="nil"/>
            </w:tcBorders>
            <w:shd w:val="clear" w:color="auto" w:fill="auto"/>
            <w:vAlign w:val="center"/>
            <w:hideMark/>
          </w:tcPr>
          <w:p w14:paraId="17D9E18D"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 xml:space="preserve">　</w:t>
            </w:r>
          </w:p>
        </w:tc>
        <w:tc>
          <w:tcPr>
            <w:tcW w:w="2999" w:type="pct"/>
            <w:tcBorders>
              <w:top w:val="single" w:sz="8" w:space="0" w:color="7F7F7F"/>
              <w:left w:val="nil"/>
              <w:bottom w:val="single" w:sz="8" w:space="0" w:color="7F7F7F"/>
              <w:right w:val="nil"/>
            </w:tcBorders>
            <w:shd w:val="clear" w:color="auto" w:fill="auto"/>
            <w:vAlign w:val="center"/>
            <w:hideMark/>
          </w:tcPr>
          <w:p w14:paraId="1CAE9872"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锆石LA-ICP-MS年龄410.5±3.7Ma（Tian et al., 2014)</w:t>
            </w:r>
          </w:p>
        </w:tc>
        <w:tc>
          <w:tcPr>
            <w:tcW w:w="1003" w:type="pct"/>
            <w:tcBorders>
              <w:top w:val="single" w:sz="8" w:space="0" w:color="7F7F7F"/>
              <w:left w:val="nil"/>
              <w:bottom w:val="single" w:sz="8" w:space="0" w:color="7F7F7F"/>
              <w:right w:val="nil"/>
            </w:tcBorders>
            <w:shd w:val="clear" w:color="auto" w:fill="auto"/>
            <w:vAlign w:val="center"/>
            <w:hideMark/>
          </w:tcPr>
          <w:p w14:paraId="711B060F"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 xml:space="preserve">　</w:t>
            </w:r>
          </w:p>
        </w:tc>
      </w:tr>
      <w:tr w:rsidR="000C0E0A" w:rsidRPr="00A435C0" w14:paraId="64EF64F3" w14:textId="77777777" w:rsidTr="000C0E0A">
        <w:trPr>
          <w:trHeight w:val="564"/>
        </w:trPr>
        <w:tc>
          <w:tcPr>
            <w:tcW w:w="207" w:type="pct"/>
            <w:vMerge/>
            <w:tcBorders>
              <w:top w:val="nil"/>
              <w:left w:val="nil"/>
              <w:bottom w:val="single" w:sz="8" w:space="0" w:color="7F7F7F"/>
              <w:right w:val="nil"/>
            </w:tcBorders>
            <w:vAlign w:val="center"/>
            <w:hideMark/>
          </w:tcPr>
          <w:p w14:paraId="6AC71E6B"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73E6DDE9"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洗肠井蛇绿岩</w:t>
            </w:r>
          </w:p>
        </w:tc>
        <w:tc>
          <w:tcPr>
            <w:tcW w:w="502" w:type="pct"/>
            <w:tcBorders>
              <w:top w:val="nil"/>
              <w:left w:val="nil"/>
              <w:bottom w:val="nil"/>
              <w:right w:val="nil"/>
            </w:tcBorders>
            <w:shd w:val="clear" w:color="auto" w:fill="auto"/>
            <w:vAlign w:val="center"/>
            <w:hideMark/>
          </w:tcPr>
          <w:p w14:paraId="7ADC3B56"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999" w:type="pct"/>
            <w:tcBorders>
              <w:top w:val="nil"/>
              <w:left w:val="nil"/>
              <w:bottom w:val="nil"/>
              <w:right w:val="nil"/>
            </w:tcBorders>
            <w:shd w:val="clear" w:color="auto" w:fill="auto"/>
            <w:vAlign w:val="center"/>
            <w:hideMark/>
          </w:tcPr>
          <w:p w14:paraId="6DDD50A5"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锆石LA-ICP-MS年龄516±8Ma（Shi et al., 2018)</w:t>
            </w:r>
          </w:p>
        </w:tc>
        <w:tc>
          <w:tcPr>
            <w:tcW w:w="1003" w:type="pct"/>
            <w:tcBorders>
              <w:top w:val="nil"/>
              <w:left w:val="nil"/>
              <w:bottom w:val="nil"/>
              <w:right w:val="nil"/>
            </w:tcBorders>
            <w:shd w:val="clear" w:color="auto" w:fill="auto"/>
            <w:vAlign w:val="center"/>
            <w:hideMark/>
          </w:tcPr>
          <w:p w14:paraId="5E6BB443"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SSZ背景（Shi et al., 2018)</w:t>
            </w:r>
          </w:p>
        </w:tc>
      </w:tr>
      <w:tr w:rsidR="000C0E0A" w:rsidRPr="00A435C0" w14:paraId="38DCB00D" w14:textId="77777777" w:rsidTr="000C0E0A">
        <w:trPr>
          <w:trHeight w:val="840"/>
        </w:trPr>
        <w:tc>
          <w:tcPr>
            <w:tcW w:w="207" w:type="pct"/>
            <w:vMerge w:val="restart"/>
            <w:tcBorders>
              <w:top w:val="nil"/>
              <w:left w:val="nil"/>
              <w:bottom w:val="single" w:sz="8" w:space="0" w:color="7F7F7F"/>
              <w:right w:val="nil"/>
            </w:tcBorders>
            <w:shd w:val="clear" w:color="auto" w:fill="auto"/>
            <w:vAlign w:val="center"/>
            <w:hideMark/>
          </w:tcPr>
          <w:p w14:paraId="4F00ACB9"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lastRenderedPageBreak/>
              <w:t>辉铜山-账房山</w:t>
            </w:r>
          </w:p>
        </w:tc>
        <w:tc>
          <w:tcPr>
            <w:tcW w:w="289" w:type="pct"/>
            <w:tcBorders>
              <w:top w:val="single" w:sz="8" w:space="0" w:color="7F7F7F"/>
              <w:left w:val="nil"/>
              <w:bottom w:val="single" w:sz="8" w:space="0" w:color="7F7F7F"/>
              <w:right w:val="nil"/>
            </w:tcBorders>
            <w:shd w:val="clear" w:color="auto" w:fill="auto"/>
            <w:vAlign w:val="center"/>
            <w:hideMark/>
          </w:tcPr>
          <w:p w14:paraId="67EF0501"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铜山蛇绿岩</w:t>
            </w:r>
          </w:p>
        </w:tc>
        <w:tc>
          <w:tcPr>
            <w:tcW w:w="502" w:type="pct"/>
            <w:tcBorders>
              <w:top w:val="single" w:sz="8" w:space="0" w:color="7F7F7F"/>
              <w:left w:val="nil"/>
              <w:bottom w:val="single" w:sz="8" w:space="0" w:color="7F7F7F"/>
              <w:right w:val="nil"/>
            </w:tcBorders>
            <w:shd w:val="clear" w:color="auto" w:fill="auto"/>
            <w:vAlign w:val="center"/>
            <w:hideMark/>
          </w:tcPr>
          <w:p w14:paraId="579FE25C"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1°05′46″N， 95°14′06″E</w:t>
            </w:r>
          </w:p>
        </w:tc>
        <w:tc>
          <w:tcPr>
            <w:tcW w:w="2999" w:type="pct"/>
            <w:tcBorders>
              <w:top w:val="single" w:sz="8" w:space="0" w:color="7F7F7F"/>
              <w:left w:val="nil"/>
              <w:bottom w:val="single" w:sz="8" w:space="0" w:color="7F7F7F"/>
              <w:right w:val="nil"/>
            </w:tcBorders>
            <w:shd w:val="clear" w:color="auto" w:fill="auto"/>
            <w:vAlign w:val="center"/>
            <w:hideMark/>
          </w:tcPr>
          <w:p w14:paraId="2BBBCBF3" w14:textId="4727C89F"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锆石LA-ICP-MS年龄446.1±3Ma</w:t>
            </w:r>
            <w:r w:rsidR="00A43545" w:rsidRPr="00A435C0">
              <w:rPr>
                <w:rFonts w:ascii="等线" w:eastAsia="等线" w:hAnsi="等线" w:cs="宋体"/>
                <w:color w:val="000000"/>
                <w:kern w:val="0"/>
                <w:sz w:val="18"/>
                <w:szCs w:val="18"/>
              </w:rPr>
              <w:fldChar w:fldCharType="begin"/>
            </w:r>
            <w:r w:rsidR="00A43545" w:rsidRPr="00A435C0">
              <w:rPr>
                <w:rFonts w:ascii="等线" w:eastAsia="等线" w:hAnsi="等线" w:cs="宋体"/>
                <w:color w:val="000000"/>
                <w:kern w:val="0"/>
                <w:sz w:val="18"/>
                <w:szCs w:val="18"/>
              </w:rPr>
              <w:instrText xml:space="preserve"> ADDIN NE.Ref.{191AF6C8-7D92-4AC3-804C-F333030A66B9}</w:instrText>
            </w:r>
            <w:r w:rsidR="00A43545" w:rsidRPr="00A435C0">
              <w:rPr>
                <w:rFonts w:ascii="等线" w:eastAsia="等线" w:hAnsi="等线" w:cs="宋体"/>
                <w:color w:val="000000"/>
                <w:kern w:val="0"/>
                <w:sz w:val="18"/>
                <w:szCs w:val="18"/>
              </w:rPr>
              <w:fldChar w:fldCharType="separate"/>
            </w:r>
            <w:r w:rsidR="00A43545" w:rsidRPr="00A435C0">
              <w:rPr>
                <w:rFonts w:ascii="等线" w:eastAsia="等线" w:cs="等线"/>
                <w:color w:val="000000"/>
                <w:kern w:val="0"/>
                <w:sz w:val="18"/>
                <w:szCs w:val="18"/>
              </w:rPr>
              <w:t>(</w:t>
            </w:r>
            <w:r w:rsidR="00A43545" w:rsidRPr="00A435C0">
              <w:rPr>
                <w:rFonts w:ascii="等线" w:eastAsia="等线" w:cs="等线" w:hint="eastAsia"/>
                <w:color w:val="000000"/>
                <w:kern w:val="0"/>
                <w:sz w:val="18"/>
                <w:szCs w:val="18"/>
              </w:rPr>
              <w:t>余吉远等</w:t>
            </w:r>
            <w:r w:rsidR="00A43545" w:rsidRPr="00A435C0">
              <w:rPr>
                <w:rFonts w:ascii="等线" w:eastAsia="等线" w:cs="等线"/>
                <w:color w:val="000000"/>
                <w:kern w:val="0"/>
                <w:sz w:val="18"/>
                <w:szCs w:val="18"/>
              </w:rPr>
              <w:t>,2012)</w:t>
            </w:r>
            <w:r w:rsidR="00A43545"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5E8BEBAA"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大陆裂谷向初始洋壳转换（杨合群等，2010；),洋盆陆缘裂谷（余吉远等，2012）</w:t>
            </w:r>
          </w:p>
        </w:tc>
      </w:tr>
      <w:tr w:rsidR="000C0E0A" w:rsidRPr="00A435C0" w14:paraId="6AAABC4E" w14:textId="77777777" w:rsidTr="000C0E0A">
        <w:trPr>
          <w:trHeight w:val="840"/>
        </w:trPr>
        <w:tc>
          <w:tcPr>
            <w:tcW w:w="207" w:type="pct"/>
            <w:vMerge/>
            <w:tcBorders>
              <w:top w:val="nil"/>
              <w:left w:val="nil"/>
              <w:bottom w:val="single" w:sz="8" w:space="0" w:color="7F7F7F"/>
              <w:right w:val="nil"/>
            </w:tcBorders>
            <w:vAlign w:val="center"/>
            <w:hideMark/>
          </w:tcPr>
          <w:p w14:paraId="055AADA8"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02C4ABB9"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账房山蛇绿岩</w:t>
            </w:r>
          </w:p>
        </w:tc>
        <w:tc>
          <w:tcPr>
            <w:tcW w:w="502" w:type="pct"/>
            <w:tcBorders>
              <w:top w:val="nil"/>
              <w:left w:val="nil"/>
              <w:bottom w:val="nil"/>
              <w:right w:val="nil"/>
            </w:tcBorders>
            <w:shd w:val="clear" w:color="auto" w:fill="auto"/>
            <w:vAlign w:val="center"/>
            <w:hideMark/>
          </w:tcPr>
          <w:p w14:paraId="4DFC99B2"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 xml:space="preserve"> 40°39′25″N， 98°06′49″E</w:t>
            </w:r>
          </w:p>
        </w:tc>
        <w:tc>
          <w:tcPr>
            <w:tcW w:w="2999" w:type="pct"/>
            <w:tcBorders>
              <w:top w:val="nil"/>
              <w:left w:val="nil"/>
              <w:bottom w:val="nil"/>
              <w:right w:val="nil"/>
            </w:tcBorders>
            <w:shd w:val="clear" w:color="auto" w:fill="auto"/>
            <w:vAlign w:val="center"/>
            <w:hideMark/>
          </w:tcPr>
          <w:p w14:paraId="6EA11210"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锆石LA-ICP-MS年龄462.6±4Ma（余吉远等，2012）</w:t>
            </w:r>
          </w:p>
        </w:tc>
        <w:tc>
          <w:tcPr>
            <w:tcW w:w="1003" w:type="pct"/>
            <w:tcBorders>
              <w:top w:val="nil"/>
              <w:left w:val="nil"/>
              <w:bottom w:val="nil"/>
              <w:right w:val="nil"/>
            </w:tcBorders>
            <w:shd w:val="clear" w:color="auto" w:fill="auto"/>
            <w:vAlign w:val="center"/>
            <w:hideMark/>
          </w:tcPr>
          <w:p w14:paraId="343EDCD6"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大陆裂谷向初始洋壳转换（杨合群等，2010；余吉远等，2012）</w:t>
            </w:r>
          </w:p>
        </w:tc>
      </w:tr>
      <w:tr w:rsidR="000C0E0A" w:rsidRPr="00A435C0" w14:paraId="2C2D41AA" w14:textId="77777777" w:rsidTr="000C0E0A">
        <w:trPr>
          <w:trHeight w:val="288"/>
        </w:trPr>
        <w:tc>
          <w:tcPr>
            <w:tcW w:w="5000" w:type="pct"/>
            <w:gridSpan w:val="5"/>
            <w:tcBorders>
              <w:top w:val="single" w:sz="8" w:space="0" w:color="7F7F7F"/>
              <w:left w:val="nil"/>
              <w:bottom w:val="single" w:sz="8" w:space="0" w:color="7F7F7F"/>
              <w:right w:val="nil"/>
            </w:tcBorders>
            <w:shd w:val="clear" w:color="auto" w:fill="auto"/>
            <w:vAlign w:val="center"/>
            <w:hideMark/>
          </w:tcPr>
          <w:p w14:paraId="3306EFE0" w14:textId="77777777" w:rsidR="000C0E0A" w:rsidRPr="00A435C0" w:rsidRDefault="000C0E0A" w:rsidP="000C0E0A">
            <w:pPr>
              <w:widowControl/>
              <w:spacing w:line="240" w:lineRule="exact"/>
              <w:jc w:val="left"/>
              <w:rPr>
                <w:rFonts w:ascii="等线" w:eastAsia="等线" w:hAnsi="等线" w:cs="宋体"/>
                <w:b/>
                <w:bCs/>
                <w:color w:val="000000"/>
                <w:kern w:val="0"/>
                <w:sz w:val="18"/>
                <w:szCs w:val="18"/>
              </w:rPr>
            </w:pPr>
            <w:r w:rsidRPr="00A435C0">
              <w:rPr>
                <w:rFonts w:ascii="等线" w:eastAsia="等线" w:hAnsi="等线" w:cs="宋体" w:hint="eastAsia"/>
                <w:b/>
                <w:bCs/>
                <w:color w:val="000000"/>
                <w:kern w:val="0"/>
                <w:sz w:val="18"/>
                <w:szCs w:val="18"/>
              </w:rPr>
              <w:t>兴安-内蒙古造山带蛇绿岩</w:t>
            </w:r>
          </w:p>
        </w:tc>
      </w:tr>
      <w:tr w:rsidR="000C0E0A" w:rsidRPr="00A435C0" w14:paraId="031B3299" w14:textId="77777777" w:rsidTr="000C0E0A">
        <w:trPr>
          <w:trHeight w:val="840"/>
        </w:trPr>
        <w:tc>
          <w:tcPr>
            <w:tcW w:w="207" w:type="pct"/>
            <w:vMerge w:val="restart"/>
            <w:tcBorders>
              <w:top w:val="nil"/>
              <w:left w:val="nil"/>
              <w:bottom w:val="single" w:sz="8" w:space="0" w:color="7F7F7F"/>
              <w:right w:val="nil"/>
            </w:tcBorders>
            <w:shd w:val="clear" w:color="auto" w:fill="auto"/>
            <w:vAlign w:val="center"/>
            <w:hideMark/>
          </w:tcPr>
          <w:p w14:paraId="5F3CCFB4"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索伦-林西蛇绿岩带</w:t>
            </w:r>
          </w:p>
        </w:tc>
        <w:tc>
          <w:tcPr>
            <w:tcW w:w="289" w:type="pct"/>
            <w:tcBorders>
              <w:top w:val="nil"/>
              <w:left w:val="nil"/>
              <w:bottom w:val="nil"/>
              <w:right w:val="nil"/>
            </w:tcBorders>
            <w:shd w:val="clear" w:color="auto" w:fill="auto"/>
            <w:vAlign w:val="center"/>
            <w:hideMark/>
          </w:tcPr>
          <w:p w14:paraId="3AF90807"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图林凯蛇绿岩</w:t>
            </w:r>
          </w:p>
        </w:tc>
        <w:tc>
          <w:tcPr>
            <w:tcW w:w="502" w:type="pct"/>
            <w:tcBorders>
              <w:top w:val="nil"/>
              <w:left w:val="nil"/>
              <w:bottom w:val="nil"/>
              <w:right w:val="nil"/>
            </w:tcBorders>
            <w:shd w:val="clear" w:color="auto" w:fill="auto"/>
            <w:vAlign w:val="center"/>
            <w:hideMark/>
          </w:tcPr>
          <w:p w14:paraId="7EB5D400"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03'00″N， 113°13'00″E</w:t>
            </w:r>
          </w:p>
        </w:tc>
        <w:tc>
          <w:tcPr>
            <w:tcW w:w="2999" w:type="pct"/>
            <w:tcBorders>
              <w:top w:val="nil"/>
              <w:left w:val="nil"/>
              <w:bottom w:val="nil"/>
              <w:right w:val="nil"/>
            </w:tcBorders>
            <w:shd w:val="clear" w:color="auto" w:fill="auto"/>
            <w:vAlign w:val="center"/>
            <w:hideMark/>
          </w:tcPr>
          <w:p w14:paraId="2092ED94" w14:textId="2FC612C2"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花岗闪长岩锆石SHRIMP年龄490-449Ma</w:t>
            </w:r>
            <w:r w:rsidR="00E90705" w:rsidRPr="00A435C0">
              <w:rPr>
                <w:rFonts w:ascii="等线" w:eastAsia="等线" w:hAnsi="等线" w:cs="宋体"/>
                <w:color w:val="000000"/>
                <w:kern w:val="0"/>
                <w:sz w:val="18"/>
                <w:szCs w:val="18"/>
              </w:rPr>
              <w:fldChar w:fldCharType="begin"/>
            </w:r>
            <w:r w:rsidR="00E90705" w:rsidRPr="00A435C0">
              <w:rPr>
                <w:rFonts w:ascii="等线" w:eastAsia="等线" w:hAnsi="等线" w:cs="宋体"/>
                <w:color w:val="000000"/>
                <w:kern w:val="0"/>
                <w:sz w:val="18"/>
                <w:szCs w:val="18"/>
              </w:rPr>
              <w:instrText xml:space="preserve"> ADDIN EN.CITE &lt;EndNote&gt;&lt;Cite&gt;&lt;Author&gt;Jian&lt;/Author&gt;&lt;Year&gt;2008&lt;/Year&gt;&lt;RecNum&gt;1235&lt;/RecNum&gt;&lt;DisplayText&gt;(Jian et al., 2008)&lt;/DisplayText&gt;&lt;record&gt;&lt;rec-number&gt;1235&lt;/rec-number&gt;&lt;foreign-keys&gt;&lt;key app="EN" db-id="tpvxw00drsvsvke5wfwp25akz0eaesv02rzf" timestamp="1661861053"&gt;1235&lt;/key&gt;&lt;/foreign-keys&gt;&lt;ref-type name="Journal Article"&gt;17&lt;/ref-type&gt;&lt;contributors&gt;&lt;authors&gt;&lt;author&gt;Jian, P.&lt;/author&gt;&lt;author&gt;Liu, D. Y.&lt;/author&gt;&lt;author&gt;Kroner, A.&lt;/author&gt;&lt;author&gt;Windley, B. F.&lt;/author&gt;&lt;author&gt;Shi, Y. R.&lt;/author&gt;&lt;author&gt;Zhang, F. Q.&lt;/author&gt;&lt;author&gt;Shi, G. H.&lt;/author&gt;&lt;author&gt;Miao, L. C.&lt;/author&gt;&lt;author&gt;Zhang, W.&lt;/author&gt;&lt;author&gt;Zhang, Q.&lt;/author&gt;&lt;author&gt;Zhang, L. Q.&lt;/author&gt;&lt;author&gt;Ren, J. S.&lt;/author&gt;&lt;/authors&gt;&lt;/contributors&gt;&lt;titles&gt;&lt;title&gt;Time scale of an early to mid-Paleozoic orogenic cycle of the long-lived Central Asian Orogenic Belt, Inner Mongolia of China: Implications for continental growth&lt;/title&gt;&lt;secondary-title&gt;Lithos&lt;/secondary-title&gt;&lt;/titles&gt;&lt;periodical&gt;&lt;full-title&gt;Lithos&lt;/full-title&gt;&lt;/periodical&gt;&lt;pages&gt;233-259&lt;/pages&gt;&lt;volume&gt;101&lt;/volume&gt;&lt;number&gt;3-4&lt;/number&gt;&lt;dates&gt;&lt;year&gt;2008&lt;/year&gt;&lt;pub-dates&gt;&lt;date&gt;Mar&lt;/date&gt;&lt;/pub-dates&gt;&lt;/dates&gt;&lt;isbn&gt;0024-4937&lt;/isbn&gt;&lt;accession-num&gt;WOS:000255096000004&lt;/accession-num&gt;&lt;urls&gt;&lt;related-urls&gt;&lt;url&gt;&amp;lt;Go to ISI&amp;gt;://WOS:000255096000004&lt;/url&gt;&lt;/related-urls&gt;&lt;/urls&gt;&lt;electronic-resource-num&gt;10.1016/j.lithos.2007.07.005&lt;/electronic-resource-num&gt;&lt;/record&gt;&lt;/Cite&gt;&lt;/EndNote&gt;</w:instrText>
            </w:r>
            <w:r w:rsidR="00E90705" w:rsidRPr="00A435C0">
              <w:rPr>
                <w:rFonts w:ascii="等线" w:eastAsia="等线" w:hAnsi="等线" w:cs="宋体"/>
                <w:color w:val="000000"/>
                <w:kern w:val="0"/>
                <w:sz w:val="18"/>
                <w:szCs w:val="18"/>
              </w:rPr>
              <w:fldChar w:fldCharType="separate"/>
            </w:r>
            <w:r w:rsidR="00E90705" w:rsidRPr="00A435C0">
              <w:rPr>
                <w:rFonts w:ascii="等线" w:eastAsia="等线" w:hAnsi="等线" w:cs="宋体"/>
                <w:noProof/>
                <w:color w:val="000000"/>
                <w:kern w:val="0"/>
                <w:sz w:val="18"/>
                <w:szCs w:val="18"/>
              </w:rPr>
              <w:t>(Jian et al., 2008)</w:t>
            </w:r>
            <w:r w:rsidR="00E90705"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3FB0F7B2" w14:textId="5C247E10"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SSZ蛇绿岩</w:t>
            </w:r>
            <w:r w:rsidR="00E90705" w:rsidRPr="00A435C0">
              <w:rPr>
                <w:rFonts w:ascii="等线" w:eastAsia="等线" w:hAnsi="等线" w:cs="宋体"/>
                <w:color w:val="000000"/>
                <w:kern w:val="0"/>
                <w:sz w:val="18"/>
                <w:szCs w:val="18"/>
              </w:rPr>
              <w:fldChar w:fldCharType="begin"/>
            </w:r>
            <w:r w:rsidR="00E90705" w:rsidRPr="00A435C0">
              <w:rPr>
                <w:rFonts w:ascii="等线" w:eastAsia="等线" w:hAnsi="等线" w:cs="宋体"/>
                <w:color w:val="000000"/>
                <w:kern w:val="0"/>
                <w:sz w:val="18"/>
                <w:szCs w:val="18"/>
              </w:rPr>
              <w:instrText xml:space="preserve"> ADDIN EN.CITE &lt;EndNote&gt;&lt;Cite&gt;&lt;Author&gt;Jian&lt;/Author&gt;&lt;Year&gt;2008&lt;/Year&gt;&lt;RecNum&gt;1235&lt;/RecNum&gt;&lt;DisplayText&gt;(Jian et al., 2008)&lt;/DisplayText&gt;&lt;record&gt;&lt;rec-number&gt;1235&lt;/rec-number&gt;&lt;foreign-keys&gt;&lt;key app="EN" db-id="tpvxw00drsvsvke5wfwp25akz0eaesv02rzf" timestamp="1661861053"&gt;1235&lt;/key&gt;&lt;/foreign-keys&gt;&lt;ref-type name="Journal Article"&gt;17&lt;/ref-type&gt;&lt;contributors&gt;&lt;authors&gt;&lt;author&gt;Jian, P.&lt;/author&gt;&lt;author&gt;Liu, D. Y.&lt;/author&gt;&lt;author&gt;Kroner, A.&lt;/author&gt;&lt;author&gt;Windley, B. F.&lt;/author&gt;&lt;author&gt;Shi, Y. R.&lt;/author&gt;&lt;author&gt;Zhang, F. Q.&lt;/author&gt;&lt;author&gt;Shi, G. H.&lt;/author&gt;&lt;author&gt;Miao, L. C.&lt;/author&gt;&lt;author&gt;Zhang, W.&lt;/author&gt;&lt;author&gt;Zhang, Q.&lt;/author&gt;&lt;author&gt;Zhang, L. Q.&lt;/author&gt;&lt;author&gt;Ren, J. S.&lt;/author&gt;&lt;/authors&gt;&lt;/contributors&gt;&lt;titles&gt;&lt;title&gt;Time scale of an early to mid-Paleozoic orogenic cycle of the long-lived Central Asian Orogenic Belt, Inner Mongolia of China: Implications for continental growth&lt;/title&gt;&lt;secondary-title&gt;Lithos&lt;/secondary-title&gt;&lt;/titles&gt;&lt;periodical&gt;&lt;full-title&gt;Lithos&lt;/full-title&gt;&lt;/periodical&gt;&lt;pages&gt;233-259&lt;/pages&gt;&lt;volume&gt;101&lt;/volume&gt;&lt;number&gt;3-4&lt;/number&gt;&lt;dates&gt;&lt;year&gt;2008&lt;/year&gt;&lt;pub-dates&gt;&lt;date&gt;Mar&lt;/date&gt;&lt;/pub-dates&gt;&lt;/dates&gt;&lt;isbn&gt;0024-4937&lt;/isbn&gt;&lt;accession-num&gt;WOS:000255096000004&lt;/accession-num&gt;&lt;urls&gt;&lt;related-urls&gt;&lt;url&gt;&amp;lt;Go to ISI&amp;gt;://WOS:000255096000004&lt;/url&gt;&lt;/related-urls&gt;&lt;/urls&gt;&lt;electronic-resource-num&gt;10.1016/j.lithos.2007.07.005&lt;/electronic-resource-num&gt;&lt;/record&gt;&lt;/Cite&gt;&lt;/EndNote&gt;</w:instrText>
            </w:r>
            <w:r w:rsidR="00E90705" w:rsidRPr="00A435C0">
              <w:rPr>
                <w:rFonts w:ascii="等线" w:eastAsia="等线" w:hAnsi="等线" w:cs="宋体"/>
                <w:color w:val="000000"/>
                <w:kern w:val="0"/>
                <w:sz w:val="18"/>
                <w:szCs w:val="18"/>
              </w:rPr>
              <w:fldChar w:fldCharType="separate"/>
            </w:r>
            <w:r w:rsidR="00E90705" w:rsidRPr="00A435C0">
              <w:rPr>
                <w:rFonts w:ascii="等线" w:eastAsia="等线" w:hAnsi="等线" w:cs="宋体"/>
                <w:noProof/>
                <w:color w:val="000000"/>
                <w:kern w:val="0"/>
                <w:sz w:val="18"/>
                <w:szCs w:val="18"/>
              </w:rPr>
              <w:t>(Jian et al., 2008)</w:t>
            </w:r>
            <w:r w:rsidR="00E90705" w:rsidRPr="00A435C0">
              <w:rPr>
                <w:rFonts w:ascii="等线" w:eastAsia="等线" w:hAnsi="等线" w:cs="宋体"/>
                <w:color w:val="000000"/>
                <w:kern w:val="0"/>
                <w:sz w:val="18"/>
                <w:szCs w:val="18"/>
              </w:rPr>
              <w:fldChar w:fldCharType="end"/>
            </w:r>
          </w:p>
        </w:tc>
      </w:tr>
      <w:tr w:rsidR="000C0E0A" w:rsidRPr="00A435C0" w14:paraId="3A1D0D5B" w14:textId="77777777" w:rsidTr="000C0E0A">
        <w:trPr>
          <w:trHeight w:val="840"/>
        </w:trPr>
        <w:tc>
          <w:tcPr>
            <w:tcW w:w="207" w:type="pct"/>
            <w:vMerge/>
            <w:tcBorders>
              <w:top w:val="nil"/>
              <w:left w:val="nil"/>
              <w:bottom w:val="single" w:sz="8" w:space="0" w:color="7F7F7F"/>
              <w:right w:val="nil"/>
            </w:tcBorders>
            <w:vAlign w:val="center"/>
            <w:hideMark/>
          </w:tcPr>
          <w:p w14:paraId="4570BD45"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single" w:sz="8" w:space="0" w:color="7F7F7F"/>
              <w:left w:val="nil"/>
              <w:bottom w:val="single" w:sz="8" w:space="0" w:color="7F7F7F"/>
              <w:right w:val="nil"/>
            </w:tcBorders>
            <w:shd w:val="clear" w:color="auto" w:fill="auto"/>
            <w:vAlign w:val="center"/>
            <w:hideMark/>
          </w:tcPr>
          <w:p w14:paraId="1119E7EC"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杏树洼蛇绿岩</w:t>
            </w:r>
          </w:p>
        </w:tc>
        <w:tc>
          <w:tcPr>
            <w:tcW w:w="502" w:type="pct"/>
            <w:tcBorders>
              <w:top w:val="single" w:sz="8" w:space="0" w:color="7F7F7F"/>
              <w:left w:val="nil"/>
              <w:bottom w:val="single" w:sz="8" w:space="0" w:color="7F7F7F"/>
              <w:right w:val="nil"/>
            </w:tcBorders>
            <w:shd w:val="clear" w:color="auto" w:fill="auto"/>
            <w:vAlign w:val="center"/>
            <w:hideMark/>
          </w:tcPr>
          <w:p w14:paraId="29E309C6"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3°07'00″N， 118°14'00″E</w:t>
            </w:r>
          </w:p>
        </w:tc>
        <w:tc>
          <w:tcPr>
            <w:tcW w:w="2999" w:type="pct"/>
            <w:tcBorders>
              <w:top w:val="single" w:sz="8" w:space="0" w:color="7F7F7F"/>
              <w:left w:val="nil"/>
              <w:bottom w:val="single" w:sz="8" w:space="0" w:color="7F7F7F"/>
              <w:right w:val="nil"/>
            </w:tcBorders>
            <w:shd w:val="clear" w:color="auto" w:fill="auto"/>
            <w:vAlign w:val="center"/>
            <w:hideMark/>
          </w:tcPr>
          <w:p w14:paraId="05FABDE3" w14:textId="0966824E"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异剥钙榴岩锆石LA-ICP-MS年龄280±3Ma</w:t>
            </w:r>
            <w:r w:rsidR="00284BD2" w:rsidRPr="00A435C0">
              <w:rPr>
                <w:rFonts w:ascii="等线" w:eastAsia="等线" w:hAnsi="等线" w:cs="宋体"/>
                <w:color w:val="000000"/>
                <w:kern w:val="0"/>
                <w:sz w:val="18"/>
                <w:szCs w:val="18"/>
              </w:rPr>
              <w:fldChar w:fldCharType="begin"/>
            </w:r>
            <w:r w:rsidR="00284BD2" w:rsidRPr="00A435C0">
              <w:rPr>
                <w:rFonts w:ascii="等线" w:eastAsia="等线" w:hAnsi="等线" w:cs="宋体"/>
                <w:color w:val="000000"/>
                <w:kern w:val="0"/>
                <w:sz w:val="18"/>
                <w:szCs w:val="18"/>
              </w:rPr>
              <w:instrText xml:space="preserve"> ADDIN EN.CITE &lt;EndNote&gt;&lt;Cite&gt;&lt;Author&gt;Song&lt;/Author&gt;&lt;Year&gt;2015&lt;/Year&gt;&lt;RecNum&gt;1234&lt;/RecNum&gt;&lt;DisplayText&gt;(Song et al., 2015)&lt;/DisplayText&gt;&lt;record&gt;&lt;rec-number&gt;1234&lt;/rec-number&gt;&lt;foreign-keys&gt;&lt;key app="EN" db-id="tpvxw00drsvsvke5wfwp25akz0eaesv02rzf" timestamp="1661860949"&gt;1234&lt;/key&gt;&lt;/foreign-keys&gt;&lt;ref-type name="Journal Article"&gt;17&lt;/ref-type&gt;&lt;contributors&gt;&lt;authors&gt;&lt;author&gt;Song, S. G.&lt;/author&gt;&lt;author&gt;Wang, M. M.&lt;/author&gt;&lt;author&gt;Xu, X.&lt;/author&gt;&lt;author&gt;Wang, C.&lt;/author&gt;&lt;author&gt;Niu, Y. L.&lt;/author&gt;&lt;author&gt;Allen, M. B.&lt;/author&gt;&lt;author&gt;Su, L.&lt;/author&gt;&lt;/authors&gt;&lt;/contributors&gt;&lt;titles&gt;&lt;title&gt;Ophiolites in the Xing&amp;apos;an-Inner Mongolia accretionary belt of the CAOB: Implications for two cycles of seafloor spreading and accretionary orogenic events&lt;/title&gt;&lt;secondary-title&gt;Tectonics&lt;/secondary-title&gt;&lt;/titles&gt;&lt;periodical&gt;&lt;full-title&gt;Tectonics&lt;/full-title&gt;&lt;/periodical&gt;&lt;pages&gt;2221-2248&lt;/pages&gt;&lt;volume&gt;34&lt;/volume&gt;&lt;number&gt;10&lt;/number&gt;&lt;dates&gt;&lt;year&gt;2015&lt;/year&gt;&lt;pub-dates&gt;&lt;date&gt;Oct&lt;/date&gt;&lt;/pub-dates&gt;&lt;/dates&gt;&lt;isbn&gt;0278-7407&lt;/isbn&gt;&lt;accession-num&gt;WOS:000366753100011&lt;/accession-num&gt;&lt;urls&gt;&lt;related-urls&gt;&lt;url&gt;&amp;lt;Go to ISI&amp;gt;://WOS:000366753100011&lt;/url&gt;&lt;/related-urls&gt;&lt;/urls&gt;&lt;electronic-resource-num&gt;10.1002/2015tc003948&lt;/electronic-resource-num&gt;&lt;/record&gt;&lt;/Cite&gt;&lt;/EndNote&gt;</w:instrText>
            </w:r>
            <w:r w:rsidR="00284BD2" w:rsidRPr="00A435C0">
              <w:rPr>
                <w:rFonts w:ascii="等线" w:eastAsia="等线" w:hAnsi="等线" w:cs="宋体"/>
                <w:color w:val="000000"/>
                <w:kern w:val="0"/>
                <w:sz w:val="18"/>
                <w:szCs w:val="18"/>
              </w:rPr>
              <w:fldChar w:fldCharType="separate"/>
            </w:r>
            <w:r w:rsidR="00284BD2" w:rsidRPr="00A435C0">
              <w:rPr>
                <w:rFonts w:ascii="等线" w:eastAsia="等线" w:hAnsi="等线" w:cs="宋体"/>
                <w:noProof/>
                <w:color w:val="000000"/>
                <w:kern w:val="0"/>
                <w:sz w:val="18"/>
                <w:szCs w:val="18"/>
              </w:rPr>
              <w:t>(Song et al., 2015)</w:t>
            </w:r>
            <w:r w:rsidR="00284BD2"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7F534F7B" w14:textId="39C9FB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俯冲相关蛇绿岩，弧、弧前或弧后背景</w:t>
            </w:r>
            <w:r w:rsidR="00284BD2" w:rsidRPr="00A435C0">
              <w:rPr>
                <w:rFonts w:ascii="等线" w:eastAsia="等线" w:hAnsi="等线" w:cs="宋体"/>
                <w:color w:val="000000"/>
                <w:kern w:val="0"/>
                <w:sz w:val="18"/>
                <w:szCs w:val="18"/>
              </w:rPr>
              <w:fldChar w:fldCharType="begin"/>
            </w:r>
            <w:r w:rsidR="00284BD2" w:rsidRPr="00A435C0">
              <w:rPr>
                <w:rFonts w:ascii="等线" w:eastAsia="等线" w:hAnsi="等线" w:cs="宋体"/>
                <w:color w:val="000000"/>
                <w:kern w:val="0"/>
                <w:sz w:val="18"/>
                <w:szCs w:val="18"/>
              </w:rPr>
              <w:instrText xml:space="preserve"> ADDIN EN.CITE &lt;EndNote&gt;&lt;Cite&gt;&lt;Author&gt;Song&lt;/Author&gt;&lt;Year&gt;2015&lt;/Year&gt;&lt;RecNum&gt;1234&lt;/RecNum&gt;&lt;DisplayText&gt;(Song et al., 2015)&lt;/DisplayText&gt;&lt;record&gt;&lt;rec-number&gt;1234&lt;/rec-number&gt;&lt;foreign-keys&gt;&lt;key app="EN" db-id="tpvxw00drsvsvke5wfwp25akz0eaesv02rzf" timestamp="1661860949"&gt;1234&lt;/key&gt;&lt;/foreign-keys&gt;&lt;ref-type name="Journal Article"&gt;17&lt;/ref-type&gt;&lt;contributors&gt;&lt;authors&gt;&lt;author&gt;Song, S. G.&lt;/author&gt;&lt;author&gt;Wang, M. M.&lt;/author&gt;&lt;author&gt;Xu, X.&lt;/author&gt;&lt;author&gt;Wang, C.&lt;/author&gt;&lt;author&gt;Niu, Y. L.&lt;/author&gt;&lt;author&gt;Allen, M. B.&lt;/author&gt;&lt;author&gt;Su, L.&lt;/author&gt;&lt;/authors&gt;&lt;/contributors&gt;&lt;titles&gt;&lt;title&gt;Ophiolites in the Xing&amp;apos;an-Inner Mongolia accretionary belt of the CAOB: Implications for two cycles of seafloor spreading and accretionary orogenic events&lt;/title&gt;&lt;secondary-title&gt;Tectonics&lt;/secondary-title&gt;&lt;/titles&gt;&lt;periodical&gt;&lt;full-title&gt;Tectonics&lt;/full-title&gt;&lt;/periodical&gt;&lt;pages&gt;2221-2248&lt;/pages&gt;&lt;volume&gt;34&lt;/volume&gt;&lt;number&gt;10&lt;/number&gt;&lt;dates&gt;&lt;year&gt;2015&lt;/year&gt;&lt;pub-dates&gt;&lt;date&gt;Oct&lt;/date&gt;&lt;/pub-dates&gt;&lt;/dates&gt;&lt;isbn&gt;0278-7407&lt;/isbn&gt;&lt;accession-num&gt;WOS:000366753100011&lt;/accession-num&gt;&lt;urls&gt;&lt;related-urls&gt;&lt;url&gt;&amp;lt;Go to ISI&amp;gt;://WOS:000366753100011&lt;/url&gt;&lt;/related-urls&gt;&lt;/urls&gt;&lt;electronic-resource-num&gt;10.1002/2015tc003948&lt;/electronic-resource-num&gt;&lt;/record&gt;&lt;/Cite&gt;&lt;/EndNote&gt;</w:instrText>
            </w:r>
            <w:r w:rsidR="00284BD2" w:rsidRPr="00A435C0">
              <w:rPr>
                <w:rFonts w:ascii="等线" w:eastAsia="等线" w:hAnsi="等线" w:cs="宋体"/>
                <w:color w:val="000000"/>
                <w:kern w:val="0"/>
                <w:sz w:val="18"/>
                <w:szCs w:val="18"/>
              </w:rPr>
              <w:fldChar w:fldCharType="separate"/>
            </w:r>
            <w:r w:rsidR="00284BD2" w:rsidRPr="00A435C0">
              <w:rPr>
                <w:rFonts w:ascii="等线" w:eastAsia="等线" w:hAnsi="等线" w:cs="宋体"/>
                <w:noProof/>
                <w:color w:val="000000"/>
                <w:kern w:val="0"/>
                <w:sz w:val="18"/>
                <w:szCs w:val="18"/>
              </w:rPr>
              <w:t>(Song et al., 2015)</w:t>
            </w:r>
            <w:r w:rsidR="00284BD2" w:rsidRPr="00A435C0">
              <w:rPr>
                <w:rFonts w:ascii="等线" w:eastAsia="等线" w:hAnsi="等线" w:cs="宋体"/>
                <w:color w:val="000000"/>
                <w:kern w:val="0"/>
                <w:sz w:val="18"/>
                <w:szCs w:val="18"/>
              </w:rPr>
              <w:fldChar w:fldCharType="end"/>
            </w:r>
          </w:p>
        </w:tc>
      </w:tr>
      <w:tr w:rsidR="000C0E0A" w:rsidRPr="00A435C0" w14:paraId="0F536001" w14:textId="77777777" w:rsidTr="000C0E0A">
        <w:trPr>
          <w:trHeight w:val="840"/>
        </w:trPr>
        <w:tc>
          <w:tcPr>
            <w:tcW w:w="207" w:type="pct"/>
            <w:vMerge/>
            <w:tcBorders>
              <w:top w:val="nil"/>
              <w:left w:val="nil"/>
              <w:bottom w:val="single" w:sz="8" w:space="0" w:color="7F7F7F"/>
              <w:right w:val="nil"/>
            </w:tcBorders>
            <w:vAlign w:val="center"/>
            <w:hideMark/>
          </w:tcPr>
          <w:p w14:paraId="079636A7"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28BB48EF"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五道石门蛇绿岩</w:t>
            </w:r>
          </w:p>
        </w:tc>
        <w:tc>
          <w:tcPr>
            <w:tcW w:w="502" w:type="pct"/>
            <w:tcBorders>
              <w:top w:val="nil"/>
              <w:left w:val="nil"/>
              <w:bottom w:val="nil"/>
              <w:right w:val="nil"/>
            </w:tcBorders>
            <w:shd w:val="clear" w:color="auto" w:fill="auto"/>
            <w:vAlign w:val="center"/>
            <w:hideMark/>
          </w:tcPr>
          <w:p w14:paraId="33E9CF5E"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3°35'27″N， 117°15'58″E</w:t>
            </w:r>
          </w:p>
        </w:tc>
        <w:tc>
          <w:tcPr>
            <w:tcW w:w="2999" w:type="pct"/>
            <w:tcBorders>
              <w:top w:val="nil"/>
              <w:left w:val="nil"/>
              <w:bottom w:val="nil"/>
              <w:right w:val="nil"/>
            </w:tcBorders>
            <w:shd w:val="clear" w:color="auto" w:fill="auto"/>
            <w:vAlign w:val="center"/>
            <w:hideMark/>
          </w:tcPr>
          <w:p w14:paraId="2BC51B1F" w14:textId="703F575E"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枕状玄武岩锆石LA-ICP-MS年龄277±3Ma</w:t>
            </w:r>
            <w:r w:rsidR="00E90705" w:rsidRPr="00A435C0">
              <w:rPr>
                <w:rFonts w:ascii="等线" w:eastAsia="等线" w:hAnsi="等线" w:cs="宋体"/>
                <w:color w:val="000000"/>
                <w:kern w:val="0"/>
                <w:sz w:val="18"/>
                <w:szCs w:val="18"/>
              </w:rPr>
              <w:fldChar w:fldCharType="begin"/>
            </w:r>
            <w:r w:rsidR="00E90705" w:rsidRPr="00A435C0">
              <w:rPr>
                <w:rFonts w:ascii="等线" w:eastAsia="等线" w:hAnsi="等线" w:cs="宋体"/>
                <w:color w:val="000000"/>
                <w:kern w:val="0"/>
                <w:sz w:val="18"/>
                <w:szCs w:val="18"/>
              </w:rPr>
              <w:instrText xml:space="preserve"> ADDIN NE.Ref.{6A1F6688-78D7-47F2-86C8-4C2CE35E7B7A}</w:instrText>
            </w:r>
            <w:r w:rsidR="00E90705" w:rsidRPr="00A435C0">
              <w:rPr>
                <w:rFonts w:ascii="等线" w:eastAsia="等线" w:hAnsi="等线" w:cs="宋体"/>
                <w:color w:val="000000"/>
                <w:kern w:val="0"/>
                <w:sz w:val="18"/>
                <w:szCs w:val="18"/>
              </w:rPr>
              <w:fldChar w:fldCharType="separate"/>
            </w:r>
            <w:r w:rsidR="00E90705" w:rsidRPr="00A435C0">
              <w:rPr>
                <w:rFonts w:ascii="等线" w:eastAsia="等线" w:cs="等线"/>
                <w:color w:val="000000"/>
                <w:kern w:val="0"/>
                <w:sz w:val="18"/>
                <w:szCs w:val="18"/>
              </w:rPr>
              <w:t>(</w:t>
            </w:r>
            <w:r w:rsidR="00E90705" w:rsidRPr="00A435C0">
              <w:rPr>
                <w:rFonts w:ascii="等线" w:eastAsia="等线" w:cs="等线" w:hint="eastAsia"/>
                <w:color w:val="000000"/>
                <w:kern w:val="0"/>
                <w:sz w:val="18"/>
                <w:szCs w:val="18"/>
              </w:rPr>
              <w:t>王炎阳等</w:t>
            </w:r>
            <w:r w:rsidR="00E90705" w:rsidRPr="00A435C0">
              <w:rPr>
                <w:rFonts w:ascii="等线" w:eastAsia="等线" w:cs="等线"/>
                <w:color w:val="000000"/>
                <w:kern w:val="0"/>
                <w:sz w:val="18"/>
                <w:szCs w:val="18"/>
              </w:rPr>
              <w:t>,2014)</w:t>
            </w:r>
            <w:r w:rsidR="00E90705"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43AE4329" w14:textId="00CD93FD"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板内拉张环境</w:t>
            </w:r>
            <w:r w:rsidR="00E90705" w:rsidRPr="00A435C0">
              <w:rPr>
                <w:rFonts w:ascii="等线" w:eastAsia="等线" w:hAnsi="等线" w:cs="宋体"/>
                <w:color w:val="000000"/>
                <w:kern w:val="0"/>
                <w:sz w:val="18"/>
                <w:szCs w:val="18"/>
              </w:rPr>
              <w:fldChar w:fldCharType="begin"/>
            </w:r>
            <w:r w:rsidR="00E90705" w:rsidRPr="00A435C0">
              <w:rPr>
                <w:rFonts w:ascii="等线" w:eastAsia="等线" w:hAnsi="等线" w:cs="宋体"/>
                <w:color w:val="000000"/>
                <w:kern w:val="0"/>
                <w:sz w:val="18"/>
                <w:szCs w:val="18"/>
              </w:rPr>
              <w:instrText xml:space="preserve"> ADDIN NE.Ref.{C28437FE-4E44-475A-9DC0-BBFEF322D7F1}</w:instrText>
            </w:r>
            <w:r w:rsidR="00E90705" w:rsidRPr="00A435C0">
              <w:rPr>
                <w:rFonts w:ascii="等线" w:eastAsia="等线" w:hAnsi="等线" w:cs="宋体"/>
                <w:color w:val="000000"/>
                <w:kern w:val="0"/>
                <w:sz w:val="18"/>
                <w:szCs w:val="18"/>
              </w:rPr>
              <w:fldChar w:fldCharType="separate"/>
            </w:r>
            <w:r w:rsidR="00E90705" w:rsidRPr="00A435C0">
              <w:rPr>
                <w:rFonts w:ascii="等线" w:eastAsia="等线" w:cs="等线"/>
                <w:color w:val="000000"/>
                <w:kern w:val="0"/>
                <w:sz w:val="18"/>
                <w:szCs w:val="18"/>
              </w:rPr>
              <w:t>(</w:t>
            </w:r>
            <w:r w:rsidR="00E90705" w:rsidRPr="00A435C0">
              <w:rPr>
                <w:rFonts w:ascii="等线" w:eastAsia="等线" w:cs="等线" w:hint="eastAsia"/>
                <w:color w:val="000000"/>
                <w:kern w:val="0"/>
                <w:sz w:val="18"/>
                <w:szCs w:val="18"/>
              </w:rPr>
              <w:t>王炎阳等</w:t>
            </w:r>
            <w:r w:rsidR="00E90705" w:rsidRPr="00A435C0">
              <w:rPr>
                <w:rFonts w:ascii="等线" w:eastAsia="等线" w:cs="等线"/>
                <w:color w:val="000000"/>
                <w:kern w:val="0"/>
                <w:sz w:val="18"/>
                <w:szCs w:val="18"/>
              </w:rPr>
              <w:t>,2014)</w:t>
            </w:r>
            <w:r w:rsidR="00E90705" w:rsidRPr="00A435C0">
              <w:rPr>
                <w:rFonts w:ascii="等线" w:eastAsia="等线" w:hAnsi="等线" w:cs="宋体"/>
                <w:color w:val="000000"/>
                <w:kern w:val="0"/>
                <w:sz w:val="18"/>
                <w:szCs w:val="18"/>
              </w:rPr>
              <w:fldChar w:fldCharType="end"/>
            </w:r>
          </w:p>
        </w:tc>
      </w:tr>
      <w:tr w:rsidR="000C0E0A" w:rsidRPr="00A435C0" w14:paraId="1965FCD8" w14:textId="77777777" w:rsidTr="000C0E0A">
        <w:trPr>
          <w:trHeight w:val="840"/>
        </w:trPr>
        <w:tc>
          <w:tcPr>
            <w:tcW w:w="207" w:type="pct"/>
            <w:vMerge/>
            <w:tcBorders>
              <w:top w:val="nil"/>
              <w:left w:val="nil"/>
              <w:bottom w:val="single" w:sz="8" w:space="0" w:color="7F7F7F"/>
              <w:right w:val="nil"/>
            </w:tcBorders>
            <w:vAlign w:val="center"/>
            <w:hideMark/>
          </w:tcPr>
          <w:p w14:paraId="0C96AD41"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single" w:sz="8" w:space="0" w:color="7F7F7F"/>
              <w:left w:val="nil"/>
              <w:bottom w:val="single" w:sz="8" w:space="0" w:color="7F7F7F"/>
              <w:right w:val="nil"/>
            </w:tcBorders>
            <w:shd w:val="clear" w:color="auto" w:fill="auto"/>
            <w:vAlign w:val="center"/>
            <w:hideMark/>
          </w:tcPr>
          <w:p w14:paraId="0B815482"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苏尼特左旗蛇绿岩</w:t>
            </w:r>
          </w:p>
        </w:tc>
        <w:tc>
          <w:tcPr>
            <w:tcW w:w="502" w:type="pct"/>
            <w:tcBorders>
              <w:top w:val="single" w:sz="8" w:space="0" w:color="7F7F7F"/>
              <w:left w:val="nil"/>
              <w:bottom w:val="single" w:sz="8" w:space="0" w:color="7F7F7F"/>
              <w:right w:val="nil"/>
            </w:tcBorders>
            <w:shd w:val="clear" w:color="auto" w:fill="auto"/>
            <w:vAlign w:val="center"/>
            <w:hideMark/>
          </w:tcPr>
          <w:p w14:paraId="7B93B40C"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32'00″N， 112°57'00″E</w:t>
            </w:r>
          </w:p>
        </w:tc>
        <w:tc>
          <w:tcPr>
            <w:tcW w:w="2999" w:type="pct"/>
            <w:tcBorders>
              <w:top w:val="single" w:sz="8" w:space="0" w:color="7F7F7F"/>
              <w:left w:val="nil"/>
              <w:bottom w:val="single" w:sz="8" w:space="0" w:color="7F7F7F"/>
              <w:right w:val="nil"/>
            </w:tcBorders>
            <w:shd w:val="clear" w:color="auto" w:fill="auto"/>
            <w:vAlign w:val="center"/>
            <w:hideMark/>
          </w:tcPr>
          <w:p w14:paraId="6C6F32BB"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堆晶辉长岩锆石SHRIMP年龄482.5±1.7Ma（Jian et al., 2008)</w:t>
            </w:r>
          </w:p>
        </w:tc>
        <w:tc>
          <w:tcPr>
            <w:tcW w:w="1003" w:type="pct"/>
            <w:tcBorders>
              <w:top w:val="single" w:sz="8" w:space="0" w:color="7F7F7F"/>
              <w:left w:val="nil"/>
              <w:bottom w:val="single" w:sz="8" w:space="0" w:color="7F7F7F"/>
              <w:right w:val="nil"/>
            </w:tcBorders>
            <w:shd w:val="clear" w:color="auto" w:fill="auto"/>
            <w:vAlign w:val="center"/>
            <w:hideMark/>
          </w:tcPr>
          <w:p w14:paraId="00FA323D"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SSZ蛇绿岩（Jian et al., 2008)</w:t>
            </w:r>
          </w:p>
        </w:tc>
      </w:tr>
      <w:tr w:rsidR="000C0E0A" w:rsidRPr="00A435C0" w14:paraId="2D469C9E" w14:textId="77777777" w:rsidTr="000C0E0A">
        <w:trPr>
          <w:trHeight w:val="840"/>
        </w:trPr>
        <w:tc>
          <w:tcPr>
            <w:tcW w:w="207" w:type="pct"/>
            <w:vMerge/>
            <w:tcBorders>
              <w:top w:val="nil"/>
              <w:left w:val="nil"/>
              <w:bottom w:val="single" w:sz="8" w:space="0" w:color="7F7F7F"/>
              <w:right w:val="nil"/>
            </w:tcBorders>
            <w:vAlign w:val="center"/>
            <w:hideMark/>
          </w:tcPr>
          <w:p w14:paraId="78A1A429"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6C23BF5A"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温都尔庙蛇绿岩</w:t>
            </w:r>
          </w:p>
        </w:tc>
        <w:tc>
          <w:tcPr>
            <w:tcW w:w="502" w:type="pct"/>
            <w:tcBorders>
              <w:top w:val="nil"/>
              <w:left w:val="nil"/>
              <w:bottom w:val="nil"/>
              <w:right w:val="nil"/>
            </w:tcBorders>
            <w:shd w:val="clear" w:color="auto" w:fill="auto"/>
            <w:vAlign w:val="center"/>
            <w:hideMark/>
          </w:tcPr>
          <w:p w14:paraId="3270CB12"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05'00″N， 113°14'00″E</w:t>
            </w:r>
          </w:p>
        </w:tc>
        <w:tc>
          <w:tcPr>
            <w:tcW w:w="2999" w:type="pct"/>
            <w:tcBorders>
              <w:top w:val="nil"/>
              <w:left w:val="nil"/>
              <w:bottom w:val="nil"/>
              <w:right w:val="nil"/>
            </w:tcBorders>
            <w:shd w:val="clear" w:color="auto" w:fill="auto"/>
            <w:vAlign w:val="center"/>
            <w:hideMark/>
          </w:tcPr>
          <w:p w14:paraId="2C2B3041" w14:textId="308D27B8"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枕状玄武岩锆石LA-ICP-MS年龄246±3Ma</w:t>
            </w:r>
            <w:r w:rsidR="00284BD2" w:rsidRPr="00A435C0">
              <w:rPr>
                <w:rFonts w:ascii="等线" w:eastAsia="等线" w:hAnsi="等线" w:cs="宋体"/>
                <w:color w:val="000000"/>
                <w:kern w:val="0"/>
                <w:sz w:val="18"/>
                <w:szCs w:val="18"/>
              </w:rPr>
              <w:fldChar w:fldCharType="begin"/>
            </w:r>
            <w:r w:rsidR="00284BD2" w:rsidRPr="00A435C0">
              <w:rPr>
                <w:rFonts w:ascii="等线" w:eastAsia="等线" w:hAnsi="等线" w:cs="宋体"/>
                <w:color w:val="000000"/>
                <w:kern w:val="0"/>
                <w:sz w:val="18"/>
                <w:szCs w:val="18"/>
              </w:rPr>
              <w:instrText xml:space="preserve"> ADDIN EN.CITE &lt;EndNote&gt;&lt;Cite&gt;&lt;Author&gt;Chu&lt;/Author&gt;&lt;Year&gt;2013&lt;/Year&gt;&lt;RecNum&gt;800&lt;/RecNum&gt;&lt;DisplayText&gt;(Chu et al., 2013)&lt;/DisplayText&gt;&lt;record&gt;&lt;rec-number&gt;800&lt;/rec-number&gt;&lt;foreign-keys&gt;&lt;key app="EN" db-id="tpvxw00drsvsvke5wfwp25akz0eaesv02rzf" timestamp="1661752031"&gt;800&lt;/key&gt;&lt;/foreign-keys&gt;&lt;ref-type name="Journal Article"&gt;17&lt;/ref-type&gt;&lt;contributors&gt;&lt;authors&gt;&lt;author&gt;Chu, Hang&lt;/author&gt;&lt;author&gt;Zhang, JinRui&lt;/author&gt;&lt;author&gt;Wei, ChunJing&lt;/author&gt;&lt;author&gt;Wang, HuiChu&lt;/author&gt;&lt;author&gt;Ren, YunWei&lt;/author&gt;&lt;/authors&gt;&lt;/contributors&gt;&lt;titles&gt;&lt;title&gt;A new interpretation of the tectonic setting and age of meta-basic volcanics in the Ondor Sum Group, Inner Mongolia&lt;/title&gt;&lt;secondary-title&gt;Chinese Science Bulletin&lt;/secondary-title&gt;&lt;/titles&gt;&lt;periodical&gt;&lt;full-title&gt;Chinese Science Bulletin&lt;/full-title&gt;&lt;/periodical&gt;&lt;pages&gt;3580-3587&lt;/pages&gt;&lt;volume&gt;58&lt;/volume&gt;&lt;number&gt;28-29&lt;/number&gt;&lt;section&gt;3580&lt;/section&gt;&lt;dates&gt;&lt;year&gt;2013&lt;/year&gt;&lt;/dates&gt;&lt;isbn&gt;1001-6538&amp;#xD;1861-9541&lt;/isbn&gt;&lt;urls&gt;&lt;/urls&gt;&lt;electronic-resource-num&gt;10.1007/s11434-013-5862-7&lt;/electronic-resource-num&gt;&lt;/record&gt;&lt;/Cite&gt;&lt;/EndNote&gt;</w:instrText>
            </w:r>
            <w:r w:rsidR="00284BD2" w:rsidRPr="00A435C0">
              <w:rPr>
                <w:rFonts w:ascii="等线" w:eastAsia="等线" w:hAnsi="等线" w:cs="宋体"/>
                <w:color w:val="000000"/>
                <w:kern w:val="0"/>
                <w:sz w:val="18"/>
                <w:szCs w:val="18"/>
              </w:rPr>
              <w:fldChar w:fldCharType="separate"/>
            </w:r>
            <w:r w:rsidR="00284BD2" w:rsidRPr="00A435C0">
              <w:rPr>
                <w:rFonts w:ascii="等线" w:eastAsia="等线" w:hAnsi="等线" w:cs="宋体"/>
                <w:noProof/>
                <w:color w:val="000000"/>
                <w:kern w:val="0"/>
                <w:sz w:val="18"/>
                <w:szCs w:val="18"/>
              </w:rPr>
              <w:t>(Chu et al., 2013)</w:t>
            </w:r>
            <w:r w:rsidR="00284BD2"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 xml:space="preserve"> </w:t>
            </w:r>
          </w:p>
        </w:tc>
        <w:tc>
          <w:tcPr>
            <w:tcW w:w="1003" w:type="pct"/>
            <w:tcBorders>
              <w:top w:val="nil"/>
              <w:left w:val="nil"/>
              <w:bottom w:val="nil"/>
              <w:right w:val="nil"/>
            </w:tcBorders>
            <w:shd w:val="clear" w:color="auto" w:fill="auto"/>
            <w:vAlign w:val="center"/>
            <w:hideMark/>
          </w:tcPr>
          <w:p w14:paraId="0FE708BB"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r>
      <w:tr w:rsidR="000C0E0A" w:rsidRPr="00A435C0" w14:paraId="3D3B119D" w14:textId="77777777" w:rsidTr="000C0E0A">
        <w:trPr>
          <w:trHeight w:val="840"/>
        </w:trPr>
        <w:tc>
          <w:tcPr>
            <w:tcW w:w="207" w:type="pct"/>
            <w:vMerge/>
            <w:tcBorders>
              <w:top w:val="nil"/>
              <w:left w:val="nil"/>
              <w:bottom w:val="single" w:sz="8" w:space="0" w:color="7F7F7F"/>
              <w:right w:val="nil"/>
            </w:tcBorders>
            <w:vAlign w:val="center"/>
            <w:hideMark/>
          </w:tcPr>
          <w:p w14:paraId="08F31319"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single" w:sz="8" w:space="0" w:color="7F7F7F"/>
              <w:left w:val="nil"/>
              <w:bottom w:val="single" w:sz="8" w:space="0" w:color="7F7F7F"/>
              <w:right w:val="nil"/>
            </w:tcBorders>
            <w:shd w:val="clear" w:color="auto" w:fill="auto"/>
            <w:vAlign w:val="center"/>
            <w:hideMark/>
          </w:tcPr>
          <w:p w14:paraId="7030544F"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满都拉蛇绿岩</w:t>
            </w:r>
          </w:p>
        </w:tc>
        <w:tc>
          <w:tcPr>
            <w:tcW w:w="502" w:type="pct"/>
            <w:tcBorders>
              <w:top w:val="single" w:sz="8" w:space="0" w:color="7F7F7F"/>
              <w:left w:val="nil"/>
              <w:bottom w:val="single" w:sz="8" w:space="0" w:color="7F7F7F"/>
              <w:right w:val="nil"/>
            </w:tcBorders>
            <w:shd w:val="clear" w:color="auto" w:fill="auto"/>
            <w:vAlign w:val="center"/>
            <w:hideMark/>
          </w:tcPr>
          <w:p w14:paraId="091F5DAD"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1°57'00″N， 110°113'00″E</w:t>
            </w:r>
          </w:p>
        </w:tc>
        <w:tc>
          <w:tcPr>
            <w:tcW w:w="2999" w:type="pct"/>
            <w:tcBorders>
              <w:top w:val="single" w:sz="8" w:space="0" w:color="7F7F7F"/>
              <w:left w:val="nil"/>
              <w:bottom w:val="single" w:sz="8" w:space="0" w:color="7F7F7F"/>
              <w:right w:val="nil"/>
            </w:tcBorders>
            <w:shd w:val="clear" w:color="auto" w:fill="auto"/>
            <w:vAlign w:val="center"/>
            <w:hideMark/>
          </w:tcPr>
          <w:p w14:paraId="13597CCF" w14:textId="7BF868BB"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和斜长花岗岩锆石年龄分别为284.0±4.0和 288.0±6.0 Ma.</w:t>
            </w:r>
            <w:r w:rsidR="00E90705" w:rsidRPr="00A435C0">
              <w:rPr>
                <w:rFonts w:ascii="等线" w:eastAsia="等线" w:hAnsi="等线" w:cs="宋体"/>
                <w:color w:val="000000"/>
                <w:kern w:val="0"/>
                <w:sz w:val="18"/>
                <w:szCs w:val="18"/>
              </w:rPr>
              <w:fldChar w:fldCharType="begin"/>
            </w:r>
            <w:r w:rsidR="00E90705" w:rsidRPr="00A435C0">
              <w:rPr>
                <w:rFonts w:ascii="等线" w:eastAsia="等线" w:hAnsi="等线" w:cs="宋体"/>
                <w:color w:val="000000"/>
                <w:kern w:val="0"/>
                <w:sz w:val="18"/>
                <w:szCs w:val="18"/>
              </w:rPr>
              <w:instrText xml:space="preserve"> ADDIN NE.Ref.{039750C9-7B39-47EC-913F-26A6183A97A0}</w:instrText>
            </w:r>
            <w:r w:rsidR="00E90705" w:rsidRPr="00A435C0">
              <w:rPr>
                <w:rFonts w:ascii="等线" w:eastAsia="等线" w:hAnsi="等线" w:cs="宋体"/>
                <w:color w:val="000000"/>
                <w:kern w:val="0"/>
                <w:sz w:val="18"/>
                <w:szCs w:val="18"/>
              </w:rPr>
              <w:fldChar w:fldCharType="separate"/>
            </w:r>
            <w:r w:rsidR="00E90705" w:rsidRPr="00A435C0">
              <w:rPr>
                <w:rFonts w:ascii="等线" w:eastAsia="等线" w:cs="等线"/>
                <w:color w:val="000000"/>
                <w:kern w:val="0"/>
                <w:sz w:val="18"/>
                <w:szCs w:val="18"/>
              </w:rPr>
              <w:t>(Jian et al.,2010)</w:t>
            </w:r>
            <w:r w:rsidR="00E9070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辉长岩和玄武岩锆石年龄278.5±3.0和273.7±1.0Ma</w:t>
            </w:r>
            <w:r w:rsidR="00E90705" w:rsidRPr="00A435C0">
              <w:rPr>
                <w:rFonts w:ascii="等线" w:eastAsia="等线" w:hAnsi="等线" w:cs="宋体"/>
                <w:color w:val="000000"/>
                <w:kern w:val="0"/>
                <w:sz w:val="18"/>
                <w:szCs w:val="18"/>
              </w:rPr>
              <w:fldChar w:fldCharType="begin"/>
            </w:r>
            <w:r w:rsidR="00E90705" w:rsidRPr="00A435C0">
              <w:rPr>
                <w:rFonts w:ascii="等线" w:eastAsia="等线" w:hAnsi="等线" w:cs="宋体"/>
                <w:color w:val="000000"/>
                <w:kern w:val="0"/>
                <w:sz w:val="18"/>
                <w:szCs w:val="18"/>
              </w:rPr>
              <w:instrText xml:space="preserve"> ADDIN EN.CITE &lt;EndNote&gt;&lt;Cite&gt;&lt;Author&gt;Chen&lt;/Author&gt;&lt;Year&gt;2011&lt;/Year&gt;&lt;RecNum&gt;798&lt;/RecNum&gt;&lt;DisplayText&gt;(Chen et al., 2011)&lt;/DisplayText&gt;&lt;record&gt;&lt;rec-number&gt;798&lt;/rec-number&gt;&lt;foreign-keys&gt;&lt;key app="EN" db-id="tpvxw00drsvsvke5wfwp25akz0eaesv02rzf" timestamp="1661752025"&gt;798&lt;/key&gt;&lt;/foreign-keys&gt;&lt;ref-type name="Journal Article"&gt;17&lt;/ref-type&gt;&lt;contributors&gt;&lt;authors&gt;&lt;author&gt;Chen, Chen&lt;/author&gt;&lt;author&gt;Zhang, ZhiCheng&lt;/author&gt;&lt;author&gt;Guo, ZhaoJie&lt;/author&gt;&lt;author&gt;Li, JianFeng&lt;/author&gt;&lt;author&gt;Feng, ZhiShuo&lt;/author&gt;&lt;author&gt;Tang, WenHao&lt;/author&gt;&lt;/authors&gt;&lt;/contributors&gt;&lt;titles&gt;&lt;title&gt;Geochronology, geochemistry, and its geological significance of the Permian Mandula mafic rocks in Damaoqi, Inner Mongolia&lt;/title&gt;&lt;secondary-title&gt;Science China Earth Sciences&lt;/secondary-title&gt;&lt;/titles&gt;&lt;periodical&gt;&lt;full-title&gt;Science China Earth Sciences&lt;/full-title&gt;&lt;/periodical&gt;&lt;pages&gt;39-52&lt;/pages&gt;&lt;volume&gt;55&lt;/volume&gt;&lt;number&gt;1&lt;/number&gt;&lt;section&gt;39&lt;/section&gt;&lt;dates&gt;&lt;year&gt;2011&lt;/year&gt;&lt;/dates&gt;&lt;isbn&gt;1674-7313&amp;#xD;1869-1897&lt;/isbn&gt;&lt;urls&gt;&lt;/urls&gt;&lt;electronic-resource-num&gt;10.1007/s11430-011-4277-z&lt;/electronic-resource-num&gt;&lt;/record&gt;&lt;/Cite&gt;&lt;/EndNote&gt;</w:instrText>
            </w:r>
            <w:r w:rsidR="00E90705" w:rsidRPr="00A435C0">
              <w:rPr>
                <w:rFonts w:ascii="等线" w:eastAsia="等线" w:hAnsi="等线" w:cs="宋体"/>
                <w:color w:val="000000"/>
                <w:kern w:val="0"/>
                <w:sz w:val="18"/>
                <w:szCs w:val="18"/>
              </w:rPr>
              <w:fldChar w:fldCharType="separate"/>
            </w:r>
            <w:r w:rsidR="00E90705" w:rsidRPr="00A435C0">
              <w:rPr>
                <w:rFonts w:ascii="等线" w:eastAsia="等线" w:hAnsi="等线" w:cs="宋体"/>
                <w:noProof/>
                <w:color w:val="000000"/>
                <w:kern w:val="0"/>
                <w:sz w:val="18"/>
                <w:szCs w:val="18"/>
              </w:rPr>
              <w:t>(Chen et al., 2011)</w:t>
            </w:r>
            <w:r w:rsidR="00E90705"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6B15C532" w14:textId="28DCFC2F"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弧前蛇绿岩（Jian et al., 2010)，大陆裂谷-初始洋盆</w:t>
            </w:r>
            <w:r w:rsidR="00E90705" w:rsidRPr="00A435C0">
              <w:rPr>
                <w:rFonts w:ascii="等线" w:eastAsia="等线" w:hAnsi="等线" w:cs="宋体"/>
                <w:color w:val="000000"/>
                <w:kern w:val="0"/>
                <w:sz w:val="18"/>
                <w:szCs w:val="18"/>
              </w:rPr>
              <w:fldChar w:fldCharType="begin"/>
            </w:r>
            <w:r w:rsidR="00E90705" w:rsidRPr="00A435C0">
              <w:rPr>
                <w:rFonts w:ascii="等线" w:eastAsia="等线" w:hAnsi="等线" w:cs="宋体"/>
                <w:color w:val="000000"/>
                <w:kern w:val="0"/>
                <w:sz w:val="18"/>
                <w:szCs w:val="18"/>
              </w:rPr>
              <w:instrText xml:space="preserve"> ADDIN EN.CITE &lt;EndNote&gt;&lt;Cite&gt;&lt;Author&gt;Chen&lt;/Author&gt;&lt;Year&gt;2011&lt;/Year&gt;&lt;RecNum&gt;798&lt;/RecNum&gt;&lt;DisplayText&gt;(Chen et al., 2011)&lt;/DisplayText&gt;&lt;record&gt;&lt;rec-number&gt;798&lt;/rec-number&gt;&lt;foreign-keys&gt;&lt;key app="EN" db-id="tpvxw00drsvsvke5wfwp25akz0eaesv02rzf" timestamp="1661752025"&gt;798&lt;/key&gt;&lt;/foreign-keys&gt;&lt;ref-type name="Journal Article"&gt;17&lt;/ref-type&gt;&lt;contributors&gt;&lt;authors&gt;&lt;author&gt;Chen, Chen&lt;/author&gt;&lt;author&gt;Zhang, ZhiCheng&lt;/author&gt;&lt;author&gt;Guo, ZhaoJie&lt;/author&gt;&lt;author&gt;Li, JianFeng&lt;/author&gt;&lt;author&gt;Feng, ZhiShuo&lt;/author&gt;&lt;author&gt;Tang, WenHao&lt;/author&gt;&lt;/authors&gt;&lt;/contributors&gt;&lt;titles&gt;&lt;title&gt;Geochronology, geochemistry, and its geological significance of the Permian Mandula mafic rocks in Damaoqi, Inner Mongolia&lt;/title&gt;&lt;secondary-title&gt;Science China Earth Sciences&lt;/secondary-title&gt;&lt;/titles&gt;&lt;periodical&gt;&lt;full-title&gt;Science China Earth Sciences&lt;/full-title&gt;&lt;/periodical&gt;&lt;pages&gt;39-52&lt;/pages&gt;&lt;volume&gt;55&lt;/volume&gt;&lt;number&gt;1&lt;/number&gt;&lt;section&gt;39&lt;/section&gt;&lt;dates&gt;&lt;year&gt;2011&lt;/year&gt;&lt;/dates&gt;&lt;isbn&gt;1674-7313&amp;#xD;1869-1897&lt;/isbn&gt;&lt;urls&gt;&lt;/urls&gt;&lt;electronic-resource-num&gt;10.1007/s11430-011-4277-z&lt;/electronic-resource-num&gt;&lt;/record&gt;&lt;/Cite&gt;&lt;/EndNote&gt;</w:instrText>
            </w:r>
            <w:r w:rsidR="00E90705" w:rsidRPr="00A435C0">
              <w:rPr>
                <w:rFonts w:ascii="等线" w:eastAsia="等线" w:hAnsi="等线" w:cs="宋体"/>
                <w:color w:val="000000"/>
                <w:kern w:val="0"/>
                <w:sz w:val="18"/>
                <w:szCs w:val="18"/>
              </w:rPr>
              <w:fldChar w:fldCharType="separate"/>
            </w:r>
            <w:r w:rsidR="00E90705" w:rsidRPr="00A435C0">
              <w:rPr>
                <w:rFonts w:ascii="等线" w:eastAsia="等线" w:hAnsi="等线" w:cs="宋体"/>
                <w:noProof/>
                <w:color w:val="000000"/>
                <w:kern w:val="0"/>
                <w:sz w:val="18"/>
                <w:szCs w:val="18"/>
              </w:rPr>
              <w:t>(Chen et al., 2011)</w:t>
            </w:r>
            <w:r w:rsidR="00E90705" w:rsidRPr="00A435C0">
              <w:rPr>
                <w:rFonts w:ascii="等线" w:eastAsia="等线" w:hAnsi="等线" w:cs="宋体"/>
                <w:color w:val="000000"/>
                <w:kern w:val="0"/>
                <w:sz w:val="18"/>
                <w:szCs w:val="18"/>
              </w:rPr>
              <w:fldChar w:fldCharType="end"/>
            </w:r>
          </w:p>
        </w:tc>
      </w:tr>
      <w:tr w:rsidR="000C0E0A" w:rsidRPr="00A435C0" w14:paraId="3BBEAFF7" w14:textId="77777777" w:rsidTr="000C0E0A">
        <w:trPr>
          <w:trHeight w:val="840"/>
        </w:trPr>
        <w:tc>
          <w:tcPr>
            <w:tcW w:w="207" w:type="pct"/>
            <w:vMerge/>
            <w:tcBorders>
              <w:top w:val="nil"/>
              <w:left w:val="nil"/>
              <w:bottom w:val="single" w:sz="8" w:space="0" w:color="7F7F7F"/>
              <w:right w:val="nil"/>
            </w:tcBorders>
            <w:vAlign w:val="center"/>
            <w:hideMark/>
          </w:tcPr>
          <w:p w14:paraId="1E1F9705"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3CF14C45"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胡吉尔特蛇绿岩蛇绿岩</w:t>
            </w:r>
          </w:p>
        </w:tc>
        <w:tc>
          <w:tcPr>
            <w:tcW w:w="502" w:type="pct"/>
            <w:tcBorders>
              <w:top w:val="nil"/>
              <w:left w:val="nil"/>
              <w:bottom w:val="nil"/>
              <w:right w:val="nil"/>
            </w:tcBorders>
            <w:shd w:val="clear" w:color="auto" w:fill="auto"/>
            <w:vAlign w:val="center"/>
            <w:hideMark/>
          </w:tcPr>
          <w:p w14:paraId="1007C86A"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23′00″N，110°03′00″E</w:t>
            </w:r>
          </w:p>
        </w:tc>
        <w:tc>
          <w:tcPr>
            <w:tcW w:w="2999" w:type="pct"/>
            <w:tcBorders>
              <w:top w:val="nil"/>
              <w:left w:val="nil"/>
              <w:bottom w:val="nil"/>
              <w:right w:val="nil"/>
            </w:tcBorders>
            <w:shd w:val="clear" w:color="auto" w:fill="auto"/>
            <w:vAlign w:val="center"/>
            <w:hideMark/>
          </w:tcPr>
          <w:p w14:paraId="15A039B7" w14:textId="7CC15B7B"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堆晶杂岩的岩浆锆石年龄371±5.3Ma</w:t>
            </w:r>
            <w:r w:rsidR="00E90705" w:rsidRPr="00A435C0">
              <w:rPr>
                <w:rFonts w:ascii="等线" w:eastAsia="等线" w:hAnsi="等线" w:cs="宋体"/>
                <w:color w:val="000000"/>
                <w:kern w:val="0"/>
                <w:sz w:val="18"/>
                <w:szCs w:val="18"/>
              </w:rPr>
              <w:fldChar w:fldCharType="begin"/>
            </w:r>
            <w:r w:rsidR="00E90705" w:rsidRPr="00A435C0">
              <w:rPr>
                <w:rFonts w:ascii="等线" w:eastAsia="等线" w:hAnsi="等线" w:cs="宋体"/>
                <w:color w:val="000000"/>
                <w:kern w:val="0"/>
                <w:sz w:val="18"/>
                <w:szCs w:val="18"/>
              </w:rPr>
              <w:instrText xml:space="preserve"> ADDIN NE.Ref.{A68E581E-5B6B-4B88-8753-670742B65CF5}</w:instrText>
            </w:r>
            <w:r w:rsidR="00E90705" w:rsidRPr="00A435C0">
              <w:rPr>
                <w:rFonts w:ascii="等线" w:eastAsia="等线" w:hAnsi="等线" w:cs="宋体"/>
                <w:color w:val="000000"/>
                <w:kern w:val="0"/>
                <w:sz w:val="18"/>
                <w:szCs w:val="18"/>
              </w:rPr>
              <w:fldChar w:fldCharType="separate"/>
            </w:r>
            <w:r w:rsidR="00E90705" w:rsidRPr="00A435C0">
              <w:rPr>
                <w:rFonts w:ascii="等线" w:eastAsia="等线" w:cs="等线"/>
                <w:color w:val="000000"/>
                <w:kern w:val="0"/>
                <w:sz w:val="18"/>
                <w:szCs w:val="18"/>
              </w:rPr>
              <w:t>(</w:t>
            </w:r>
            <w:r w:rsidR="00E90705" w:rsidRPr="00A435C0">
              <w:rPr>
                <w:rFonts w:ascii="等线" w:eastAsia="等线" w:cs="等线" w:hint="eastAsia"/>
                <w:color w:val="000000"/>
                <w:kern w:val="0"/>
                <w:sz w:val="18"/>
                <w:szCs w:val="18"/>
              </w:rPr>
              <w:t>李尚林等</w:t>
            </w:r>
            <w:r w:rsidR="00E90705" w:rsidRPr="00A435C0">
              <w:rPr>
                <w:rFonts w:ascii="等线" w:eastAsia="等线" w:cs="等线"/>
                <w:color w:val="000000"/>
                <w:kern w:val="0"/>
                <w:sz w:val="18"/>
                <w:szCs w:val="18"/>
              </w:rPr>
              <w:t>,2012)</w:t>
            </w:r>
            <w:r w:rsidR="00E90705"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3ED2E597"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r>
      <w:tr w:rsidR="000C0E0A" w:rsidRPr="00A435C0" w14:paraId="600B356E" w14:textId="77777777" w:rsidTr="000C0E0A">
        <w:trPr>
          <w:trHeight w:val="1116"/>
        </w:trPr>
        <w:tc>
          <w:tcPr>
            <w:tcW w:w="207" w:type="pct"/>
            <w:vMerge/>
            <w:tcBorders>
              <w:top w:val="nil"/>
              <w:left w:val="nil"/>
              <w:bottom w:val="single" w:sz="8" w:space="0" w:color="7F7F7F"/>
              <w:right w:val="nil"/>
            </w:tcBorders>
            <w:vAlign w:val="center"/>
            <w:hideMark/>
          </w:tcPr>
          <w:p w14:paraId="1D7175F7"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single" w:sz="8" w:space="0" w:color="7F7F7F"/>
              <w:left w:val="nil"/>
              <w:bottom w:val="single" w:sz="8" w:space="0" w:color="7F7F7F"/>
              <w:right w:val="nil"/>
            </w:tcBorders>
            <w:shd w:val="clear" w:color="auto" w:fill="auto"/>
            <w:vAlign w:val="center"/>
            <w:hideMark/>
          </w:tcPr>
          <w:p w14:paraId="24C75967"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索伦山地区蛇绿岩蛇绿岩</w:t>
            </w:r>
          </w:p>
        </w:tc>
        <w:tc>
          <w:tcPr>
            <w:tcW w:w="502" w:type="pct"/>
            <w:tcBorders>
              <w:top w:val="single" w:sz="8" w:space="0" w:color="7F7F7F"/>
              <w:left w:val="nil"/>
              <w:bottom w:val="single" w:sz="8" w:space="0" w:color="7F7F7F"/>
              <w:right w:val="nil"/>
            </w:tcBorders>
            <w:shd w:val="clear" w:color="auto" w:fill="auto"/>
            <w:vAlign w:val="center"/>
            <w:hideMark/>
          </w:tcPr>
          <w:p w14:paraId="0EBD81A3"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2°26′00″N，109°13′00″E</w:t>
            </w:r>
          </w:p>
        </w:tc>
        <w:tc>
          <w:tcPr>
            <w:tcW w:w="2999" w:type="pct"/>
            <w:tcBorders>
              <w:top w:val="single" w:sz="8" w:space="0" w:color="7F7F7F"/>
              <w:left w:val="nil"/>
              <w:bottom w:val="single" w:sz="8" w:space="0" w:color="7F7F7F"/>
              <w:right w:val="nil"/>
            </w:tcBorders>
            <w:shd w:val="clear" w:color="auto" w:fill="auto"/>
            <w:vAlign w:val="center"/>
            <w:hideMark/>
          </w:tcPr>
          <w:p w14:paraId="17230D0E" w14:textId="2685CCD9"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和斜长花岗岩LA-ICP-MS定年约260</w:t>
            </w:r>
            <w:r w:rsidRPr="00A435C0">
              <w:rPr>
                <w:rFonts w:ascii="等线" w:eastAsia="等线" w:hAnsi="等线" w:cs="宋体"/>
                <w:color w:val="000000"/>
                <w:kern w:val="0"/>
                <w:sz w:val="18"/>
                <w:szCs w:val="18"/>
              </w:rPr>
              <w:t xml:space="preserve"> </w:t>
            </w:r>
            <w:r w:rsidRPr="00A435C0">
              <w:rPr>
                <w:rFonts w:ascii="等线" w:eastAsia="等线" w:hAnsi="等线" w:cs="宋体" w:hint="eastAsia"/>
                <w:color w:val="000000"/>
                <w:kern w:val="0"/>
                <w:sz w:val="18"/>
                <w:szCs w:val="18"/>
              </w:rPr>
              <w:t>Ma</w:t>
            </w:r>
            <w:r w:rsidR="00F86805" w:rsidRPr="00A435C0">
              <w:rPr>
                <w:rFonts w:ascii="等线" w:eastAsia="等线" w:hAnsi="等线" w:cs="宋体"/>
                <w:color w:val="000000"/>
                <w:kern w:val="0"/>
                <w:sz w:val="18"/>
                <w:szCs w:val="18"/>
              </w:rPr>
              <w:fldChar w:fldCharType="begin"/>
            </w:r>
            <w:r w:rsidR="00F86805" w:rsidRPr="00A435C0">
              <w:rPr>
                <w:rFonts w:ascii="等线" w:eastAsia="等线" w:hAnsi="等线" w:cs="宋体"/>
                <w:color w:val="000000"/>
                <w:kern w:val="0"/>
                <w:sz w:val="18"/>
                <w:szCs w:val="18"/>
              </w:rPr>
              <w:instrText xml:space="preserve"> ADDIN NE.Ref.{7ECC2FC9-EB75-4680-B306-107CB23CCEBB}</w:instrText>
            </w:r>
            <w:r w:rsidR="00F86805" w:rsidRPr="00A435C0">
              <w:rPr>
                <w:rFonts w:ascii="等线" w:eastAsia="等线" w:hAnsi="等线" w:cs="宋体"/>
                <w:color w:val="000000"/>
                <w:kern w:val="0"/>
                <w:sz w:val="18"/>
                <w:szCs w:val="18"/>
              </w:rPr>
              <w:fldChar w:fldCharType="separate"/>
            </w:r>
            <w:r w:rsidR="00F86805" w:rsidRPr="00A435C0">
              <w:rPr>
                <w:rFonts w:ascii="等线" w:eastAsia="等线" w:cs="等线"/>
                <w:color w:val="000000"/>
                <w:kern w:val="0"/>
                <w:sz w:val="18"/>
                <w:szCs w:val="18"/>
              </w:rPr>
              <w:t>(Luo et al.,2016)</w:t>
            </w:r>
            <w:r w:rsidR="00F8680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玄武岩和辉长岩SHRIMP锆石年龄分别为286.9±9.1Ma和280.7±5.3Ma</w:t>
            </w:r>
            <w:r w:rsidR="00F86805" w:rsidRPr="00A435C0">
              <w:rPr>
                <w:rFonts w:ascii="等线" w:eastAsia="等线" w:hAnsi="等线" w:cs="宋体"/>
                <w:color w:val="000000"/>
                <w:kern w:val="0"/>
                <w:sz w:val="18"/>
                <w:szCs w:val="18"/>
              </w:rPr>
              <w:fldChar w:fldCharType="begin"/>
            </w:r>
            <w:r w:rsidR="00F86805" w:rsidRPr="00A435C0">
              <w:rPr>
                <w:rFonts w:ascii="等线" w:eastAsia="等线" w:hAnsi="等线" w:cs="宋体"/>
                <w:color w:val="000000"/>
                <w:kern w:val="0"/>
                <w:sz w:val="18"/>
                <w:szCs w:val="18"/>
              </w:rPr>
              <w:instrText xml:space="preserve"> ADDIN NE.Ref.{70065BE8-8E7F-4415-B96C-F0C3965EDC1E}</w:instrText>
            </w:r>
            <w:r w:rsidR="00F86805" w:rsidRPr="00A435C0">
              <w:rPr>
                <w:rFonts w:ascii="等线" w:eastAsia="等线" w:hAnsi="等线" w:cs="宋体"/>
                <w:color w:val="000000"/>
                <w:kern w:val="0"/>
                <w:sz w:val="18"/>
                <w:szCs w:val="18"/>
              </w:rPr>
              <w:fldChar w:fldCharType="separate"/>
            </w:r>
            <w:r w:rsidR="00F86805" w:rsidRPr="00A435C0">
              <w:rPr>
                <w:rFonts w:ascii="等线" w:eastAsia="等线" w:cs="等线"/>
                <w:color w:val="000000"/>
                <w:kern w:val="0"/>
                <w:sz w:val="18"/>
                <w:szCs w:val="18"/>
              </w:rPr>
              <w:t>(</w:t>
            </w:r>
            <w:r w:rsidR="00F86805" w:rsidRPr="00A435C0">
              <w:rPr>
                <w:rFonts w:ascii="等线" w:eastAsia="等线" w:cs="等线" w:hint="eastAsia"/>
                <w:color w:val="000000"/>
                <w:kern w:val="0"/>
                <w:sz w:val="18"/>
                <w:szCs w:val="18"/>
              </w:rPr>
              <w:t>薛建平等</w:t>
            </w:r>
            <w:r w:rsidR="00F86805" w:rsidRPr="00A435C0">
              <w:rPr>
                <w:rFonts w:ascii="等线" w:eastAsia="等线" w:cs="等线"/>
                <w:color w:val="000000"/>
                <w:kern w:val="0"/>
                <w:sz w:val="18"/>
                <w:szCs w:val="18"/>
              </w:rPr>
              <w:t>,2017)</w:t>
            </w:r>
            <w:r w:rsidR="00F8680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硅质岩放射虫动物群属于早二叠世早期</w:t>
            </w:r>
            <w:r w:rsidR="00F86805" w:rsidRPr="00A435C0">
              <w:rPr>
                <w:rFonts w:ascii="等线" w:eastAsia="等线" w:hAnsi="等线" w:cs="宋体"/>
                <w:color w:val="000000"/>
                <w:kern w:val="0"/>
                <w:sz w:val="18"/>
                <w:szCs w:val="18"/>
              </w:rPr>
              <w:fldChar w:fldCharType="begin"/>
            </w:r>
            <w:r w:rsidR="00F86805" w:rsidRPr="00A435C0">
              <w:rPr>
                <w:rFonts w:ascii="等线" w:eastAsia="等线" w:hAnsi="等线" w:cs="宋体"/>
                <w:color w:val="000000"/>
                <w:kern w:val="0"/>
                <w:sz w:val="18"/>
                <w:szCs w:val="18"/>
              </w:rPr>
              <w:instrText xml:space="preserve"> ADDIN NE.Ref.{3E782705-C43D-4AD0-8656-E0265A870AD6}</w:instrText>
            </w:r>
            <w:r w:rsidR="00F86805" w:rsidRPr="00A435C0">
              <w:rPr>
                <w:rFonts w:ascii="等线" w:eastAsia="等线" w:hAnsi="等线" w:cs="宋体"/>
                <w:color w:val="000000"/>
                <w:kern w:val="0"/>
                <w:sz w:val="18"/>
                <w:szCs w:val="18"/>
              </w:rPr>
              <w:fldChar w:fldCharType="separate"/>
            </w:r>
            <w:r w:rsidR="00F86805" w:rsidRPr="00A435C0">
              <w:rPr>
                <w:rFonts w:ascii="等线" w:eastAsia="等线" w:cs="等线"/>
                <w:color w:val="000000"/>
                <w:kern w:val="0"/>
                <w:sz w:val="18"/>
                <w:szCs w:val="18"/>
              </w:rPr>
              <w:t>(</w:t>
            </w:r>
            <w:r w:rsidR="00F86805" w:rsidRPr="00A435C0">
              <w:rPr>
                <w:rFonts w:ascii="等线" w:eastAsia="等线" w:cs="等线" w:hint="eastAsia"/>
                <w:color w:val="000000"/>
                <w:kern w:val="0"/>
                <w:sz w:val="18"/>
                <w:szCs w:val="18"/>
              </w:rPr>
              <w:t>李钢柱等</w:t>
            </w:r>
            <w:r w:rsidR="00F86805" w:rsidRPr="00A435C0">
              <w:rPr>
                <w:rFonts w:ascii="等线" w:eastAsia="等线" w:cs="等线"/>
                <w:color w:val="000000"/>
                <w:kern w:val="0"/>
                <w:sz w:val="18"/>
                <w:szCs w:val="18"/>
              </w:rPr>
              <w:t>,2017)</w:t>
            </w:r>
            <w:r w:rsidR="00F8680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玄武岩和辉长岩LA-ICP-MS锆石年龄为276.4±1.4和273.9±3.3Ma</w:t>
            </w:r>
            <w:r w:rsidR="00F86805" w:rsidRPr="00A435C0">
              <w:rPr>
                <w:rFonts w:ascii="等线" w:eastAsia="等线" w:hAnsi="等线" w:cs="宋体"/>
                <w:color w:val="000000"/>
                <w:kern w:val="0"/>
                <w:sz w:val="18"/>
                <w:szCs w:val="18"/>
              </w:rPr>
              <w:fldChar w:fldCharType="begin"/>
            </w:r>
            <w:r w:rsidR="00F86805" w:rsidRPr="00A435C0">
              <w:rPr>
                <w:rFonts w:ascii="等线" w:eastAsia="等线" w:hAnsi="等线" w:cs="宋体"/>
                <w:color w:val="000000"/>
                <w:kern w:val="0"/>
                <w:sz w:val="18"/>
                <w:szCs w:val="18"/>
              </w:rPr>
              <w:instrText xml:space="preserve"> ADDIN NE.Ref.{684AEF0B-BD29-4448-BD1D-EA8E9BBF75EF}</w:instrText>
            </w:r>
            <w:r w:rsidR="00F86805" w:rsidRPr="00A435C0">
              <w:rPr>
                <w:rFonts w:ascii="等线" w:eastAsia="等线" w:hAnsi="等线" w:cs="宋体"/>
                <w:color w:val="000000"/>
                <w:kern w:val="0"/>
                <w:sz w:val="18"/>
                <w:szCs w:val="18"/>
              </w:rPr>
              <w:fldChar w:fldCharType="separate"/>
            </w:r>
            <w:r w:rsidR="00F86805" w:rsidRPr="00A435C0">
              <w:rPr>
                <w:rFonts w:ascii="等线" w:eastAsia="等线" w:cs="等线"/>
                <w:color w:val="000000"/>
                <w:kern w:val="0"/>
                <w:sz w:val="18"/>
                <w:szCs w:val="18"/>
              </w:rPr>
              <w:t>(</w:t>
            </w:r>
            <w:r w:rsidR="00F86805" w:rsidRPr="00A435C0">
              <w:rPr>
                <w:rFonts w:ascii="等线" w:eastAsia="等线" w:cs="等线" w:hint="eastAsia"/>
                <w:color w:val="000000"/>
                <w:kern w:val="0"/>
                <w:sz w:val="18"/>
                <w:szCs w:val="18"/>
              </w:rPr>
              <w:t>柳志华等</w:t>
            </w:r>
            <w:r w:rsidR="00F86805" w:rsidRPr="00A435C0">
              <w:rPr>
                <w:rFonts w:ascii="等线" w:eastAsia="等线" w:cs="等线"/>
                <w:color w:val="000000"/>
                <w:kern w:val="0"/>
                <w:sz w:val="18"/>
                <w:szCs w:val="18"/>
              </w:rPr>
              <w:t>,2020)</w:t>
            </w:r>
            <w:r w:rsidR="00F86805"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36B88676" w14:textId="64B752B5"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陆间小洋盆</w:t>
            </w:r>
            <w:r w:rsidR="00F86805" w:rsidRPr="00A435C0">
              <w:rPr>
                <w:rFonts w:ascii="等线" w:eastAsia="等线" w:hAnsi="等线" w:cs="宋体"/>
                <w:color w:val="000000"/>
                <w:kern w:val="0"/>
                <w:sz w:val="18"/>
                <w:szCs w:val="18"/>
              </w:rPr>
              <w:fldChar w:fldCharType="begin"/>
            </w:r>
            <w:r w:rsidR="00F86805" w:rsidRPr="00A435C0">
              <w:rPr>
                <w:rFonts w:ascii="等线" w:eastAsia="等线" w:hAnsi="等线" w:cs="宋体"/>
                <w:color w:val="000000"/>
                <w:kern w:val="0"/>
                <w:sz w:val="18"/>
                <w:szCs w:val="18"/>
              </w:rPr>
              <w:instrText xml:space="preserve"> ADDIN NE.Ref.{32CFCA3E-12BD-4F01-B220-1ADBE853B712}</w:instrText>
            </w:r>
            <w:r w:rsidR="00F86805" w:rsidRPr="00A435C0">
              <w:rPr>
                <w:rFonts w:ascii="等线" w:eastAsia="等线" w:hAnsi="等线" w:cs="宋体"/>
                <w:color w:val="000000"/>
                <w:kern w:val="0"/>
                <w:sz w:val="18"/>
                <w:szCs w:val="18"/>
              </w:rPr>
              <w:fldChar w:fldCharType="separate"/>
            </w:r>
            <w:r w:rsidR="00F86805" w:rsidRPr="00A435C0">
              <w:rPr>
                <w:rFonts w:ascii="等线" w:eastAsia="等线" w:cs="等线"/>
                <w:color w:val="000000"/>
                <w:kern w:val="0"/>
                <w:sz w:val="18"/>
                <w:szCs w:val="18"/>
              </w:rPr>
              <w:t>(</w:t>
            </w:r>
            <w:r w:rsidR="00F86805" w:rsidRPr="00A435C0">
              <w:rPr>
                <w:rFonts w:ascii="等线" w:eastAsia="等线" w:cs="等线" w:hint="eastAsia"/>
                <w:color w:val="000000"/>
                <w:kern w:val="0"/>
                <w:sz w:val="18"/>
                <w:szCs w:val="18"/>
              </w:rPr>
              <w:t>陶继雄等</w:t>
            </w:r>
            <w:r w:rsidR="00F86805" w:rsidRPr="00A435C0">
              <w:rPr>
                <w:rFonts w:ascii="等线" w:eastAsia="等线" w:cs="等线"/>
                <w:color w:val="000000"/>
                <w:kern w:val="0"/>
                <w:sz w:val="18"/>
                <w:szCs w:val="18"/>
              </w:rPr>
              <w:t>,2004)</w:t>
            </w:r>
            <w:r w:rsidR="00F8680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陆缘小洋盆</w:t>
            </w:r>
            <w:r w:rsidR="00F86805" w:rsidRPr="00A435C0">
              <w:rPr>
                <w:rFonts w:ascii="等线" w:eastAsia="等线" w:hAnsi="等线" w:cs="宋体"/>
                <w:color w:val="000000"/>
                <w:kern w:val="0"/>
                <w:sz w:val="18"/>
                <w:szCs w:val="18"/>
              </w:rPr>
              <w:fldChar w:fldCharType="begin"/>
            </w:r>
            <w:r w:rsidR="00F86805" w:rsidRPr="00A435C0">
              <w:rPr>
                <w:rFonts w:ascii="等线" w:eastAsia="等线" w:hAnsi="等线" w:cs="宋体"/>
                <w:color w:val="000000"/>
                <w:kern w:val="0"/>
                <w:sz w:val="18"/>
                <w:szCs w:val="18"/>
              </w:rPr>
              <w:instrText xml:space="preserve"> ADDIN NE.Ref.{C5BC3A0E-91FB-4D05-BFD6-E6A9F5DDDEB9}</w:instrText>
            </w:r>
            <w:r w:rsidR="00F86805" w:rsidRPr="00A435C0">
              <w:rPr>
                <w:rFonts w:ascii="等线" w:eastAsia="等线" w:hAnsi="等线" w:cs="宋体"/>
                <w:color w:val="000000"/>
                <w:kern w:val="0"/>
                <w:sz w:val="18"/>
                <w:szCs w:val="18"/>
              </w:rPr>
              <w:fldChar w:fldCharType="separate"/>
            </w:r>
            <w:r w:rsidR="00F86805" w:rsidRPr="00A435C0">
              <w:rPr>
                <w:rFonts w:ascii="等线" w:eastAsia="等线" w:cs="等线"/>
                <w:color w:val="000000"/>
                <w:kern w:val="0"/>
                <w:sz w:val="18"/>
                <w:szCs w:val="18"/>
              </w:rPr>
              <w:t>(Luo et al.,2016)</w:t>
            </w:r>
            <w:r w:rsidR="00F8680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洋中脊(薛建平等，2017），弧后盆地（柳志华等，2020），</w:t>
            </w:r>
          </w:p>
        </w:tc>
      </w:tr>
      <w:tr w:rsidR="000C0E0A" w:rsidRPr="00A435C0" w14:paraId="2506AD4C" w14:textId="77777777" w:rsidTr="000C0E0A">
        <w:trPr>
          <w:trHeight w:val="1116"/>
        </w:trPr>
        <w:tc>
          <w:tcPr>
            <w:tcW w:w="207" w:type="pct"/>
            <w:vMerge/>
            <w:tcBorders>
              <w:top w:val="nil"/>
              <w:left w:val="nil"/>
              <w:bottom w:val="single" w:sz="8" w:space="0" w:color="7F7F7F"/>
              <w:right w:val="nil"/>
            </w:tcBorders>
            <w:vAlign w:val="center"/>
            <w:hideMark/>
          </w:tcPr>
          <w:p w14:paraId="290DB1A0"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0D6419D9"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九井子蛇绿岩蛇绿岩</w:t>
            </w:r>
          </w:p>
        </w:tc>
        <w:tc>
          <w:tcPr>
            <w:tcW w:w="502" w:type="pct"/>
            <w:tcBorders>
              <w:top w:val="nil"/>
              <w:left w:val="nil"/>
              <w:bottom w:val="nil"/>
              <w:right w:val="nil"/>
            </w:tcBorders>
            <w:shd w:val="clear" w:color="auto" w:fill="auto"/>
            <w:vAlign w:val="center"/>
            <w:hideMark/>
          </w:tcPr>
          <w:p w14:paraId="544061B0"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3°36′21.4″N，119°45′04.3″E</w:t>
            </w:r>
          </w:p>
        </w:tc>
        <w:tc>
          <w:tcPr>
            <w:tcW w:w="2999" w:type="pct"/>
            <w:tcBorders>
              <w:top w:val="nil"/>
              <w:left w:val="nil"/>
              <w:bottom w:val="nil"/>
              <w:right w:val="nil"/>
            </w:tcBorders>
            <w:shd w:val="clear" w:color="auto" w:fill="auto"/>
            <w:vAlign w:val="center"/>
            <w:hideMark/>
          </w:tcPr>
          <w:p w14:paraId="44F07E32" w14:textId="25AEF7D6"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LA-ICP-MS锆石年龄为274.7±1.7Ma</w:t>
            </w:r>
            <w:r w:rsidR="00F86805" w:rsidRPr="00A435C0">
              <w:rPr>
                <w:rFonts w:ascii="等线" w:eastAsia="等线" w:hAnsi="等线" w:cs="宋体"/>
                <w:color w:val="000000"/>
                <w:kern w:val="0"/>
                <w:sz w:val="18"/>
                <w:szCs w:val="18"/>
              </w:rPr>
              <w:fldChar w:fldCharType="begin"/>
            </w:r>
            <w:r w:rsidR="00F86805" w:rsidRPr="00A435C0">
              <w:rPr>
                <w:rFonts w:ascii="等线" w:eastAsia="等线" w:hAnsi="等线" w:cs="宋体"/>
                <w:color w:val="000000"/>
                <w:kern w:val="0"/>
                <w:sz w:val="18"/>
                <w:szCs w:val="18"/>
              </w:rPr>
              <w:instrText xml:space="preserve"> ADDIN NE.Ref.{4E044B4C-EA6E-49EF-87AF-519DD34FDB47}</w:instrText>
            </w:r>
            <w:r w:rsidR="00F86805" w:rsidRPr="00A435C0">
              <w:rPr>
                <w:rFonts w:ascii="等线" w:eastAsia="等线" w:hAnsi="等线" w:cs="宋体"/>
                <w:color w:val="000000"/>
                <w:kern w:val="0"/>
                <w:sz w:val="18"/>
                <w:szCs w:val="18"/>
              </w:rPr>
              <w:fldChar w:fldCharType="separate"/>
            </w:r>
            <w:r w:rsidR="00F86805" w:rsidRPr="00A435C0">
              <w:rPr>
                <w:rFonts w:ascii="等线" w:eastAsia="等线" w:cs="等线"/>
                <w:color w:val="000000"/>
                <w:kern w:val="0"/>
                <w:sz w:val="18"/>
                <w:szCs w:val="18"/>
              </w:rPr>
              <w:t>(</w:t>
            </w:r>
            <w:r w:rsidR="00F86805" w:rsidRPr="00A435C0">
              <w:rPr>
                <w:rFonts w:ascii="等线" w:eastAsia="等线" w:cs="等线" w:hint="eastAsia"/>
                <w:color w:val="000000"/>
                <w:kern w:val="0"/>
                <w:sz w:val="18"/>
                <w:szCs w:val="18"/>
              </w:rPr>
              <w:t>刘建峰等</w:t>
            </w:r>
            <w:r w:rsidR="00F86805" w:rsidRPr="00A435C0">
              <w:rPr>
                <w:rFonts w:ascii="等线" w:eastAsia="等线" w:cs="等线"/>
                <w:color w:val="000000"/>
                <w:kern w:val="0"/>
                <w:sz w:val="18"/>
                <w:szCs w:val="18"/>
              </w:rPr>
              <w:t>,2016)</w:t>
            </w:r>
            <w:r w:rsidR="00F86805"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59261529"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r>
      <w:tr w:rsidR="000C0E0A" w:rsidRPr="00A435C0" w14:paraId="7D993D8F" w14:textId="77777777" w:rsidTr="000C0E0A">
        <w:trPr>
          <w:trHeight w:val="840"/>
        </w:trPr>
        <w:tc>
          <w:tcPr>
            <w:tcW w:w="207" w:type="pct"/>
            <w:vMerge w:val="restart"/>
            <w:tcBorders>
              <w:top w:val="nil"/>
              <w:left w:val="nil"/>
              <w:bottom w:val="single" w:sz="8" w:space="0" w:color="7F7F7F"/>
              <w:right w:val="nil"/>
            </w:tcBorders>
            <w:shd w:val="clear" w:color="auto" w:fill="auto"/>
            <w:vAlign w:val="center"/>
            <w:hideMark/>
          </w:tcPr>
          <w:p w14:paraId="0C330990"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额仁浩特-贺根山西乌珠穆沁旗</w:t>
            </w:r>
          </w:p>
        </w:tc>
        <w:tc>
          <w:tcPr>
            <w:tcW w:w="289" w:type="pct"/>
            <w:tcBorders>
              <w:top w:val="single" w:sz="8" w:space="0" w:color="7F7F7F"/>
              <w:left w:val="nil"/>
              <w:bottom w:val="single" w:sz="8" w:space="0" w:color="7F7F7F"/>
              <w:right w:val="nil"/>
            </w:tcBorders>
            <w:shd w:val="clear" w:color="auto" w:fill="auto"/>
            <w:vAlign w:val="center"/>
            <w:hideMark/>
          </w:tcPr>
          <w:p w14:paraId="1D02A1B2"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西乌珠穆沁旗蛇绿岩</w:t>
            </w:r>
          </w:p>
        </w:tc>
        <w:tc>
          <w:tcPr>
            <w:tcW w:w="502" w:type="pct"/>
            <w:tcBorders>
              <w:top w:val="single" w:sz="8" w:space="0" w:color="7F7F7F"/>
              <w:left w:val="nil"/>
              <w:bottom w:val="single" w:sz="8" w:space="0" w:color="7F7F7F"/>
              <w:right w:val="nil"/>
            </w:tcBorders>
            <w:shd w:val="clear" w:color="auto" w:fill="auto"/>
            <w:vAlign w:val="center"/>
            <w:hideMark/>
          </w:tcPr>
          <w:p w14:paraId="0901EEFA"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4°26'00″N， 117°35'00″E</w:t>
            </w:r>
          </w:p>
        </w:tc>
        <w:tc>
          <w:tcPr>
            <w:tcW w:w="2999" w:type="pct"/>
            <w:tcBorders>
              <w:top w:val="single" w:sz="8" w:space="0" w:color="7F7F7F"/>
              <w:left w:val="nil"/>
              <w:bottom w:val="single" w:sz="8" w:space="0" w:color="7F7F7F"/>
              <w:right w:val="nil"/>
            </w:tcBorders>
            <w:shd w:val="clear" w:color="auto" w:fill="auto"/>
            <w:vAlign w:val="center"/>
            <w:hideMark/>
          </w:tcPr>
          <w:p w14:paraId="2A39A0F9" w14:textId="390A2943"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锆石LA-ICP-MS年龄365±5Ma，辉绿岩锆石LA-ICP-MS年龄331±2Ma</w:t>
            </w:r>
            <w:r w:rsidR="00F86805" w:rsidRPr="00A435C0">
              <w:rPr>
                <w:rFonts w:ascii="等线" w:eastAsia="等线" w:hAnsi="等线" w:cs="宋体"/>
                <w:color w:val="000000"/>
                <w:kern w:val="0"/>
                <w:sz w:val="18"/>
                <w:szCs w:val="18"/>
              </w:rPr>
              <w:fldChar w:fldCharType="begin"/>
            </w:r>
            <w:r w:rsidR="00F86805" w:rsidRPr="00A435C0">
              <w:rPr>
                <w:rFonts w:ascii="等线" w:eastAsia="等线" w:hAnsi="等线" w:cs="宋体"/>
                <w:color w:val="000000"/>
                <w:kern w:val="0"/>
                <w:sz w:val="18"/>
                <w:szCs w:val="18"/>
              </w:rPr>
              <w:instrText xml:space="preserve"> ADDIN NE.Ref.{9F2A5060-BBEF-4B97-9E03-8D2F721BE49F}</w:instrText>
            </w:r>
            <w:r w:rsidR="00F86805" w:rsidRPr="00A435C0">
              <w:rPr>
                <w:rFonts w:ascii="等线" w:eastAsia="等线" w:hAnsi="等线" w:cs="宋体"/>
                <w:color w:val="000000"/>
                <w:kern w:val="0"/>
                <w:sz w:val="18"/>
                <w:szCs w:val="18"/>
              </w:rPr>
              <w:fldChar w:fldCharType="separate"/>
            </w:r>
            <w:r w:rsidR="00F86805" w:rsidRPr="00A435C0">
              <w:rPr>
                <w:rFonts w:ascii="等线" w:eastAsia="等线" w:cs="等线"/>
                <w:color w:val="000000"/>
                <w:kern w:val="0"/>
                <w:sz w:val="18"/>
                <w:szCs w:val="18"/>
              </w:rPr>
              <w:t>(Song et al.,2015)</w:t>
            </w:r>
            <w:r w:rsidR="00F8680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辉长岩LA-ICP-MS年龄308.5±2.2Ma</w:t>
            </w:r>
            <w:r w:rsidR="00F86805" w:rsidRPr="00A435C0">
              <w:rPr>
                <w:rFonts w:ascii="等线" w:eastAsia="等线" w:hAnsi="等线" w:cs="宋体"/>
                <w:color w:val="000000"/>
                <w:kern w:val="0"/>
                <w:sz w:val="18"/>
                <w:szCs w:val="18"/>
              </w:rPr>
              <w:fldChar w:fldCharType="begin"/>
            </w:r>
            <w:r w:rsidR="00F86805" w:rsidRPr="00A435C0">
              <w:rPr>
                <w:rFonts w:ascii="等线" w:eastAsia="等线" w:hAnsi="等线" w:cs="宋体"/>
                <w:color w:val="000000"/>
                <w:kern w:val="0"/>
                <w:sz w:val="18"/>
                <w:szCs w:val="18"/>
              </w:rPr>
              <w:instrText xml:space="preserve"> ADDIN NE.Ref.{C79E07BB-9019-45F2-B6FB-C9DCBF1BE375}</w:instrText>
            </w:r>
            <w:r w:rsidR="00F86805" w:rsidRPr="00A435C0">
              <w:rPr>
                <w:rFonts w:ascii="等线" w:eastAsia="等线" w:hAnsi="等线" w:cs="宋体"/>
                <w:color w:val="000000"/>
                <w:kern w:val="0"/>
                <w:sz w:val="18"/>
                <w:szCs w:val="18"/>
              </w:rPr>
              <w:fldChar w:fldCharType="separate"/>
            </w:r>
            <w:r w:rsidR="00F86805" w:rsidRPr="00A435C0">
              <w:rPr>
                <w:rFonts w:ascii="等线" w:eastAsia="等线" w:cs="等线"/>
                <w:color w:val="000000"/>
                <w:kern w:val="0"/>
                <w:sz w:val="18"/>
                <w:szCs w:val="18"/>
              </w:rPr>
              <w:t>(</w:t>
            </w:r>
            <w:r w:rsidR="00F86805" w:rsidRPr="00A435C0">
              <w:rPr>
                <w:rFonts w:ascii="等线" w:eastAsia="等线" w:cs="等线" w:hint="eastAsia"/>
                <w:color w:val="000000"/>
                <w:kern w:val="0"/>
                <w:sz w:val="18"/>
                <w:szCs w:val="18"/>
              </w:rPr>
              <w:t>李英杰等</w:t>
            </w:r>
            <w:r w:rsidR="00F86805" w:rsidRPr="00A435C0">
              <w:rPr>
                <w:rFonts w:ascii="等线" w:eastAsia="等线" w:cs="等线"/>
                <w:color w:val="000000"/>
                <w:kern w:val="0"/>
                <w:sz w:val="18"/>
                <w:szCs w:val="18"/>
              </w:rPr>
              <w:t>,2013)</w:t>
            </w:r>
            <w:r w:rsidR="00F86805"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7FE1341D" w14:textId="1EC380C4"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岛弧或者弧前环境</w:t>
            </w:r>
            <w:r w:rsidR="00F86805" w:rsidRPr="00A435C0">
              <w:rPr>
                <w:rFonts w:ascii="等线" w:eastAsia="等线" w:hAnsi="等线" w:cs="宋体"/>
                <w:color w:val="000000"/>
                <w:kern w:val="0"/>
                <w:sz w:val="18"/>
                <w:szCs w:val="18"/>
              </w:rPr>
              <w:fldChar w:fldCharType="begin"/>
            </w:r>
            <w:r w:rsidR="00F86805" w:rsidRPr="00A435C0">
              <w:rPr>
                <w:rFonts w:ascii="等线" w:eastAsia="等线" w:hAnsi="等线" w:cs="宋体"/>
                <w:color w:val="000000"/>
                <w:kern w:val="0"/>
                <w:sz w:val="18"/>
                <w:szCs w:val="18"/>
              </w:rPr>
              <w:instrText xml:space="preserve"> ADDIN NE.Ref.{6E980B31-2686-45D8-8AF7-B9F228077EA7}</w:instrText>
            </w:r>
            <w:r w:rsidR="00F86805" w:rsidRPr="00A435C0">
              <w:rPr>
                <w:rFonts w:ascii="等线" w:eastAsia="等线" w:hAnsi="等线" w:cs="宋体"/>
                <w:color w:val="000000"/>
                <w:kern w:val="0"/>
                <w:sz w:val="18"/>
                <w:szCs w:val="18"/>
              </w:rPr>
              <w:fldChar w:fldCharType="separate"/>
            </w:r>
            <w:r w:rsidR="00F86805" w:rsidRPr="00A435C0">
              <w:rPr>
                <w:rFonts w:ascii="等线" w:eastAsia="等线" w:cs="等线"/>
                <w:color w:val="000000"/>
                <w:kern w:val="0"/>
                <w:sz w:val="18"/>
                <w:szCs w:val="18"/>
              </w:rPr>
              <w:t>(</w:t>
            </w:r>
            <w:r w:rsidR="00F86805" w:rsidRPr="00A435C0">
              <w:rPr>
                <w:rFonts w:ascii="等线" w:eastAsia="等线" w:cs="等线" w:hint="eastAsia"/>
                <w:color w:val="000000"/>
                <w:kern w:val="0"/>
                <w:sz w:val="18"/>
                <w:szCs w:val="18"/>
              </w:rPr>
              <w:t>李英杰等</w:t>
            </w:r>
            <w:r w:rsidR="00F86805" w:rsidRPr="00A435C0">
              <w:rPr>
                <w:rFonts w:ascii="等线" w:eastAsia="等线" w:cs="等线"/>
                <w:color w:val="000000"/>
                <w:kern w:val="0"/>
                <w:sz w:val="18"/>
                <w:szCs w:val="18"/>
              </w:rPr>
              <w:t xml:space="preserve">,2015; </w:t>
            </w:r>
            <w:r w:rsidR="00F86805" w:rsidRPr="00A435C0">
              <w:rPr>
                <w:rFonts w:ascii="等线" w:eastAsia="等线" w:cs="等线" w:hint="eastAsia"/>
                <w:color w:val="000000"/>
                <w:kern w:val="0"/>
                <w:sz w:val="18"/>
                <w:szCs w:val="18"/>
              </w:rPr>
              <w:t>李英杰等</w:t>
            </w:r>
            <w:r w:rsidR="00F86805" w:rsidRPr="00A435C0">
              <w:rPr>
                <w:rFonts w:ascii="等线" w:eastAsia="等线" w:cs="等线"/>
                <w:color w:val="000000"/>
                <w:kern w:val="0"/>
                <w:sz w:val="18"/>
                <w:szCs w:val="18"/>
              </w:rPr>
              <w:t>,2013)</w:t>
            </w:r>
            <w:r w:rsidR="00F86805"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洋盆初始扩张</w:t>
            </w:r>
            <w:r w:rsidR="00AC0953" w:rsidRPr="00A435C0">
              <w:rPr>
                <w:rFonts w:ascii="等线" w:eastAsia="等线" w:hAnsi="等线" w:cs="宋体"/>
                <w:color w:val="000000"/>
                <w:kern w:val="0"/>
                <w:sz w:val="18"/>
                <w:szCs w:val="18"/>
              </w:rPr>
              <w:fldChar w:fldCharType="begin"/>
            </w:r>
            <w:r w:rsidR="00AC0953" w:rsidRPr="00A435C0">
              <w:rPr>
                <w:rFonts w:ascii="等线" w:eastAsia="等线" w:hAnsi="等线" w:cs="宋体"/>
                <w:color w:val="000000"/>
                <w:kern w:val="0"/>
                <w:sz w:val="18"/>
                <w:szCs w:val="18"/>
              </w:rPr>
              <w:instrText xml:space="preserve"> ADDIN EN.CITE &lt;EndNote&gt;&lt;Cite&gt;&lt;Author&gt;Wang&lt;/Author&gt;&lt;Year&gt;2019&lt;/Year&gt;&lt;RecNum&gt;804&lt;/RecNum&gt;&lt;DisplayText&gt;(Wang et al., 2019)&lt;/DisplayText&gt;&lt;record&gt;&lt;rec-number&gt;804&lt;/rec-number&gt;&lt;foreign-keys&gt;&lt;key app="EN" db-id="tpvxw00drsvsvke5wfwp25akz0eaesv02rzf" timestamp="1661752041"&gt;804&lt;/key&gt;&lt;/foreign-keys&gt;&lt;ref-type name="Journal Article"&gt;17&lt;/ref-type&gt;&lt;contributors&gt;&lt;authors&gt;&lt;author&gt;Wang, Guosheng&lt;/author&gt;&lt;author&gt;Zhou, Zhiguang&lt;/author&gt;&lt;author&gt;Changfeng, Liu&lt;/author&gt;&lt;author&gt;Wu, Chen&lt;/author&gt;&lt;author&gt;Li, Hongying&lt;/author&gt;&lt;author&gt;Jiang, Tian&lt;/author&gt;&lt;author&gt;Liu, Y.&lt;/author&gt;&lt;/authors&gt;&lt;/contributors&gt;&lt;titles&gt;&lt;title&gt;Tectonic significance of the Late Carboniferous Zhunmubutai ophiolitic mélange from Xi-Ujimqin, Inner Mongolia&lt;/title&gt;&lt;secondary-title&gt;Geological Journal&lt;/secondary-title&gt;&lt;/titles&gt;&lt;periodical&gt;&lt;full-title&gt;Geological Journal&lt;/full-title&gt;&lt;/periodical&gt;&lt;pages&gt;364-377&lt;/pages&gt;&lt;volume&gt;54&lt;/volume&gt;&lt;number&gt;1&lt;/number&gt;&lt;section&gt;364&lt;/section&gt;&lt;dates&gt;&lt;year&gt;2019&lt;/year&gt;&lt;/dates&gt;&lt;isbn&gt;00721050&lt;/isbn&gt;&lt;urls&gt;&lt;/urls&gt;&lt;electronic-resource-num&gt;10.1002/gj.3185&lt;/electronic-resource-num&gt;&lt;/record&gt;&lt;/Cite&gt;&lt;/EndNote&gt;</w:instrText>
            </w:r>
            <w:r w:rsidR="00AC0953" w:rsidRPr="00A435C0">
              <w:rPr>
                <w:rFonts w:ascii="等线" w:eastAsia="等线" w:hAnsi="等线" w:cs="宋体"/>
                <w:color w:val="000000"/>
                <w:kern w:val="0"/>
                <w:sz w:val="18"/>
                <w:szCs w:val="18"/>
              </w:rPr>
              <w:fldChar w:fldCharType="separate"/>
            </w:r>
            <w:r w:rsidR="00AC0953" w:rsidRPr="00A435C0">
              <w:rPr>
                <w:rFonts w:ascii="等线" w:eastAsia="等线" w:hAnsi="等线" w:cs="宋体"/>
                <w:noProof/>
                <w:color w:val="000000"/>
                <w:kern w:val="0"/>
                <w:sz w:val="18"/>
                <w:szCs w:val="18"/>
              </w:rPr>
              <w:t>(Wang et al., 2019)</w:t>
            </w:r>
            <w:r w:rsidR="00AC0953" w:rsidRPr="00A435C0">
              <w:rPr>
                <w:rFonts w:ascii="等线" w:eastAsia="等线" w:hAnsi="等线" w:cs="宋体"/>
                <w:color w:val="000000"/>
                <w:kern w:val="0"/>
                <w:sz w:val="18"/>
                <w:szCs w:val="18"/>
              </w:rPr>
              <w:fldChar w:fldCharType="end"/>
            </w:r>
          </w:p>
        </w:tc>
      </w:tr>
      <w:tr w:rsidR="000C0E0A" w:rsidRPr="00A435C0" w14:paraId="7FF83586" w14:textId="77777777" w:rsidTr="000C0E0A">
        <w:trPr>
          <w:trHeight w:val="840"/>
        </w:trPr>
        <w:tc>
          <w:tcPr>
            <w:tcW w:w="207" w:type="pct"/>
            <w:vMerge/>
            <w:tcBorders>
              <w:top w:val="nil"/>
              <w:left w:val="nil"/>
              <w:bottom w:val="single" w:sz="8" w:space="0" w:color="7F7F7F"/>
              <w:right w:val="nil"/>
            </w:tcBorders>
            <w:vAlign w:val="center"/>
            <w:hideMark/>
          </w:tcPr>
          <w:p w14:paraId="7ADB8F0E"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540C12E2"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迪彦庙蛇绿岩</w:t>
            </w:r>
          </w:p>
        </w:tc>
        <w:tc>
          <w:tcPr>
            <w:tcW w:w="502" w:type="pct"/>
            <w:tcBorders>
              <w:top w:val="nil"/>
              <w:left w:val="nil"/>
              <w:bottom w:val="nil"/>
              <w:right w:val="nil"/>
            </w:tcBorders>
            <w:shd w:val="clear" w:color="auto" w:fill="auto"/>
            <w:vAlign w:val="center"/>
            <w:hideMark/>
          </w:tcPr>
          <w:p w14:paraId="6E3D393F"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4°21'00″N， 117°44'00″E</w:t>
            </w:r>
          </w:p>
        </w:tc>
        <w:tc>
          <w:tcPr>
            <w:tcW w:w="2999" w:type="pct"/>
            <w:tcBorders>
              <w:top w:val="nil"/>
              <w:left w:val="nil"/>
              <w:bottom w:val="nil"/>
              <w:right w:val="nil"/>
            </w:tcBorders>
            <w:shd w:val="clear" w:color="auto" w:fill="auto"/>
            <w:vAlign w:val="center"/>
            <w:hideMark/>
          </w:tcPr>
          <w:p w14:paraId="3DCA1B3A" w14:textId="50E4019B"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枕状玄武岩锆石LA-ICP-MS年龄分别为：346±2Ma，305±4Ma</w:t>
            </w:r>
            <w:r w:rsidR="00AC0953" w:rsidRPr="00A435C0">
              <w:rPr>
                <w:rFonts w:ascii="等线" w:eastAsia="等线" w:hAnsi="等线" w:cs="宋体"/>
                <w:color w:val="000000"/>
                <w:kern w:val="0"/>
                <w:sz w:val="18"/>
                <w:szCs w:val="18"/>
              </w:rPr>
              <w:fldChar w:fldCharType="begin"/>
            </w:r>
            <w:r w:rsidR="00AC0953" w:rsidRPr="00A435C0">
              <w:rPr>
                <w:rFonts w:ascii="等线" w:eastAsia="等线" w:hAnsi="等线" w:cs="宋体"/>
                <w:color w:val="000000"/>
                <w:kern w:val="0"/>
                <w:sz w:val="18"/>
                <w:szCs w:val="18"/>
              </w:rPr>
              <w:instrText xml:space="preserve"> ADDIN NE.Ref.{B060A34F-C52D-4086-BC4D-A760492921AD}</w:instrText>
            </w:r>
            <w:r w:rsidR="00AC0953" w:rsidRPr="00A435C0">
              <w:rPr>
                <w:rFonts w:ascii="等线" w:eastAsia="等线" w:hAnsi="等线" w:cs="宋体"/>
                <w:color w:val="000000"/>
                <w:kern w:val="0"/>
                <w:sz w:val="18"/>
                <w:szCs w:val="18"/>
              </w:rPr>
              <w:fldChar w:fldCharType="separate"/>
            </w:r>
            <w:r w:rsidR="00AC0953" w:rsidRPr="00A435C0">
              <w:rPr>
                <w:rFonts w:ascii="等线" w:eastAsia="等线" w:cs="等线"/>
                <w:color w:val="000000"/>
                <w:kern w:val="0"/>
                <w:sz w:val="18"/>
                <w:szCs w:val="18"/>
              </w:rPr>
              <w:t>(Song et al.,2015)</w:t>
            </w:r>
            <w:r w:rsidR="00AC0953"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斜长花岗岩LA-ICP-MS锆石年龄328.6±2.1Ma、327.1±2.1Ma</w:t>
            </w:r>
            <w:r w:rsidR="007279B7" w:rsidRPr="00A435C0">
              <w:rPr>
                <w:rFonts w:ascii="等线" w:eastAsia="等线" w:hAnsi="等线" w:cs="宋体"/>
                <w:color w:val="000000"/>
                <w:kern w:val="0"/>
                <w:sz w:val="18"/>
                <w:szCs w:val="18"/>
              </w:rPr>
              <w:fldChar w:fldCharType="begin"/>
            </w:r>
            <w:r w:rsidR="007279B7" w:rsidRPr="00A435C0">
              <w:rPr>
                <w:rFonts w:ascii="等线" w:eastAsia="等线" w:hAnsi="等线" w:cs="宋体"/>
                <w:color w:val="000000"/>
                <w:kern w:val="0"/>
                <w:sz w:val="18"/>
                <w:szCs w:val="18"/>
              </w:rPr>
              <w:instrText xml:space="preserve"> ADDIN NE.Ref.{9D3FF37A-8AE3-4A1C-AFB8-71FF9B5D74CF}</w:instrText>
            </w:r>
            <w:r w:rsidR="007279B7" w:rsidRPr="00A435C0">
              <w:rPr>
                <w:rFonts w:ascii="等线" w:eastAsia="等线" w:hAnsi="等线" w:cs="宋体"/>
                <w:color w:val="000000"/>
                <w:kern w:val="0"/>
                <w:sz w:val="18"/>
                <w:szCs w:val="18"/>
              </w:rPr>
              <w:fldChar w:fldCharType="separate"/>
            </w:r>
            <w:r w:rsidR="007279B7" w:rsidRPr="00A435C0">
              <w:rPr>
                <w:rFonts w:ascii="等线" w:eastAsia="等线" w:cs="等线"/>
                <w:color w:val="000000"/>
                <w:kern w:val="0"/>
                <w:sz w:val="18"/>
                <w:szCs w:val="18"/>
              </w:rPr>
              <w:t>(Li et al.,2018)</w:t>
            </w:r>
            <w:r w:rsidR="007279B7"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辉长岩LA-ICP-MS年龄345.3±2.3Ma</w:t>
            </w:r>
            <w:r w:rsidR="007279B7" w:rsidRPr="00A435C0">
              <w:rPr>
                <w:rFonts w:ascii="等线" w:eastAsia="等线" w:hAnsi="等线" w:cs="宋体"/>
                <w:color w:val="000000"/>
                <w:kern w:val="0"/>
                <w:sz w:val="18"/>
                <w:szCs w:val="18"/>
              </w:rPr>
              <w:fldChar w:fldCharType="begin"/>
            </w:r>
            <w:r w:rsidR="007279B7" w:rsidRPr="00A435C0">
              <w:rPr>
                <w:rFonts w:ascii="等线" w:eastAsia="等线" w:hAnsi="等线" w:cs="宋体"/>
                <w:color w:val="000000"/>
                <w:kern w:val="0"/>
                <w:sz w:val="18"/>
                <w:szCs w:val="18"/>
              </w:rPr>
              <w:instrText xml:space="preserve"> ADDIN NE.Ref.{C480D97B-D807-4C6B-AB7A-4957C7E1BE1F}</w:instrText>
            </w:r>
            <w:r w:rsidR="007279B7" w:rsidRPr="00A435C0">
              <w:rPr>
                <w:rFonts w:ascii="等线" w:eastAsia="等线" w:hAnsi="等线" w:cs="宋体"/>
                <w:color w:val="000000"/>
                <w:kern w:val="0"/>
                <w:sz w:val="18"/>
                <w:szCs w:val="18"/>
              </w:rPr>
              <w:fldChar w:fldCharType="separate"/>
            </w:r>
            <w:r w:rsidR="007279B7" w:rsidRPr="00A435C0">
              <w:rPr>
                <w:rFonts w:ascii="等线" w:eastAsia="等线" w:cs="等线"/>
                <w:color w:val="000000"/>
                <w:kern w:val="0"/>
                <w:sz w:val="18"/>
                <w:szCs w:val="18"/>
              </w:rPr>
              <w:t>(</w:t>
            </w:r>
            <w:r w:rsidR="007279B7" w:rsidRPr="00A435C0">
              <w:rPr>
                <w:rFonts w:ascii="等线" w:eastAsia="等线" w:cs="等线" w:hint="eastAsia"/>
                <w:color w:val="000000"/>
                <w:kern w:val="0"/>
                <w:sz w:val="18"/>
                <w:szCs w:val="18"/>
              </w:rPr>
              <w:t>熊光强等</w:t>
            </w:r>
            <w:r w:rsidR="007279B7" w:rsidRPr="00A435C0">
              <w:rPr>
                <w:rFonts w:ascii="等线" w:eastAsia="等线" w:cs="等线"/>
                <w:color w:val="000000"/>
                <w:kern w:val="0"/>
                <w:sz w:val="18"/>
                <w:szCs w:val="18"/>
              </w:rPr>
              <w:t>,2020)</w:t>
            </w:r>
            <w:r w:rsidR="007279B7"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弧前玄武岩LA-ICP-MS年龄335.6±2.6Ma</w:t>
            </w:r>
            <w:r w:rsidR="007279B7" w:rsidRPr="00A435C0">
              <w:rPr>
                <w:rFonts w:ascii="等线" w:eastAsia="等线" w:hAnsi="等线" w:cs="宋体"/>
                <w:color w:val="000000"/>
                <w:kern w:val="0"/>
                <w:sz w:val="18"/>
                <w:szCs w:val="18"/>
              </w:rPr>
              <w:fldChar w:fldCharType="begin"/>
            </w:r>
            <w:r w:rsidR="007279B7" w:rsidRPr="00A435C0">
              <w:rPr>
                <w:rFonts w:ascii="等线" w:eastAsia="等线" w:hAnsi="等线" w:cs="宋体"/>
                <w:color w:val="000000"/>
                <w:kern w:val="0"/>
                <w:sz w:val="18"/>
                <w:szCs w:val="18"/>
              </w:rPr>
              <w:instrText xml:space="preserve"> ADDIN NE.Ref.{5A8AD997-2A3D-4E22-B3B7-89ED877F6D59}</w:instrText>
            </w:r>
            <w:r w:rsidR="007279B7" w:rsidRPr="00A435C0">
              <w:rPr>
                <w:rFonts w:ascii="等线" w:eastAsia="等线" w:hAnsi="等线" w:cs="宋体"/>
                <w:color w:val="000000"/>
                <w:kern w:val="0"/>
                <w:sz w:val="18"/>
                <w:szCs w:val="18"/>
              </w:rPr>
              <w:fldChar w:fldCharType="separate"/>
            </w:r>
            <w:r w:rsidR="007279B7" w:rsidRPr="00A435C0">
              <w:rPr>
                <w:rFonts w:ascii="等线" w:eastAsia="等线" w:cs="等线"/>
                <w:color w:val="000000"/>
                <w:kern w:val="0"/>
                <w:sz w:val="18"/>
                <w:szCs w:val="18"/>
              </w:rPr>
              <w:t>(Li et al.,2020)</w:t>
            </w:r>
            <w:r w:rsidR="007279B7"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辉长岩、玄武岩LA-ICP-MS年龄373.5~297Ma</w:t>
            </w:r>
            <w:r w:rsidR="007279B7" w:rsidRPr="00A435C0">
              <w:rPr>
                <w:rFonts w:ascii="等线" w:eastAsia="等线" w:hAnsi="等线" w:cs="宋体"/>
                <w:color w:val="000000"/>
                <w:kern w:val="0"/>
                <w:sz w:val="18"/>
                <w:szCs w:val="18"/>
              </w:rPr>
              <w:fldChar w:fldCharType="begin"/>
            </w:r>
            <w:r w:rsidR="007279B7" w:rsidRPr="00A435C0">
              <w:rPr>
                <w:rFonts w:ascii="等线" w:eastAsia="等线" w:hAnsi="等线" w:cs="宋体"/>
                <w:color w:val="000000"/>
                <w:kern w:val="0"/>
                <w:sz w:val="18"/>
                <w:szCs w:val="18"/>
              </w:rPr>
              <w:instrText xml:space="preserve"> ADDIN NE.Ref.{6A74329D-2367-4ADF-8683-F8CFB4CC9283}</w:instrText>
            </w:r>
            <w:r w:rsidR="007279B7" w:rsidRPr="00A435C0">
              <w:rPr>
                <w:rFonts w:ascii="等线" w:eastAsia="等线" w:hAnsi="等线" w:cs="宋体"/>
                <w:color w:val="000000"/>
                <w:kern w:val="0"/>
                <w:sz w:val="18"/>
                <w:szCs w:val="18"/>
              </w:rPr>
              <w:fldChar w:fldCharType="separate"/>
            </w:r>
            <w:r w:rsidR="007279B7" w:rsidRPr="00A435C0">
              <w:rPr>
                <w:rFonts w:ascii="等线" w:eastAsia="等线" w:cs="等线"/>
                <w:color w:val="000000"/>
                <w:kern w:val="0"/>
                <w:sz w:val="18"/>
                <w:szCs w:val="18"/>
              </w:rPr>
              <w:t>(Liu et al.,2022)</w:t>
            </w:r>
            <w:r w:rsidR="007279B7"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0D8344EF" w14:textId="75634246"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SSZ蛇绿岩</w:t>
            </w:r>
            <w:r w:rsidR="007279B7" w:rsidRPr="00A435C0">
              <w:rPr>
                <w:rFonts w:ascii="等线" w:eastAsia="等线" w:hAnsi="等线" w:cs="宋体"/>
                <w:color w:val="000000"/>
                <w:kern w:val="0"/>
                <w:sz w:val="18"/>
                <w:szCs w:val="18"/>
              </w:rPr>
              <w:fldChar w:fldCharType="begin"/>
            </w:r>
            <w:r w:rsidR="007279B7" w:rsidRPr="00A435C0">
              <w:rPr>
                <w:rFonts w:ascii="等线" w:eastAsia="等线" w:hAnsi="等线" w:cs="宋体"/>
                <w:color w:val="000000"/>
                <w:kern w:val="0"/>
                <w:sz w:val="18"/>
                <w:szCs w:val="18"/>
              </w:rPr>
              <w:instrText xml:space="preserve"> ADDIN NE.Ref.{8A150B1A-94EA-4613-937A-EDCD65A66FFE}</w:instrText>
            </w:r>
            <w:r w:rsidR="007279B7" w:rsidRPr="00A435C0">
              <w:rPr>
                <w:rFonts w:ascii="等线" w:eastAsia="等线" w:hAnsi="等线" w:cs="宋体"/>
                <w:color w:val="000000"/>
                <w:kern w:val="0"/>
                <w:sz w:val="18"/>
                <w:szCs w:val="18"/>
              </w:rPr>
              <w:fldChar w:fldCharType="separate"/>
            </w:r>
            <w:r w:rsidR="007279B7" w:rsidRPr="00A435C0">
              <w:rPr>
                <w:rFonts w:ascii="等线" w:eastAsia="等线" w:cs="等线"/>
                <w:color w:val="000000"/>
                <w:kern w:val="0"/>
                <w:sz w:val="18"/>
                <w:szCs w:val="18"/>
              </w:rPr>
              <w:t>(Liu et al.,2022; Li et al.,2012)</w:t>
            </w:r>
            <w:r w:rsidR="007279B7"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弧前环境</w:t>
            </w:r>
            <w:r w:rsidR="007279B7" w:rsidRPr="00A435C0">
              <w:rPr>
                <w:rFonts w:ascii="等线" w:eastAsia="等线" w:hAnsi="等线" w:cs="宋体"/>
                <w:color w:val="000000"/>
                <w:kern w:val="0"/>
                <w:sz w:val="18"/>
                <w:szCs w:val="18"/>
              </w:rPr>
              <w:fldChar w:fldCharType="begin"/>
            </w:r>
            <w:r w:rsidR="007279B7" w:rsidRPr="00A435C0">
              <w:rPr>
                <w:rFonts w:ascii="等线" w:eastAsia="等线" w:hAnsi="等线" w:cs="宋体"/>
                <w:color w:val="000000"/>
                <w:kern w:val="0"/>
                <w:sz w:val="18"/>
                <w:szCs w:val="18"/>
              </w:rPr>
              <w:instrText xml:space="preserve"> ADDIN NE.Ref.{0DC45BEA-637B-4788-ABB1-3CFE6C4E1C50}</w:instrText>
            </w:r>
            <w:r w:rsidR="007279B7" w:rsidRPr="00A435C0">
              <w:rPr>
                <w:rFonts w:ascii="等线" w:eastAsia="等线" w:hAnsi="等线" w:cs="宋体"/>
                <w:color w:val="000000"/>
                <w:kern w:val="0"/>
                <w:sz w:val="18"/>
                <w:szCs w:val="18"/>
              </w:rPr>
              <w:fldChar w:fldCharType="separate"/>
            </w:r>
            <w:r w:rsidR="007279B7" w:rsidRPr="00A435C0">
              <w:rPr>
                <w:rFonts w:ascii="等线" w:eastAsia="等线" w:cs="等线"/>
                <w:color w:val="000000"/>
                <w:kern w:val="0"/>
                <w:sz w:val="18"/>
                <w:szCs w:val="18"/>
              </w:rPr>
              <w:t>(</w:t>
            </w:r>
            <w:r w:rsidR="007279B7" w:rsidRPr="00A435C0">
              <w:rPr>
                <w:rFonts w:ascii="等线" w:eastAsia="等线" w:cs="等线" w:hint="eastAsia"/>
                <w:color w:val="000000"/>
                <w:kern w:val="0"/>
                <w:sz w:val="18"/>
                <w:szCs w:val="18"/>
              </w:rPr>
              <w:t>熊光强等</w:t>
            </w:r>
            <w:r w:rsidR="007279B7" w:rsidRPr="00A435C0">
              <w:rPr>
                <w:rFonts w:ascii="等线" w:eastAsia="等线" w:cs="等线"/>
                <w:color w:val="000000"/>
                <w:kern w:val="0"/>
                <w:sz w:val="18"/>
                <w:szCs w:val="18"/>
              </w:rPr>
              <w:t>,2020; Li et al.,2020)</w:t>
            </w:r>
            <w:r w:rsidR="007279B7" w:rsidRPr="00A435C0">
              <w:rPr>
                <w:rFonts w:ascii="等线" w:eastAsia="等线" w:hAnsi="等线" w:cs="宋体"/>
                <w:color w:val="000000"/>
                <w:kern w:val="0"/>
                <w:sz w:val="18"/>
                <w:szCs w:val="18"/>
              </w:rPr>
              <w:fldChar w:fldCharType="end"/>
            </w:r>
          </w:p>
        </w:tc>
      </w:tr>
      <w:tr w:rsidR="000C0E0A" w:rsidRPr="00A435C0" w14:paraId="34BD799F" w14:textId="77777777" w:rsidTr="000C0E0A">
        <w:trPr>
          <w:trHeight w:val="1116"/>
        </w:trPr>
        <w:tc>
          <w:tcPr>
            <w:tcW w:w="207" w:type="pct"/>
            <w:vMerge/>
            <w:tcBorders>
              <w:top w:val="nil"/>
              <w:left w:val="nil"/>
              <w:bottom w:val="single" w:sz="8" w:space="0" w:color="7F7F7F"/>
              <w:right w:val="nil"/>
            </w:tcBorders>
            <w:vAlign w:val="center"/>
            <w:hideMark/>
          </w:tcPr>
          <w:p w14:paraId="702A586D"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single" w:sz="8" w:space="0" w:color="7F7F7F"/>
              <w:left w:val="nil"/>
              <w:bottom w:val="single" w:sz="8" w:space="0" w:color="7F7F7F"/>
              <w:right w:val="nil"/>
            </w:tcBorders>
            <w:shd w:val="clear" w:color="auto" w:fill="auto"/>
            <w:vAlign w:val="center"/>
            <w:hideMark/>
          </w:tcPr>
          <w:p w14:paraId="238F4C74"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大庆牧场蛇绿岩</w:t>
            </w:r>
          </w:p>
        </w:tc>
        <w:tc>
          <w:tcPr>
            <w:tcW w:w="502" w:type="pct"/>
            <w:tcBorders>
              <w:top w:val="single" w:sz="8" w:space="0" w:color="7F7F7F"/>
              <w:left w:val="nil"/>
              <w:bottom w:val="single" w:sz="8" w:space="0" w:color="7F7F7F"/>
              <w:right w:val="nil"/>
            </w:tcBorders>
            <w:shd w:val="clear" w:color="auto" w:fill="auto"/>
            <w:vAlign w:val="center"/>
            <w:hideMark/>
          </w:tcPr>
          <w:p w14:paraId="4B74C58C"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4°10'00"N，117°45'00"E</w:t>
            </w:r>
          </w:p>
        </w:tc>
        <w:tc>
          <w:tcPr>
            <w:tcW w:w="2999" w:type="pct"/>
            <w:tcBorders>
              <w:top w:val="single" w:sz="8" w:space="0" w:color="7F7F7F"/>
              <w:left w:val="nil"/>
              <w:bottom w:val="single" w:sz="8" w:space="0" w:color="7F7F7F"/>
              <w:right w:val="nil"/>
            </w:tcBorders>
            <w:shd w:val="clear" w:color="auto" w:fill="auto"/>
            <w:vAlign w:val="center"/>
            <w:hideMark/>
          </w:tcPr>
          <w:p w14:paraId="59CB69AB" w14:textId="1253D12A"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席状岩墙辉长质岩石锆石LA-ICP-MS年龄298±4</w:t>
            </w:r>
            <w:r w:rsidR="007279B7" w:rsidRPr="00A435C0">
              <w:rPr>
                <w:rFonts w:ascii="等线" w:eastAsia="等线" w:hAnsi="等线" w:cs="宋体"/>
                <w:color w:val="000000"/>
                <w:kern w:val="0"/>
                <w:sz w:val="18"/>
                <w:szCs w:val="18"/>
              </w:rPr>
              <w:fldChar w:fldCharType="begin"/>
            </w:r>
            <w:r w:rsidR="007279B7" w:rsidRPr="00A435C0">
              <w:rPr>
                <w:rFonts w:ascii="等线" w:eastAsia="等线" w:hAnsi="等线" w:cs="宋体"/>
                <w:color w:val="000000"/>
                <w:kern w:val="0"/>
                <w:sz w:val="18"/>
                <w:szCs w:val="18"/>
              </w:rPr>
              <w:instrText xml:space="preserve"> ADDIN NE.Ref.{75061068-EBA9-4CA3-B379-F59BD24D67F4}</w:instrText>
            </w:r>
            <w:r w:rsidR="007279B7" w:rsidRPr="00A435C0">
              <w:rPr>
                <w:rFonts w:ascii="等线" w:eastAsia="等线" w:hAnsi="等线" w:cs="宋体"/>
                <w:color w:val="000000"/>
                <w:kern w:val="0"/>
                <w:sz w:val="18"/>
                <w:szCs w:val="18"/>
              </w:rPr>
              <w:fldChar w:fldCharType="separate"/>
            </w:r>
            <w:r w:rsidR="007279B7" w:rsidRPr="00A435C0">
              <w:rPr>
                <w:rFonts w:ascii="等线" w:eastAsia="等线" w:cs="等线"/>
                <w:color w:val="000000"/>
                <w:kern w:val="0"/>
                <w:sz w:val="18"/>
                <w:szCs w:val="18"/>
              </w:rPr>
              <w:t>(Song et al.,2015)</w:t>
            </w:r>
            <w:r w:rsidR="007279B7"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玄武岩锆石LA-ICP-MS年龄318.4±3.4Ma、314.5±4.4Ma</w:t>
            </w:r>
            <w:r w:rsidR="002878E6" w:rsidRPr="00A435C0">
              <w:rPr>
                <w:rFonts w:ascii="等线" w:eastAsia="等线" w:hAnsi="等线" w:cs="宋体"/>
                <w:color w:val="000000"/>
                <w:kern w:val="0"/>
                <w:sz w:val="18"/>
                <w:szCs w:val="18"/>
              </w:rPr>
              <w:fldChar w:fldCharType="begin"/>
            </w:r>
            <w:r w:rsidR="002878E6" w:rsidRPr="00A435C0">
              <w:rPr>
                <w:rFonts w:ascii="等线" w:eastAsia="等线" w:hAnsi="等线" w:cs="宋体"/>
                <w:color w:val="000000"/>
                <w:kern w:val="0"/>
                <w:sz w:val="18"/>
                <w:szCs w:val="18"/>
              </w:rPr>
              <w:instrText xml:space="preserve"> ADDIN NE.Ref.{6207B768-CE31-444B-AA83-08B7966D222B}</w:instrText>
            </w:r>
            <w:r w:rsidR="002878E6" w:rsidRPr="00A435C0">
              <w:rPr>
                <w:rFonts w:ascii="等线" w:eastAsia="等线" w:hAnsi="等线" w:cs="宋体"/>
                <w:color w:val="000000"/>
                <w:kern w:val="0"/>
                <w:sz w:val="18"/>
                <w:szCs w:val="18"/>
              </w:rPr>
              <w:fldChar w:fldCharType="separate"/>
            </w:r>
            <w:r w:rsidR="002878E6" w:rsidRPr="00A435C0">
              <w:rPr>
                <w:rFonts w:ascii="等线" w:eastAsia="等线" w:cs="等线"/>
                <w:color w:val="000000"/>
                <w:kern w:val="0"/>
                <w:sz w:val="18"/>
                <w:szCs w:val="18"/>
              </w:rPr>
              <w:t>(Liu et al.,2013)</w:t>
            </w:r>
            <w:r w:rsidR="002878E6"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6BA1AED8"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 xml:space="preserve">　</w:t>
            </w:r>
          </w:p>
        </w:tc>
      </w:tr>
      <w:tr w:rsidR="000C0E0A" w:rsidRPr="00A435C0" w14:paraId="174E44FD" w14:textId="77777777" w:rsidTr="000C0E0A">
        <w:trPr>
          <w:trHeight w:val="1116"/>
        </w:trPr>
        <w:tc>
          <w:tcPr>
            <w:tcW w:w="207" w:type="pct"/>
            <w:vMerge/>
            <w:tcBorders>
              <w:top w:val="nil"/>
              <w:left w:val="nil"/>
              <w:bottom w:val="single" w:sz="8" w:space="0" w:color="7F7F7F"/>
              <w:right w:val="nil"/>
            </w:tcBorders>
            <w:vAlign w:val="center"/>
            <w:hideMark/>
          </w:tcPr>
          <w:p w14:paraId="63EFAAFE"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7C7FB121"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贺根山蛇绿岩</w:t>
            </w:r>
          </w:p>
        </w:tc>
        <w:tc>
          <w:tcPr>
            <w:tcW w:w="502" w:type="pct"/>
            <w:tcBorders>
              <w:top w:val="nil"/>
              <w:left w:val="nil"/>
              <w:bottom w:val="nil"/>
              <w:right w:val="nil"/>
            </w:tcBorders>
            <w:shd w:val="clear" w:color="auto" w:fill="auto"/>
            <w:vAlign w:val="center"/>
            <w:hideMark/>
          </w:tcPr>
          <w:p w14:paraId="49BB3D8B"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4°36'10″N， 116°05'46″E</w:t>
            </w:r>
          </w:p>
        </w:tc>
        <w:tc>
          <w:tcPr>
            <w:tcW w:w="2999" w:type="pct"/>
            <w:tcBorders>
              <w:top w:val="nil"/>
              <w:left w:val="nil"/>
              <w:bottom w:val="nil"/>
              <w:right w:val="nil"/>
            </w:tcBorders>
            <w:shd w:val="clear" w:color="auto" w:fill="auto"/>
            <w:vAlign w:val="center"/>
            <w:hideMark/>
          </w:tcPr>
          <w:p w14:paraId="2F34CF65" w14:textId="25B3AF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基性岩墙、堆晶辉长岩、花岗闪长岩锆石SHRIMP年龄分别为298±9Ma、295±15Ma、244±4Ma，块状玄武岩Ar-Ar定年292.9±0.6Ma</w:t>
            </w:r>
            <w:r w:rsidR="002878E6" w:rsidRPr="00A435C0">
              <w:rPr>
                <w:rFonts w:ascii="等线" w:eastAsia="等线" w:hAnsi="等线" w:cs="宋体"/>
                <w:color w:val="000000"/>
                <w:kern w:val="0"/>
                <w:sz w:val="18"/>
                <w:szCs w:val="18"/>
              </w:rPr>
              <w:fldChar w:fldCharType="begin"/>
            </w:r>
            <w:r w:rsidR="002878E6" w:rsidRPr="00A435C0">
              <w:rPr>
                <w:rFonts w:ascii="等线" w:eastAsia="等线" w:hAnsi="等线" w:cs="宋体"/>
                <w:color w:val="000000"/>
                <w:kern w:val="0"/>
                <w:sz w:val="18"/>
                <w:szCs w:val="18"/>
              </w:rPr>
              <w:instrText xml:space="preserve"> ADDIN NE.Ref.{6EB6B544-1A90-481B-ABAD-99E388F860F2}</w:instrText>
            </w:r>
            <w:r w:rsidR="002878E6" w:rsidRPr="00A435C0">
              <w:rPr>
                <w:rFonts w:ascii="等线" w:eastAsia="等线" w:hAnsi="等线" w:cs="宋体"/>
                <w:color w:val="000000"/>
                <w:kern w:val="0"/>
                <w:sz w:val="18"/>
                <w:szCs w:val="18"/>
              </w:rPr>
              <w:fldChar w:fldCharType="separate"/>
            </w:r>
            <w:r w:rsidR="002878E6" w:rsidRPr="00A435C0">
              <w:rPr>
                <w:rFonts w:ascii="等线" w:eastAsia="等线" w:cs="等线"/>
                <w:color w:val="000000"/>
                <w:kern w:val="0"/>
                <w:sz w:val="18"/>
                <w:szCs w:val="18"/>
              </w:rPr>
              <w:t>(Miao et al.,2008)</w:t>
            </w:r>
            <w:r w:rsidR="002878E6"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辉长岩和斜长花岗岩锆石SHRIMP年龄354-333Ma</w:t>
            </w:r>
            <w:r w:rsidR="002878E6" w:rsidRPr="00A435C0">
              <w:rPr>
                <w:rFonts w:ascii="等线" w:eastAsia="等线" w:hAnsi="等线" w:cs="宋体"/>
                <w:color w:val="000000"/>
                <w:kern w:val="0"/>
                <w:sz w:val="18"/>
                <w:szCs w:val="18"/>
              </w:rPr>
              <w:fldChar w:fldCharType="begin"/>
            </w:r>
            <w:r w:rsidR="002878E6" w:rsidRPr="00A435C0">
              <w:rPr>
                <w:rFonts w:ascii="等线" w:eastAsia="等线" w:hAnsi="等线" w:cs="宋体"/>
                <w:color w:val="000000"/>
                <w:kern w:val="0"/>
                <w:sz w:val="18"/>
                <w:szCs w:val="18"/>
              </w:rPr>
              <w:instrText xml:space="preserve"> ADDIN NE.Ref.{15AF8C06-5BF1-4634-A52F-65711BA75AB8}</w:instrText>
            </w:r>
            <w:r w:rsidR="002878E6" w:rsidRPr="00A435C0">
              <w:rPr>
                <w:rFonts w:ascii="等线" w:eastAsia="等线" w:hAnsi="等线" w:cs="宋体"/>
                <w:color w:val="000000"/>
                <w:kern w:val="0"/>
                <w:sz w:val="18"/>
                <w:szCs w:val="18"/>
              </w:rPr>
              <w:fldChar w:fldCharType="separate"/>
            </w:r>
            <w:r w:rsidR="002878E6" w:rsidRPr="00A435C0">
              <w:rPr>
                <w:rFonts w:ascii="等线" w:eastAsia="等线" w:cs="等线"/>
                <w:color w:val="000000"/>
                <w:kern w:val="0"/>
                <w:sz w:val="18"/>
                <w:szCs w:val="18"/>
              </w:rPr>
              <w:t>(Jian et al.,2012)</w:t>
            </w:r>
            <w:r w:rsidR="002878E6"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辉长闪长岩和玄武岩LA-ICP-MS年龄341±3Ma和359±5Ma</w:t>
            </w:r>
            <w:r w:rsidR="002878E6" w:rsidRPr="00A435C0">
              <w:rPr>
                <w:rFonts w:ascii="等线" w:eastAsia="等线" w:hAnsi="等线" w:cs="宋体"/>
                <w:color w:val="000000"/>
                <w:kern w:val="0"/>
                <w:sz w:val="18"/>
                <w:szCs w:val="18"/>
              </w:rPr>
              <w:fldChar w:fldCharType="begin"/>
            </w:r>
            <w:r w:rsidR="002878E6" w:rsidRPr="00A435C0">
              <w:rPr>
                <w:rFonts w:ascii="等线" w:eastAsia="等线" w:hAnsi="等线" w:cs="宋体"/>
                <w:color w:val="000000"/>
                <w:kern w:val="0"/>
                <w:sz w:val="18"/>
                <w:szCs w:val="18"/>
              </w:rPr>
              <w:instrText xml:space="preserve"> ADDIN NE.Ref.{1FDC4365-998E-45D6-BBF6-43F6DC173FF6}</w:instrText>
            </w:r>
            <w:r w:rsidR="002878E6" w:rsidRPr="00A435C0">
              <w:rPr>
                <w:rFonts w:ascii="等线" w:eastAsia="等线" w:hAnsi="等线" w:cs="宋体"/>
                <w:color w:val="000000"/>
                <w:kern w:val="0"/>
                <w:sz w:val="18"/>
                <w:szCs w:val="18"/>
              </w:rPr>
              <w:fldChar w:fldCharType="separate"/>
            </w:r>
            <w:r w:rsidR="002878E6" w:rsidRPr="00A435C0">
              <w:rPr>
                <w:rFonts w:ascii="等线" w:eastAsia="等线" w:cs="等线"/>
                <w:color w:val="000000"/>
                <w:kern w:val="0"/>
                <w:sz w:val="18"/>
                <w:szCs w:val="18"/>
              </w:rPr>
              <w:t>(</w:t>
            </w:r>
            <w:r w:rsidR="002878E6" w:rsidRPr="00A435C0">
              <w:rPr>
                <w:rFonts w:ascii="等线" w:eastAsia="等线" w:cs="等线" w:hint="eastAsia"/>
                <w:color w:val="000000"/>
                <w:kern w:val="0"/>
                <w:sz w:val="18"/>
                <w:szCs w:val="18"/>
              </w:rPr>
              <w:t>黄波等</w:t>
            </w:r>
            <w:r w:rsidR="002878E6" w:rsidRPr="00A435C0">
              <w:rPr>
                <w:rFonts w:ascii="等线" w:eastAsia="等线" w:cs="等线"/>
                <w:color w:val="000000"/>
                <w:kern w:val="0"/>
                <w:sz w:val="18"/>
                <w:szCs w:val="18"/>
              </w:rPr>
              <w:t>,2016)</w:t>
            </w:r>
            <w:r w:rsidR="002878E6"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18051DA0" w14:textId="0EA291EE"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陆缘岛弧</w:t>
            </w:r>
            <w:r w:rsidR="002878E6" w:rsidRPr="00A435C0">
              <w:rPr>
                <w:rFonts w:ascii="等线" w:eastAsia="等线" w:hAnsi="等线" w:cs="宋体"/>
                <w:color w:val="000000"/>
                <w:kern w:val="0"/>
                <w:sz w:val="18"/>
                <w:szCs w:val="18"/>
              </w:rPr>
              <w:fldChar w:fldCharType="begin"/>
            </w:r>
            <w:r w:rsidR="002878E6" w:rsidRPr="00A435C0">
              <w:rPr>
                <w:rFonts w:ascii="等线" w:eastAsia="等线" w:hAnsi="等线" w:cs="宋体"/>
                <w:color w:val="000000"/>
                <w:kern w:val="0"/>
                <w:sz w:val="18"/>
                <w:szCs w:val="18"/>
              </w:rPr>
              <w:instrText xml:space="preserve"> ADDIN EN.CITE &lt;EndNote&gt;&lt;Cite&gt;&lt;Author&gt;Robinson&lt;/Author&gt;&lt;Year&gt;1999&lt;/Year&gt;&lt;RecNum&gt;802&lt;/RecNum&gt;&lt;DisplayText&gt;(Robinson et al., 1999)&lt;/DisplayText&gt;&lt;record&gt;&lt;rec-number&gt;802&lt;/rec-number&gt;&lt;foreign-keys&gt;&lt;key app="EN" db-id="tpvxw00drsvsvke5wfwp25akz0eaesv02rzf" timestamp="1661752033"&gt;802&lt;/key&gt;&lt;/foreign-keys&gt;&lt;ref-type name="Journal Article"&gt;17&lt;/ref-type&gt;&lt;contributors&gt;&lt;authors&gt;&lt;author&gt;Robinson, P. T.&lt;/author&gt;&lt;author&gt;Zhou, Mei-fu&lt;/author&gt;&lt;author&gt;Hu, Xu-Feng&lt;/author&gt;&lt;author&gt;Reynolds, P.&lt;/author&gt;&lt;author&gt;Wenji, Bai&lt;/author&gt;&lt;author&gt;Yang, Jingsui&lt;/author&gt;&lt;/authors&gt;&lt;/contributors&gt;&lt;titles&gt;&lt;title&gt;Geochemical constraints on the origin of the Hegenshan Ophiolite, Inner Mongolia, China&lt;/title&gt;&lt;secondary-title&gt;Journal of Asian Earth Sciences&lt;/secondary-title&gt;&lt;/titles&gt;&lt;periodical&gt;&lt;full-title&gt;Journal of Asian Earth Sciences&lt;/full-title&gt;&lt;/periodical&gt;&lt;pages&gt;423-442&lt;/pages&gt;&lt;volume&gt;17&lt;/volume&gt;&lt;number&gt;4&lt;/number&gt;&lt;section&gt;423&lt;/section&gt;&lt;dates&gt;&lt;year&gt;1999&lt;/year&gt;&lt;/dates&gt;&lt;isbn&gt;13679120&lt;/isbn&gt;&lt;urls&gt;&lt;/urls&gt;&lt;electronic-resource-num&gt;10.1016/s1367-9120(99)00016-4&lt;/electronic-resource-num&gt;&lt;/record&gt;&lt;/Cite&gt;&lt;/EndNote&gt;</w:instrText>
            </w:r>
            <w:r w:rsidR="002878E6" w:rsidRPr="00A435C0">
              <w:rPr>
                <w:rFonts w:ascii="等线" w:eastAsia="等线" w:hAnsi="等线" w:cs="宋体"/>
                <w:color w:val="000000"/>
                <w:kern w:val="0"/>
                <w:sz w:val="18"/>
                <w:szCs w:val="18"/>
              </w:rPr>
              <w:fldChar w:fldCharType="separate"/>
            </w:r>
            <w:r w:rsidR="002878E6" w:rsidRPr="00A435C0">
              <w:rPr>
                <w:rFonts w:ascii="等线" w:eastAsia="等线" w:hAnsi="等线" w:cs="宋体"/>
                <w:noProof/>
                <w:color w:val="000000"/>
                <w:kern w:val="0"/>
                <w:sz w:val="18"/>
                <w:szCs w:val="18"/>
              </w:rPr>
              <w:t>(Robinson et al., 1999)</w:t>
            </w:r>
            <w:r w:rsidR="002878E6"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陆间小洋盆</w:t>
            </w:r>
            <w:r w:rsidR="002878E6" w:rsidRPr="00A435C0">
              <w:rPr>
                <w:rFonts w:ascii="等线" w:eastAsia="等线" w:hAnsi="等线" w:cs="宋体"/>
                <w:color w:val="000000"/>
                <w:kern w:val="0"/>
                <w:sz w:val="18"/>
                <w:szCs w:val="18"/>
              </w:rPr>
              <w:fldChar w:fldCharType="begin"/>
            </w:r>
            <w:r w:rsidR="002878E6" w:rsidRPr="00A435C0">
              <w:rPr>
                <w:rFonts w:ascii="等线" w:eastAsia="等线" w:hAnsi="等线" w:cs="宋体"/>
                <w:color w:val="000000"/>
                <w:kern w:val="0"/>
                <w:sz w:val="18"/>
                <w:szCs w:val="18"/>
              </w:rPr>
              <w:instrText xml:space="preserve"> ADDIN NE.Ref.{8C647F0B-B7FC-462A-8091-F23CDF930A9E}</w:instrText>
            </w:r>
            <w:r w:rsidR="002878E6" w:rsidRPr="00A435C0">
              <w:rPr>
                <w:rFonts w:ascii="等线" w:eastAsia="等线" w:hAnsi="等线" w:cs="宋体"/>
                <w:color w:val="000000"/>
                <w:kern w:val="0"/>
                <w:sz w:val="18"/>
                <w:szCs w:val="18"/>
              </w:rPr>
              <w:fldChar w:fldCharType="separate"/>
            </w:r>
            <w:r w:rsidR="002878E6" w:rsidRPr="00A435C0">
              <w:rPr>
                <w:rFonts w:ascii="等线" w:eastAsia="等线" w:cs="等线"/>
                <w:color w:val="000000"/>
                <w:kern w:val="0"/>
                <w:sz w:val="18"/>
                <w:szCs w:val="18"/>
              </w:rPr>
              <w:t>(</w:t>
            </w:r>
            <w:r w:rsidR="002878E6" w:rsidRPr="00A435C0">
              <w:rPr>
                <w:rFonts w:ascii="等线" w:eastAsia="等线" w:cs="等线" w:hint="eastAsia"/>
                <w:color w:val="000000"/>
                <w:kern w:val="0"/>
                <w:sz w:val="18"/>
                <w:szCs w:val="18"/>
              </w:rPr>
              <w:t>邵济安等</w:t>
            </w:r>
            <w:r w:rsidR="002878E6" w:rsidRPr="00A435C0">
              <w:rPr>
                <w:rFonts w:ascii="等线" w:eastAsia="等线" w:cs="等线"/>
                <w:color w:val="000000"/>
                <w:kern w:val="0"/>
                <w:sz w:val="18"/>
                <w:szCs w:val="18"/>
              </w:rPr>
              <w:t>,2019)</w:t>
            </w:r>
            <w:r w:rsidR="002878E6"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弧后盆地</w:t>
            </w:r>
            <w:r w:rsidR="00204D70" w:rsidRPr="00A435C0">
              <w:rPr>
                <w:rFonts w:ascii="等线" w:eastAsia="等线" w:hAnsi="等线" w:cs="宋体"/>
                <w:color w:val="000000"/>
                <w:kern w:val="0"/>
                <w:sz w:val="18"/>
                <w:szCs w:val="18"/>
              </w:rPr>
              <w:fldChar w:fldCharType="begin"/>
            </w:r>
            <w:r w:rsidR="00204D70" w:rsidRPr="00A435C0">
              <w:rPr>
                <w:rFonts w:ascii="等线" w:eastAsia="等线" w:hAnsi="等线" w:cs="宋体"/>
                <w:color w:val="000000"/>
                <w:kern w:val="0"/>
                <w:sz w:val="18"/>
                <w:szCs w:val="18"/>
              </w:rPr>
              <w:instrText xml:space="preserve"> ADDIN NE.Ref.{51D85D15-FB03-43F0-966F-8BAB1E66B896}</w:instrText>
            </w:r>
            <w:r w:rsidR="00204D70" w:rsidRPr="00A435C0">
              <w:rPr>
                <w:rFonts w:ascii="等线" w:eastAsia="等线" w:hAnsi="等线" w:cs="宋体"/>
                <w:color w:val="000000"/>
                <w:kern w:val="0"/>
                <w:sz w:val="18"/>
                <w:szCs w:val="18"/>
              </w:rPr>
              <w:fldChar w:fldCharType="separate"/>
            </w:r>
            <w:r w:rsidR="00204D70" w:rsidRPr="00A435C0">
              <w:rPr>
                <w:rFonts w:ascii="等线" w:eastAsia="等线" w:cs="等线"/>
                <w:color w:val="000000"/>
                <w:kern w:val="0"/>
                <w:sz w:val="18"/>
                <w:szCs w:val="18"/>
              </w:rPr>
              <w:t>(</w:t>
            </w:r>
            <w:r w:rsidR="00204D70" w:rsidRPr="00A435C0">
              <w:rPr>
                <w:rFonts w:ascii="等线" w:eastAsia="等线" w:cs="等线" w:hint="eastAsia"/>
                <w:color w:val="000000"/>
                <w:kern w:val="0"/>
                <w:sz w:val="18"/>
                <w:szCs w:val="18"/>
              </w:rPr>
              <w:t>王成等</w:t>
            </w:r>
            <w:r w:rsidR="00204D70" w:rsidRPr="00A435C0">
              <w:rPr>
                <w:rFonts w:ascii="等线" w:eastAsia="等线" w:cs="等线"/>
                <w:color w:val="000000"/>
                <w:kern w:val="0"/>
                <w:sz w:val="18"/>
                <w:szCs w:val="18"/>
              </w:rPr>
              <w:t>,2019; Jiang et al.,2019)</w:t>
            </w:r>
            <w:r w:rsidR="00204D70" w:rsidRPr="00A435C0">
              <w:rPr>
                <w:rFonts w:ascii="等线" w:eastAsia="等线" w:hAnsi="等线" w:cs="宋体"/>
                <w:color w:val="000000"/>
                <w:kern w:val="0"/>
                <w:sz w:val="18"/>
                <w:szCs w:val="18"/>
              </w:rPr>
              <w:fldChar w:fldCharType="end"/>
            </w:r>
          </w:p>
        </w:tc>
      </w:tr>
      <w:tr w:rsidR="000C0E0A" w:rsidRPr="00A435C0" w14:paraId="64659AF0" w14:textId="77777777" w:rsidTr="000C0E0A">
        <w:trPr>
          <w:trHeight w:val="840"/>
        </w:trPr>
        <w:tc>
          <w:tcPr>
            <w:tcW w:w="207" w:type="pct"/>
            <w:vMerge/>
            <w:tcBorders>
              <w:top w:val="nil"/>
              <w:left w:val="nil"/>
              <w:bottom w:val="single" w:sz="8" w:space="0" w:color="7F7F7F"/>
              <w:right w:val="nil"/>
            </w:tcBorders>
            <w:vAlign w:val="center"/>
            <w:hideMark/>
          </w:tcPr>
          <w:p w14:paraId="30B96ACA"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single" w:sz="8" w:space="0" w:color="7F7F7F"/>
              <w:left w:val="nil"/>
              <w:bottom w:val="single" w:sz="8" w:space="0" w:color="7F7F7F"/>
              <w:right w:val="nil"/>
            </w:tcBorders>
            <w:shd w:val="clear" w:color="auto" w:fill="auto"/>
            <w:vAlign w:val="center"/>
            <w:hideMark/>
          </w:tcPr>
          <w:p w14:paraId="544288CB"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额仁浩特蛇绿岩</w:t>
            </w:r>
          </w:p>
        </w:tc>
        <w:tc>
          <w:tcPr>
            <w:tcW w:w="502" w:type="pct"/>
            <w:tcBorders>
              <w:top w:val="single" w:sz="8" w:space="0" w:color="7F7F7F"/>
              <w:left w:val="nil"/>
              <w:bottom w:val="single" w:sz="8" w:space="0" w:color="7F7F7F"/>
              <w:right w:val="nil"/>
            </w:tcBorders>
            <w:shd w:val="clear" w:color="auto" w:fill="auto"/>
            <w:vAlign w:val="center"/>
            <w:hideMark/>
          </w:tcPr>
          <w:p w14:paraId="1786C38B"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43°28'00″N， 112°20'00″E</w:t>
            </w:r>
          </w:p>
        </w:tc>
        <w:tc>
          <w:tcPr>
            <w:tcW w:w="2999" w:type="pct"/>
            <w:tcBorders>
              <w:top w:val="single" w:sz="8" w:space="0" w:color="7F7F7F"/>
              <w:left w:val="nil"/>
              <w:bottom w:val="single" w:sz="8" w:space="0" w:color="7F7F7F"/>
              <w:right w:val="nil"/>
            </w:tcBorders>
            <w:shd w:val="clear" w:color="auto" w:fill="auto"/>
            <w:vAlign w:val="center"/>
            <w:hideMark/>
          </w:tcPr>
          <w:p w14:paraId="28085F46" w14:textId="2AA4126E"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辉长岩和斜长花岗岩锆石SHRIMP年龄分别为354.2 ± 4.5 Ma、353.3 ± 3.7 Ma、344.8 ± 5.5 Ma</w:t>
            </w:r>
            <w:r w:rsidR="00204D70" w:rsidRPr="00A435C0">
              <w:rPr>
                <w:rFonts w:ascii="等线" w:eastAsia="等线" w:hAnsi="等线" w:cs="宋体"/>
                <w:color w:val="000000"/>
                <w:kern w:val="0"/>
                <w:sz w:val="18"/>
                <w:szCs w:val="18"/>
              </w:rPr>
              <w:fldChar w:fldCharType="begin"/>
            </w:r>
            <w:r w:rsidR="00204D70" w:rsidRPr="00A435C0">
              <w:rPr>
                <w:rFonts w:ascii="等线" w:eastAsia="等线" w:hAnsi="等线" w:cs="宋体"/>
                <w:color w:val="000000"/>
                <w:kern w:val="0"/>
                <w:sz w:val="18"/>
                <w:szCs w:val="18"/>
              </w:rPr>
              <w:instrText xml:space="preserve"> ADDIN NE.Ref.{2E59C78C-87EC-41EA-8B1A-A842D4E1F32A}</w:instrText>
            </w:r>
            <w:r w:rsidR="00204D70" w:rsidRPr="00A435C0">
              <w:rPr>
                <w:rFonts w:ascii="等线" w:eastAsia="等线" w:hAnsi="等线" w:cs="宋体"/>
                <w:color w:val="000000"/>
                <w:kern w:val="0"/>
                <w:sz w:val="18"/>
                <w:szCs w:val="18"/>
              </w:rPr>
              <w:fldChar w:fldCharType="separate"/>
            </w:r>
            <w:r w:rsidR="00204D70" w:rsidRPr="00A435C0">
              <w:rPr>
                <w:rFonts w:ascii="等线" w:eastAsia="等线" w:cs="等线"/>
                <w:color w:val="000000"/>
                <w:kern w:val="0"/>
                <w:sz w:val="18"/>
                <w:szCs w:val="18"/>
              </w:rPr>
              <w:t>(Zhang et al.,2015)</w:t>
            </w:r>
            <w:r w:rsidR="00204D70" w:rsidRPr="00A435C0">
              <w:rPr>
                <w:rFonts w:ascii="等线" w:eastAsia="等线" w:hAnsi="等线" w:cs="宋体"/>
                <w:color w:val="000000"/>
                <w:kern w:val="0"/>
                <w:sz w:val="18"/>
                <w:szCs w:val="18"/>
              </w:rPr>
              <w:fldChar w:fldCharType="end"/>
            </w:r>
            <w:r w:rsidRPr="00A435C0">
              <w:rPr>
                <w:rFonts w:ascii="等线" w:eastAsia="等线" w:hAnsi="等线" w:cs="宋体" w:hint="eastAsia"/>
                <w:color w:val="000000"/>
                <w:kern w:val="0"/>
                <w:sz w:val="18"/>
                <w:szCs w:val="18"/>
              </w:rPr>
              <w:t>，斜长花岗岩LA-ICP-MS年龄355~348Ma</w:t>
            </w:r>
            <w:r w:rsidR="00204D70" w:rsidRPr="00A435C0">
              <w:rPr>
                <w:rFonts w:ascii="等线" w:eastAsia="等线" w:hAnsi="等线" w:cs="宋体"/>
                <w:color w:val="000000"/>
                <w:kern w:val="0"/>
                <w:sz w:val="18"/>
                <w:szCs w:val="18"/>
              </w:rPr>
              <w:fldChar w:fldCharType="begin"/>
            </w:r>
            <w:r w:rsidR="00204D70" w:rsidRPr="00A435C0">
              <w:rPr>
                <w:rFonts w:ascii="等线" w:eastAsia="等线" w:hAnsi="等线" w:cs="宋体"/>
                <w:color w:val="000000"/>
                <w:kern w:val="0"/>
                <w:sz w:val="18"/>
                <w:szCs w:val="18"/>
              </w:rPr>
              <w:instrText xml:space="preserve"> ADDIN NE.Ref.{2C560D15-607F-4CBD-BAA8-001294B1976A}</w:instrText>
            </w:r>
            <w:r w:rsidR="00204D70" w:rsidRPr="00A435C0">
              <w:rPr>
                <w:rFonts w:ascii="等线" w:eastAsia="等线" w:hAnsi="等线" w:cs="宋体"/>
                <w:color w:val="000000"/>
                <w:kern w:val="0"/>
                <w:sz w:val="18"/>
                <w:szCs w:val="18"/>
              </w:rPr>
              <w:fldChar w:fldCharType="separate"/>
            </w:r>
            <w:r w:rsidR="00204D70" w:rsidRPr="00A435C0">
              <w:rPr>
                <w:rFonts w:ascii="等线" w:eastAsia="等线" w:cs="等线"/>
                <w:color w:val="000000"/>
                <w:kern w:val="0"/>
                <w:sz w:val="18"/>
                <w:szCs w:val="18"/>
              </w:rPr>
              <w:t>(Yang et al.,2017)</w:t>
            </w:r>
            <w:r w:rsidR="00204D70" w:rsidRPr="00A435C0">
              <w:rPr>
                <w:rFonts w:ascii="等线" w:eastAsia="等线" w:hAnsi="等线" w:cs="宋体"/>
                <w:color w:val="000000"/>
                <w:kern w:val="0"/>
                <w:sz w:val="18"/>
                <w:szCs w:val="18"/>
              </w:rPr>
              <w:fldChar w:fldCharType="end"/>
            </w:r>
          </w:p>
        </w:tc>
        <w:tc>
          <w:tcPr>
            <w:tcW w:w="1003" w:type="pct"/>
            <w:tcBorders>
              <w:top w:val="single" w:sz="8" w:space="0" w:color="7F7F7F"/>
              <w:left w:val="nil"/>
              <w:bottom w:val="single" w:sz="8" w:space="0" w:color="7F7F7F"/>
              <w:right w:val="nil"/>
            </w:tcBorders>
            <w:shd w:val="clear" w:color="auto" w:fill="auto"/>
            <w:vAlign w:val="center"/>
            <w:hideMark/>
          </w:tcPr>
          <w:p w14:paraId="643BC79C" w14:textId="34D9991D"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初始洋盆</w:t>
            </w:r>
            <w:r w:rsidR="00E81831" w:rsidRPr="00A435C0">
              <w:rPr>
                <w:rFonts w:ascii="等线" w:eastAsia="等线" w:hAnsi="等线" w:cs="宋体"/>
                <w:color w:val="000000"/>
                <w:kern w:val="0"/>
                <w:sz w:val="18"/>
                <w:szCs w:val="18"/>
              </w:rPr>
              <w:fldChar w:fldCharType="begin"/>
            </w:r>
            <w:r w:rsidR="00E81831" w:rsidRPr="00A435C0">
              <w:rPr>
                <w:rFonts w:ascii="等线" w:eastAsia="等线" w:hAnsi="等线" w:cs="宋体"/>
                <w:color w:val="000000"/>
                <w:kern w:val="0"/>
                <w:sz w:val="18"/>
                <w:szCs w:val="18"/>
              </w:rPr>
              <w:instrText xml:space="preserve"> ADDIN NE.Ref.{8EE051E6-B75B-4851-BA4D-59D7ADA9A295}</w:instrText>
            </w:r>
            <w:r w:rsidR="00E81831" w:rsidRPr="00A435C0">
              <w:rPr>
                <w:rFonts w:ascii="等线" w:eastAsia="等线" w:hAnsi="等线" w:cs="宋体"/>
                <w:color w:val="000000"/>
                <w:kern w:val="0"/>
                <w:sz w:val="18"/>
                <w:szCs w:val="18"/>
              </w:rPr>
              <w:fldChar w:fldCharType="separate"/>
            </w:r>
            <w:r w:rsidR="00E81831" w:rsidRPr="00A435C0">
              <w:rPr>
                <w:rFonts w:ascii="等线" w:eastAsia="等线" w:cs="等线"/>
                <w:color w:val="000000"/>
                <w:kern w:val="0"/>
                <w:sz w:val="18"/>
                <w:szCs w:val="18"/>
              </w:rPr>
              <w:t>(Yang et al.,2017; Zhang et al.,2015)</w:t>
            </w:r>
            <w:r w:rsidR="00E81831" w:rsidRPr="00A435C0">
              <w:rPr>
                <w:rFonts w:ascii="等线" w:eastAsia="等线" w:hAnsi="等线" w:cs="宋体"/>
                <w:color w:val="000000"/>
                <w:kern w:val="0"/>
                <w:sz w:val="18"/>
                <w:szCs w:val="18"/>
              </w:rPr>
              <w:fldChar w:fldCharType="end"/>
            </w:r>
          </w:p>
        </w:tc>
      </w:tr>
      <w:tr w:rsidR="000C0E0A" w:rsidRPr="00A435C0" w14:paraId="1504E1DE" w14:textId="77777777" w:rsidTr="000C0E0A">
        <w:trPr>
          <w:trHeight w:val="564"/>
        </w:trPr>
        <w:tc>
          <w:tcPr>
            <w:tcW w:w="207" w:type="pct"/>
            <w:vMerge/>
            <w:tcBorders>
              <w:top w:val="nil"/>
              <w:left w:val="nil"/>
              <w:bottom w:val="single" w:sz="8" w:space="0" w:color="7F7F7F"/>
              <w:right w:val="nil"/>
            </w:tcBorders>
            <w:vAlign w:val="center"/>
            <w:hideMark/>
          </w:tcPr>
          <w:p w14:paraId="28F5DF47"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89" w:type="pct"/>
            <w:tcBorders>
              <w:top w:val="nil"/>
              <w:left w:val="nil"/>
              <w:bottom w:val="nil"/>
              <w:right w:val="nil"/>
            </w:tcBorders>
            <w:shd w:val="clear" w:color="auto" w:fill="auto"/>
            <w:vAlign w:val="center"/>
            <w:hideMark/>
          </w:tcPr>
          <w:p w14:paraId="7B836475"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沙巴尔吐蛇绿岩</w:t>
            </w:r>
          </w:p>
        </w:tc>
        <w:tc>
          <w:tcPr>
            <w:tcW w:w="502" w:type="pct"/>
            <w:tcBorders>
              <w:top w:val="nil"/>
              <w:left w:val="nil"/>
              <w:bottom w:val="nil"/>
              <w:right w:val="nil"/>
            </w:tcBorders>
            <w:shd w:val="clear" w:color="auto" w:fill="auto"/>
            <w:noWrap/>
            <w:vAlign w:val="center"/>
            <w:hideMark/>
          </w:tcPr>
          <w:p w14:paraId="7AB1C926" w14:textId="77777777" w:rsidR="000C0E0A" w:rsidRPr="00A435C0" w:rsidRDefault="000C0E0A" w:rsidP="000C0E0A">
            <w:pPr>
              <w:widowControl/>
              <w:spacing w:line="240" w:lineRule="exact"/>
              <w:jc w:val="left"/>
              <w:rPr>
                <w:rFonts w:ascii="等线" w:eastAsia="等线" w:hAnsi="等线" w:cs="宋体"/>
                <w:color w:val="000000"/>
                <w:kern w:val="0"/>
                <w:sz w:val="18"/>
                <w:szCs w:val="18"/>
              </w:rPr>
            </w:pPr>
          </w:p>
        </w:tc>
        <w:tc>
          <w:tcPr>
            <w:tcW w:w="2999" w:type="pct"/>
            <w:tcBorders>
              <w:top w:val="nil"/>
              <w:left w:val="nil"/>
              <w:bottom w:val="nil"/>
              <w:right w:val="nil"/>
            </w:tcBorders>
            <w:shd w:val="clear" w:color="auto" w:fill="auto"/>
            <w:noWrap/>
            <w:vAlign w:val="center"/>
            <w:hideMark/>
          </w:tcPr>
          <w:p w14:paraId="117E9F55" w14:textId="2F2872ED"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超镁铁质岩和碱长花岗岩LA-ICP-MS锆石年龄279.2±3.3和278.2±1.7Ma</w:t>
            </w:r>
            <w:r w:rsidR="00204D70" w:rsidRPr="00A435C0">
              <w:rPr>
                <w:rFonts w:ascii="等线" w:eastAsia="等线" w:hAnsi="等线" w:cs="宋体"/>
                <w:color w:val="000000"/>
                <w:kern w:val="0"/>
                <w:sz w:val="18"/>
                <w:szCs w:val="18"/>
              </w:rPr>
              <w:fldChar w:fldCharType="begin"/>
            </w:r>
            <w:r w:rsidR="00204D70" w:rsidRPr="00A435C0">
              <w:rPr>
                <w:rFonts w:ascii="等线" w:eastAsia="等线" w:hAnsi="等线" w:cs="宋体"/>
                <w:color w:val="000000"/>
                <w:kern w:val="0"/>
                <w:sz w:val="18"/>
                <w:szCs w:val="18"/>
              </w:rPr>
              <w:instrText xml:space="preserve"> ADDIN NE.Ref.{B21BE33F-1DDF-4781-9863-B16222C42FC6}</w:instrText>
            </w:r>
            <w:r w:rsidR="00204D70" w:rsidRPr="00A435C0">
              <w:rPr>
                <w:rFonts w:ascii="等线" w:eastAsia="等线" w:hAnsi="等线" w:cs="宋体"/>
                <w:color w:val="000000"/>
                <w:kern w:val="0"/>
                <w:sz w:val="18"/>
                <w:szCs w:val="18"/>
              </w:rPr>
              <w:fldChar w:fldCharType="separate"/>
            </w:r>
            <w:r w:rsidR="00204D70" w:rsidRPr="00A435C0">
              <w:rPr>
                <w:rFonts w:ascii="等线" w:eastAsia="等线" w:cs="等线"/>
                <w:color w:val="000000"/>
                <w:kern w:val="0"/>
                <w:sz w:val="18"/>
                <w:szCs w:val="18"/>
              </w:rPr>
              <w:t>(</w:t>
            </w:r>
            <w:r w:rsidR="00204D70" w:rsidRPr="00A435C0">
              <w:rPr>
                <w:rFonts w:ascii="等线" w:eastAsia="等线" w:cs="等线" w:hint="eastAsia"/>
                <w:color w:val="000000"/>
                <w:kern w:val="0"/>
                <w:sz w:val="18"/>
                <w:szCs w:val="18"/>
              </w:rPr>
              <w:t>李英雷等</w:t>
            </w:r>
            <w:r w:rsidR="00204D70" w:rsidRPr="00A435C0">
              <w:rPr>
                <w:rFonts w:ascii="等线" w:eastAsia="等线" w:cs="等线"/>
                <w:color w:val="000000"/>
                <w:kern w:val="0"/>
                <w:sz w:val="18"/>
                <w:szCs w:val="18"/>
              </w:rPr>
              <w:t>,2021)</w:t>
            </w:r>
            <w:r w:rsidR="00204D70" w:rsidRPr="00A435C0">
              <w:rPr>
                <w:rFonts w:ascii="等线" w:eastAsia="等线" w:hAnsi="等线" w:cs="宋体"/>
                <w:color w:val="000000"/>
                <w:kern w:val="0"/>
                <w:sz w:val="18"/>
                <w:szCs w:val="18"/>
              </w:rPr>
              <w:fldChar w:fldCharType="end"/>
            </w:r>
          </w:p>
        </w:tc>
        <w:tc>
          <w:tcPr>
            <w:tcW w:w="1003" w:type="pct"/>
            <w:tcBorders>
              <w:top w:val="nil"/>
              <w:left w:val="nil"/>
              <w:bottom w:val="nil"/>
              <w:right w:val="nil"/>
            </w:tcBorders>
            <w:shd w:val="clear" w:color="auto" w:fill="auto"/>
            <w:vAlign w:val="center"/>
            <w:hideMark/>
          </w:tcPr>
          <w:p w14:paraId="41B34257" w14:textId="1DF16DA6" w:rsidR="000C0E0A" w:rsidRPr="00A435C0" w:rsidRDefault="000C0E0A" w:rsidP="000C0E0A">
            <w:pPr>
              <w:widowControl/>
              <w:spacing w:line="240" w:lineRule="exact"/>
              <w:jc w:val="left"/>
              <w:rPr>
                <w:rFonts w:ascii="等线" w:eastAsia="等线" w:hAnsi="等线" w:cs="宋体"/>
                <w:color w:val="000000"/>
                <w:kern w:val="0"/>
                <w:sz w:val="18"/>
                <w:szCs w:val="18"/>
              </w:rPr>
            </w:pPr>
            <w:r w:rsidRPr="00A435C0">
              <w:rPr>
                <w:rFonts w:ascii="等线" w:eastAsia="等线" w:hAnsi="等线" w:cs="宋体" w:hint="eastAsia"/>
                <w:color w:val="000000"/>
                <w:kern w:val="0"/>
                <w:sz w:val="18"/>
                <w:szCs w:val="18"/>
              </w:rPr>
              <w:t>俯冲相关蛇绿岩，弧、弧前或弧后背景</w:t>
            </w:r>
            <w:r w:rsidR="00204D70" w:rsidRPr="00A435C0">
              <w:rPr>
                <w:rFonts w:ascii="等线" w:eastAsia="等线" w:hAnsi="等线" w:cs="宋体"/>
                <w:color w:val="000000"/>
                <w:kern w:val="0"/>
                <w:sz w:val="18"/>
                <w:szCs w:val="18"/>
              </w:rPr>
              <w:fldChar w:fldCharType="begin"/>
            </w:r>
            <w:r w:rsidR="00204D70" w:rsidRPr="00A435C0">
              <w:rPr>
                <w:rFonts w:ascii="等线" w:eastAsia="等线" w:hAnsi="等线" w:cs="宋体"/>
                <w:color w:val="000000"/>
                <w:kern w:val="0"/>
                <w:sz w:val="18"/>
                <w:szCs w:val="18"/>
              </w:rPr>
              <w:instrText xml:space="preserve"> ADDIN NE.Ref.{E2512209-8BF2-4411-8825-0079452FACEF}</w:instrText>
            </w:r>
            <w:r w:rsidR="00204D70" w:rsidRPr="00A435C0">
              <w:rPr>
                <w:rFonts w:ascii="等线" w:eastAsia="等线" w:hAnsi="等线" w:cs="宋体"/>
                <w:color w:val="000000"/>
                <w:kern w:val="0"/>
                <w:sz w:val="18"/>
                <w:szCs w:val="18"/>
              </w:rPr>
              <w:fldChar w:fldCharType="separate"/>
            </w:r>
            <w:r w:rsidR="00204D70" w:rsidRPr="00A435C0">
              <w:rPr>
                <w:rFonts w:ascii="等线" w:eastAsia="等线" w:cs="等线"/>
                <w:color w:val="000000"/>
                <w:kern w:val="0"/>
                <w:sz w:val="18"/>
                <w:szCs w:val="18"/>
              </w:rPr>
              <w:t>(</w:t>
            </w:r>
            <w:r w:rsidR="00204D70" w:rsidRPr="00A435C0">
              <w:rPr>
                <w:rFonts w:ascii="等线" w:eastAsia="等线" w:cs="等线" w:hint="eastAsia"/>
                <w:color w:val="000000"/>
                <w:kern w:val="0"/>
                <w:sz w:val="18"/>
                <w:szCs w:val="18"/>
              </w:rPr>
              <w:t>李英雷等</w:t>
            </w:r>
            <w:r w:rsidR="00204D70" w:rsidRPr="00A435C0">
              <w:rPr>
                <w:rFonts w:ascii="等线" w:eastAsia="等线" w:cs="等线"/>
                <w:color w:val="000000"/>
                <w:kern w:val="0"/>
                <w:sz w:val="18"/>
                <w:szCs w:val="18"/>
              </w:rPr>
              <w:t>,2021)</w:t>
            </w:r>
            <w:r w:rsidR="00204D70" w:rsidRPr="00A435C0">
              <w:rPr>
                <w:rFonts w:ascii="等线" w:eastAsia="等线" w:hAnsi="等线" w:cs="宋体"/>
                <w:color w:val="000000"/>
                <w:kern w:val="0"/>
                <w:sz w:val="18"/>
                <w:szCs w:val="18"/>
              </w:rPr>
              <w:fldChar w:fldCharType="end"/>
            </w:r>
          </w:p>
        </w:tc>
      </w:tr>
    </w:tbl>
    <w:p w14:paraId="45B1AE3D" w14:textId="344C2379" w:rsidR="007E25E5" w:rsidRPr="00A435C0" w:rsidRDefault="007E25E5"/>
    <w:p w14:paraId="67F99CFD" w14:textId="12DAD330" w:rsidR="000C0E0A" w:rsidRPr="00A435C0" w:rsidRDefault="000C0E0A">
      <w:r w:rsidRPr="00A435C0">
        <w:rPr>
          <w:rFonts w:hint="eastAsia"/>
        </w:rPr>
        <w:t>参考文献：</w:t>
      </w:r>
    </w:p>
    <w:p w14:paraId="28A3F305" w14:textId="77777777" w:rsidR="00A435C0" w:rsidRPr="00A435C0" w:rsidRDefault="00A435C0" w:rsidP="00A65C71">
      <w:r w:rsidRPr="00A435C0">
        <w:t>Chen, C., Zhang, Z., Guo, Z., et al., 2011. Geochronology, geochemistry, and its geological significance of the Permian Mandula mafic rocks in Damaoqi, Inner Mongolia. Science China Earth Sciences, 55(1): 39-52</w:t>
      </w:r>
    </w:p>
    <w:p w14:paraId="34AECCE0" w14:textId="77777777" w:rsidR="00A435C0" w:rsidRPr="00A435C0" w:rsidRDefault="00A435C0" w:rsidP="00A65C71">
      <w:r w:rsidRPr="00A435C0">
        <w:t>Chu, H., Zhang, J., Wei, C., et al., 2013. A new interpretation of the tectonic setting and age of meta-basic volcanics in the Ondor Sum Group, Inner Mongolia. Chinese Science Bulletin, 58(28-29): 3580-3587</w:t>
      </w:r>
    </w:p>
    <w:p w14:paraId="30F680D9" w14:textId="77777777" w:rsidR="00A435C0" w:rsidRPr="00A435C0" w:rsidRDefault="00A435C0" w:rsidP="00A65C71">
      <w:r w:rsidRPr="00A435C0">
        <w:t>Gong, X.-H., Zhou, H.-L., Xu, J.-F., et al., 2021. Development of a complex arc–back-arc basin system within the South Tianshan Ocean: Insights from the Wuwamen ophiolitic peridotites. Lithos, 404-405</w:t>
      </w:r>
    </w:p>
    <w:p w14:paraId="7BB9C5A4" w14:textId="77777777" w:rsidR="00A435C0" w:rsidRPr="00A435C0" w:rsidRDefault="00A435C0" w:rsidP="00A65C71">
      <w:r w:rsidRPr="00A435C0">
        <w:t>Han, B. F., He, G. Q., Wang, X. C., et al., 2011. Late Carboniferous collision between the Tarim and Kazakhstan-Yili terranes in the western segment of the South Tian Shan Orogen, Central Asia, and implications for the Northern Xinjiang, western China. Earth-Science Reviews, 109(3-4): 74-93</w:t>
      </w:r>
    </w:p>
    <w:p w14:paraId="20E0295A" w14:textId="77777777" w:rsidR="00A435C0" w:rsidRPr="00A435C0" w:rsidRDefault="00A435C0" w:rsidP="00A65C71">
      <w:r w:rsidRPr="00A435C0">
        <w:t>Jian P, Kroner A, Windley B F, et al. 2012. Carboniferous and Cretaceous Mafic-Ultramafic Massifs in Inner Mongolia (China): A Shrimp Zircon and Geochemical Study of the Previously Presumed Integral "Hegenshan Ophiolite". Lithos, 142: 48-66.</w:t>
      </w:r>
    </w:p>
    <w:p w14:paraId="529F3670" w14:textId="77777777" w:rsidR="00A435C0" w:rsidRPr="00A435C0" w:rsidRDefault="00A435C0" w:rsidP="00A65C71">
      <w:r w:rsidRPr="00A435C0">
        <w:t>Jian P, Liu D, Kröner A, et al. 2010. Evolution of a Permian Intraoceanic Arc–Trench System in the Solonker Suture Zone, Central Asian Orogenic Belt, China and Mongolia. Lithos, 118: 169-190.</w:t>
      </w:r>
    </w:p>
    <w:p w14:paraId="40F8513C" w14:textId="77777777" w:rsidR="00A435C0" w:rsidRPr="00A435C0" w:rsidRDefault="00A435C0" w:rsidP="00A65C71">
      <w:r w:rsidRPr="00A435C0">
        <w:t>Jian, P., Liu, D. Y., Kroner, A., et al., 2008. Time scale of an early to mid-Paleozoic orogenic cycle of the long-lived Central Asian Orogenic Belt, Inner Mongolia of China: Implications for continental growth. Lithos, 101(3-4): 233-259</w:t>
      </w:r>
    </w:p>
    <w:p w14:paraId="11514FE1" w14:textId="77777777" w:rsidR="00A435C0" w:rsidRPr="00A435C0" w:rsidRDefault="00A435C0" w:rsidP="00A65C71">
      <w:r w:rsidRPr="00A435C0">
        <w:t>Jiang J Y, Zhu Y F. 2019. Harzburgite Found in the Hegenshan Ophiolite, Southeastern Central Asian Orogenic Belt: Petrogenesis and Geological Implications. Gondwana Res, 75: 28-46.</w:t>
      </w:r>
    </w:p>
    <w:p w14:paraId="77721F7C" w14:textId="77777777" w:rsidR="00A435C0" w:rsidRPr="00A435C0" w:rsidRDefault="00A435C0" w:rsidP="00A65C71">
      <w:r w:rsidRPr="00A435C0">
        <w:t>Jiang, T., Gao, J., Klemd, R., et al., 2014. Paleozoic ophiolitic mélanges from the South Tianshan Orogen, NW China: Geological, geochemical and geochronological implications for the geodynamic setting. Tectonophysics, 612-613: 106-127</w:t>
      </w:r>
    </w:p>
    <w:p w14:paraId="702ED373" w14:textId="77777777" w:rsidR="00A435C0" w:rsidRPr="00A435C0" w:rsidRDefault="00A435C0" w:rsidP="00A65C71">
      <w:r w:rsidRPr="00A435C0">
        <w:t>Kwon, S. T., Tilton, G. R., Coleman, R. G., et al., 1989. Isotopic studies bearing on the tectonics of the West Junggar Region, Xinjiang, China. Tectonics, 8(4): 719-727</w:t>
      </w:r>
    </w:p>
    <w:p w14:paraId="4F72E946" w14:textId="77777777" w:rsidR="00A435C0" w:rsidRPr="00A435C0" w:rsidRDefault="00A435C0" w:rsidP="00A65C71">
      <w:r w:rsidRPr="00A435C0">
        <w:t>Li Y J, Wang G H, Santosh M, et al. 2020. Subduction Initiation of the Se Paleo-Asian Ocean: Evidence From a Well Preserved Intra-Oceanic Forearc Ophiolite Fragment in Central Inner Mongolia, North China. Earth Planet Sc Lett, 535.</w:t>
      </w:r>
    </w:p>
    <w:p w14:paraId="066BFE12" w14:textId="77777777" w:rsidR="00A435C0" w:rsidRPr="00A435C0" w:rsidRDefault="00A435C0" w:rsidP="00A65C71">
      <w:r w:rsidRPr="00A435C0">
        <w:t>Li Y J, Wang J F, Li H Y, et al. 2012. Recognition of Diyanmiao Ophiolite in Xi U Jimqin Banner, Inner Mongolia. Acta Petrol Sin, 28: 1282-1290.</w:t>
      </w:r>
    </w:p>
    <w:p w14:paraId="77FEB1A2" w14:textId="77777777" w:rsidR="00A435C0" w:rsidRPr="00A435C0" w:rsidRDefault="00A435C0" w:rsidP="00A65C71">
      <w:r w:rsidRPr="00A435C0">
        <w:t xml:space="preserve">Li Y J, Wang J F, Wang G H, et al. 2018. Discovery of the Plagiogranites in the Diyanmiao Ophiolite, Southeastern Central Asian Orogenic Belt, Inner Mongolia, </w:t>
      </w:r>
      <w:r w:rsidRPr="00A435C0">
        <w:lastRenderedPageBreak/>
        <w:t>China and its Tectonic Significance. Acta Geol Sin-Engl, 92: 568-585.</w:t>
      </w:r>
    </w:p>
    <w:p w14:paraId="00F17D6E" w14:textId="77777777" w:rsidR="00A435C0" w:rsidRPr="00A435C0" w:rsidRDefault="00A435C0" w:rsidP="00A65C71">
      <w:r w:rsidRPr="00A435C0">
        <w:t>Liu J F, Li J Y, Chi X G, et al. 2013. A Late-Carboniferous to Early Early-Permian Subduction-Accretion Complex in Daqing Pasture, Southeastern Inner Mongolia: Evidence of Northward Subduction Beneath the Siberian Paleoplate Southern Margin. Lithos, 177: 285-296.</w:t>
      </w:r>
    </w:p>
    <w:p w14:paraId="4B6595E4" w14:textId="77777777" w:rsidR="00A435C0" w:rsidRPr="00A435C0" w:rsidRDefault="00A435C0" w:rsidP="00A65C71">
      <w:r w:rsidRPr="00A435C0">
        <w:t>Liu J F, Li J Y, Zhang W L, et al. 2022. Newly Discovered Late Devonian and Early Carboniferous Ophiolite Fragments in the Diyanmiao Melange in Southeastern Inner Mongolia: Implications for the Late Paleozoic Tectonic Evolution of the Southeastern Central Asian Orogenic Belt. Lithos, 408-409.</w:t>
      </w:r>
    </w:p>
    <w:p w14:paraId="133416C3" w14:textId="77777777" w:rsidR="00A435C0" w:rsidRPr="00A435C0" w:rsidRDefault="00A435C0" w:rsidP="00A65C71">
      <w:r w:rsidRPr="00A435C0">
        <w:t>Luo Z W, Xu B, Shi G Z, et al. 2016. Solonker Ophiolite in Inner Mongolia, China: A Late Permian Continental Margin-Type Ophiolite. Lithos, 261: 72-91.</w:t>
      </w:r>
    </w:p>
    <w:p w14:paraId="5059E7FE" w14:textId="77777777" w:rsidR="00A435C0" w:rsidRPr="00A435C0" w:rsidRDefault="00A435C0" w:rsidP="00A65C71">
      <w:r w:rsidRPr="00A435C0">
        <w:t>Miao L C, Fan W M, Liu D Y, et al. 2008. Geochronology and Geochemistry of the Hegenshan Ophiolitic Complex: Implications for Late-Stage Tectonic Evolution of the Inner Mongolia-Daxinganling Orogenic Belt, China. J Asian Earth Sci, 32: 348-370.</w:t>
      </w:r>
    </w:p>
    <w:p w14:paraId="2425DB1C" w14:textId="77777777" w:rsidR="00A435C0" w:rsidRPr="00A435C0" w:rsidRDefault="00A435C0" w:rsidP="00A65C71">
      <w:r w:rsidRPr="00A435C0">
        <w:t>Qian, Q., Gao, J., Klemd, R., et al., 2009. Early Paleozoic tectonic evolution of the Chinese South Tianshan Orogen: constraints from SHRIMP zircon U-Pb geochronology and geochemistry of basaltic and dioritic rocks from Xiate, NW China. International Journal of Earth Sciences, 98(3): 551-569</w:t>
      </w:r>
    </w:p>
    <w:p w14:paraId="5B5380DC" w14:textId="77777777" w:rsidR="00A435C0" w:rsidRPr="00A435C0" w:rsidRDefault="00A435C0" w:rsidP="00A65C71">
      <w:r w:rsidRPr="00A435C0">
        <w:t>Ren, R., Han, B.-F., Xu, Z., et al., 2014. When did the subduction first initiate in the southern Paleo-Asian Ocean: New constraints from a Cambrian intra-oceanic arc system in West Junggar, NW China. Earth and Planetary Science Letters, 388: 222-236</w:t>
      </w:r>
    </w:p>
    <w:p w14:paraId="2D8360E6" w14:textId="77777777" w:rsidR="00A435C0" w:rsidRPr="00A435C0" w:rsidRDefault="00A435C0" w:rsidP="00A65C71">
      <w:r w:rsidRPr="00A435C0">
        <w:t>Robinson, P. T., Zhou, M.-f., Hu, X.-F., et al., 1999. Geochemical constraints on the origin of the Hegenshan Ophiolite, Inner Mongolia, China. Journal of Asian Earth Sciences, 17(4): 423-442</w:t>
      </w:r>
    </w:p>
    <w:p w14:paraId="24291D64" w14:textId="77777777" w:rsidR="00A435C0" w:rsidRPr="00A435C0" w:rsidRDefault="00A435C0" w:rsidP="00A65C71">
      <w:r w:rsidRPr="00A435C0">
        <w:t>Sengör, A. M. C. ,Natal'in, B. A., 1996. Turkic-Type Orogeny and Its Role in the Making of the Continental Crust. Annual Review of Earth and Planetary Sciences, 24(1): 263-337</w:t>
      </w:r>
    </w:p>
    <w:p w14:paraId="585943E4" w14:textId="77777777" w:rsidR="00A435C0" w:rsidRPr="00A435C0" w:rsidRDefault="00A435C0" w:rsidP="00A65C71">
      <w:r w:rsidRPr="00A435C0">
        <w:rPr>
          <w:rFonts w:hint="eastAsia"/>
        </w:rPr>
        <w:t>Ş</w:t>
      </w:r>
      <w:r w:rsidRPr="00A435C0">
        <w:t>engör, A. M. C., Natal'in, B. A. ,Burtman, V. S., 1993. Evolution of the Altaid tectonic collage and Palaeozoic crustal growth in Eurasia. Nature, 364(6435): 299-307</w:t>
      </w:r>
    </w:p>
    <w:p w14:paraId="738E755D" w14:textId="77777777" w:rsidR="00A435C0" w:rsidRPr="00A435C0" w:rsidRDefault="00A435C0" w:rsidP="00A65C71">
      <w:r w:rsidRPr="00A435C0">
        <w:t>Shi, Y., Zhang, W., Kröner, A., et al., 2018. Cambrian ophiolite complexes in the Beishan area, China, southern margin of the Central Asian Orogenic Belt. Journal of Asian Earth Sciences, 153: 193-205</w:t>
      </w:r>
    </w:p>
    <w:p w14:paraId="3B39746F" w14:textId="77777777" w:rsidR="00A435C0" w:rsidRPr="00A435C0" w:rsidRDefault="00A435C0" w:rsidP="00A65C71">
      <w:r w:rsidRPr="00A435C0">
        <w:t>Song S G, Wang M M, Xu X, et al. 2015. Ophiolites in the Xing'an-Inner Mongolia Accretionary Belt of the Caob: Implications for Two Cycles of Seafloor Spreading and Accretionary Orogenic Events. Tectonics, 34: 2221-2248.</w:t>
      </w:r>
    </w:p>
    <w:p w14:paraId="2634A5B6" w14:textId="77777777" w:rsidR="00A435C0" w:rsidRPr="00A435C0" w:rsidRDefault="00A435C0" w:rsidP="00A65C71">
      <w:r w:rsidRPr="00A435C0">
        <w:t>Song, S. G., Wang, M. M., Xu, X., et al., 2015. Ophiolites in the Xing'an-Inner Mongolia accretionary belt of the CAOB: Implications for two cycles of seafloor spreading and accretionary orogenic events. Tectonics, 34(10): 2221-2248</w:t>
      </w:r>
    </w:p>
    <w:p w14:paraId="4CC5F35C" w14:textId="77777777" w:rsidR="00A435C0" w:rsidRPr="00A435C0" w:rsidRDefault="00A435C0" w:rsidP="00A65C71">
      <w:r w:rsidRPr="00A435C0">
        <w:t>Tian, Z., Xiao, W., Windley, B. F., et al., 2014. Structure, age, and tectonic development of the Huoshishan–Niujuanzi ophiolitic mélange, Beishan, southernmost Altaids. Gondwana Research, 25(2): 820-841</w:t>
      </w:r>
    </w:p>
    <w:p w14:paraId="6115EBC2" w14:textId="77777777" w:rsidR="00A435C0" w:rsidRPr="00A435C0" w:rsidRDefault="00A435C0" w:rsidP="00A65C71">
      <w:r w:rsidRPr="00A435C0">
        <w:lastRenderedPageBreak/>
        <w:t>Wang, B., Shu, L., Faure, M., et al., 2011. Paleozoic tectonics of the southern Chinese Tianshan: Insights from structural, chronological and geochemical studies of the Heiyingshan ophiolitic mélange (NW China). Tectonophysics, 497(1-4): 85-104</w:t>
      </w:r>
    </w:p>
    <w:p w14:paraId="21025B6D" w14:textId="77777777" w:rsidR="00A435C0" w:rsidRPr="00A435C0" w:rsidRDefault="00A435C0" w:rsidP="00A65C71">
      <w:r w:rsidRPr="00A435C0">
        <w:t>Wang, G., Zhou, Z., Changfeng, L., et al., 2019. Tectonic significance of the Late Carboniferous Zhunmubutai ophiolitic mélange from Xi-Ujimqin, Inner Mongolia. Geological Journal, 54(1): 364-377</w:t>
      </w:r>
    </w:p>
    <w:p w14:paraId="727A384A" w14:textId="77777777" w:rsidR="00A435C0" w:rsidRPr="00A435C0" w:rsidRDefault="00A435C0" w:rsidP="00A65C71">
      <w:r w:rsidRPr="00A435C0">
        <w:t>Wang, Z., Sun, S., Li, J., et al., 2003. Paleozoic tectonic evolution of the northern Xinjiang, China: Geochemical and geochronological constraints from the ophiolites. Tectonics, 22(2): n/a-n/a</w:t>
      </w:r>
    </w:p>
    <w:p w14:paraId="55CE6AF7" w14:textId="77777777" w:rsidR="00A435C0" w:rsidRPr="00A435C0" w:rsidRDefault="00A435C0" w:rsidP="00A65C71">
      <w:r w:rsidRPr="00A435C0">
        <w:t>Xiao, W. J., Windley, B. F., Huang, B. C., et al., 2009. End-Permian to mid-Triassic termination of the accretionary processes of the southern Altaids: implications for the geodynamic evolution, Phanerozoic continental growth, and metallogeny of Central Asia. International Journal of Earth Sciences, 98(6): 1189-1217</w:t>
      </w:r>
    </w:p>
    <w:p w14:paraId="6AEA57C6" w14:textId="77777777" w:rsidR="00A435C0" w:rsidRPr="00A435C0" w:rsidRDefault="00A435C0" w:rsidP="00A65C71">
      <w:r w:rsidRPr="00A435C0">
        <w:t>Xu, B., Jian, P., Zheng, H., et al., 2005. U–Pb zircon geochronology and geochemistry of Neoproterozoic volcanic rocks in the Tarim Block of northwest China: implications for the breakup of Rodinia supercontinent and Neoproterozoic glaciations. Precambrian Research, 136(2): 107-123</w:t>
      </w:r>
    </w:p>
    <w:p w14:paraId="3B364329" w14:textId="77777777" w:rsidR="00A435C0" w:rsidRPr="00A435C0" w:rsidRDefault="00A435C0" w:rsidP="00A65C71">
      <w:r w:rsidRPr="00A435C0">
        <w:t>Xu, Z., Han, B. F., Ren, R., et al., 2012. Ultramafic-mafic melange, island arc and post-collisional intrusions in the Mayile Mountain, West Junggar, China: Implications for Paleozoic intra-oceanic subduction-accretion process. Lithos, 132: 141-161</w:t>
      </w:r>
    </w:p>
    <w:p w14:paraId="2BBB5C07" w14:textId="77777777" w:rsidR="00A435C0" w:rsidRPr="00A435C0" w:rsidRDefault="00A435C0" w:rsidP="00A65C71">
      <w:r w:rsidRPr="00A435C0">
        <w:t>Yang J F, Zhang Z C, Chen Y, et al. 2017. Ages and Origin of Felsic Rocks From the Eastern Erenhot Ophiolitic Complex, Southeastern Central Asian Orogenic Belt, Inner Mongolia China. J Asian Earth Sci, 144: 126-140.</w:t>
      </w:r>
    </w:p>
    <w:p w14:paraId="4DC6541B" w14:textId="77777777" w:rsidR="00A435C0" w:rsidRPr="00A435C0" w:rsidRDefault="00A435C0" w:rsidP="00A65C71">
      <w:r w:rsidRPr="00A435C0">
        <w:t>Zeng, L., Niu, H., Bao, Z., et al., 2015. Petrogenesis and tectonic significance of the plagiogranites in the Zhaheba ophiolite, Eastern Junggar orogen, Xinjiang, China. Journal of Asian Earth Sciences, 113: 137-150</w:t>
      </w:r>
    </w:p>
    <w:p w14:paraId="4C95684C" w14:textId="77777777" w:rsidR="00A435C0" w:rsidRPr="00A435C0" w:rsidRDefault="00A435C0" w:rsidP="00A65C71">
      <w:r w:rsidRPr="00A435C0">
        <w:t>Zhang Z C, Li K, Li J F, et al. 2015. Geochronology and Geochemistry of the Eastern Erenhot Ophiolitic Complex: Implications for the Tectonic Evolution of the Inner Mongolia-Daxinganling Orogenic Belt. J Asian Earth Sci, 97: 279-293.</w:t>
      </w:r>
    </w:p>
    <w:p w14:paraId="1ACF194F" w14:textId="77777777" w:rsidR="00A435C0" w:rsidRPr="00A435C0" w:rsidRDefault="00A435C0" w:rsidP="00A65C71">
      <w:r w:rsidRPr="00A435C0">
        <w:t>Zhang, J. e., Xiao, W., Han, C., et al., 2011. A Devonian to Carboniferous intra-oceanic subduction system in Western Junggar, NW China. Lithos, 125(1-2): 592-606</w:t>
      </w:r>
    </w:p>
    <w:p w14:paraId="160A9C2E" w14:textId="77777777" w:rsidR="00A435C0" w:rsidRPr="00A435C0" w:rsidRDefault="00A435C0" w:rsidP="00A65C71">
      <w:r w:rsidRPr="00A435C0">
        <w:t>Zhang, L. ,Jin, Z. M., 2016. High-temperature metamorphism of the Yushugou ophiolitic slice: Late Devonian subduction of seamount and mid-oceanic ridge in the South Tianshan orogen. Journal of Asian Earth Sciences, 132: 75-93</w:t>
      </w:r>
    </w:p>
    <w:p w14:paraId="30165832" w14:textId="77777777" w:rsidR="00A435C0" w:rsidRPr="00A435C0" w:rsidRDefault="00A435C0" w:rsidP="00A65C71">
      <w:r w:rsidRPr="00A435C0">
        <w:rPr>
          <w:rFonts w:hint="eastAsia"/>
        </w:rPr>
        <w:t>曹荣龙</w:t>
      </w:r>
      <w:r w:rsidRPr="00A435C0">
        <w:t>. 1994. 新疆北部蛇绿岩及基性－超基性杂岩. 新疆地质: 25-31.</w:t>
      </w:r>
    </w:p>
    <w:p w14:paraId="64423494" w14:textId="77777777" w:rsidR="00A435C0" w:rsidRPr="00A435C0" w:rsidRDefault="00A435C0" w:rsidP="00A65C71">
      <w:r w:rsidRPr="00A435C0">
        <w:rPr>
          <w:rFonts w:hint="eastAsia"/>
        </w:rPr>
        <w:t>陈博</w:t>
      </w:r>
      <w:r w:rsidRPr="00A435C0">
        <w:t>, 朱永峰. 2011. 新疆达拉布特蛇绿混杂岩中辉长岩岩石学、微量元素地球化学和锆石U-Pb年代学研究. 岩石学报, 27: 1746-1758.</w:t>
      </w:r>
    </w:p>
    <w:p w14:paraId="5AE7F75E" w14:textId="77777777" w:rsidR="00A435C0" w:rsidRPr="00A435C0" w:rsidRDefault="00A435C0" w:rsidP="00A65C71">
      <w:r w:rsidRPr="00A435C0">
        <w:rPr>
          <w:rFonts w:hint="eastAsia"/>
        </w:rPr>
        <w:t>陈刚</w:t>
      </w:r>
      <w:r w:rsidRPr="00A435C0">
        <w:t>, 朱志新, 董连慧, 等. 2010. 新疆南天山塔什库尔干泥盆—早石炭世洋岛型火山岩的确定及地质意义. 新疆地质, 28: 236-241.</w:t>
      </w:r>
    </w:p>
    <w:p w14:paraId="1009B6AE" w14:textId="77777777" w:rsidR="00A435C0" w:rsidRPr="00A435C0" w:rsidRDefault="00A435C0" w:rsidP="00A65C71">
      <w:r w:rsidRPr="00A435C0">
        <w:rPr>
          <w:rFonts w:hint="eastAsia"/>
        </w:rPr>
        <w:t>陈石</w:t>
      </w:r>
      <w:r w:rsidRPr="00A435C0">
        <w:t>, 郭召杰. 2010. 达拉布特蛇绿岩带的时限和属性以及对西准噶尔晚古生代构造演化的讨论. 岩石学报, 26: 2336-2344.</w:t>
      </w:r>
    </w:p>
    <w:p w14:paraId="5FB1E968" w14:textId="77777777" w:rsidR="00A435C0" w:rsidRPr="00A435C0" w:rsidRDefault="00A435C0" w:rsidP="00A65C71">
      <w:r w:rsidRPr="00A435C0">
        <w:rPr>
          <w:rFonts w:hint="eastAsia"/>
        </w:rPr>
        <w:lastRenderedPageBreak/>
        <w:t>陈哲夫</w:t>
      </w:r>
      <w:r w:rsidRPr="00A435C0">
        <w:t>, 梁云海. 1991. 新疆多旋回构造与板块运动. 新疆地质: 95-107.</w:t>
      </w:r>
    </w:p>
    <w:p w14:paraId="47541D76" w14:textId="77777777" w:rsidR="00A435C0" w:rsidRPr="00A435C0" w:rsidRDefault="00A435C0" w:rsidP="00A65C71">
      <w:r w:rsidRPr="00A435C0">
        <w:rPr>
          <w:rFonts w:hint="eastAsia"/>
        </w:rPr>
        <w:t>褚方</w:t>
      </w:r>
      <w:r w:rsidRPr="00A435C0">
        <w:t>, 赵同阳, 张建东, 等. 2013. 新疆沙尔布拉克蛇绿岩岩石地球化学特征及形成时代. 新疆地质, 31: 167-172.</w:t>
      </w:r>
    </w:p>
    <w:p w14:paraId="00FB1A2D" w14:textId="77777777" w:rsidR="00A435C0" w:rsidRPr="00A435C0" w:rsidRDefault="00A435C0" w:rsidP="00A65C71">
      <w:r w:rsidRPr="00A435C0">
        <w:rPr>
          <w:rFonts w:hint="eastAsia"/>
        </w:rPr>
        <w:t>董连慧</w:t>
      </w:r>
      <w:r w:rsidRPr="00A435C0">
        <w:t>, 朱志新, 屈迅, 等. 2010. 新疆蛇绿岩带的分布、特征及研究新进展. 岩石学报, 26: 2894-2904.</w:t>
      </w:r>
    </w:p>
    <w:p w14:paraId="3C27EFD0" w14:textId="77777777" w:rsidR="00A435C0" w:rsidRPr="00A435C0" w:rsidRDefault="00A435C0" w:rsidP="00A65C71">
      <w:r w:rsidRPr="00A435C0">
        <w:rPr>
          <w:rFonts w:hint="eastAsia"/>
        </w:rPr>
        <w:t>董云鹏</w:t>
      </w:r>
      <w:r w:rsidRPr="00A435C0">
        <w:t>, 周鼎武, 张国伟, 等. 2005. 中天山南缘乌瓦门蛇绿岩形成构造环境. 岩石学报: 39-46.</w:t>
      </w:r>
    </w:p>
    <w:p w14:paraId="6327D2A2" w14:textId="77777777" w:rsidR="00A435C0" w:rsidRPr="00A435C0" w:rsidRDefault="00A435C0" w:rsidP="00A65C71">
      <w:r w:rsidRPr="00A435C0">
        <w:rPr>
          <w:rFonts w:hint="eastAsia"/>
        </w:rPr>
        <w:t>都厚远</w:t>
      </w:r>
      <w:r w:rsidRPr="00A435C0">
        <w:t>, 陈家富. 2017. 西准噶尔和布克赛尔古洋盆的厘定——来自和布克赛尔蛇绿混杂岩的锆石U-Pb年代学及地球化学证据. 地质学报, 91: 2638-2650.</w:t>
      </w:r>
    </w:p>
    <w:p w14:paraId="09C86E84" w14:textId="77777777" w:rsidR="00A435C0" w:rsidRPr="00A435C0" w:rsidRDefault="00A435C0" w:rsidP="00A65C71">
      <w:r w:rsidRPr="00A435C0">
        <w:rPr>
          <w:rFonts w:hint="eastAsia"/>
        </w:rPr>
        <w:t>方爱民</w:t>
      </w:r>
      <w:r w:rsidRPr="00A435C0">
        <w:t>, 王世刚, 张俊敏, 等. 2015. 新疆北部卡拉麦里蛇绿岩中辉长岩的锆石U-Pb年龄及其构造意义. 地质科学, 50: 140-154.</w:t>
      </w:r>
    </w:p>
    <w:p w14:paraId="69447360" w14:textId="77777777" w:rsidR="00A435C0" w:rsidRPr="00A435C0" w:rsidRDefault="00A435C0" w:rsidP="00A65C71">
      <w:r w:rsidRPr="00A435C0">
        <w:rPr>
          <w:rFonts w:hint="eastAsia"/>
        </w:rPr>
        <w:t>冯晓强</w:t>
      </w:r>
      <w:r w:rsidRPr="00A435C0">
        <w:t>, 崔玉宝, 程龙, 等. 2016. 新疆东准噶尔阿尔曼泰蛇绿构造混杂岩带中辉长岩La-Icp-Ms锆石U-Pb年龄及其地质意义. 地质通报, 35: 1411-1419.</w:t>
      </w:r>
    </w:p>
    <w:p w14:paraId="020B1746" w14:textId="77777777" w:rsidR="00A435C0" w:rsidRPr="00A435C0" w:rsidRDefault="00A435C0" w:rsidP="00A65C71">
      <w:r w:rsidRPr="00A435C0">
        <w:rPr>
          <w:rFonts w:hint="eastAsia"/>
        </w:rPr>
        <w:t>冯晓强</w:t>
      </w:r>
      <w:r w:rsidRPr="00A435C0">
        <w:t>, 张占武, 李维军, 等. 2012. 新疆库米什北超基性岩发现及大地构造意义. 新疆地质, 30: 136-140.</w:t>
      </w:r>
    </w:p>
    <w:p w14:paraId="7E889365" w14:textId="77777777" w:rsidR="00A435C0" w:rsidRPr="00A435C0" w:rsidRDefault="00A435C0" w:rsidP="00A65C71">
      <w:r w:rsidRPr="00A435C0">
        <w:rPr>
          <w:rFonts w:hint="eastAsia"/>
        </w:rPr>
        <w:t>冯益民</w:t>
      </w:r>
      <w:r w:rsidRPr="00A435C0">
        <w:t>, 朱宝清, 杨军录, 等. 2002. 东天山大地构造及演化——1:50万东天山大地构造图简要说明. 新疆地质: 309-314.</w:t>
      </w:r>
    </w:p>
    <w:p w14:paraId="588B8806" w14:textId="77777777" w:rsidR="00A435C0" w:rsidRPr="00A435C0" w:rsidRDefault="00A435C0" w:rsidP="00A65C71">
      <w:r w:rsidRPr="00A435C0">
        <w:rPr>
          <w:rFonts w:hint="eastAsia"/>
        </w:rPr>
        <w:t>高俊</w:t>
      </w:r>
      <w:r w:rsidRPr="00A435C0">
        <w:t>, 汤耀庆, 赵民, 等. 1995. 新疆南天山蛇绿岩的地质地球化学特征及形成环境初探. 岩石学报: 85-97.</w:t>
      </w:r>
    </w:p>
    <w:p w14:paraId="7BEE222C" w14:textId="77777777" w:rsidR="00A435C0" w:rsidRPr="00A435C0" w:rsidRDefault="00A435C0" w:rsidP="00A65C71">
      <w:r w:rsidRPr="00A435C0">
        <w:rPr>
          <w:rFonts w:hint="eastAsia"/>
        </w:rPr>
        <w:t>高轩</w:t>
      </w:r>
      <w:r w:rsidRPr="00A435C0">
        <w:t>, 弓小平, 谢巍然, 等. 2017. 新疆北天山拜辛德-吉吾恰依一带蛇绿岩地球化学特征研究. 矿物岩石地球化学通报, 36: 611-619.</w:t>
      </w:r>
    </w:p>
    <w:p w14:paraId="79A1E393" w14:textId="77777777" w:rsidR="00A435C0" w:rsidRPr="00A435C0" w:rsidRDefault="00A435C0" w:rsidP="00A65C71">
      <w:r w:rsidRPr="00A435C0">
        <w:rPr>
          <w:rFonts w:hint="eastAsia"/>
        </w:rPr>
        <w:t>辜平阳</w:t>
      </w:r>
      <w:r w:rsidRPr="00A435C0">
        <w:t>, 李永军, 张兵, 等. 2009. 西准达尔布特蛇绿岩中辉长岩La-Icp-Ms锆石U-Pb测年. 岩石学报, 25: 1364-1372.</w:t>
      </w:r>
    </w:p>
    <w:p w14:paraId="52A46654" w14:textId="77777777" w:rsidR="00A435C0" w:rsidRPr="00A435C0" w:rsidRDefault="00A435C0" w:rsidP="00A65C71">
      <w:r w:rsidRPr="00A435C0">
        <w:rPr>
          <w:rFonts w:hint="eastAsia"/>
        </w:rPr>
        <w:t>郝杰</w:t>
      </w:r>
      <w:r w:rsidRPr="00A435C0">
        <w:t>, 刘小汉. 1993. 南天山蛇绿混杂岩形成时代及大地构造意义. 地质科学: 93-95.</w:t>
      </w:r>
    </w:p>
    <w:p w14:paraId="07F67BF6" w14:textId="77777777" w:rsidR="00A435C0" w:rsidRPr="00A435C0" w:rsidRDefault="00A435C0" w:rsidP="00A65C71">
      <w:r w:rsidRPr="00A435C0">
        <w:rPr>
          <w:rFonts w:hint="eastAsia"/>
        </w:rPr>
        <w:t>何国琦</w:t>
      </w:r>
      <w:r w:rsidRPr="00A435C0">
        <w:t>, 刘建波, 张越迁, 等. 2007. 准噶尔盆地西缘克拉玛依早古生代蛇绿混杂岩带的厘定. 岩石学报: 1573-1576.</w:t>
      </w:r>
    </w:p>
    <w:p w14:paraId="15FE3EDF" w14:textId="77777777" w:rsidR="00A435C0" w:rsidRPr="00A435C0" w:rsidRDefault="00A435C0" w:rsidP="00A65C71">
      <w:r w:rsidRPr="00A435C0">
        <w:rPr>
          <w:rFonts w:hint="eastAsia"/>
        </w:rPr>
        <w:t>何世平</w:t>
      </w:r>
      <w:r w:rsidRPr="00A435C0">
        <w:t>, 时超, 王超, 等. 2013. 新疆西准噶尔萨尔托海蛇绿混杂岩形成时代及构造环境分析. 地质科学, 48: 1033-1049.</w:t>
      </w:r>
    </w:p>
    <w:p w14:paraId="55BEB4D2" w14:textId="77777777" w:rsidR="00A435C0" w:rsidRPr="00A435C0" w:rsidRDefault="00A435C0" w:rsidP="00A65C71">
      <w:r w:rsidRPr="00A435C0">
        <w:rPr>
          <w:rFonts w:hint="eastAsia"/>
        </w:rPr>
        <w:t>侯青叶</w:t>
      </w:r>
      <w:r w:rsidRPr="00A435C0">
        <w:t>, 王忠, 刘金宝, 等. 2012. 北山月牙山蛇绿岩地球化学特征及Shrimp定年. 现代地质, 26: 1008-1018.</w:t>
      </w:r>
    </w:p>
    <w:p w14:paraId="102BC4E4" w14:textId="77777777" w:rsidR="00A435C0" w:rsidRPr="00A435C0" w:rsidRDefault="00A435C0" w:rsidP="00A65C71">
      <w:r w:rsidRPr="00A435C0">
        <w:rPr>
          <w:rFonts w:hint="eastAsia"/>
        </w:rPr>
        <w:t>胡朝斌</w:t>
      </w:r>
      <w:r w:rsidRPr="00A435C0">
        <w:t>, 廖群安, 樊光明, 等. 2014. 东准噶尔滴水泉地区发现洋中脊型蛇绿岩. 科学通报, 59: 2213-2224.</w:t>
      </w:r>
    </w:p>
    <w:p w14:paraId="7A2D282E" w14:textId="77777777" w:rsidR="00A435C0" w:rsidRPr="00A435C0" w:rsidRDefault="00A435C0" w:rsidP="00A65C71">
      <w:r w:rsidRPr="00A435C0">
        <w:rPr>
          <w:rFonts w:hint="eastAsia"/>
        </w:rPr>
        <w:t>胡新茁</w:t>
      </w:r>
      <w:r w:rsidRPr="00A435C0">
        <w:t>, 赵国春, 胡新悦, 等. 2015. 内蒙古北山地区月牙山蛇绿质构造混杂岩带地质特征、形成时代及大地构造意义. 地质通报, 34: 425-436.</w:t>
      </w:r>
    </w:p>
    <w:p w14:paraId="316B663F" w14:textId="77777777" w:rsidR="00A435C0" w:rsidRPr="00A435C0" w:rsidRDefault="00A435C0" w:rsidP="00A65C71">
      <w:r w:rsidRPr="00A435C0">
        <w:rPr>
          <w:rFonts w:hint="eastAsia"/>
        </w:rPr>
        <w:t>胡醒民</w:t>
      </w:r>
      <w:r w:rsidRPr="00A435C0">
        <w:t>, 廖云峰, 程海峰, 等. 2016. 内蒙古月牙山一带基性火山岩的地质特征、形成时代及归属. 地质通报, 35: 1234-1242.</w:t>
      </w:r>
    </w:p>
    <w:p w14:paraId="003E4A58" w14:textId="77777777" w:rsidR="00A435C0" w:rsidRPr="00A435C0" w:rsidRDefault="00A435C0" w:rsidP="00A65C71">
      <w:r w:rsidRPr="00A435C0">
        <w:rPr>
          <w:rFonts w:hint="eastAsia"/>
        </w:rPr>
        <w:t>黄波</w:t>
      </w:r>
      <w:r w:rsidRPr="00A435C0">
        <w:t>, 付冬, 李树才, 等. 2016. 内蒙古贺根山蛇绿岩形成时代及构造启示. 岩石学报, 32: 158-176.</w:t>
      </w:r>
    </w:p>
    <w:p w14:paraId="70B6C212" w14:textId="77777777" w:rsidR="00A435C0" w:rsidRPr="00A435C0" w:rsidRDefault="00A435C0" w:rsidP="00A65C71">
      <w:r w:rsidRPr="00A435C0">
        <w:rPr>
          <w:rFonts w:hint="eastAsia"/>
        </w:rPr>
        <w:t>黄岗</w:t>
      </w:r>
      <w:r w:rsidRPr="00A435C0">
        <w:t>, 牛广智, 王新录, 等. 2012. 新疆东准噶尔卡拉麦里蛇绿岩的形成和侵位时限——来自辉绿岩和凝灰岩La-Icp-Ms锆石U-Pb年龄的证据. 地质通报, 31: 1267-1278.</w:t>
      </w:r>
    </w:p>
    <w:p w14:paraId="2E401DE9" w14:textId="77777777" w:rsidR="00A435C0" w:rsidRPr="00A435C0" w:rsidRDefault="00A435C0" w:rsidP="00A65C71">
      <w:r w:rsidRPr="00A435C0">
        <w:rPr>
          <w:rFonts w:hint="eastAsia"/>
        </w:rPr>
        <w:t>黄岗</w:t>
      </w:r>
      <w:r w:rsidRPr="00A435C0">
        <w:t>, 牛广智, 王新录, 等. 2017. 东准噶尔卡拉麦里蛇绿混杂岩中斜长角闪岩的发现与洋中脊构造环境的确认. 中国地质, 44: 358-370.</w:t>
      </w:r>
    </w:p>
    <w:p w14:paraId="6CC82EC3" w14:textId="77777777" w:rsidR="00A435C0" w:rsidRPr="00A435C0" w:rsidRDefault="00A435C0" w:rsidP="00A65C71">
      <w:r w:rsidRPr="00A435C0">
        <w:rPr>
          <w:rFonts w:hint="eastAsia"/>
        </w:rPr>
        <w:t>黄岗</w:t>
      </w:r>
      <w:r w:rsidRPr="00A435C0">
        <w:t>, 张占武, 董志辉, 等. 2011. 南天山铜花山蛇绿混杂岩中斜长花岗岩锆石La-Icp-Ms微区U-Pb定年及其地质意义. 中国地质, 38: 94-102.</w:t>
      </w:r>
    </w:p>
    <w:p w14:paraId="56B6D4BE" w14:textId="77777777" w:rsidR="00A435C0" w:rsidRPr="00A435C0" w:rsidRDefault="00A435C0" w:rsidP="00A65C71">
      <w:r w:rsidRPr="00A435C0">
        <w:rPr>
          <w:rFonts w:hint="eastAsia"/>
        </w:rPr>
        <w:t>黄建华</w:t>
      </w:r>
      <w:r w:rsidRPr="00A435C0">
        <w:t>, 金章东, 李福春. 1999. 洪古勒楞蛇绿岩Sm-Nd同位素特征及时代界定. 科学通报: 1004-1007.</w:t>
      </w:r>
    </w:p>
    <w:p w14:paraId="3F0C5810" w14:textId="77777777" w:rsidR="00A435C0" w:rsidRPr="00A435C0" w:rsidRDefault="00A435C0" w:rsidP="00A65C71">
      <w:r w:rsidRPr="00A435C0">
        <w:rPr>
          <w:rFonts w:hint="eastAsia"/>
        </w:rPr>
        <w:t>黄增保</w:t>
      </w:r>
      <w:r w:rsidRPr="00A435C0">
        <w:t>, 金霞. 2006. 甘肃北山红石山蛇绿混杂岩带中基性火山岩构造环境分析. 中国地质: 1030-1037.</w:t>
      </w:r>
    </w:p>
    <w:p w14:paraId="579B2BE3" w14:textId="77777777" w:rsidR="00A435C0" w:rsidRPr="00A435C0" w:rsidRDefault="00A435C0" w:rsidP="00A65C71">
      <w:r w:rsidRPr="00A435C0">
        <w:rPr>
          <w:rFonts w:hint="eastAsia"/>
        </w:rPr>
        <w:lastRenderedPageBreak/>
        <w:t>简平</w:t>
      </w:r>
      <w:r w:rsidRPr="00A435C0">
        <w:t>, 刘敦一, 张旗, 等. 2003. 蛇绿岩及蛇绿岩中浅色岩的Shrimp U-Pb测年. 地学前缘: 439-456.</w:t>
      </w:r>
    </w:p>
    <w:p w14:paraId="76EF87A4" w14:textId="77777777" w:rsidR="00A435C0" w:rsidRPr="00A435C0" w:rsidRDefault="00A435C0" w:rsidP="00A65C71">
      <w:r w:rsidRPr="00A435C0">
        <w:rPr>
          <w:rFonts w:hint="eastAsia"/>
        </w:rPr>
        <w:t>姜常义</w:t>
      </w:r>
      <w:r w:rsidRPr="00A435C0">
        <w:t>, 李良辰. 1990. 榆树沟层状堆积岩的岩石学与地球化学. 矿物岩石: 31-36.</w:t>
      </w:r>
    </w:p>
    <w:p w14:paraId="5E339929" w14:textId="77777777" w:rsidR="00A435C0" w:rsidRPr="00A435C0" w:rsidRDefault="00A435C0" w:rsidP="00A65C71">
      <w:r w:rsidRPr="00A435C0">
        <w:rPr>
          <w:rFonts w:hint="eastAsia"/>
        </w:rPr>
        <w:t>李超</w:t>
      </w:r>
      <w:r w:rsidRPr="00A435C0">
        <w:t>, 肖文交, 韩春明, 等. 2013. 新疆北天山奎屯河蛇绿岩斜长花岗岩锆石Simsu-Pb年龄及其构造意义. 地质科学, 48: 815-826.</w:t>
      </w:r>
    </w:p>
    <w:p w14:paraId="7C879A06" w14:textId="77777777" w:rsidR="00A435C0" w:rsidRPr="00A435C0" w:rsidRDefault="00A435C0" w:rsidP="00A65C71">
      <w:r w:rsidRPr="00A435C0">
        <w:rPr>
          <w:rFonts w:hint="eastAsia"/>
        </w:rPr>
        <w:t>李钢柱</w:t>
      </w:r>
      <w:r w:rsidRPr="00A435C0">
        <w:t>, 王玉净, 李成元, 等. 2017. 内蒙古索伦山蛇绿岩带早二叠世放射虫动物群的发现及其地质意义. 科学通报, 62: 400-406.</w:t>
      </w:r>
    </w:p>
    <w:p w14:paraId="792CDA1A" w14:textId="77777777" w:rsidR="00A435C0" w:rsidRPr="00A435C0" w:rsidRDefault="00A435C0" w:rsidP="00A65C71">
      <w:r w:rsidRPr="00A435C0">
        <w:rPr>
          <w:rFonts w:hint="eastAsia"/>
        </w:rPr>
        <w:t>李锦轶</w:t>
      </w:r>
      <w:r w:rsidRPr="00A435C0">
        <w:t>, 王克卓, 李文铅, 等. 2002. 东天山晚古生代以来大地构造与矿产勘查. 新疆地质: 295-301.</w:t>
      </w:r>
    </w:p>
    <w:p w14:paraId="48B81673" w14:textId="77777777" w:rsidR="00A435C0" w:rsidRPr="00A435C0" w:rsidRDefault="00A435C0" w:rsidP="00A65C71">
      <w:r w:rsidRPr="00A435C0">
        <w:rPr>
          <w:rFonts w:hint="eastAsia"/>
        </w:rPr>
        <w:t>李锦轶</w:t>
      </w:r>
      <w:r w:rsidRPr="00A435C0">
        <w:t>, 肖序常, 汤耀庆, 等. 1990. 新疆东准噶尔卡拉麦里地区晚古生代板块构造的基本特征. 地质论评: 305-316.</w:t>
      </w:r>
    </w:p>
    <w:p w14:paraId="59420F1F" w14:textId="77777777" w:rsidR="00A435C0" w:rsidRPr="00A435C0" w:rsidRDefault="00A435C0" w:rsidP="00A65C71">
      <w:r w:rsidRPr="00A435C0">
        <w:rPr>
          <w:rFonts w:hint="eastAsia"/>
        </w:rPr>
        <w:t>李锦轶</w:t>
      </w:r>
      <w:r w:rsidRPr="00A435C0">
        <w:t>, 肖序常, 汤耀庆, 等. 1992. 新疆北部金属矿产与板块构造. 新疆地质: 138-146.</w:t>
      </w:r>
    </w:p>
    <w:p w14:paraId="564AEDD4" w14:textId="77777777" w:rsidR="00A435C0" w:rsidRPr="00A435C0" w:rsidRDefault="00A435C0" w:rsidP="00A65C71">
      <w:r w:rsidRPr="00A435C0">
        <w:rPr>
          <w:rFonts w:hint="eastAsia"/>
        </w:rPr>
        <w:t>李锦轶</w:t>
      </w:r>
      <w:r w:rsidRPr="00A435C0">
        <w:t>. 1991. 试论新疆东准噶尔早古生代岩石圈板块构造演化. 中国地质科学院院报: 1-12.</w:t>
      </w:r>
    </w:p>
    <w:p w14:paraId="1392C87E" w14:textId="77777777" w:rsidR="00A435C0" w:rsidRPr="00A435C0" w:rsidRDefault="00A435C0" w:rsidP="00A65C71">
      <w:r w:rsidRPr="00A435C0">
        <w:rPr>
          <w:rFonts w:hint="eastAsia"/>
        </w:rPr>
        <w:t>李锦轶</w:t>
      </w:r>
      <w:r w:rsidRPr="00A435C0">
        <w:t>. 2004. 新疆东部新元古代晚期和古生代构造格局及其演变. 地质论评: 304-322.</w:t>
      </w:r>
    </w:p>
    <w:p w14:paraId="01224186" w14:textId="77777777" w:rsidR="00A435C0" w:rsidRPr="00A435C0" w:rsidRDefault="00A435C0" w:rsidP="00A65C71">
      <w:r w:rsidRPr="00A435C0">
        <w:rPr>
          <w:rFonts w:hint="eastAsia"/>
        </w:rPr>
        <w:t>李尚林</w:t>
      </w:r>
      <w:r w:rsidRPr="00A435C0">
        <w:t>, 王训练, 段俊梅, 等. 2012. 内蒙古达茂旗胡吉尔特晚泥盆世蛇绿岩的发现及其地质意义. 地球科学(中国地质大学学报), 37: 18-24.</w:t>
      </w:r>
    </w:p>
    <w:p w14:paraId="1A386A8E" w14:textId="77777777" w:rsidR="00A435C0" w:rsidRPr="00A435C0" w:rsidRDefault="00A435C0" w:rsidP="00A65C71">
      <w:r w:rsidRPr="00A435C0">
        <w:rPr>
          <w:rFonts w:hint="eastAsia"/>
        </w:rPr>
        <w:t>李嵩龄</w:t>
      </w:r>
      <w:r w:rsidRPr="00A435C0">
        <w:t>, 冯新昌, 董富荣, 等. 1999. 克拉麦里—塔克札勒—大黑山蛇绿岩建造稀土元素特征. 新疆地质: 356-364.</w:t>
      </w:r>
    </w:p>
    <w:p w14:paraId="015C77E6" w14:textId="77777777" w:rsidR="00A435C0" w:rsidRPr="00A435C0" w:rsidRDefault="00A435C0" w:rsidP="00A65C71">
      <w:r w:rsidRPr="00A435C0">
        <w:rPr>
          <w:rFonts w:hint="eastAsia"/>
        </w:rPr>
        <w:t>李文铅</w:t>
      </w:r>
      <w:r w:rsidRPr="00A435C0">
        <w:t>, 马华东, 王冉, 等. 2008. 东天山康古尔塔格蛇绿岩Shrimp年龄、Nd-Sr同位素特征及构造意义. 岩石学报, 24: 773-780.</w:t>
      </w:r>
    </w:p>
    <w:p w14:paraId="537054E9" w14:textId="77777777" w:rsidR="00A435C0" w:rsidRPr="00A435C0" w:rsidRDefault="00A435C0" w:rsidP="00A65C71">
      <w:r w:rsidRPr="00A435C0">
        <w:rPr>
          <w:rFonts w:hint="eastAsia"/>
        </w:rPr>
        <w:t>李向民</w:t>
      </w:r>
      <w:r w:rsidRPr="00A435C0">
        <w:t>, 余吉远, 王国强, 等. 2012. 甘肃北山地区芨芨台子蛇绿岩La-Icp-Ms锆石U-Pb测年及其地质意义. 地质通报, 31: 2025-2031.</w:t>
      </w:r>
    </w:p>
    <w:p w14:paraId="17764022" w14:textId="77777777" w:rsidR="00A435C0" w:rsidRPr="00A435C0" w:rsidRDefault="00A435C0" w:rsidP="00A65C71">
      <w:r w:rsidRPr="00A435C0">
        <w:rPr>
          <w:rFonts w:hint="eastAsia"/>
        </w:rPr>
        <w:t>李英杰</w:t>
      </w:r>
      <w:r w:rsidRPr="00A435C0">
        <w:t>, 王金芳, 李红阳, 等. 2013. 内蒙西乌旗白音布拉格蛇绿岩地球化学特征. 岩石学报, 29: 2719-2730.</w:t>
      </w:r>
    </w:p>
    <w:p w14:paraId="2E8718A4" w14:textId="77777777" w:rsidR="00A435C0" w:rsidRPr="00A435C0" w:rsidRDefault="00A435C0" w:rsidP="00A65C71">
      <w:r w:rsidRPr="00A435C0">
        <w:rPr>
          <w:rFonts w:hint="eastAsia"/>
        </w:rPr>
        <w:t>李英杰</w:t>
      </w:r>
      <w:r w:rsidRPr="00A435C0">
        <w:t>, 王金芳, 李红阳, 等. 2015. 内蒙古西乌旗梅劳特乌拉蛇绿岩的识别. 岩石学报, 31: 1461-1470.</w:t>
      </w:r>
    </w:p>
    <w:p w14:paraId="0FC91F93" w14:textId="77777777" w:rsidR="00A435C0" w:rsidRPr="00A435C0" w:rsidRDefault="00A435C0" w:rsidP="00A65C71">
      <w:r w:rsidRPr="00A435C0">
        <w:rPr>
          <w:rFonts w:hint="eastAsia"/>
        </w:rPr>
        <w:t>李英雷</w:t>
      </w:r>
      <w:r w:rsidRPr="00A435C0">
        <w:t>, 武广, 贺宏云, 等. 2021. 内蒙古沙巴尔吐地区中二叠世蛇绿构造混杂岩及同期花岗质杂岩的发现及地质意义. 岩石矿物学杂志, 40: 217-235.</w:t>
      </w:r>
    </w:p>
    <w:p w14:paraId="31CD15A2" w14:textId="77777777" w:rsidR="00A435C0" w:rsidRPr="00A435C0" w:rsidRDefault="00A435C0" w:rsidP="00A65C71">
      <w:r w:rsidRPr="00A435C0">
        <w:rPr>
          <w:rFonts w:hint="eastAsia"/>
        </w:rPr>
        <w:t>刘建峰</w:t>
      </w:r>
      <w:r w:rsidRPr="00A435C0">
        <w:t>, 李锦轶, 孙立新, 等. 2016. 内蒙古巴林左旗九井子蛇绿岩锆石U-Pb定年:对西拉木伦河缝合带形成演化的约束. 中国地质, 43: 1947-1962.</w:t>
      </w:r>
    </w:p>
    <w:p w14:paraId="23C3A96A" w14:textId="77777777" w:rsidR="00A435C0" w:rsidRPr="00A435C0" w:rsidRDefault="00A435C0" w:rsidP="00A65C71">
      <w:r w:rsidRPr="00A435C0">
        <w:rPr>
          <w:rFonts w:hint="eastAsia"/>
        </w:rPr>
        <w:t>刘崴国</w:t>
      </w:r>
      <w:r w:rsidRPr="00A435C0">
        <w:t>. 2011. 东准噶尔玛因鄂博蛇绿混杂岩形成时代确定. 新疆地质, 29: 385-388.</w:t>
      </w:r>
    </w:p>
    <w:p w14:paraId="24471EE0" w14:textId="77777777" w:rsidR="00A435C0" w:rsidRPr="00A435C0" w:rsidRDefault="00A435C0" w:rsidP="00A65C71">
      <w:r w:rsidRPr="00A435C0">
        <w:rPr>
          <w:rFonts w:hint="eastAsia"/>
        </w:rPr>
        <w:t>刘伟</w:t>
      </w:r>
      <w:r w:rsidRPr="00A435C0">
        <w:t>, 刘丛强, 增田彰正. 1993. 新疆阿尔泰花岗岩源区混合-结晶分异复合过程的微量元素效应. 大地构造与成矿学: 335-344.</w:t>
      </w:r>
    </w:p>
    <w:p w14:paraId="57784945" w14:textId="77777777" w:rsidR="00A435C0" w:rsidRPr="00A435C0" w:rsidRDefault="00A435C0" w:rsidP="00A65C71">
      <w:r w:rsidRPr="00A435C0">
        <w:rPr>
          <w:rFonts w:hint="eastAsia"/>
        </w:rPr>
        <w:t>刘亚然</w:t>
      </w:r>
      <w:r w:rsidRPr="00A435C0">
        <w:t>, 简平, 张维, 等. 2016. 新疆东准噶尔北塔山蛇绿混杂岩锆石Shrimp U-Pb定年、氧同位素及其地质构造意义. 岩石学报, 32: 537-554.</w:t>
      </w:r>
    </w:p>
    <w:p w14:paraId="3C9FCA5D" w14:textId="77777777" w:rsidR="00A435C0" w:rsidRPr="00A435C0" w:rsidRDefault="00A435C0" w:rsidP="00A65C71">
      <w:r w:rsidRPr="00A435C0">
        <w:rPr>
          <w:rFonts w:hint="eastAsia"/>
        </w:rPr>
        <w:t>刘正荣</w:t>
      </w:r>
      <w:r w:rsidRPr="00A435C0">
        <w:t>, 裴江平, 邓东松, 等. 2005. 新疆托克逊新干沟奥陶纪蛇绿岩. 新疆地质: 326-333.</w:t>
      </w:r>
    </w:p>
    <w:p w14:paraId="592313A5" w14:textId="77777777" w:rsidR="00A435C0" w:rsidRPr="00A435C0" w:rsidRDefault="00A435C0" w:rsidP="00A65C71">
      <w:r w:rsidRPr="00A435C0">
        <w:rPr>
          <w:rFonts w:hint="eastAsia"/>
        </w:rPr>
        <w:t>柳志华</w:t>
      </w:r>
      <w:r w:rsidRPr="00A435C0">
        <w:t>, 顾雪祥, 章永梅, 等. 2020. 内蒙古索伦山蛇绿岩锆石U-Pb年代学、地球化学特征及其地质意义. 现代地质, 34: 399-417.</w:t>
      </w:r>
    </w:p>
    <w:p w14:paraId="31B5942F" w14:textId="77777777" w:rsidR="00A435C0" w:rsidRPr="00A435C0" w:rsidRDefault="00A435C0" w:rsidP="00A65C71">
      <w:r w:rsidRPr="00A435C0">
        <w:rPr>
          <w:rFonts w:hint="eastAsia"/>
        </w:rPr>
        <w:t>龙灵利</w:t>
      </w:r>
      <w:r w:rsidRPr="00A435C0">
        <w:t>, 高俊, 熊贤明, 等. 2006. 南天山库勒湖蛇绿岩地球化学特征及其年龄. 岩石学报: 65-73.</w:t>
      </w:r>
    </w:p>
    <w:p w14:paraId="1E02907D" w14:textId="77777777" w:rsidR="00A435C0" w:rsidRPr="00A435C0" w:rsidRDefault="00A435C0" w:rsidP="00A65C71">
      <w:r w:rsidRPr="00A435C0">
        <w:rPr>
          <w:rFonts w:hint="eastAsia"/>
        </w:rPr>
        <w:t>罗军</w:t>
      </w:r>
      <w:r w:rsidRPr="00A435C0">
        <w:t>, 肖文交, 何治亮, 等. 2017. 东准噶尔地区扎河坝—阿尔曼太蛇绿岩多期次岩浆演化特征：来自锆石U-Pb年代学的证据. 地质科学, 4: 1120-1139.</w:t>
      </w:r>
    </w:p>
    <w:p w14:paraId="636DD4D7" w14:textId="77777777" w:rsidR="00A435C0" w:rsidRPr="00A435C0" w:rsidRDefault="00A435C0" w:rsidP="00A65C71">
      <w:r w:rsidRPr="00A435C0">
        <w:rPr>
          <w:rFonts w:hint="eastAsia"/>
        </w:rPr>
        <w:t>马中平</w:t>
      </w:r>
      <w:r w:rsidRPr="00A435C0">
        <w:t>, 夏林圻, 徐学义, 等. 2007. 南天山库勒湖蛇绿岩锆石年龄及其地质意义. 西北大学学报(自然科学版): 107-110.</w:t>
      </w:r>
    </w:p>
    <w:p w14:paraId="078B163F" w14:textId="77777777" w:rsidR="00A435C0" w:rsidRPr="00A435C0" w:rsidRDefault="00A435C0" w:rsidP="00A65C71">
      <w:r w:rsidRPr="00A435C0">
        <w:rPr>
          <w:rFonts w:hint="eastAsia"/>
        </w:rPr>
        <w:t>孟庆涛</w:t>
      </w:r>
      <w:r w:rsidRPr="00A435C0">
        <w:t>, 张正平, 董洪凯, 等. 2021. 内蒙古北山地区阿民乌素蛇绿岩的年代学、地球化学特征及大地构造意义. 地质与勘探, 57: 122-135.</w:t>
      </w:r>
    </w:p>
    <w:p w14:paraId="7DE13611" w14:textId="77777777" w:rsidR="00A435C0" w:rsidRPr="00A435C0" w:rsidRDefault="00A435C0" w:rsidP="00A65C71">
      <w:r w:rsidRPr="00A435C0">
        <w:rPr>
          <w:rFonts w:hint="eastAsia"/>
        </w:rPr>
        <w:lastRenderedPageBreak/>
        <w:t>倪康</w:t>
      </w:r>
      <w:r w:rsidRPr="00A435C0">
        <w:t>, 雷永孝, 胡秀军, 等. 2013. 新疆额尔其斯缝合带南侧科克森套蛇绿岩的时代及其意义. 西北地质, 46: 64-69.</w:t>
      </w:r>
    </w:p>
    <w:p w14:paraId="43E41972" w14:textId="77777777" w:rsidR="00A435C0" w:rsidRPr="00A435C0" w:rsidRDefault="00A435C0" w:rsidP="00A65C71">
      <w:r w:rsidRPr="00A435C0">
        <w:rPr>
          <w:rFonts w:hint="eastAsia"/>
        </w:rPr>
        <w:t>牛文超</w:t>
      </w:r>
      <w:r w:rsidRPr="00A435C0">
        <w:t>, 辛后田, 段连峰, 等. 2020. 内蒙古北山造山带百合山Ssz型蛇绿岩地球化学特征、锆石U-Pb年龄及其对古亚洲洋演化的指示. 地质通报, 39: 1317-1329.</w:t>
      </w:r>
    </w:p>
    <w:p w14:paraId="20B0FA37" w14:textId="77777777" w:rsidR="00A435C0" w:rsidRPr="00A435C0" w:rsidRDefault="00A435C0" w:rsidP="00A65C71">
      <w:r w:rsidRPr="00A435C0">
        <w:rPr>
          <w:rFonts w:hint="eastAsia"/>
        </w:rPr>
        <w:t>牛晓露</w:t>
      </w:r>
      <w:r w:rsidRPr="00A435C0">
        <w:t>, 杨经绥, 刘飞, 等. 2015. 新疆中天山南缘乌瓦门地区蛇绿岩中超镁铁岩的成因:来自岩石矿物学和地球化学的证据. 中国地质, 42: 1404-1420.</w:t>
      </w:r>
    </w:p>
    <w:p w14:paraId="407BD49D" w14:textId="77777777" w:rsidR="00A435C0" w:rsidRPr="00A435C0" w:rsidRDefault="00A435C0" w:rsidP="00A65C71">
      <w:r w:rsidRPr="00A435C0">
        <w:rPr>
          <w:rFonts w:hint="eastAsia"/>
        </w:rPr>
        <w:t>潘成泽</w:t>
      </w:r>
      <w:r w:rsidRPr="00A435C0">
        <w:t>, 邱林, 叶现韬, 等. 2016. 扎河坝蛇绿岩锆石U-Pb年龄、Hf-O同位素组成及其地质意义. 华东地质, 37: 106-112.</w:t>
      </w:r>
    </w:p>
    <w:p w14:paraId="6998738F" w14:textId="77777777" w:rsidR="00A435C0" w:rsidRPr="00A435C0" w:rsidRDefault="00A435C0" w:rsidP="00A65C71">
      <w:r w:rsidRPr="00A435C0">
        <w:rPr>
          <w:rFonts w:hint="eastAsia"/>
        </w:rPr>
        <w:t>秦克章</w:t>
      </w:r>
      <w:r w:rsidRPr="00A435C0">
        <w:t>. 2000. 新疆北部中亚型造山与成矿作用. 博士. 中国科学院研究生院（地质与地球物理研究所）. 207.</w:t>
      </w:r>
    </w:p>
    <w:p w14:paraId="18961DB4" w14:textId="77777777" w:rsidR="00A435C0" w:rsidRPr="00A435C0" w:rsidRDefault="00A435C0" w:rsidP="00A65C71">
      <w:r w:rsidRPr="00A435C0">
        <w:rPr>
          <w:rFonts w:hint="eastAsia"/>
        </w:rPr>
        <w:t>任秉琛</w:t>
      </w:r>
      <w:r w:rsidRPr="00A435C0">
        <w:t>, 何世平, 姚文光, 等. 2001. 甘肃北山牛圈子蛇绿岩铷-锶同位素年龄及其大地构造意义. 西北地质: 21-27.</w:t>
      </w:r>
    </w:p>
    <w:p w14:paraId="51FE3351" w14:textId="77777777" w:rsidR="00A435C0" w:rsidRPr="00A435C0" w:rsidRDefault="00A435C0" w:rsidP="00A65C71">
      <w:r w:rsidRPr="00A435C0">
        <w:rPr>
          <w:rFonts w:hint="eastAsia"/>
        </w:rPr>
        <w:t>任文秀</w:t>
      </w:r>
      <w:r w:rsidRPr="00A435C0">
        <w:t>, 黄增保, 王军, 等. 2020. 东天山玉石山蛇绿混杂岩带辉长岩La-Icp-Ms锆石U-Pb年龄及其构造意义. 兰州大学学报(自然科学版), 56: 690-699.</w:t>
      </w:r>
    </w:p>
    <w:p w14:paraId="20039BB8" w14:textId="77777777" w:rsidR="00A435C0" w:rsidRPr="00A435C0" w:rsidRDefault="00A435C0" w:rsidP="00A65C71">
      <w:r w:rsidRPr="00A435C0">
        <w:rPr>
          <w:rFonts w:hint="eastAsia"/>
        </w:rPr>
        <w:t>邵济安</w:t>
      </w:r>
      <w:r w:rsidRPr="00A435C0">
        <w:t>, 张丽莉, 周新华, 等. 2019. 对内蒙古贺根山蛇绿岩的新认识. 岩石学报, 35: 2864-2872.</w:t>
      </w:r>
    </w:p>
    <w:p w14:paraId="4579ADE5" w14:textId="77777777" w:rsidR="00A435C0" w:rsidRPr="00A435C0" w:rsidRDefault="00A435C0" w:rsidP="00A65C71">
      <w:r w:rsidRPr="00A435C0">
        <w:rPr>
          <w:rFonts w:hint="eastAsia"/>
        </w:rPr>
        <w:t>舍建忠</w:t>
      </w:r>
      <w:r w:rsidRPr="00A435C0">
        <w:t>, 邓洪涛, 刘阁, 等. 2016. 新疆西准洪古勒楞蛇绿岩地球化学特征及构造环境. 新疆地质, 34: 40-45.</w:t>
      </w:r>
    </w:p>
    <w:p w14:paraId="6811120A" w14:textId="77777777" w:rsidR="00A435C0" w:rsidRPr="00A435C0" w:rsidRDefault="00A435C0" w:rsidP="00A65C71">
      <w:r w:rsidRPr="00A435C0">
        <w:rPr>
          <w:rFonts w:hint="eastAsia"/>
        </w:rPr>
        <w:t>舍建忠</w:t>
      </w:r>
      <w:r w:rsidRPr="00A435C0">
        <w:t>, 杨万志, 屈迅, 等. 2017. 东天山大草滩北镁铁超镁铁岩锆石U-Pb年龄、地球化学特征及其地质意义. 矿物岩石地球化学通报, 36: 82-91.</w:t>
      </w:r>
    </w:p>
    <w:p w14:paraId="71EE0064" w14:textId="77777777" w:rsidR="00A435C0" w:rsidRPr="00A435C0" w:rsidRDefault="00A435C0" w:rsidP="00A65C71">
      <w:r w:rsidRPr="00A435C0">
        <w:rPr>
          <w:rFonts w:hint="eastAsia"/>
        </w:rPr>
        <w:t>沈晓明</w:t>
      </w:r>
      <w:r w:rsidRPr="00A435C0">
        <w:t>, 张海祥, 马林. 2013. 新疆阿尔泰地区库尔提蛇绿岩的锆石U-Pb和角闪石~(40)Ar/~(39)Ar年代学及其地质意义. 桂林理工大学学报, 33: 394-405.</w:t>
      </w:r>
    </w:p>
    <w:p w14:paraId="5291F8B5" w14:textId="77777777" w:rsidR="00A435C0" w:rsidRPr="00A435C0" w:rsidRDefault="00A435C0" w:rsidP="00A65C71">
      <w:r w:rsidRPr="00A435C0">
        <w:rPr>
          <w:rFonts w:hint="eastAsia"/>
        </w:rPr>
        <w:t>舒良树</w:t>
      </w:r>
      <w:r w:rsidRPr="00A435C0">
        <w:t>, 卢华复, 印栋浩, 等. 2001. 新疆北部古生代大陆增生构造. 新疆地质: 59-63.</w:t>
      </w:r>
    </w:p>
    <w:p w14:paraId="44FF25AC" w14:textId="77777777" w:rsidR="00A435C0" w:rsidRPr="00A435C0" w:rsidRDefault="00A435C0" w:rsidP="00A65C71">
      <w:r w:rsidRPr="00A435C0">
        <w:rPr>
          <w:rFonts w:hint="eastAsia"/>
        </w:rPr>
        <w:t>舒良树</w:t>
      </w:r>
      <w:r w:rsidRPr="00A435C0">
        <w:t>, 王博, 朱文斌. 2007. 南天山蛇绿混杂岩中放射虫化石的时代及其构造意义. 地质学报: 1161-1168.</w:t>
      </w:r>
    </w:p>
    <w:p w14:paraId="0B55233C" w14:textId="77777777" w:rsidR="00A435C0" w:rsidRPr="00A435C0" w:rsidRDefault="00A435C0" w:rsidP="00A65C71">
      <w:r w:rsidRPr="00A435C0">
        <w:rPr>
          <w:rFonts w:hint="eastAsia"/>
        </w:rPr>
        <w:t>舒良树</w:t>
      </w:r>
      <w:r w:rsidRPr="00A435C0">
        <w:t>, 王玉净. 2003. 新疆卡拉麦里蛇绿岩带中硅质岩的放射虫化石. 地质论评: 408-412.</w:t>
      </w:r>
    </w:p>
    <w:p w14:paraId="5C356FEA" w14:textId="77777777" w:rsidR="00A435C0" w:rsidRPr="00A435C0" w:rsidRDefault="00A435C0" w:rsidP="00A65C71">
      <w:r w:rsidRPr="00A435C0">
        <w:rPr>
          <w:rFonts w:hint="eastAsia"/>
        </w:rPr>
        <w:t>宋泰忠</w:t>
      </w:r>
      <w:r w:rsidRPr="00A435C0">
        <w:t>, 王瑾, 林海, 等. 2008. 内蒙古北山地区小黄山蛇绿岩地质特征. 西北地质: 55-63.</w:t>
      </w:r>
    </w:p>
    <w:p w14:paraId="091349EA" w14:textId="77777777" w:rsidR="00A435C0" w:rsidRPr="00A435C0" w:rsidRDefault="00A435C0" w:rsidP="00A65C71">
      <w:r w:rsidRPr="00A435C0">
        <w:rPr>
          <w:rFonts w:hint="eastAsia"/>
        </w:rPr>
        <w:t>孙立新</w:t>
      </w:r>
      <w:r w:rsidRPr="00A435C0">
        <w:t>, 张家辉, 任邦方, 等. 2017. 北山造山带白云山蛇绿混杂岩的地球化学特征、时代及地质意义. 岩石矿物学杂志, 36: 131-147.</w:t>
      </w:r>
    </w:p>
    <w:p w14:paraId="44074AAF" w14:textId="77777777" w:rsidR="00A435C0" w:rsidRPr="00A435C0" w:rsidRDefault="00A435C0" w:rsidP="00A65C71">
      <w:r w:rsidRPr="00A435C0">
        <w:rPr>
          <w:rFonts w:hint="eastAsia"/>
        </w:rPr>
        <w:t>唐红峰</w:t>
      </w:r>
      <w:r w:rsidRPr="00A435C0">
        <w:t>, 苏玉平, 刘丛强, 等. 2007. 新疆北部卡拉麦里斜长花岗岩的锆石U-Pb年龄及其构造意义. 大地构造与成矿学: 110-117.</w:t>
      </w:r>
    </w:p>
    <w:p w14:paraId="66C8E9A6" w14:textId="77777777" w:rsidR="00A435C0" w:rsidRPr="00A435C0" w:rsidRDefault="00A435C0" w:rsidP="00A65C71">
      <w:r w:rsidRPr="00A435C0">
        <w:rPr>
          <w:rFonts w:hint="eastAsia"/>
        </w:rPr>
        <w:t>陶继雄</w:t>
      </w:r>
      <w:r w:rsidRPr="00A435C0">
        <w:t>, 苏茂荣, 宝音乌力吉, 等. 2004. 内蒙古达尔罕茂明安联合旗满都拉地区索伦山蛇绿混杂岩的特征及构造意义. 地质通报: 1238-1242.</w:t>
      </w:r>
    </w:p>
    <w:p w14:paraId="44B8697C" w14:textId="77777777" w:rsidR="00A435C0" w:rsidRPr="00A435C0" w:rsidRDefault="00A435C0" w:rsidP="00A65C71">
      <w:r w:rsidRPr="00A435C0">
        <w:rPr>
          <w:rFonts w:hint="eastAsia"/>
        </w:rPr>
        <w:t>滕宇翔</w:t>
      </w:r>
      <w:r w:rsidRPr="00A435C0">
        <w:t>, 薛晓峰, 穆利修, 等. 2019. 准噶尔北部科克森套蛇绿岩中辉长岩年代学、岩石化学特征及地质意义. 新疆地质, 37: 431-439.</w:t>
      </w:r>
    </w:p>
    <w:p w14:paraId="71B38E43" w14:textId="77777777" w:rsidR="00A435C0" w:rsidRPr="00A435C0" w:rsidRDefault="00A435C0" w:rsidP="00A65C71">
      <w:r w:rsidRPr="00A435C0">
        <w:rPr>
          <w:rFonts w:hint="eastAsia"/>
        </w:rPr>
        <w:t>田健</w:t>
      </w:r>
      <w:r w:rsidRPr="00A435C0">
        <w:t>, 滕学建, 辛后田, 等. 2020. 北山造山带白云山地区蛇绿混杂岩结构、组成特征与形成时代. 岩石学报, 36: 3741-3756.</w:t>
      </w:r>
    </w:p>
    <w:p w14:paraId="1065A6D7" w14:textId="77777777" w:rsidR="00A435C0" w:rsidRPr="00A435C0" w:rsidRDefault="00A435C0" w:rsidP="00A65C71">
      <w:r w:rsidRPr="00A435C0">
        <w:rPr>
          <w:rFonts w:hint="eastAsia"/>
        </w:rPr>
        <w:t>田亚洲</w:t>
      </w:r>
      <w:r w:rsidRPr="00A435C0">
        <w:t>, 杨经绥, 王云鹏, 等. 2015. 新疆西准噶尔木哈塔依蛇绿混杂岩年代学和地球化学研究及构造意义. 中国地质, 42: 379-395.</w:t>
      </w:r>
    </w:p>
    <w:p w14:paraId="26BE3B62" w14:textId="77777777" w:rsidR="00A435C0" w:rsidRPr="00A435C0" w:rsidRDefault="00A435C0" w:rsidP="00A65C71">
      <w:r w:rsidRPr="00A435C0">
        <w:rPr>
          <w:rFonts w:hint="eastAsia"/>
        </w:rPr>
        <w:t>汪帮耀</w:t>
      </w:r>
      <w:r w:rsidRPr="00A435C0">
        <w:t>, 姜常义, 李永军, 等. 2009. 新疆东准噶尔卡拉麦里蛇绿岩的地球化学特征及大地构造意义. 矿物岩石, 29: 74-82.</w:t>
      </w:r>
    </w:p>
    <w:p w14:paraId="6AF8D7B2" w14:textId="77777777" w:rsidR="00A435C0" w:rsidRPr="00A435C0" w:rsidRDefault="00A435C0" w:rsidP="00A65C71">
      <w:r w:rsidRPr="00A435C0">
        <w:rPr>
          <w:rFonts w:hint="eastAsia"/>
        </w:rPr>
        <w:t>王超</w:t>
      </w:r>
      <w:r w:rsidRPr="00A435C0">
        <w:t>, 马瑞士, 郭令智, 等. 1990. 塔里木东北部新生代的侧向排挤作用. 南京大学学报(自然科学版): 499-504.</w:t>
      </w:r>
    </w:p>
    <w:p w14:paraId="6777B13C" w14:textId="77777777" w:rsidR="00A435C0" w:rsidRPr="00A435C0" w:rsidRDefault="00A435C0" w:rsidP="00A65C71">
      <w:r w:rsidRPr="00A435C0">
        <w:rPr>
          <w:rFonts w:hint="eastAsia"/>
        </w:rPr>
        <w:t>王成</w:t>
      </w:r>
      <w:r w:rsidRPr="00A435C0">
        <w:t>, 任利民, 余国飞, 等. 2019. 内蒙古贺根山蛇绿岩中方辉橄榄岩岩石地球化学特征及构造环境分析. 新疆地质, 37: 156-166.</w:t>
      </w:r>
    </w:p>
    <w:p w14:paraId="75D74873" w14:textId="77777777" w:rsidR="00A435C0" w:rsidRPr="00A435C0" w:rsidRDefault="00A435C0" w:rsidP="00A65C71">
      <w:r w:rsidRPr="00A435C0">
        <w:rPr>
          <w:rFonts w:hint="eastAsia"/>
        </w:rPr>
        <w:t>王国强</w:t>
      </w:r>
      <w:r w:rsidRPr="00A435C0">
        <w:t>, 李向民, 徐学义, 等. 2014. 甘肃北山红石山蛇绿岩锆石U-Pb年代学研究及构造意义. 岩石学报, 30: 1685-1694.</w:t>
      </w:r>
    </w:p>
    <w:p w14:paraId="5F035511" w14:textId="77777777" w:rsidR="00A435C0" w:rsidRPr="00A435C0" w:rsidRDefault="00A435C0" w:rsidP="00A65C71">
      <w:r w:rsidRPr="00A435C0">
        <w:rPr>
          <w:rFonts w:hint="eastAsia"/>
        </w:rPr>
        <w:lastRenderedPageBreak/>
        <w:t>王润三</w:t>
      </w:r>
      <w:r w:rsidRPr="00A435C0">
        <w:t>, 王焰, 李惠民, 等. 1998. 南天山榆树沟高压麻粒岩地体锆石U—Pb定年及其地质意义. 地球化学: 517-522.</w:t>
      </w:r>
    </w:p>
    <w:p w14:paraId="1DE35F98" w14:textId="77777777" w:rsidR="00A435C0" w:rsidRPr="00A435C0" w:rsidRDefault="00A435C0" w:rsidP="00A65C71">
      <w:r w:rsidRPr="00A435C0">
        <w:rPr>
          <w:rFonts w:hint="eastAsia"/>
        </w:rPr>
        <w:t>王若梅</w:t>
      </w:r>
      <w:r w:rsidRPr="00A435C0">
        <w:t>, 杨素红, 姜超, 等. 2012. 新疆吐尔库班套镁铁质-超镁铁质岩体的岩石学特征及意义. 西北地质, 45: 99-101.</w:t>
      </w:r>
    </w:p>
    <w:p w14:paraId="36D70BB5" w14:textId="77777777" w:rsidR="00A435C0" w:rsidRPr="00A435C0" w:rsidRDefault="00A435C0" w:rsidP="00A65C71">
      <w:r w:rsidRPr="00A435C0">
        <w:rPr>
          <w:rFonts w:hint="eastAsia"/>
        </w:rPr>
        <w:t>王小红</w:t>
      </w:r>
      <w:r w:rsidRPr="00A435C0">
        <w:t>, 杨建国, 谢燮, 等. 2013. 甘肃北山红石山基性-超基性岩体的成因类型及构造意义. 西北地质, 46: 40-55.</w:t>
      </w:r>
    </w:p>
    <w:p w14:paraId="72E8EF26" w14:textId="77777777" w:rsidR="00A435C0" w:rsidRPr="00A435C0" w:rsidRDefault="00A435C0" w:rsidP="00A65C71">
      <w:r w:rsidRPr="00A435C0">
        <w:rPr>
          <w:rFonts w:hint="eastAsia"/>
        </w:rPr>
        <w:t>王学潮</w:t>
      </w:r>
      <w:r w:rsidRPr="00A435C0">
        <w:t>, 何国琦, 高俊, 等. 1995. 南天山库勒湖变质岩系的构造变形特征. 新疆地质: 241-250.</w:t>
      </w:r>
    </w:p>
    <w:p w14:paraId="6D2B812F" w14:textId="77777777" w:rsidR="00A435C0" w:rsidRPr="00A435C0" w:rsidRDefault="00A435C0" w:rsidP="00A65C71">
      <w:r w:rsidRPr="00A435C0">
        <w:rPr>
          <w:rFonts w:hint="eastAsia"/>
        </w:rPr>
        <w:t>王学潮</w:t>
      </w:r>
      <w:r w:rsidRPr="00A435C0">
        <w:t>, 何国琦, 李茂松, 等. 1995. 南天山南缘蛇绿岩岩石化学特征及同位素年龄. 河北地质学院学报: 295-302.</w:t>
      </w:r>
    </w:p>
    <w:p w14:paraId="3907D5FF" w14:textId="77777777" w:rsidR="00A435C0" w:rsidRPr="00A435C0" w:rsidRDefault="00A435C0" w:rsidP="00A65C71">
      <w:r w:rsidRPr="00A435C0">
        <w:rPr>
          <w:rFonts w:hint="eastAsia"/>
        </w:rPr>
        <w:t>王炎阳</w:t>
      </w:r>
      <w:r w:rsidRPr="00A435C0">
        <w:t>, 徐备, 程胜东, 等. 2014. 内蒙古克什克腾旗五道石门基性火山岩锆石U-Pb年龄及其地质意义. 岩石学报, 30: 2055-2062.</w:t>
      </w:r>
    </w:p>
    <w:p w14:paraId="7CA95D18" w14:textId="77777777" w:rsidR="00A435C0" w:rsidRPr="00A435C0" w:rsidRDefault="00A435C0" w:rsidP="00A65C71">
      <w:r w:rsidRPr="00A435C0">
        <w:rPr>
          <w:rFonts w:hint="eastAsia"/>
        </w:rPr>
        <w:t>王莹</w:t>
      </w:r>
      <w:r w:rsidRPr="00A435C0">
        <w:t>, 黄河, 张东阳, 等. 2012. 南天山齐齐加纳克蛇绿混杂岩的Shrimp年龄及其构造意义. 岩石学报, 28: 1273-1281.</w:t>
      </w:r>
    </w:p>
    <w:p w14:paraId="08654A2C" w14:textId="77777777" w:rsidR="00A435C0" w:rsidRPr="00A435C0" w:rsidRDefault="00A435C0" w:rsidP="00A65C71">
      <w:r w:rsidRPr="00A435C0">
        <w:rPr>
          <w:rFonts w:hint="eastAsia"/>
        </w:rPr>
        <w:t>王玉往</w:t>
      </w:r>
      <w:r w:rsidRPr="00A435C0">
        <w:t>, 王京彬, 唐萍芝, 等. 2012. 新疆科克森套蛇绿岩套玄武岩的地质地球化学. 地球科学进展, 27: 1100-1107.</w:t>
      </w:r>
    </w:p>
    <w:p w14:paraId="30DB358E" w14:textId="77777777" w:rsidR="00A435C0" w:rsidRPr="00A435C0" w:rsidRDefault="00A435C0" w:rsidP="00A65C71">
      <w:r w:rsidRPr="00A435C0">
        <w:rPr>
          <w:rFonts w:hint="eastAsia"/>
        </w:rPr>
        <w:t>魏荣珠</w:t>
      </w:r>
      <w:r w:rsidRPr="00A435C0">
        <w:t>. 2010. 西准噶尔玛依勒山枕状熔岩地质特征及大地构造意义. 新疆地质, 28: 229-235.</w:t>
      </w:r>
    </w:p>
    <w:p w14:paraId="64A24B92" w14:textId="77777777" w:rsidR="00A435C0" w:rsidRPr="00A435C0" w:rsidRDefault="00A435C0" w:rsidP="00A65C71">
      <w:r w:rsidRPr="00A435C0">
        <w:rPr>
          <w:rFonts w:hint="eastAsia"/>
        </w:rPr>
        <w:t>温志刚</w:t>
      </w:r>
      <w:r w:rsidRPr="00A435C0">
        <w:t>, 赵文平, 刘团锋, 等. 2016. 新疆西准噶尔巴尔鲁克蛇绿岩形成时代及大地构造意义. 地质通报, 35: 1401-1410.</w:t>
      </w:r>
    </w:p>
    <w:p w14:paraId="413A08B7" w14:textId="77777777" w:rsidR="00A435C0" w:rsidRPr="00A435C0" w:rsidRDefault="00A435C0" w:rsidP="00A65C71">
      <w:r w:rsidRPr="00A435C0">
        <w:rPr>
          <w:rFonts w:hint="eastAsia"/>
        </w:rPr>
        <w:t>翁凯</w:t>
      </w:r>
      <w:r w:rsidRPr="00A435C0">
        <w:t>, 徐学义, 马中平, 等. 2016. 新疆西准噶尔玛依勒蛇绿岩中镁铁-超镁铁质岩的地球化学、年代学及其地质意义. 岩石学报, 32: 1420-1436.</w:t>
      </w:r>
    </w:p>
    <w:p w14:paraId="6A6D24CD" w14:textId="77777777" w:rsidR="00A435C0" w:rsidRPr="00A435C0" w:rsidRDefault="00A435C0" w:rsidP="00A65C71">
      <w:r w:rsidRPr="00A435C0">
        <w:rPr>
          <w:rFonts w:hint="eastAsia"/>
        </w:rPr>
        <w:t>吴波</w:t>
      </w:r>
      <w:r w:rsidRPr="00A435C0">
        <w:t>, 何国琦, 吴泰然, 等. 2006. 新疆布尔根蛇绿混杂岩的发现及其大地构造意义. 中国地质: 476-486.</w:t>
      </w:r>
    </w:p>
    <w:p w14:paraId="7829C1E2" w14:textId="77777777" w:rsidR="00A435C0" w:rsidRPr="00A435C0" w:rsidRDefault="00A435C0" w:rsidP="00A65C71">
      <w:r w:rsidRPr="00A435C0">
        <w:rPr>
          <w:rFonts w:hint="eastAsia"/>
        </w:rPr>
        <w:t>吴世敏</w:t>
      </w:r>
      <w:r w:rsidRPr="00A435C0">
        <w:t>, 卢华复, 马瑞士, 等. 1995. 南天山晚古生代岩浆弧的确认及其意义. 大地构造与成矿学: 113-120.</w:t>
      </w:r>
    </w:p>
    <w:p w14:paraId="74FFED24" w14:textId="77777777" w:rsidR="00A435C0" w:rsidRPr="00A435C0" w:rsidRDefault="00A435C0" w:rsidP="00A65C71">
      <w:r w:rsidRPr="00A435C0">
        <w:rPr>
          <w:rFonts w:hint="eastAsia"/>
        </w:rPr>
        <w:t>吴世敏</w:t>
      </w:r>
      <w:r w:rsidRPr="00A435C0">
        <w:t>, 马瑞士, 卢华复, 等. 1995. 南天山库勒湖蛇绿混杂岩岩石地球化学特征及其构造背景. 地质找矿论丛: 1-7.</w:t>
      </w:r>
    </w:p>
    <w:p w14:paraId="1939699A" w14:textId="77777777" w:rsidR="00A435C0" w:rsidRPr="00A435C0" w:rsidRDefault="00A435C0" w:rsidP="00A65C71">
      <w:r w:rsidRPr="00A435C0">
        <w:rPr>
          <w:rFonts w:hint="eastAsia"/>
        </w:rPr>
        <w:t>武鹏</w:t>
      </w:r>
      <w:r w:rsidRPr="00A435C0">
        <w:t>, 王国强, 李向民, 等. 2012. 甘肃北山地区牛圈子蛇绿岩的形成时代及地质意义. 地质通报, 31: 2032-2037.</w:t>
      </w:r>
    </w:p>
    <w:p w14:paraId="4A950599" w14:textId="77777777" w:rsidR="00A435C0" w:rsidRPr="00A435C0" w:rsidRDefault="00A435C0" w:rsidP="00A65C71">
      <w:r w:rsidRPr="00A435C0">
        <w:rPr>
          <w:rFonts w:hint="eastAsia"/>
        </w:rPr>
        <w:t>肖文交</w:t>
      </w:r>
      <w:r w:rsidRPr="00A435C0">
        <w:t>, BF WINDLEY, 阎全人, 等. 2006. 北疆地区阿尔曼太蛇绿岩锆石Shrimp年龄及其大地构造意义. 地质学报: 32-37.</w:t>
      </w:r>
    </w:p>
    <w:p w14:paraId="52049174" w14:textId="77777777" w:rsidR="00A435C0" w:rsidRPr="00A435C0" w:rsidRDefault="00A435C0" w:rsidP="00A65C71">
      <w:r w:rsidRPr="00A435C0">
        <w:rPr>
          <w:rFonts w:hint="eastAsia"/>
        </w:rPr>
        <w:t>熊光强</w:t>
      </w:r>
      <w:r w:rsidRPr="00A435C0">
        <w:t>, 刘敏, 张达, 等. 2020. 内蒙古西乌旗迪彦庙蛇绿岩带内辉长岩地球化学及年代学. 吉林大学学报(地球科学版), 50: 1599-1614.</w:t>
      </w:r>
    </w:p>
    <w:p w14:paraId="144CE4F0" w14:textId="77777777" w:rsidR="00A435C0" w:rsidRPr="00A435C0" w:rsidRDefault="00A435C0" w:rsidP="00A65C71">
      <w:r w:rsidRPr="00A435C0">
        <w:rPr>
          <w:rFonts w:hint="eastAsia"/>
        </w:rPr>
        <w:t>徐向珍</w:t>
      </w:r>
      <w:r w:rsidRPr="00A435C0">
        <w:t>, 杨经绥, 郭国林, 等. 2011. 新疆天山地区榆树沟-铜花山蛇绿岩特征和构造背景. 岩石学报, 27: 96-120.</w:t>
      </w:r>
    </w:p>
    <w:p w14:paraId="64F77DD6" w14:textId="77777777" w:rsidR="00A435C0" w:rsidRPr="00A435C0" w:rsidRDefault="00A435C0" w:rsidP="00A65C71">
      <w:r w:rsidRPr="00A435C0">
        <w:rPr>
          <w:rFonts w:hint="eastAsia"/>
        </w:rPr>
        <w:t>徐新</w:t>
      </w:r>
      <w:r w:rsidRPr="00A435C0">
        <w:t>, 何国琦, 李华芹, 等. 2006. 克拉玛依蛇绿混杂岩带的基本特征和锆石Shrimp年龄信息. 中国地质: 470-475.</w:t>
      </w:r>
    </w:p>
    <w:p w14:paraId="05A372DB" w14:textId="77777777" w:rsidR="00A435C0" w:rsidRPr="00A435C0" w:rsidRDefault="00A435C0" w:rsidP="00A65C71">
      <w:r w:rsidRPr="00A435C0">
        <w:rPr>
          <w:rFonts w:hint="eastAsia"/>
        </w:rPr>
        <w:t>徐旭明</w:t>
      </w:r>
      <w:r w:rsidRPr="00A435C0">
        <w:t>, 鲁扬, 辛后田, 等. 2018. 内蒙古北山北缘古亚洲洋闭合时间制约:来自黑红山晚石炭世石英闪长岩的证据. 矿物岩石, 38: 66-75.</w:t>
      </w:r>
    </w:p>
    <w:p w14:paraId="6A79F58D" w14:textId="77777777" w:rsidR="00A435C0" w:rsidRPr="00A435C0" w:rsidRDefault="00A435C0" w:rsidP="00A65C71">
      <w:r w:rsidRPr="00A435C0">
        <w:rPr>
          <w:rFonts w:hint="eastAsia"/>
        </w:rPr>
        <w:t>徐学义</w:t>
      </w:r>
      <w:r w:rsidRPr="00A435C0">
        <w:t>, 夏林圻, 马中平, 等. 2006. 北天山巴音沟蛇绿岩斜长花岗岩Shrimp锆石U-Pb年龄及蛇绿岩成因研究. 岩石学报: 83-94.</w:t>
      </w:r>
    </w:p>
    <w:p w14:paraId="63CE12B0" w14:textId="77777777" w:rsidR="00A435C0" w:rsidRPr="00A435C0" w:rsidRDefault="00A435C0" w:rsidP="00A65C71">
      <w:r w:rsidRPr="00A435C0">
        <w:rPr>
          <w:rFonts w:hint="eastAsia"/>
        </w:rPr>
        <w:t>许继峰</w:t>
      </w:r>
      <w:r w:rsidRPr="00A435C0">
        <w:t>, 陈繁荣, 于学元, 等. 2001. 新疆北部阿尔泰地区库尔提蛇绿岩:古弧后盆地系统的产物. 岩石矿物学杂志: 344-352.</w:t>
      </w:r>
    </w:p>
    <w:p w14:paraId="73AFDC6D" w14:textId="77777777" w:rsidR="00A435C0" w:rsidRPr="00A435C0" w:rsidRDefault="00A435C0" w:rsidP="00A65C71">
      <w:r w:rsidRPr="00A435C0">
        <w:rPr>
          <w:rFonts w:hint="eastAsia"/>
        </w:rPr>
        <w:t>许继峰</w:t>
      </w:r>
      <w:r w:rsidRPr="00A435C0">
        <w:t>, 梅厚钧, 于学元, 等. 2001. 准噶尔北缘晚古生代岛弧中与俯冲作用有关的Adakite火山岩:消减板片部分熔融的产物. 科学通报: 684-688.</w:t>
      </w:r>
    </w:p>
    <w:p w14:paraId="3CA8306B" w14:textId="77777777" w:rsidR="00A435C0" w:rsidRPr="00A435C0" w:rsidRDefault="00A435C0" w:rsidP="00A65C71">
      <w:r w:rsidRPr="00A435C0">
        <w:rPr>
          <w:rFonts w:hint="eastAsia"/>
        </w:rPr>
        <w:t>薛建平</w:t>
      </w:r>
      <w:r w:rsidRPr="00A435C0">
        <w:t>, 苏尚国, 李成元, 等. 2017. 内蒙古索伦山地区蛇绿岩岩石单元地质特征、就位机制及时限. 现代地质, 31: 498-507.</w:t>
      </w:r>
    </w:p>
    <w:p w14:paraId="1B56453A" w14:textId="77777777" w:rsidR="00A435C0" w:rsidRPr="00A435C0" w:rsidRDefault="00A435C0" w:rsidP="00A65C71">
      <w:r w:rsidRPr="00A435C0">
        <w:rPr>
          <w:rFonts w:hint="eastAsia"/>
        </w:rPr>
        <w:t>杨高学</w:t>
      </w:r>
      <w:r w:rsidRPr="00A435C0">
        <w:t>, 李永军, 刘振伟, 等. 2012. 西准噶尔玛依拉山组志留纪玄武岩的地球化学特征及构造意义. 大地构造与成矿学, 36: 127-136.</w:t>
      </w:r>
    </w:p>
    <w:p w14:paraId="57AA7911" w14:textId="77777777" w:rsidR="00A435C0" w:rsidRPr="00A435C0" w:rsidRDefault="00A435C0" w:rsidP="00A65C71">
      <w:r w:rsidRPr="00A435C0">
        <w:rPr>
          <w:rFonts w:hint="eastAsia"/>
        </w:rPr>
        <w:t>杨高学</w:t>
      </w:r>
      <w:r w:rsidRPr="00A435C0">
        <w:t>, 李永军, 佟丽莉, 等. 2015. 西准噶尔蛇绿混杂岩中洋岛玄武岩研究新进展. 地质学报, 89: 392-405.</w:t>
      </w:r>
    </w:p>
    <w:p w14:paraId="41F36774" w14:textId="77777777" w:rsidR="00A435C0" w:rsidRPr="00A435C0" w:rsidRDefault="00A435C0" w:rsidP="00A65C71">
      <w:r w:rsidRPr="00A435C0">
        <w:rPr>
          <w:rFonts w:hint="eastAsia"/>
        </w:rPr>
        <w:lastRenderedPageBreak/>
        <w:t>杨高学</w:t>
      </w:r>
      <w:r w:rsidRPr="00A435C0">
        <w:t>, 李永军, 佟丽莉, 等. 2016. 西准噶尔玛依勒地区枕状玄武岩年代学、地球化学及岩石成因. 岩石学报, 32: 522-536.</w:t>
      </w:r>
    </w:p>
    <w:p w14:paraId="31D4A4A8" w14:textId="77777777" w:rsidR="00A435C0" w:rsidRPr="00A435C0" w:rsidRDefault="00A435C0" w:rsidP="00A65C71">
      <w:r w:rsidRPr="00A435C0">
        <w:rPr>
          <w:rFonts w:hint="eastAsia"/>
        </w:rPr>
        <w:t>杨海波</w:t>
      </w:r>
      <w:r w:rsidRPr="00A435C0">
        <w:t>, 高鹏, 李兵, 等. 2005. 新疆西天山达鲁巴依蛇绿岩地质特征. 新疆地质: 123-126.</w:t>
      </w:r>
    </w:p>
    <w:p w14:paraId="45BDA0DD" w14:textId="77777777" w:rsidR="00A435C0" w:rsidRPr="00A435C0" w:rsidRDefault="00A435C0" w:rsidP="00A65C71">
      <w:r w:rsidRPr="00A435C0">
        <w:rPr>
          <w:rFonts w:hint="eastAsia"/>
        </w:rPr>
        <w:t>杨合群</w:t>
      </w:r>
      <w:r w:rsidRPr="00A435C0">
        <w:t>, 李英, 赵国斌, 等. 2010. 北山蛇绿岩特征及构造属性. 西北地质, 43: 26-36.</w:t>
      </w:r>
    </w:p>
    <w:p w14:paraId="16D12457" w14:textId="77777777" w:rsidR="00A435C0" w:rsidRPr="00A435C0" w:rsidRDefault="00A435C0" w:rsidP="00A65C71">
      <w:r w:rsidRPr="00A435C0">
        <w:rPr>
          <w:rFonts w:hint="eastAsia"/>
        </w:rPr>
        <w:t>杨华燊</w:t>
      </w:r>
      <w:r w:rsidRPr="00A435C0">
        <w:t>, 田亚洲, 杨经绥, 等. 2019. 新疆西准噶尔阿克巴斯套蛇绿混杂岩中辉绿岩地球化学、年代学及构造意义. 地质学报, 93: 2209-2225.</w:t>
      </w:r>
    </w:p>
    <w:p w14:paraId="706BE037" w14:textId="77777777" w:rsidR="00A435C0" w:rsidRPr="00A435C0" w:rsidRDefault="00A435C0" w:rsidP="00A65C71">
      <w:r w:rsidRPr="00A435C0">
        <w:rPr>
          <w:rFonts w:hint="eastAsia"/>
        </w:rPr>
        <w:t>于福生</w:t>
      </w:r>
      <w:r w:rsidRPr="00A435C0">
        <w:t>, 李金宝, 王涛. 2006. 东天山红柳河地区蛇绿岩U-Pb同位素年龄. 地球学报: 213-216.</w:t>
      </w:r>
    </w:p>
    <w:p w14:paraId="75858A2D" w14:textId="77777777" w:rsidR="00A435C0" w:rsidRPr="00A435C0" w:rsidRDefault="00A435C0" w:rsidP="00A65C71">
      <w:r w:rsidRPr="00A435C0">
        <w:rPr>
          <w:rFonts w:hint="eastAsia"/>
        </w:rPr>
        <w:t>余吉远</w:t>
      </w:r>
      <w:r w:rsidRPr="00A435C0">
        <w:t>, 李向民, 王国强, 等. 2012. 甘肃北山地区辉铜山和帐房山蛇绿岩La-Icp-Ms锆石U-Pb年龄及地质意义. 地质通报, 31: 2038-2045.</w:t>
      </w:r>
    </w:p>
    <w:p w14:paraId="1F12C547" w14:textId="77777777" w:rsidR="00A435C0" w:rsidRPr="00A435C0" w:rsidRDefault="00A435C0" w:rsidP="00A65C71">
      <w:r w:rsidRPr="00A435C0">
        <w:rPr>
          <w:rFonts w:hint="eastAsia"/>
        </w:rPr>
        <w:t>张弛</w:t>
      </w:r>
      <w:r w:rsidRPr="00A435C0">
        <w:t>, 黄萱. 1992. 新疆西准噶尔蛇绿岩形成时代和环境的探讨. 地质论评: 509-524.</w:t>
      </w:r>
    </w:p>
    <w:p w14:paraId="2E27020C" w14:textId="77777777" w:rsidR="00A435C0" w:rsidRPr="00A435C0" w:rsidRDefault="00A435C0" w:rsidP="00A65C71">
      <w:r w:rsidRPr="00A435C0">
        <w:rPr>
          <w:rFonts w:hint="eastAsia"/>
        </w:rPr>
        <w:t>张海祥</w:t>
      </w:r>
      <w:r w:rsidRPr="00A435C0">
        <w:t>, 牛贺才, Terada K., 等. 2003. 新疆北部阿尔泰地区库尔提蛇绿岩中斜长花岗岩的Shrimp年代学研究. 科学通报: 1350-1354.</w:t>
      </w:r>
    </w:p>
    <w:p w14:paraId="29864440" w14:textId="77777777" w:rsidR="00A435C0" w:rsidRPr="00A435C0" w:rsidRDefault="00A435C0" w:rsidP="00A65C71">
      <w:r w:rsidRPr="00A435C0">
        <w:rPr>
          <w:rFonts w:hint="eastAsia"/>
        </w:rPr>
        <w:t>张元元</w:t>
      </w:r>
      <w:r w:rsidRPr="00A435C0">
        <w:t>, 郭召杰. 2010. 准噶尔北部蛇绿岩形成时限新证据及其东、西准噶尔蛇绿岩的对比研究. 岩石学报, 26: 421-430.</w:t>
      </w:r>
    </w:p>
    <w:p w14:paraId="1EF52671" w14:textId="77777777" w:rsidR="00A435C0" w:rsidRPr="00A435C0" w:rsidRDefault="00A435C0" w:rsidP="00A65C71">
      <w:r w:rsidRPr="00A435C0">
        <w:rPr>
          <w:rFonts w:hint="eastAsia"/>
        </w:rPr>
        <w:t>张越</w:t>
      </w:r>
      <w:r w:rsidRPr="00A435C0">
        <w:t>, 徐学义, 陈隽璐, 等. 2012. 阿尔泰地区玛因鄂博蛇绿岩的地质特征及其La-Icp-Ms锆石U-Pb年龄. 地质通报, 31: 834-842.</w:t>
      </w:r>
    </w:p>
    <w:p w14:paraId="3DD072B3" w14:textId="77777777" w:rsidR="00A435C0" w:rsidRPr="00A435C0" w:rsidRDefault="00A435C0" w:rsidP="00A65C71">
      <w:r w:rsidRPr="00A435C0">
        <w:rPr>
          <w:rFonts w:hint="eastAsia"/>
        </w:rPr>
        <w:t>张正平</w:t>
      </w:r>
      <w:r w:rsidRPr="00A435C0">
        <w:t>, 辛后田, 程海峰, 等. 2020. 内蒙古北山造山带发现额勒根蛇绿岩——红石山-百合山蛇绿岩带东延的证据. 地质通报, 39: 1389-1403.</w:t>
      </w:r>
    </w:p>
    <w:p w14:paraId="00CD18F8" w14:textId="77777777" w:rsidR="00A435C0" w:rsidRPr="00A435C0" w:rsidRDefault="00A435C0" w:rsidP="00A65C71">
      <w:r w:rsidRPr="00A435C0">
        <w:rPr>
          <w:rFonts w:hint="eastAsia"/>
        </w:rPr>
        <w:t>赵磊</w:t>
      </w:r>
      <w:r w:rsidRPr="00A435C0">
        <w:t>, 何国琦, 朱亚兵. 2013. 新疆西准噶尔北部谢米斯台山南坡蛇绿岩带的发现及其意义. 地质通报, 32: 195-205.</w:t>
      </w:r>
    </w:p>
    <w:p w14:paraId="574390B3" w14:textId="77777777" w:rsidR="00A435C0" w:rsidRPr="00A435C0" w:rsidRDefault="00A435C0" w:rsidP="00A65C71">
      <w:r w:rsidRPr="00A435C0">
        <w:rPr>
          <w:rFonts w:hint="eastAsia"/>
        </w:rPr>
        <w:t>赵磊</w:t>
      </w:r>
      <w:r w:rsidRPr="00A435C0">
        <w:t>, 何国琦. 2016. 西准噶尔及邻区大地构造单元划分的地层学证据. 新疆地质, 34: 151-156.</w:t>
      </w:r>
    </w:p>
    <w:p w14:paraId="5612FC1E" w14:textId="77777777" w:rsidR="00A435C0" w:rsidRPr="00A435C0" w:rsidRDefault="00A435C0" w:rsidP="00A65C71">
      <w:r w:rsidRPr="00A435C0">
        <w:rPr>
          <w:rFonts w:hint="eastAsia"/>
        </w:rPr>
        <w:t>郑荣国</w:t>
      </w:r>
      <w:r w:rsidRPr="00A435C0">
        <w:t>, 吴泰然, 张文, 等. 2012. 北山地区月牙山-洗肠井蛇绿岩的地球化学特征及形成环境. 地质学报, 86: 961-971.</w:t>
      </w:r>
    </w:p>
    <w:p w14:paraId="315EEF14" w14:textId="77777777" w:rsidR="00A435C0" w:rsidRPr="00A435C0" w:rsidRDefault="00A435C0" w:rsidP="00A65C71">
      <w:r w:rsidRPr="00A435C0">
        <w:rPr>
          <w:rFonts w:hint="eastAsia"/>
        </w:rPr>
        <w:t>周国庆</w:t>
      </w:r>
      <w:r w:rsidRPr="00A435C0">
        <w:t>, 赵建新, 李献华. 2000. 内蒙古月牙山蛇绿岩特征及形成的构造背景:地球化学和Sr-Nd同位素制约. 地球化学: 108-119.</w:t>
      </w:r>
    </w:p>
    <w:p w14:paraId="2206A67D" w14:textId="77777777" w:rsidR="00A435C0" w:rsidRPr="00A435C0" w:rsidRDefault="00A435C0" w:rsidP="00A65C71">
      <w:r w:rsidRPr="00A435C0">
        <w:rPr>
          <w:rFonts w:hint="eastAsia"/>
        </w:rPr>
        <w:t>周国庆</w:t>
      </w:r>
      <w:r w:rsidRPr="00A435C0">
        <w:t>. 1988. 古塔里木大陆东北缘加里东期蛇绿岩套的发现及其构造意义. 南京大学学报(自然科学版): 39-54.</w:t>
      </w:r>
    </w:p>
    <w:p w14:paraId="742DC32D" w14:textId="77777777" w:rsidR="00A435C0" w:rsidRPr="00A435C0" w:rsidRDefault="00A435C0" w:rsidP="00A65C71">
      <w:r w:rsidRPr="00A435C0">
        <w:rPr>
          <w:rFonts w:hint="eastAsia"/>
        </w:rPr>
        <w:t>朱宝清</w:t>
      </w:r>
      <w:r w:rsidRPr="00A435C0">
        <w:t>, 冯益民, 杨军录, 等. 2002. 新疆中天山干沟一带蛇绿混杂岩和志留纪前陆盆地的发现及其意义. 新疆地质: 326-330.</w:t>
      </w:r>
    </w:p>
    <w:p w14:paraId="1AA59747" w14:textId="77777777" w:rsidR="00A435C0" w:rsidRPr="00A435C0" w:rsidRDefault="00A435C0" w:rsidP="00A65C71">
      <w:r w:rsidRPr="00A435C0">
        <w:rPr>
          <w:rFonts w:hint="eastAsia"/>
        </w:rPr>
        <w:t>朱宝清</w:t>
      </w:r>
      <w:r w:rsidRPr="00A435C0">
        <w:t>, 王来生, 王连晓. 1987. 西准噶尔西南地区古生代蛇绿岩. 西北地质科学: 3-64.</w:t>
      </w:r>
    </w:p>
    <w:p w14:paraId="5DA93112" w14:textId="77777777" w:rsidR="00A435C0" w:rsidRPr="00A435C0" w:rsidRDefault="00A435C0" w:rsidP="00A65C71">
      <w:r w:rsidRPr="00A435C0">
        <w:rPr>
          <w:rFonts w:hint="eastAsia"/>
        </w:rPr>
        <w:t>朱永峰</w:t>
      </w:r>
      <w:r w:rsidRPr="00A435C0">
        <w:t>, 徐新, 魏少妮, 等. 2007. 西准噶尔克拉玛依Oib型枕状玄武岩地球化学及其地质意义研究. 岩石学报: 1739-1748.</w:t>
      </w:r>
    </w:p>
    <w:p w14:paraId="3ECC54CF" w14:textId="77777777" w:rsidR="00A435C0" w:rsidRPr="00A435C0" w:rsidRDefault="00A435C0" w:rsidP="00A65C71">
      <w:r w:rsidRPr="00A435C0">
        <w:rPr>
          <w:rFonts w:hint="eastAsia"/>
        </w:rPr>
        <w:t>朱永峰</w:t>
      </w:r>
      <w:r w:rsidRPr="00A435C0">
        <w:t>, 徐新. 2006. 新疆塔尔巴哈台山发现早奥陶世蛇绿混杂岩. 岩石学报: 2833-2842.</w:t>
      </w:r>
    </w:p>
    <w:p w14:paraId="3FDE57CD" w14:textId="77777777" w:rsidR="00A435C0" w:rsidRPr="00A435C0" w:rsidRDefault="00A435C0" w:rsidP="00A65C71">
      <w:r w:rsidRPr="00A435C0">
        <w:rPr>
          <w:rFonts w:hint="eastAsia"/>
        </w:rPr>
        <w:t>朱志新</w:t>
      </w:r>
      <w:r w:rsidRPr="00A435C0">
        <w:t>, 张建东, 李锦轶, 等. 2004. 新疆东天山却勒塔格地区韧变形带识别及其意义. 新疆地质: 351-356.</w:t>
      </w:r>
    </w:p>
    <w:p w14:paraId="7184FFA9" w14:textId="4FDB1BB4" w:rsidR="0018540D" w:rsidRPr="00A435C0" w:rsidRDefault="00A435C0" w:rsidP="00A65C71">
      <w:r w:rsidRPr="00A435C0">
        <w:rPr>
          <w:rFonts w:hint="eastAsia"/>
        </w:rPr>
        <w:t>朱志新</w:t>
      </w:r>
      <w:r w:rsidRPr="00A435C0">
        <w:t>. 2007. 新疆南天山地质组成和构造演化. 博士. 中国地质科学院. 221.</w:t>
      </w:r>
    </w:p>
    <w:sectPr w:rsidR="0018540D" w:rsidRPr="00A435C0" w:rsidSect="000C0E0A">
      <w:pgSz w:w="16840" w:h="11900"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EB88C9" w14:textId="77777777" w:rsidR="00F1447D" w:rsidRDefault="00F1447D" w:rsidP="004A764B">
      <w:r>
        <w:separator/>
      </w:r>
    </w:p>
  </w:endnote>
  <w:endnote w:type="continuationSeparator" w:id="0">
    <w:p w14:paraId="7782F109" w14:textId="77777777" w:rsidR="00F1447D" w:rsidRDefault="00F1447D" w:rsidP="004A76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仿宋_GB2312">
    <w:altName w:val="微软雅黑"/>
    <w:charset w:val="86"/>
    <w:family w:val="modern"/>
    <w:pitch w:val="fixed"/>
    <w:sig w:usb0="00000001" w:usb1="080E0000" w:usb2="00000010"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Times New Roman (正文 CS 字体)">
    <w:charset w:val="86"/>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7C0B6A" w14:textId="77777777" w:rsidR="00F1447D" w:rsidRDefault="00F1447D" w:rsidP="004A764B">
      <w:r>
        <w:separator/>
      </w:r>
    </w:p>
  </w:footnote>
  <w:footnote w:type="continuationSeparator" w:id="0">
    <w:p w14:paraId="7E1917FA" w14:textId="77777777" w:rsidR="00F1447D" w:rsidRDefault="00F1447D" w:rsidP="004A764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D1585C"/>
    <w:multiLevelType w:val="hybridMultilevel"/>
    <w:tmpl w:val="09101662"/>
    <w:lvl w:ilvl="0" w:tplc="CBCCF66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3952762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arth Science &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vxw00drsvsvke5wfwp25akz0eaesv02rzf&quot;&gt;My EndNote Library Copy&lt;record-ids&gt;&lt;item&gt;798&lt;/item&gt;&lt;item&gt;799&lt;/item&gt;&lt;item&gt;800&lt;/item&gt;&lt;item&gt;802&lt;/item&gt;&lt;item&gt;803&lt;/item&gt;&lt;item&gt;804&lt;/item&gt;&lt;item&gt;1058&lt;/item&gt;&lt;item&gt;1059&lt;/item&gt;&lt;item&gt;1060&lt;/item&gt;&lt;item&gt;1061&lt;/item&gt;&lt;item&gt;1062&lt;/item&gt;&lt;item&gt;1064&lt;/item&gt;&lt;item&gt;1066&lt;/item&gt;&lt;item&gt;1068&lt;/item&gt;&lt;item&gt;1222&lt;/item&gt;&lt;item&gt;1223&lt;/item&gt;&lt;item&gt;1224&lt;/item&gt;&lt;item&gt;1225&lt;/item&gt;&lt;item&gt;1230&lt;/item&gt;&lt;item&gt;1231&lt;/item&gt;&lt;item&gt;1232&lt;/item&gt;&lt;item&gt;1233&lt;/item&gt;&lt;item&gt;1234&lt;/item&gt;&lt;item&gt;1235&lt;/item&gt;&lt;/record-ids&gt;&lt;/item&gt;&lt;/Libraries&gt;"/>
    <w:docVar w:name="NE.Ref{039750C9-7B39-47EC-913F-26A6183A97A0}" w:val=" ADDIN NE.Ref.{039750C9-7B39-47EC-913F-26A6183A97A0}&lt;Citation&gt;&lt;Group&gt;&lt;References&gt;&lt;Item&gt;&lt;ID&gt;826&lt;/ID&gt;&lt;UID&gt;{67ECCA23-BDAA-4288-AD63-20C73FAA4E93}&lt;/UID&gt;&lt;Title&gt;Evolution of a Permian intraoceanic arc–trench system in the Solonker suture zone, Central Asian Orogenic Belt, China and Mongolia&lt;/Title&gt;&lt;Template&gt;Journal Article&lt;/Template&gt;&lt;Star&gt;0&lt;/Star&gt;&lt;Tag&gt;0&lt;/Tag&gt;&lt;Author&gt;Jian, Ping; Liu, Dunyi; Kröner, Alfred; Windley, Brian F; Shi, Yuruo; Zhang, Wei; Zhang, Fuqin; Miao, Laicheng; Zhang, Liqao; Tomurhuu, Dondov&lt;/Author&gt;&lt;Year&gt;2010&lt;/Year&gt;&lt;Details&gt;&lt;_alternate_title&gt;Lithos&lt;/_alternate_title&gt;&lt;_date_display&gt;2010&lt;/_date_display&gt;&lt;_date&gt;2010-01-01&lt;/_date&gt;&lt;_doi&gt;https://doi.org/10.1016/j.lithos.2010.04.014&lt;/_doi&gt;&lt;_isbn&gt;0024-4937&lt;/_isbn&gt;&lt;_issue&gt;1&lt;/_issue&gt;&lt;_journal&gt;Lithos&lt;/_journal&gt;&lt;_keywords&gt;CAOB; Proto-arc crust; Ophiolite; Forearc mélange; Plate convergence; Zircon dating&lt;/_keywords&gt;&lt;_pages&gt;169-190&lt;/_pages&gt;&lt;_url&gt;https://www.sciencedirect.com/science/article/pii/S0024493710001349&lt;/_url&gt;&lt;_volume&gt;118&lt;/_volume&gt;&lt;_created&gt;64514647&lt;/_created&gt;&lt;_modified&gt;64514647&lt;/_modified&gt;&lt;_impact_factor&gt;   4.020&lt;/_impact_factor&gt;&lt;_collection_scope&gt;SCI;SCIE&lt;/_collection_scope&gt;&lt;_accessed&gt;64514647&lt;/_accessed&gt;&lt;/Details&gt;&lt;Extra&gt;&lt;DBUID&gt;{F96A950B-833F-4880-A151-76DA2D6A2879}&lt;/DBUID&gt;&lt;/Extra&gt;&lt;/Item&gt;&lt;/References&gt;&lt;/Group&gt;&lt;/Citation&gt;_x000a_"/>
    <w:docVar w:name="NE.Ref{04F77334-8B13-470A-8935-DC502126D69B}" w:val=" ADDIN NE.Ref.{04F77334-8B13-470A-8935-DC502126D69B}&lt;Citation&gt;&lt;Group&gt;&lt;References&gt;&lt;Item&gt;&lt;ID&gt;737&lt;/ID&gt;&lt;UID&gt;{96D5F108-51AE-429C-954D-5F1B2849C983}&lt;/UID&gt;&lt;Title&gt;南天山库勒湖蛇绿岩地球化学特征及其年龄&lt;/Title&gt;&lt;Template&gt;Journal Article&lt;/Template&gt;&lt;Star&gt;0&lt;/Star&gt;&lt;Tag&gt;0&lt;/Tag&gt;&lt;Author&gt;龙灵利; 高俊; 熊贤明; 钱青&lt;/Author&gt;&lt;Year&gt;2006&lt;/Year&gt;&lt;Details&gt;&lt;_accessed&gt;64514624&lt;/_accessed&gt;&lt;_author_aff&gt;中国科学院地质与地球物理研究所矿产资源重点实验室,中国科学院地质与地球物理研究所矿产资源重点实验室,中国科学院地质与地球物理研究所矿产资源重点实验室,中国科学院地质与地球物理研究所矿产资源重点实验室 北京 100029 中国科学院研究生院地球科学学院,北京 100039,北京 100029,北京 100029 中国科学院研究生院地球科学学院,北京 100039,北京 100029&lt;/_author_aff&gt;&lt;_cited_count&gt;172&lt;/_cited_count&gt;&lt;_created&gt;64514350&lt;/_created&gt;&lt;_date&gt;55792800&lt;/_date&gt;&lt;_db_updated&gt;CNKI - Reference&lt;/_db_updated&gt;&lt;_issue&gt;01&lt;/_issue&gt;&lt;_journal&gt;岩石学报&lt;/_journal&gt;&lt;_keywords&gt;库勒湖蛇绿岩;地球化学;SHRIMP U-Pb年龄&lt;/_keywords&gt;&lt;_modified&gt;64514380&lt;/_modified&gt;&lt;_pages&gt;65-73&lt;/_pages&gt;&lt;_place_published&gt;中国北京&lt;/_place_published&gt;&lt;_secondary_title&gt;中国科学院地质与地球物理研究所2006学术年会&lt;/_secondary_title&gt;&lt;_tertiary_title&gt;中国科学院地质与地球物理研究所2006年论文摘要集&lt;/_tertiary_title&gt;&lt;_url&gt;https://kns.cnki.net/kcms/detail/detail.aspx?FileName=YSXB200601007&amp;amp;DbName=CJFQ2006&lt;/_url&gt;&lt;_translated_author&gt;Long, Lingli;Gao, Jun;Xiong, Xianming;Qian, Qing&lt;/_translated_author&gt;&lt;/Details&gt;&lt;Extra&gt;&lt;DBUID&gt;{F96A950B-833F-4880-A151-76DA2D6A2879}&lt;/DBUID&gt;&lt;/Extra&gt;&lt;/Item&gt;&lt;/References&gt;&lt;/Group&gt;&lt;/Citation&gt;_x000a_"/>
    <w:docVar w:name="NE.Ref{0594CA06-7D85-49B7-9D30-E3094BB26D73}" w:val=" ADDIN NE.Ref.{0594CA06-7D85-49B7-9D30-E3094BB26D73}&lt;Citation&gt;&lt;Group&gt;&lt;References&gt;&lt;Item&gt;&lt;ID&gt;799&lt;/ID&gt;&lt;UID&gt;{A1A30933-94D4-4E27-A84E-EDABF9912D82}&lt;/UID&gt;&lt;Title&gt;准噶尔盆地西缘克拉玛依早古生代蛇绿混杂岩带的厘定&lt;/Title&gt;&lt;Template&gt;Journal Article&lt;/Template&gt;&lt;Star&gt;0&lt;/Star&gt;&lt;Tag&gt;0&lt;/Tag&gt;&lt;Author&gt;何国琦; 刘建波; 张越迁; 徐新&lt;/Author&gt;&lt;Year&gt;2007&lt;/Year&gt;&lt;Details&gt;&lt;_accessed&gt;64514410&lt;/_accessed&gt;&lt;_author_aff&gt;北京大学地球与空间科学学院;中国石油新疆油田公司勘探开发研究院;新疆资源环境中心;&lt;/_author_aff&gt;&lt;_cited_count&gt;154&lt;/_cited_count&gt;&lt;_created&gt;64514350&lt;/_created&gt;&lt;_date&gt;56557440&lt;/_date&gt;&lt;_db_updated&gt;CNKI - Reference&lt;/_db_updated&gt;&lt;_issue&gt;07&lt;/_issue&gt;&lt;_journal&gt;岩石学报&lt;/_journal&gt;&lt;_keywords&gt;蛇绿混杂岩;微体古生物化石;西准噶尔;早古生代&lt;/_keywords&gt;&lt;_modified&gt;64514410&lt;/_modified&gt;&lt;_pages&gt;1573-1576&lt;/_pages&gt;&lt;_url&gt;https://kns.cnki.net/kcms/detail/detail.aspx?FileName=YSXB200707001&amp;amp;DbName=CJFQ2007&lt;/_url&gt;&lt;_translated_author&gt;He, Guoqi;Liu, Jianbo;Zhang, Yueqian;Xu, Xin&lt;/_translated_author&gt;&lt;/Details&gt;&lt;Extra&gt;&lt;DBUID&gt;{F96A950B-833F-4880-A151-76DA2D6A2879}&lt;/DBUID&gt;&lt;/Extra&gt;&lt;/Item&gt;&lt;/References&gt;&lt;/Group&gt;&lt;/Citation&gt;_x000a_"/>
    <w:docVar w:name="NE.Ref{077A766E-0267-43B2-9328-71CA462BA1D4}" w:val=" ADDIN NE.Ref.{077A766E-0267-43B2-9328-71CA462BA1D4}&lt;Citation&gt;&lt;Group&gt;&lt;References&gt;&lt;Item&gt;&lt;ID&gt;722&lt;/ID&gt;&lt;UID&gt;{EE3C3D6A-17BF-4FC8-A480-20DA63945253}&lt;/UID&gt;&lt;Title&gt;新疆达拉布特蛇绿混杂岩中辉长岩岩石学、微量元素地球化学和锆石U-Pb年代学研究&lt;/Title&gt;&lt;Template&gt;Journal Article&lt;/Template&gt;&lt;Star&gt;0&lt;/Star&gt;&lt;Tag&gt;0&lt;/Tag&gt;&lt;Author&gt;陈博; 朱永峰&lt;/Author&gt;&lt;Year&gt;2011&lt;/Year&gt;&lt;Details&gt;&lt;_accessed&gt;64514404&lt;/_accessed&gt;&lt;_author_aff&gt;北京大学地球与空间科学学院造山带与地壳演化教育部重点实验室;&lt;/_author_aff&gt;&lt;_cited_count&gt;51&lt;/_cited_count&gt;&lt;_created&gt;64512720&lt;/_created&gt;&lt;_date&gt;58618080&lt;/_date&gt;&lt;_db_updated&gt;CNKI - Reference&lt;/_db_updated&gt;&lt;_issue&gt;06&lt;/_issue&gt;&lt;_journal&gt;岩石学报&lt;/_journal&gt;&lt;_keywords&gt;蛇绿混杂岩;辉长岩;达拉布特;新疆&lt;/_keywords&gt;&lt;_modified&gt;64514404&lt;/_modified&gt;&lt;_pages&gt;1746-1758&lt;/_pages&gt;&lt;_url&gt;https://kns.cnki.net/kcms/detail/detail.aspx?FileName=YSXB201106014&amp;amp;DbName=CJFQ2011&lt;/_url&gt;&lt;_volume&gt;27&lt;/_volume&gt;&lt;_translated_author&gt;Chen, Bo;Zhu, Yongfeng&lt;/_translated_author&gt;&lt;/Details&gt;&lt;Extra&gt;&lt;DBUID&gt;{F96A950B-833F-4880-A151-76DA2D6A2879}&lt;/DBUID&gt;&lt;/Extra&gt;&lt;/Item&gt;&lt;/References&gt;&lt;/Group&gt;&lt;/Citation&gt;_x000a_"/>
    <w:docVar w:name="NE.Ref{07CD41AB-A0B0-4926-A6A8-0602377B6C9D}" w:val=" ADDIN NE.Ref.{07CD41AB-A0B0-4926-A6A8-0602377B6C9D}&lt;Citation&gt;&lt;Group&gt;&lt;References&gt;&lt;Item&gt;&lt;ID&gt;797&lt;/ID&gt;&lt;UID&gt;{D5ED3162-18AC-42BB-9FF8-D093810A93C2}&lt;/UID&gt;&lt;Title&gt;准噶尔北部蛇绿岩形成时限新证据及其东、西准噶尔蛇绿岩的对比研究&lt;/Title&gt;&lt;Template&gt;Journal Article&lt;/Template&gt;&lt;Star&gt;0&lt;/Star&gt;&lt;Tag&gt;0&lt;/Tag&gt;&lt;Author&gt;张元元; 郭召杰&lt;/Author&gt;&lt;Year&gt;2010&lt;/Year&gt;&lt;Details&gt;&lt;_accessed&gt;64514415&lt;/_accessed&gt;&lt;_author_aff&gt;北京大学地球与空间科学学院造山带和地壳演化教育部重点实验室;&lt;/_author_aff&gt;&lt;_cited_count&gt;191&lt;/_cited_count&gt;&lt;_created&gt;64514350&lt;/_created&gt;&lt;_date&gt;57919680&lt;/_date&gt;&lt;_db_updated&gt;CNKI - Reference&lt;/_db_updated&gt;&lt;_issue&gt;02&lt;/_issue&gt;&lt;_journal&gt;岩石学报&lt;/_journal&gt;&lt;_keywords&gt;准噶尔北部;蛇绿岩;形成时代;对比研究&lt;/_keywords&gt;&lt;_modified&gt;64514415&lt;/_modified&gt;&lt;_pages&gt;421-430&lt;/_pages&gt;&lt;_url&gt;https://kns.cnki.net/kcms/detail/detail.aspx?FileName=YSXB201002008&amp;amp;DbName=CJFQ2010&lt;/_url&gt;&lt;_volume&gt;26&lt;/_volume&gt;&lt;_translated_author&gt;Zhang, Yuanyuan;Guo, Zhaojie&lt;/_translated_author&gt;&lt;/Details&gt;&lt;Extra&gt;&lt;DBUID&gt;{F96A950B-833F-4880-A151-76DA2D6A2879}&lt;/DBUID&gt;&lt;/Extra&gt;&lt;/Item&gt;&lt;/References&gt;&lt;/Group&gt;&lt;/Citation&gt;_x000a_"/>
    <w:docVar w:name="NE.Ref{0824D39A-0797-4F9B-BEB7-ED18E06EF4E4}" w:val=" ADDIN NE.Ref.{0824D39A-0797-4F9B-BEB7-ED18E06EF4E4}&lt;Citation&gt;&lt;Group&gt;&lt;References&gt;&lt;Item&gt;&lt;ID&gt;657&lt;/ID&gt;&lt;UID&gt;{C85DB5DB-927D-422D-B730-F88C0F021DF1}&lt;/UID&gt;&lt;Title&gt;准噶尔北部科克森套蛇绿岩中辉长岩年代学、岩石化学特征及地质意义&lt;/Title&gt;&lt;Template&gt;Journal Article&lt;/Template&gt;&lt;Star&gt;0&lt;/Star&gt;&lt;Tag&gt;0&lt;/Tag&gt;&lt;Author&gt;滕宇翔; 薛晓峰; 穆利修; 朱志新; 夏静福&lt;/Author&gt;&lt;Year&gt;2019&lt;/Year&gt;&lt;Details&gt;&lt;_accessed&gt;64514414&lt;/_accessed&gt;&lt;_author_aff&gt;新疆维吾尔自治区地质调查院;&lt;/_author_aff&gt;&lt;_collection_scope&gt;CSCD&lt;/_collection_scope&gt;&lt;_created&gt;64512720&lt;/_created&gt;&lt;_date&gt;63089280&lt;/_date&gt;&lt;_db_updated&gt;CNKI - Reference&lt;/_db_updated&gt;&lt;_issue&gt;04&lt;/_issue&gt;&lt;_journal&gt;新疆地质&lt;/_journal&gt;&lt;_keywords&gt;科克森套;辉长岩;岩石化学;锆石U-Pb测年&lt;/_keywords&gt;&lt;_modified&gt;64514414&lt;/_modified&gt;&lt;_pages&gt;431-439&lt;/_pages&gt;&lt;_url&gt;https://kns.cnki.net/kcms/detail/detail.aspx?FileName=XJDI201904003&amp;amp;DbName=CJFQ2019&lt;/_url&gt;&lt;_volume&gt;37&lt;/_volume&gt;&lt;_translated_author&gt;Teng, Yuxiang;Xue, Xiaofeng;Mu, Lixiu;Zhu, Zhixin;Xia, Jingfu&lt;/_translated_author&gt;&lt;/Details&gt;&lt;Extra&gt;&lt;DBUID&gt;{F96A950B-833F-4880-A151-76DA2D6A2879}&lt;/DBUID&gt;&lt;/Extra&gt;&lt;/Item&gt;&lt;/References&gt;&lt;/Group&gt;&lt;/Citation&gt;_x000a_"/>
    <w:docVar w:name="NE.Ref{09D059B7-A8AA-43C5-B91F-8BE8C1E962BE}" w:val=" ADDIN NE.Ref.{09D059B7-A8AA-43C5-B91F-8BE8C1E962BE}&lt;Citation&gt;&lt;Group&gt;&lt;References&gt;&lt;Item&gt;&lt;ID&gt;660&lt;/ID&gt;&lt;UID&gt;{CB29192B-2F83-4ACE-837A-9B6B81147CF7}&lt;/UID&gt;&lt;Title&gt;北山蛇绿岩特征及构造属性&lt;/Title&gt;&lt;Template&gt;Journal Article&lt;/Template&gt;&lt;Star&gt;0&lt;/Star&gt;&lt;Tag&gt;0&lt;/Tag&gt;&lt;Author&gt;杨合群; 李英; 赵国斌; 李文渊; 王小红; 姜寒冰; 谭文娟; 孙南一&lt;/Author&gt;&lt;Year&gt;2010&lt;/Year&gt;&lt;Details&gt;&lt;_accessed&gt;64514631&lt;/_accessed&gt;&lt;_author_aff&gt;西安地质矿产研究所;长安大学;&lt;/_author_aff&gt;&lt;_cited_count&gt;155&lt;/_cited_count&gt;&lt;_collection_scope&gt;CSCD&lt;/_collection_scope&gt;&lt;_created&gt;64512720&lt;/_created&gt;&lt;_date&gt;57945600&lt;/_date&gt;&lt;_db_updated&gt;CNKI - Reference&lt;/_db_updated&gt;&lt;_issue&gt;01&lt;/_issue&gt;&lt;_journal&gt;西北地质&lt;/_journal&gt;&lt;_keywords&gt;蛇绿岩;洋盆;弧后盆地;裂谷;北山&lt;/_keywords&gt;&lt;_modified&gt;64514355&lt;/_modified&gt;&lt;_pages&gt;26-36&lt;/_pages&gt;&lt;_url&gt;https://kns.cnki.net/kcms/detail/detail.aspx?FileName=XBDI201001003&amp;amp;DbName=CJFQ2010&lt;/_url&gt;&lt;_volume&gt;43&lt;/_volume&gt;&lt;_translated_author&gt;Yang, Hequn;Li, Ying;Zhao, Guobin;Li, Wenyuan;Wang, Xiaohong;Jiang, Hanbing;Tan, Wenjuan;Sun, Nanyi&lt;/_translated_author&gt;&lt;/Details&gt;&lt;Extra&gt;&lt;DBUID&gt;{F96A950B-833F-4880-A151-76DA2D6A2879}&lt;/DBUID&gt;&lt;/Extra&gt;&lt;/Item&gt;&lt;/References&gt;&lt;/Group&gt;&lt;Group&gt;&lt;References&gt;&lt;Item&gt;&lt;ID&gt;696&lt;/ID&gt;&lt;UID&gt;{0C2A2B48-6FC0-4897-B4CC-889A66E7048A}&lt;/UID&gt;&lt;Title&gt;内蒙古北山地区小黄山蛇绿岩地质特征&lt;/Title&gt;&lt;Template&gt;Journal Article&lt;/Template&gt;&lt;Star&gt;0&lt;/Star&gt;&lt;Tag&gt;0&lt;/Tag&gt;&lt;Author&gt;宋泰忠; 王瑾; 林海; 杨贤法; 张林; 安守文&lt;/Author&gt;&lt;Year&gt;2008&lt;/Year&gt;&lt;Details&gt;&lt;_accessed&gt;64514633&lt;/_accessed&gt;&lt;_author_aff&gt;青海省地质调查院;&lt;/_author_aff&gt;&lt;_cited_count&gt;42&lt;/_cited_count&gt;&lt;_collection_scope&gt;CSCD&lt;/_collection_scope&gt;&lt;_created&gt;64512720&lt;/_created&gt;&lt;_date&gt;57180960&lt;/_date&gt;&lt;_db_updated&gt;CNKI - Reference&lt;/_db_updated&gt;&lt;_issue&gt;03&lt;/_issue&gt;&lt;_journal&gt;西北地质&lt;/_journal&gt;&lt;_keywords&gt;小黄山蛇绿岩;变质变形;弧后扩张&lt;/_keywords&gt;&lt;_modified&gt;64514387&lt;/_modified&gt;&lt;_pages&gt;55-63&lt;/_pages&gt;&lt;_url&gt;https://kns.cnki.net/kcms/detail/detail.aspx?FileName=XBDI200803007&amp;amp;DbName=CJFQ2008&lt;/_url&gt;&lt;_translated_author&gt;Song, Taizhong;Wang, Jin;Lin, Hai;Yang, Xianfa;Zhang, Lin;An, Shouwen&lt;/_translated_author&gt;&lt;/Details&gt;&lt;Extra&gt;&lt;DBUID&gt;{F96A950B-833F-4880-A151-76DA2D6A2879}&lt;/DBUID&gt;&lt;/Extra&gt;&lt;/Item&gt;&lt;/References&gt;&lt;/Group&gt;&lt;/Citation&gt;_x000a_"/>
    <w:docVar w:name="NE.Ref{0B81D0B4-77B0-418A-AB5A-ADCCB3E508EE}" w:val=" ADDIN NE.Ref.{0B81D0B4-77B0-418A-AB5A-ADCCB3E508EE}&lt;Citation&gt;&lt;Group&gt;&lt;References&gt;&lt;Item&gt;&lt;ID&gt;658&lt;/ID&gt;&lt;UID&gt;{BCF9CD27-9454-496B-8C5F-5C73104F172B}&lt;/UID&gt;&lt;Title&gt;阿尔泰地区玛因鄂博蛇绿岩的地质特征及其LA-ICP-MS锆石U-Pb年龄&lt;/Title&gt;&lt;Template&gt;Journal Article&lt;/Template&gt;&lt;Star&gt;0&lt;/Star&gt;&lt;Tag&gt;0&lt;/Tag&gt;&lt;Author&gt;张越; 徐学义; 陈隽璐; 张红英; 唐卓; 孙小攀; 李现冰&lt;/Author&gt;&lt;Year&gt;2012&lt;/Year&gt;&lt;Details&gt;&lt;_accessed&gt;64514492&lt;/_accessed&gt;&lt;_author_aff&gt;中国地质调查局西安地质矿产研究所;长安大学地球科学与资源学院;&lt;/_author_aff&gt;&lt;_cited_count&gt;33&lt;/_cited_count&gt;&lt;_collection_scope&gt;CSCD;PKU&lt;/_collection_scope&gt;&lt;_created&gt;64512720&lt;/_created&gt;&lt;_date&gt;59145120&lt;/_date&gt;&lt;_db_updated&gt;CNKI - Reference&lt;/_db_updated&gt;&lt;_issue&gt;06&lt;/_issue&gt;&lt;_journal&gt;地质通报&lt;/_journal&gt;&lt;_keywords&gt;LA-ICP-MS锆石U-Pb定年;地球化学特征;变基性火山岩;斜长角闪岩;玛因鄂博蛇绿岩;构造演化&lt;/_keywords&gt;&lt;_modified&gt;64514355&lt;/_modified&gt;&lt;_pages&gt;834-842&lt;/_pages&gt;&lt;_url&gt;https://kns.cnki.net/kcms/detail/detail.aspx?FileName=ZQYD201206002&amp;amp;DbName=CJFQ2012&lt;/_url&gt;&lt;_volume&gt;31&lt;/_volume&gt;&lt;_translated_author&gt;Zhang, Yue;Xu, Xueyi;Chen, Juanlu;Zhang, Hongying;Tang, Zhuo;Sun, Xiaopan;Li, Xianbing&lt;/_translated_author&gt;&lt;/Details&gt;&lt;Extra&gt;&lt;DBUID&gt;{F96A950B-833F-4880-A151-76DA2D6A2879}&lt;/DBUID&gt;&lt;/Extra&gt;&lt;/Item&gt;&lt;/References&gt;&lt;/Group&gt;&lt;/Citation&gt;_x000a_"/>
    <w:docVar w:name="NE.Ref{0B9B4EA1-277F-4FAE-837C-DD8BE6A55327}" w:val=" ADDIN NE.Ref.{0B9B4EA1-277F-4FAE-837C-DD8BE6A55327}&lt;Citation&gt;&lt;Group&gt;&lt;References&gt;&lt;Item&gt;&lt;ID&gt;679&lt;/ID&gt;&lt;UID&gt;{7C5DD58B-4517-4860-92F4-3417A17EFC0D}&lt;/UID&gt;&lt;Title&gt;甘肃北山地区牛圈子蛇绿岩的形成时代及地质意义&lt;/Title&gt;&lt;Template&gt;Journal Article&lt;/Template&gt;&lt;Star&gt;0&lt;/Star&gt;&lt;Tag&gt;0&lt;/Tag&gt;&lt;Author&gt;武鹏; 王国强; 李向民; 余吉远; 康磊&lt;/Author&gt;&lt;Year&gt;2012&lt;/Year&gt;&lt;Details&gt;&lt;_accessed&gt;64514637&lt;/_accessed&gt;&lt;_author_aff&gt;中国地质调查局西安地质调查中心;长安大学地球科学与资源学院;&lt;/_author_aff&gt;&lt;_cited_count&gt;67&lt;/_cited_count&gt;&lt;_collection_scope&gt;CSCD;PKU&lt;/_collection_scope&gt;&lt;_created&gt;64512720&lt;/_created&gt;&lt;_date&gt;59408640&lt;/_date&gt;&lt;_db_updated&gt;CNKI - Reference&lt;/_db_updated&gt;&lt;_issue&gt;12&lt;/_issue&gt;&lt;_journal&gt;地质通报&lt;/_journal&gt;&lt;_keywords&gt;甘肃北山;LA-ICP-MS锆石U-Pb定年;牛圈子蛇绿岩&lt;/_keywords&gt;&lt;_modified&gt;64514374&lt;/_modified&gt;&lt;_pages&gt;2032-2037&lt;/_pages&gt;&lt;_url&gt;https://kns.cnki.net/kcms/detail/detail.aspx?FileName=ZQYD201212012&amp;amp;DbName=CJFQ2012&lt;/_url&gt;&lt;_volume&gt;31&lt;/_volume&gt;&lt;_translated_author&gt;Wu, Peng;Wang, Guoqiang;Li, Xiangmin;Yu, Jiyuan;Kang, Lei&lt;/_translated_author&gt;&lt;/Details&gt;&lt;Extra&gt;&lt;DBUID&gt;{F96A950B-833F-4880-A151-76DA2D6A2879}&lt;/DBUID&gt;&lt;/Extra&gt;&lt;/Item&gt;&lt;/References&gt;&lt;/Group&gt;&lt;/Citation&gt;_x000a_"/>
    <w:docVar w:name="NE.Ref{0C649B54-CF8A-4CA2-BD42-A2605F5AD378}" w:val=" ADDIN NE.Ref.{0C649B54-CF8A-4CA2-BD42-A2605F5AD378}&lt;Citation&gt;&lt;Group&gt;&lt;References&gt;&lt;Item&gt;&lt;ID&gt;777&lt;/ID&gt;&lt;UID&gt;{8EF8FD15-B264-4583-9874-783732473BA0}&lt;/UID&gt;&lt;Title&gt;新疆库米什北超基性岩发现及大地构造意义&lt;/Title&gt;&lt;Template&gt;Journal Article&lt;/Template&gt;&lt;Star&gt;0&lt;/Star&gt;&lt;Tag&gt;0&lt;/Tag&gt;&lt;Author&gt;冯晓强; 张占武; 李维军; 韩湘涛; 李怀敏&lt;/Author&gt;&lt;Year&gt;2012&lt;/Year&gt;&lt;Details&gt;&lt;_accessed&gt;64514607&lt;/_accessed&gt;&lt;_author_aff&gt;陕西省地矿局区域地质矿产研究院;中国地质大学(北京);&lt;/_author_aff&gt;&lt;_cited_count&gt;3&lt;/_cited_count&gt;&lt;_collection_scope&gt;CSCD&lt;/_collection_scope&gt;&lt;_created&gt;64514350&lt;/_created&gt;&lt;_date&gt;59145120&lt;/_date&gt;&lt;_db_updated&gt;CNKI - Reference&lt;/_db_updated&gt;&lt;_issue&gt;02&lt;/_issue&gt;&lt;_journal&gt;新疆地质&lt;/_journal&gt;&lt;_keywords&gt;库米什;板块构造;超基性岩;岩石地球化学特征;大地构造意义&lt;/_keywords&gt;&lt;_modified&gt;64514407&lt;/_modified&gt;&lt;_pages&gt;136-140&lt;/_pages&gt;&lt;_url&gt;https://kns.cnki.net/kcms/detail/detail.aspx?FileName=XJDI201202005&amp;amp;DbName=CJFQ2012&lt;/_url&gt;&lt;_volume&gt;30&lt;/_volume&gt;&lt;_translated_author&gt;Feng, Xiaoqiang;Zhang, Zhanwu;Li, Weijun;Han, Xiangtao;Li, Huaimin&lt;/_translated_author&gt;&lt;/Details&gt;&lt;Extra&gt;&lt;DBUID&gt;{F96A950B-833F-4880-A151-76DA2D6A2879}&lt;/DBUID&gt;&lt;/Extra&gt;&lt;/Item&gt;&lt;/References&gt;&lt;/Group&gt;&lt;/Citation&gt;_x000a_"/>
    <w:docVar w:name="NE.Ref{0DC45BEA-637B-4788-ABB1-3CFE6C4E1C50}" w:val=" ADDIN NE.Ref.{0DC45BEA-637B-4788-ABB1-3CFE6C4E1C50}&lt;Citation&gt;&lt;Group&gt;&lt;References&gt;&lt;Item&gt;&lt;ID&gt;710&lt;/ID&gt;&lt;UID&gt;{76B820F2-FBAD-48F6-8CDA-7B1107B49FF6}&lt;/UID&gt;&lt;Title&gt;内蒙古西乌旗迪彦庙蛇绿岩带内辉长岩地球化学及年代学&lt;/Title&gt;&lt;Template&gt;Journal Article&lt;/Template&gt;&lt;Star&gt;0&lt;/Star&gt;&lt;Tag&gt;0&lt;/Tag&gt;&lt;Author&gt;熊光强; 刘敏; 张达; 王忠&lt;/Author&gt;&lt;Year&gt;2020&lt;/Year&gt;&lt;Details&gt;&lt;_accessed&gt;64514390&lt;/_accessed&gt;&lt;_author_aff&gt;江西省地质矿产勘查开发局物化探大队;中国地质大学(北京)地球科学与资源学院;西北大学地质学系;内蒙古自治区地质调查院;&lt;/_author_aff&gt;&lt;_cited_count&gt;3&lt;/_cited_count&gt;&lt;_created&gt;64512720&lt;/_created&gt;&lt;_date&gt;63501120&lt;/_date&gt;&lt;_db_updated&gt;CNKI - Reference&lt;/_db_updated&gt;&lt;_issue&gt;05&lt;/_issue&gt;&lt;_journal&gt;吉林大学学报(地球科学版)&lt;/_journal&gt;&lt;_keywords&gt;迪彦庙;地球化学;锆石U-Pb定年;蛇绿岩;辉长岩&lt;/_keywords&gt;&lt;_modified&gt;64514390&lt;/_modified&gt;&lt;_pages&gt;1599-1614&lt;/_pages&gt;&lt;_url&gt;https://kns.cnki.net/kcms/detail/detail.aspx?FileName=CCDZ202005022&amp;amp;DbName=DKFX2020&lt;/_url&gt;&lt;_volume&gt;50&lt;/_volume&gt;&lt;_translated_author&gt;Xiong, Guangqiang;Liu, Min;Zhang, Da;Wang, Zhong&lt;/_translated_author&gt;&lt;/Details&gt;&lt;Extra&gt;&lt;DBUID&gt;{F96A950B-833F-4880-A151-76DA2D6A2879}&lt;/DBUID&gt;&lt;/Extra&gt;&lt;/Item&gt;&lt;/References&gt;&lt;/Group&gt;&lt;Group&gt;&lt;References&gt;&lt;Item&gt;&lt;ID&gt;831&lt;/ID&gt;&lt;UID&gt;{42313733-8939-4096-B9D7-DA427DF0C7FB}&lt;/UID&gt;&lt;Title&gt;Subduction initiation of the SE Paleo-Asian Ocean: Evidence from a well preserved intra-oceanic forearc ophiolite fragment in central Inner Mongolia, North China&lt;/Title&gt;&lt;Template&gt;Journal Article&lt;/Template&gt;&lt;Star&gt;0&lt;/Star&gt;&lt;Tag&gt;0&lt;/Tag&gt;&lt;Author&gt;Li, Y J; Wang, G H; Santosh, M; Wang, J F; Dong, P P; Li, H Y&lt;/Author&gt;&lt;Year&gt;2020&lt;/Year&gt;&lt;Details&gt;&lt;_alternate_title&gt;EARTH AND PLANETARY SCIENCE LETTERS&lt;/_alternate_title&gt;&lt;_date_display&gt;2020&lt;/_date_display&gt;&lt;_date&gt;2020-01-01&lt;/_date&gt;&lt;_doi&gt;10.1016/j.epsl.2020.116087&lt;/_doi&gt;&lt;_isbn&gt;0012-821X&lt;/_isbn&gt;&lt;_journal&gt;EARTH AND PLANETARY SCIENCE LETTERS&lt;/_journal&gt;&lt;_volume&gt;535&lt;/_volume&gt;&lt;_created&gt;64514660&lt;/_created&gt;&lt;_modified&gt;64514660&lt;/_modified&gt;&lt;_impact_factor&gt;   5.785&lt;/_impact_factor&gt;&lt;_collection_scope&gt;SCI;SCIE;EI&lt;/_collection_scope&gt;&lt;/Details&gt;&lt;Extra&gt;&lt;DBUID&gt;{F96A950B-833F-4880-A151-76DA2D6A2879}&lt;/DBUID&gt;&lt;/Extra&gt;&lt;/Item&gt;&lt;/References&gt;&lt;/Group&gt;&lt;/Citation&gt;_x000a_"/>
    <w:docVar w:name="NE.Ref{0E70D462-A192-45E4-A591-A4A8146B3B24}" w:val=" ADDIN NE.Ref.{0E70D462-A192-45E4-A591-A4A8146B3B24}&lt;Citation&gt;&lt;Group&gt;&lt;References&gt;&lt;Item&gt;&lt;ID&gt;766&lt;/ID&gt;&lt;UID&gt;{F7F9567B-016F-43CF-B1BF-28CC34A0CA19}&lt;/UID&gt;&lt;Title&gt;新疆东天山却勒塔格地区韧变形带识别及其意义&lt;/Title&gt;&lt;Template&gt;Journal Article&lt;/Template&gt;&lt;Star&gt;0&lt;/Star&gt;&lt;Tag&gt;0&lt;/Tag&gt;&lt;Author&gt;朱志新; 张建东; 李锦轶; 刘云焕; 马天林&lt;/Author&gt;&lt;Year&gt;2004&lt;/Year&gt;&lt;Details&gt;&lt;_accessed&gt;64514488&lt;/_accessed&gt;&lt;_author_aff&gt;中国地质科学院地质研究所,新疆维吾尔自治区地质矿产勘查开发局第一区域地质调查大队,中国地质科学院地质研究所,新疆维吾尔自治区地质矿产勘查开发局第一区域地质调查大队,中国地质科学院地质研究所 北京100037;新疆维吾尔自治区地质矿产勘查开发局第一区域地质调查大队,新疆乌鲁木齐830011_x000d__x000a__x000d__x000a__x000d__x000a__x000d__x000a__x000d__x000a__x000d__x000a__x000d__x000a__x000d__x000a_,新疆乌鲁木齐830011_x000d__x000a__x000d__x000a__x000d__x000a__x000d__x000a__x000d__x000a__x000d__x000a__x000d__x000a__x000d__x000a_,北京100037_x000d__x000a__x000d__x000a__x000d__x000a__x000d__x000a__x000d__x000a__x000d__x000a__x000d__x000a__x000d__x000a_,新疆乌鲁木齐830011_x000d__x000a__x000d__x000a__x000d__x000a__x000d__x000a__x000d__x000a__x000d__x000a__x000d__x000a__x000d__x000a_,北京100037&lt;/_author_aff&gt;&lt;_cited_count&gt;11&lt;/_cited_count&gt;&lt;_collection_scope&gt;CSCD&lt;/_collection_scope&gt;&lt;_created&gt;64514350&lt;/_created&gt;&lt;_date&gt;55222560&lt;/_date&gt;&lt;_db_updated&gt;CNKI - Reference&lt;/_db_updated&gt;&lt;_issue&gt;04&lt;/_issue&gt;&lt;_journal&gt;新疆地质&lt;/_journal&gt;&lt;_keywords&gt;东天山;却勒塔格;磁组构;变形带&lt;/_keywords&gt;&lt;_modified&gt;64514488&lt;/_modified&gt;&lt;_pages&gt;351-356&lt;/_pages&gt;&lt;_url&gt;https://kns.cnki.net/kcms/detail/detail.aspx?FileName=XJDI200404001&amp;amp;DbName=CJFQ2004&lt;/_url&gt;&lt;_translated_author&gt;Zhu, Zhixin;Zhang, Jiandong;Li, Jinyi;Liu, Yunhuan;Ma, Tianlin&lt;/_translated_author&gt;&lt;/Details&gt;&lt;Extra&gt;&lt;DBUID&gt;{F96A950B-833F-4880-A151-76DA2D6A2879}&lt;/DBUID&gt;&lt;/Extra&gt;&lt;/Item&gt;&lt;/References&gt;&lt;/Group&gt;&lt;/Citation&gt;_x000a_"/>
    <w:docVar w:name="NE.Ref{10F5FD1C-939E-44D3-80A3-799FE402B990}" w:val=" ADDIN NE.Ref.{10F5FD1C-939E-44D3-80A3-799FE402B990}&lt;Citation&gt;&lt;Group&gt;&lt;References&gt;&lt;Item&gt;&lt;ID&gt;700&lt;/ID&gt;&lt;UID&gt;{140CD78A-3683-47A4-A50E-99D80E3D376F}&lt;/UID&gt;&lt;Title&gt;内蒙古北山造山带发现额勒根蛇绿岩——红石山-百合山蛇绿岩带东延的证据&lt;/Title&gt;&lt;Template&gt;Journal Article&lt;/Template&gt;&lt;Star&gt;0&lt;/Star&gt;&lt;Tag&gt;0&lt;/Tag&gt;&lt;Author&gt;张正平; 辛后田; 程海峰; 张永; 梁国庆; 提振海; 朱炜; 苏朋涛; 杜金利; 王猛; 赵麒寓&lt;/Author&gt;&lt;Year&gt;2020&lt;/Year&gt;&lt;Details&gt;&lt;_accessed&gt;64514387&lt;/_accessed&gt;&lt;_author_aff&gt;河北省区域地质调查院;中国地质调查局天津地质调查中心;华北地质科技创新中心;&lt;/_author_aff&gt;&lt;_cited_count&gt;1&lt;/_cited_count&gt;&lt;_collection_scope&gt;CSCD;PKU&lt;/_collection_scope&gt;&lt;_created&gt;64512720&lt;/_created&gt;&lt;_date&gt;63485280&lt;/_date&gt;&lt;_db_updated&gt;CNKI - Reference&lt;/_db_updated&gt;&lt;_issue&gt;09&lt;/_issue&gt;&lt;_journal&gt;地质通报&lt;/_journal&gt;&lt;_keywords&gt;北山造山带;额勒根蛇绿岩;斜长花岗岩;弧后扩张;红石山-百合山蛇绿岩带&lt;/_keywords&gt;&lt;_modified&gt;64514387&lt;/_modified&gt;&lt;_pages&gt;1389-1403&lt;/_pages&gt;&lt;_url&gt;https://kns.cnki.net/kcms/detail/detail.aspx?FileName=ZQYD202009006&amp;amp;DbName=CJFQ2020&lt;/_url&gt;&lt;_volume&gt;39&lt;/_volume&gt;&lt;_translated_author&gt;Zhang, Zhengping;Xin, Houtian;Cheng, Haifeng;Zhang, Yong;Liang, Guoqing;Ti, Zhenhai;Zhu, Wei;Su, Pengtao;Du, Jinli;Wang, Meng;Zhao, Qiyu&lt;/_translated_author&gt;&lt;/Details&gt;&lt;Extra&gt;&lt;DBUID&gt;{F96A950B-833F-4880-A151-76DA2D6A2879}&lt;/DBUID&gt;&lt;/Extra&gt;&lt;/Item&gt;&lt;/References&gt;&lt;/Group&gt;&lt;/Citation&gt;_x000a_"/>
    <w:docVar w:name="NE.Ref{116829DF-B40B-49B7-994E-1335C1EB9322}" w:val=" ADDIN NE.Ref.{116829DF-B40B-49B7-994E-1335C1EB9322}&lt;Citation&gt;&lt;Group&gt;&lt;References&gt;&lt;Item&gt;&lt;ID&gt;754&lt;/ID&gt;&lt;UID&gt;{C10B1717-4C06-4B36-BC1D-590078B52499}&lt;/UID&gt;&lt;Title&gt;新疆阿尔泰地区库尔提蛇绿岩的锆石U-Pb和角闪石~(40)Ar/~(39)Ar年代学及其地质意义&lt;/Title&gt;&lt;Template&gt;Journal Article&lt;/Template&gt;&lt;Star&gt;0&lt;/Star&gt;&lt;Tag&gt;0&lt;/Tag&gt;&lt;Author&gt;沈晓明; 张海祥; 马林&lt;/Author&gt;&lt;Year&gt;2013&lt;/Year&gt;&lt;Details&gt;&lt;_accessed&gt;64514485&lt;/_accessed&gt;&lt;_author_aff&gt;中国地震局地壳应力研究所地壳动力学重点实验室;中国科学院广州地球化学研究所同位素年代学与地球化学国家重点实验室;中国科学院大学;&lt;/_author_aff&gt;&lt;_cited_count&gt;15&lt;/_cited_count&gt;&lt;_collection_scope&gt;PKU&lt;/_collection_scope&gt;&lt;_created&gt;64514350&lt;/_created&gt;&lt;_date&gt;59758560&lt;/_date&gt;&lt;_db_updated&gt;CNKI - Reference&lt;/_db_updated&gt;&lt;_issue&gt;03&lt;/_issue&gt;&lt;_journal&gt;桂林理工大学学报&lt;/_journal&gt;&lt;_keywords&gt;LA-ICP-MS锆石U-Pb定年;角闪石;40Ar/39Ar定年;蛇绿岩;库尔提;阿尔泰&lt;/_keywords&gt;&lt;_modified&gt;64514400&lt;/_modified&gt;&lt;_pages&gt;394-405&lt;/_pages&gt;&lt;_url&gt;https://kns.cnki.net/kcms/detail/detail.aspx?FileName=GLGX201303002&amp;amp;DbName=CJFQ2013&lt;/_url&gt;&lt;_volume&gt;33&lt;/_volume&gt;&lt;_translated_author&gt;Shen, Xiaoming;Zhang, Haixiang;Ma, Lin&lt;/_translated_author&gt;&lt;/Details&gt;&lt;Extra&gt;&lt;DBUID&gt;{F96A950B-833F-4880-A151-76DA2D6A2879}&lt;/DBUID&gt;&lt;/Extra&gt;&lt;/Item&gt;&lt;/References&gt;&lt;/Group&gt;&lt;/Citation&gt;_x000a_"/>
    <w:docVar w:name="NE.Ref{11B33CDB-2AB6-4A66-A092-60FF8EF65F2E}" w:val=" ADDIN NE.Ref.{11B33CDB-2AB6-4A66-A092-60FF8EF65F2E}&lt;Citation&gt;&lt;Group&gt;&lt;References&gt;&lt;Item&gt;&lt;ID&gt;768&lt;/ID&gt;&lt;UID&gt;{708DF6E3-D685-4B3D-A35A-94365C37F655}&lt;/UID&gt;&lt;Title&gt;新疆东准噶尔北塔山蛇绿混杂岩锆石SHRIMP U-Pb定年、氧同位素及其地质构造意义&lt;/Title&gt;&lt;Template&gt;Journal Article&lt;/Template&gt;&lt;Star&gt;0&lt;/Star&gt;&lt;Tag&gt;0&lt;/Tag&gt;&lt;Author&gt;刘亚然; 简平; 张维; 石玉若; 王义召; 张履桥; 刘敦一&lt;/Author&gt;&lt;Year&gt;2016&lt;/Year&gt;&lt;Details&gt;&lt;_accessed&gt;64514406&lt;/_accessed&gt;&lt;_author_aff&gt;中国地质科学院地质研究所北京离子探针中心;中国地质大学地球科学学院;云南省区域地质调查局;内蒙古自治区地质研究所;&lt;/_author_aff&gt;&lt;_cited_count&gt;18&lt;/_cited_count&gt;&lt;_created&gt;64514350&lt;/_created&gt;&lt;_date&gt;61074720&lt;/_date&gt;&lt;_db_updated&gt;CNKI - Reference&lt;/_db_updated&gt;&lt;_issue&gt;02&lt;/_issue&gt;&lt;_journal&gt;岩石学报&lt;/_journal&gt;&lt;_keywords&gt;北塔山;蛇绿混杂岩;辉长岩;花岗斑岩;锆石SHRIMP U-Pb年代;氧同位素;东准噶尔&lt;/_keywords&gt;&lt;_modified&gt;64514406&lt;/_modified&gt;&lt;_pages&gt;537-554&lt;/_pages&gt;&lt;_url&gt;https://kns.cnki.net/kcms/detail/detail.aspx?FileName=YSXB201602018&amp;amp;DbName=CJFQ2016&lt;/_url&gt;&lt;_volume&gt;32&lt;/_volume&gt;&lt;_translated_author&gt;Liu, Yaran;Jian, Ping;Zhang, Wei;Shi, Yuruo;Wang, Yizhao;Zhang, Lu qiao;Liu, Dunyi&lt;/_translated_author&gt;&lt;/Details&gt;&lt;Extra&gt;&lt;DBUID&gt;{F96A950B-833F-4880-A151-76DA2D6A2879}&lt;/DBUID&gt;&lt;/Extra&gt;&lt;/Item&gt;&lt;/References&gt;&lt;/Group&gt;&lt;Group&gt;&lt;References&gt;&lt;Item&gt;&lt;ID&gt;671&lt;/ID&gt;&lt;UID&gt;{3562C397-3CE9-4297-9AFC-75A1DF955459}&lt;/UID&gt;&lt;Title&gt;东准噶尔地区扎河坝—阿尔曼太蛇绿岩多期次岩浆演化特征：来自锆石U-Pb年代学的证据&lt;/Title&gt;&lt;Template&gt;Journal Article&lt;/Template&gt;&lt;Star&gt;0&lt;/Star&gt;&lt;Tag&gt;0&lt;/Tag&gt;&lt;Author&gt;罗军; 肖文交; 何治亮; 云金表; 刘全有; 李天义&lt;/Author&gt;&lt;Year&gt;2017&lt;/Year&gt;&lt;Details&gt;&lt;_collection_scope&gt;CSCD;PKU&lt;/_collection_scope&gt;&lt;_created&gt;64512720&lt;/_created&gt;&lt;_doi&gt;10.12017/dzkx.2017.071&lt;/_doi&gt;&lt;_issue&gt;52&lt;/_issue&gt;&lt;_journal&gt;地质科学&lt;/_journal&gt;&lt;_modified&gt;64514373&lt;/_modified&gt;&lt;_pages&gt;1120-1139&lt;/_pages&gt;&lt;_volume&gt;4&lt;/_volume&gt;&lt;_accessed&gt;64514497&lt;/_accessed&gt;&lt;_translated_author&gt;Luo, Jun;Xiao, Wenjiao;He, Zhiliang;Yun, Jinbiao;Liu, Quanyou;Li, Tianyi&lt;/_translated_author&gt;&lt;/Details&gt;&lt;Extra&gt;&lt;DBUID&gt;{F96A950B-833F-4880-A151-76DA2D6A2879}&lt;/DBUID&gt;&lt;/Extra&gt;&lt;/Item&gt;&lt;/References&gt;&lt;/Group&gt;&lt;/Citation&gt;_x000a_"/>
    <w:docVar w:name="NE.Ref{15AF8C06-5BF1-4634-A52F-65711BA75AB8}" w:val=" ADDIN NE.Ref.{15AF8C06-5BF1-4634-A52F-65711BA75AB8}&lt;Citation&gt;&lt;Group&gt;&lt;References&gt;&lt;Item&gt;&lt;ID&gt;835&lt;/ID&gt;&lt;UID&gt;{FD9B1264-36CE-4A55-91AF-E7D6ED1B01ED}&lt;/UID&gt;&lt;Title&gt;Carboniferous and Cretaceous mafic-ultramafic massifs in Inner Mongolia (China): A SHRIMP zircon and geochemical study of the previously presumed integral &amp;quot;Hegenshan ophiolite&amp;quot;&lt;/Title&gt;&lt;Template&gt;Journal Article&lt;/Template&gt;&lt;Star&gt;0&lt;/Star&gt;&lt;Tag&gt;0&lt;/Tag&gt;&lt;Author&gt;Jian, P; Kroner, A; Windley, B F; Shi, Y R; Zhang, W; Zhang, L Q; Yang, W R&lt;/Author&gt;&lt;Year&gt;2012&lt;/Year&gt;&lt;Details&gt;&lt;_alternate_title&gt;LITHOS&lt;/_alternate_title&gt;&lt;_date_display&gt;2012&lt;/_date_display&gt;&lt;_date&gt;2012-01-01&lt;/_date&gt;&lt;_doi&gt;10.1016/j.lithos.2012.03.007&lt;/_doi&gt;&lt;_isbn&gt;0024-4937&lt;/_isbn&gt;&lt;_journal&gt;LITHOS&lt;/_journal&gt;&lt;_pages&gt;48-66&lt;/_pages&gt;&lt;_volume&gt;142&lt;/_volume&gt;&lt;_created&gt;64514667&lt;/_created&gt;&lt;_modified&gt;64514667&lt;/_modified&gt;&lt;_impact_factor&gt;   4.020&lt;/_impact_factor&gt;&lt;_collection_scope&gt;SCI;SCIE&lt;/_collection_scope&gt;&lt;/Details&gt;&lt;Extra&gt;&lt;DBUID&gt;{F96A950B-833F-4880-A151-76DA2D6A2879}&lt;/DBUID&gt;&lt;/Extra&gt;&lt;/Item&gt;&lt;/References&gt;&lt;/Group&gt;&lt;/Citation&gt;_x000a_"/>
    <w:docVar w:name="NE.Ref{16059FCD-F874-444B-BCBC-4720A33F0BAC}" w:val=" ADDIN NE.Ref.{16059FCD-F874-444B-BCBC-4720A33F0BAC}&lt;Citation&gt;&lt;Group&gt;&lt;References&gt;&lt;Item&gt;&lt;ID&gt;795&lt;/ID&gt;&lt;UID&gt;{68FB7575-BEE4-4351-AC5D-F9BA521C2B72}&lt;/UID&gt;&lt;Title&gt;扎河坝蛇绿岩锆石U-Pb年龄、Hf-O同位素组成及其地质意义&lt;/Title&gt;&lt;Template&gt;Journal Article&lt;/Template&gt;&lt;Star&gt;0&lt;/Star&gt;&lt;Tag&gt;0&lt;/Tag&gt;&lt;Author&gt;潘成泽; 邱林; 叶现韬; 董永观&lt;/Author&gt;&lt;Year&gt;2016&lt;/Year&gt;&lt;Details&gt;&lt;_accessed&gt;64514493&lt;/_accessed&gt;&lt;_author_aff&gt;新疆维吾尔自治区人民政府国家三〇五项目办公室;南京地质矿产研究所;&lt;/_author_aff&gt;&lt;_cited_count&gt;11&lt;/_cited_count&gt;&lt;_created&gt;64514350&lt;/_created&gt;&lt;_date&gt;61248960&lt;/_date&gt;&lt;_db_updated&gt;CNKI - Reference&lt;/_db_updated&gt;&lt;_issue&gt;02&lt;/_issue&gt;&lt;_journal&gt;华东地质&lt;/_journal&gt;&lt;_keywords&gt;扎河坝;蛇绿岩;年龄;同位素;地质意义&lt;/_keywords&gt;&lt;_modified&gt;64514414&lt;/_modified&gt;&lt;_pages&gt;106-112&lt;/_pages&gt;&lt;_url&gt;https://kns.cnki.net/kcms/detail/detail.aspx?FileName=HSDZ201602006&amp;amp;DbName=CJFQ2016&lt;/_url&gt;&lt;_volume&gt;37&lt;/_volume&gt;&lt;_translated_author&gt;Pan, Chengze;Qiu, Lin;Ye, Xiantao;Dong, Yongguan&lt;/_translated_author&gt;&lt;/Details&gt;&lt;Extra&gt;&lt;DBUID&gt;{F96A950B-833F-4880-A151-76DA2D6A2879}&lt;/DBUID&gt;&lt;/Extra&gt;&lt;/Item&gt;&lt;/References&gt;&lt;/Group&gt;&lt;/Citation&gt;_x000a_"/>
    <w:docVar w:name="NE.Ref{183B568B-B4A4-4447-AFDF-D3E8FBB70AA9}" w:val=" ADDIN NE.Ref.{183B568B-B4A4-4447-AFDF-D3E8FBB70AA9}&lt;Citation&gt;&lt;Group&gt;&lt;References&gt;&lt;Item&gt;&lt;ID&gt;678&lt;/ID&gt;&lt;UID&gt;{E21D85ED-3E45-4C58-875C-3C3A297D1F0D}&lt;/UID&gt;&lt;Title&gt;甘肃北山地区芨芨台子蛇绿岩LA-ICP-MS锆石U-Pb测年及其地质意义&lt;/Title&gt;&lt;Template&gt;Journal Article&lt;/Template&gt;&lt;Star&gt;0&lt;/Star&gt;&lt;Tag&gt;0&lt;/Tag&gt;&lt;Author&gt;李向民; 余吉远; 王国强; 武鹏&lt;/Author&gt;&lt;Year&gt;2012&lt;/Year&gt;&lt;Details&gt;&lt;_accessed&gt;64514633&lt;/_accessed&gt;&lt;_author_aff&gt;中国地质调查局西安地质调查中心;长安大学地球科学与资源学院;&lt;/_author_aff&gt;&lt;_cited_count&gt;72&lt;/_cited_count&gt;&lt;_collection_scope&gt;CSCD;PKU&lt;/_collection_scope&gt;&lt;_created&gt;64512720&lt;/_created&gt;&lt;_date&gt;59408640&lt;/_date&gt;&lt;_db_updated&gt;CNKI - Reference&lt;/_db_updated&gt;&lt;_issue&gt;12&lt;/_issue&gt;&lt;_journal&gt;地质通报&lt;/_journal&gt;&lt;_keywords&gt;LA-ICP-MS;锆石U-Pb测年;芨芨台子蛇绿岩;甘肃;北山&lt;/_keywords&gt;&lt;_modified&gt;64514371&lt;/_modified&gt;&lt;_pages&gt;2025-2031&lt;/_pages&gt;&lt;_url&gt;https://kns.cnki.net/kcms/detail/detail.aspx?FileName=ZQYD201212011&amp;amp;DbName=CJFQ2012&lt;/_url&gt;&lt;_volume&gt;31&lt;/_volume&gt;&lt;_translated_author&gt;Li, Xiangmin;Yu, Jiyuan;Wang, Guoqiang;Wu, Peng&lt;/_translated_author&gt;&lt;/Details&gt;&lt;Extra&gt;&lt;DBUID&gt;{F96A950B-833F-4880-A151-76DA2D6A2879}&lt;/DBUID&gt;&lt;/Extra&gt;&lt;/Item&gt;&lt;/References&gt;&lt;/Group&gt;&lt;/Citation&gt;_x000a_"/>
    <w:docVar w:name="NE.Ref{191AF6C8-7D92-4AC3-804C-F333030A66B9}" w:val=" ADDIN NE.Ref.{191AF6C8-7D92-4AC3-804C-F333030A66B9}&lt;Citation&gt;&lt;Group&gt;&lt;References&gt;&lt;Item&gt;&lt;ID&gt;677&lt;/ID&gt;&lt;UID&gt;{AAF64F68-D51C-45F9-8F2C-29FE5C996341}&lt;/UID&gt;&lt;Title&gt;甘肃北山地区辉铜山和帐房山蛇绿岩LA-ICP-MS锆石U-Pb年龄及地质意义&lt;/Title&gt;&lt;Template&gt;Journal Article&lt;/Template&gt;&lt;Star&gt;0&lt;/Star&gt;&lt;Tag&gt;0&lt;/Tag&gt;&lt;Author&gt;余吉远; 李向民; 王国强; 武鹏; 闫巧娟&lt;/Author&gt;&lt;Year&gt;2012&lt;/Year&gt;&lt;Details&gt;&lt;_accessed&gt;64514638&lt;/_accessed&gt;&lt;_author_aff&gt;中国地质调查局西安地质调查中心;长安大学地球科学与资源学院;&lt;/_author_aff&gt;&lt;_cited_count&gt;55&lt;/_cited_count&gt;&lt;_collection_scope&gt;CSCD;PKU&lt;/_collection_scope&gt;&lt;_created&gt;64512720&lt;/_created&gt;&lt;_date&gt;59408640&lt;/_date&gt;&lt;_db_updated&gt;CNKI - Reference&lt;/_db_updated&gt;&lt;_issue&gt;12&lt;/_issue&gt;&lt;_journal&gt;地质通报&lt;/_journal&gt;&lt;_keywords&gt;蛇绿岩带;锆石U-Pb定年;LA-ICP-MS;辉铜山;帐房山&lt;/_keywords&gt;&lt;_modified&gt;64514370&lt;/_modified&gt;&lt;_pages&gt;2038-2045&lt;/_pages&gt;&lt;_url&gt;https://kns.cnki.net/kcms/detail/detail.aspx?FileName=ZQYD201212013&amp;amp;DbName=CJFQ2012&lt;/_url&gt;&lt;_volume&gt;31&lt;/_volume&gt;&lt;_translated_author&gt;Yu, Jiyuan;Li, Xiangmin;Wang, Guoqiang;Wu, Peng;Yan, Qiaojuan&lt;/_translated_author&gt;&lt;/Details&gt;&lt;Extra&gt;&lt;DBUID&gt;{F96A950B-833F-4880-A151-76DA2D6A2879}&lt;/DBUID&gt;&lt;/Extra&gt;&lt;/Item&gt;&lt;/References&gt;&lt;/Group&gt;&lt;/Citation&gt;_x000a_"/>
    <w:docVar w:name="NE.Ref{194A8187-B6DB-45A1-A25A-77EB840EEFF6}" w:val=" ADDIN NE.Ref.{194A8187-B6DB-45A1-A25A-77EB840EEFF6}&lt;Citation&gt;&lt;Group&gt;&lt;References&gt;&lt;Item&gt;&lt;ID&gt;768&lt;/ID&gt;&lt;UID&gt;{708DF6E3-D685-4B3D-A35A-94365C37F655}&lt;/UID&gt;&lt;Title&gt;新疆东准噶尔北塔山蛇绿混杂岩锆石SHRIMP U-Pb定年、氧同位素及其地质构造意义&lt;/Title&gt;&lt;Template&gt;Journal Article&lt;/Template&gt;&lt;Star&gt;0&lt;/Star&gt;&lt;Tag&gt;0&lt;/Tag&gt;&lt;Author&gt;刘亚然; 简平; 张维; 石玉若; 王义召; 张履桥; 刘敦一&lt;/Author&gt;&lt;Year&gt;2016&lt;/Year&gt;&lt;Details&gt;&lt;_accessed&gt;64514406&lt;/_accessed&gt;&lt;_author_aff&gt;中国地质科学院地质研究所北京离子探针中心;中国地质大学地球科学学院;云南省区域地质调查局;内蒙古自治区地质研究所;&lt;/_author_aff&gt;&lt;_cited_count&gt;18&lt;/_cited_count&gt;&lt;_created&gt;64514350&lt;/_created&gt;&lt;_date&gt;61074720&lt;/_date&gt;&lt;_db_updated&gt;CNKI - Reference&lt;/_db_updated&gt;&lt;_issue&gt;02&lt;/_issue&gt;&lt;_journal&gt;岩石学报&lt;/_journal&gt;&lt;_keywords&gt;北塔山;蛇绿混杂岩;辉长岩;花岗斑岩;锆石SHRIMP U-Pb年代;氧同位素;东准噶尔&lt;/_keywords&gt;&lt;_modified&gt;64514406&lt;/_modified&gt;&lt;_pages&gt;537-554&lt;/_pages&gt;&lt;_url&gt;https://kns.cnki.net/kcms/detail/detail.aspx?FileName=YSXB201602018&amp;amp;DbName=CJFQ2016&lt;/_url&gt;&lt;_volume&gt;32&lt;/_volume&gt;&lt;_translated_author&gt;Liu, Yaran;Jian, Ping;Zhang, Wei;Shi, Yuruo;Wang, Yizhao;Zhang, Lu qiao;Liu, Dunyi&lt;/_translated_author&gt;&lt;/Details&gt;&lt;Extra&gt;&lt;DBUID&gt;{F96A950B-833F-4880-A151-76DA2D6A2879}&lt;/DBUID&gt;&lt;/Extra&gt;&lt;/Item&gt;&lt;/References&gt;&lt;/Group&gt;&lt;/Citation&gt;_x000a_"/>
    <w:docVar w:name="NE.Ref{19A71542-7922-4C8C-9C52-255D113B44B0}" w:val=" ADDIN NE.Ref.{19A71542-7922-4C8C-9C52-255D113B44B0}&lt;Citation&gt;&lt;Group&gt;&lt;References&gt;&lt;Item&gt;&lt;ID&gt;794&lt;/ID&gt;&lt;UID&gt;{B5567334-8C75-4510-A69D-A20C2428DD20}&lt;/UID&gt;&lt;Title&gt;榆树沟层状堆积岩的岩石学与地球化学&lt;/Title&gt;&lt;Template&gt;Journal Article&lt;/Template&gt;&lt;Star&gt;0&lt;/Star&gt;&lt;Tag&gt;0&lt;/Tag&gt;&lt;Author&gt;姜常义; 李良辰&lt;/Author&gt;&lt;Year&gt;1990&lt;/Year&gt;&lt;Details&gt;&lt;_accessed&gt;64514610&lt;/_accessed&gt;&lt;_author_aff&gt;西安地质学院,新疆石油学院 西安 710054,乌鲁木齐 830000&lt;/_author_aff&gt;&lt;_cited_count&gt;7&lt;/_cited_count&gt;&lt;_collection_scope&gt;CSCD;PKU&lt;/_collection_scope&gt;&lt;_created&gt;64514350&lt;/_created&gt;&lt;_date&gt;47508480&lt;/_date&gt;&lt;_db_updated&gt;CNKI - Reference&lt;/_db_updated&gt;&lt;_issue&gt;02&lt;/_issue&gt;&lt;_journal&gt;矿物岩石&lt;/_journal&gt;&lt;_keywords&gt;蛇绿岩套;堆积岩;分离结晶;矿物学;稀土元素&lt;/_keywords&gt;&lt;_modified&gt;64514413&lt;/_modified&gt;&lt;_pages&gt;31-36&lt;/_pages&gt;&lt;_url&gt;https://kns.cnki.net/kcms/detail/detail.aspx?FileName=KWYS199002007&amp;amp;DbName=CJFQ1990&lt;/_url&gt;&lt;_translated_author&gt;Jiang, Changyi;Li, Liangchen&lt;/_translated_author&gt;&lt;/Details&gt;&lt;Extra&gt;&lt;DBUID&gt;{F96A950B-833F-4880-A151-76DA2D6A2879}&lt;/DBUID&gt;&lt;/Extra&gt;&lt;/Item&gt;&lt;/References&gt;&lt;/Group&gt;&lt;/Citation&gt;_x000a_"/>
    <w:docVar w:name="NE.Ref{19A77AC7-4977-4B42-8CDF-702C5A460360}" w:val=" ADDIN NE.Ref.{19A77AC7-4977-4B42-8CDF-702C5A460360}&lt;Citation&gt;&lt;Group&gt;&lt;References&gt;&lt;Item&gt;&lt;ID&gt;780&lt;/ID&gt;&lt;UID&gt;{18ABECF3-17DD-42D4-8EA2-BB23AB9D980E}&lt;/UID&gt;&lt;Title&gt;新疆南天山蛇绿岩的地质地球化学特征及形成环境初探&lt;/Title&gt;&lt;Template&gt;Journal Article&lt;/Template&gt;&lt;Star&gt;0&lt;/Star&gt;&lt;Tag&gt;0&lt;/Tag&gt;&lt;Author&gt;高俊; 汤耀庆; 赵民; 王军&lt;/Author&gt;&lt;Year&gt;1995&lt;/Year&gt;&lt;Details&gt;&lt;_accessed&gt;64514603&lt;/_accessed&gt;&lt;_author_aff&gt;北京大学地质系，中国地质科学院地质所&lt;/_author_aff&gt;&lt;_cited_count&gt;61&lt;/_cited_count&gt;&lt;_created&gt;64514350&lt;/_created&gt;&lt;_date&gt;50487840&lt;/_date&gt;&lt;_db_updated&gt;CNKI - Reference&lt;/_db_updated&gt;&lt;_issue&gt;S1&lt;/_issue&gt;&lt;_journal&gt;岩石学报&lt;/_journal&gt;&lt;_keywords&gt;蛇绿岩;Sr．Nd．Ph同位素地球化学;构造环境;南天山&lt;/_keywords&gt;&lt;_modified&gt;64514408&lt;/_modified&gt;&lt;_pages&gt;85-97&lt;/_pages&gt;&lt;_url&gt;https://kns.cnki.net/kcms/detail/detail.aspx?FileName=YSXB5S1.006&amp;amp;DbName=CJFQ1995&lt;/_url&gt;&lt;_translated_author&gt;Gao, Jun;Tang, Yaoqing;Zhao, Min;Wang, Jun&lt;/_translated_author&gt;&lt;/Details&gt;&lt;Extra&gt;&lt;DBUID&gt;{F96A950B-833F-4880-A151-76DA2D6A2879}&lt;/DBUID&gt;&lt;/Extra&gt;&lt;/Item&gt;&lt;/References&gt;&lt;/Group&gt;&lt;/Citation&gt;_x000a_"/>
    <w:docVar w:name="NE.Ref{19F806B6-4628-4ED0-8AA2-38550994BDD1}" w:val=" ADDIN NE.Ref.{19F806B6-4628-4ED0-8AA2-38550994BDD1}&lt;Citation&gt;&lt;Group&gt;&lt;References&gt;&lt;Item&gt;&lt;ID&gt;825&lt;/ID&gt;&lt;UID&gt;{56235A95-F242-4BC8-8A1F-0D78846F562C}&lt;/UID&gt;&lt;Title&gt;东天山晚古生代以来大地构造与矿产勘查&lt;/Title&gt;&lt;Template&gt;Journal Article&lt;/Template&gt;&lt;Star&gt;0&lt;/Star&gt;&lt;Tag&gt;0&lt;/Tag&gt;&lt;Author&gt;李锦轶; 王克卓; 李文铅; 郭华春; 宋彪; 王瑜; 莫申国; 赵子然; 朱志新; 潘成泽&lt;/Author&gt;&lt;Year&gt;2002&lt;/Year&gt;&lt;Details&gt;&lt;_author_adr&gt;中国地质科学院地质研究所,新疆维吾尔自治区地质矿产勘查开发局第一区域地质调查大队,新疆维吾尔自治区地质矿产勘查开发局第一区域地质调查大队,新疆维吾尔自治区地质矿产勘查开发局第一区域地质调查大队,中国地质科学院地质研究所,中国地质大学,中国地质科学院地质研究所,中国地质科学院地质研究所,新疆维吾尔自治区地质矿产勘查开发局第一区域地质调查大队,新疆维吾尔自治区地质矿产勘查开发局第一区域地质调查大队 北京 100037_x000d__x000a__x000d__x000a__x000d__x000a__x000d__x000a__x000d__x000a__x000d__x000a__x000d__x000a__x000d__x000a__x000d__x000a_,新疆 乌鲁木齐 830000_x000d__x000a__x000d__x000a__x000d__x000a__x000d__x000a__x000d__x000a__x000d__x000a__x000d__x000a__x000d__x000a__x000d__x000a_,新疆 乌鲁木齐 830000_x000d__x000a__x000d__x000a__x000d__x000a__x000d__x000a__x000d__x000a__x000d__x000a__x000d__x000a__x000d__x000a__x000d__x000a_,新疆 乌鲁木齐 830000_x000d__x000a__x000d__x000a__x000d__x000a__x000d__x000a__x000d__x000a__x000d__x000a__x000d__x000a__x000d__x000a__x000d__x000a_,北京 100037_x000d__x000a__x000d__x000a__x000d__x000a__x000d__x000a__x000d__x000a__x000d__x000a__x000d__x000a__x000d__x000a__x000d__x000a_,北京 100083_x000d__x000a__x000d__x000a__x000d__x000a__x000d__x000a__x000d__x000a__x000d__x000a__x000d__x000a__x000d__x000a__x000d__x000a_,北京 100037_x000d__x000a__x000d__x000a__x000d__x000a__x000d__x000a__x000d__x000a__x000d__x000a__x000d__x000a__x000d__x000a__x000d__x000a_,北京 100037_x000d__x000a__x000d__x000a__x000d__x000a__x000d__x000a__x000d__x000a__x000d__x000a__x000d__x000a__x000d__x000a__x000d__x000a_,新疆 乌鲁木齐 830000_x000d__x000a__x000d__x000a__x000d__x000a__x000d__x000a__x000d__x000a__x000d__x000a__x000d__x000a__x000d__x000a__x000d__x000a_,新疆 乌鲁木齐 830000&lt;/_author_adr&gt;&lt;_db_provider&gt;CNKI&lt;/_db_provider&gt;&lt;_isbn&gt;1000-8845&lt;/_isbn&gt;&lt;_issue&gt;04&lt;/_issue&gt;&lt;_journal&gt;新疆地质&lt;/_journal&gt;&lt;_keywords&gt;新疆;东天山;大地构造;矿产勘查&lt;/_keywords&gt;&lt;_pages&gt;295-301&lt;/_pages&gt;&lt;_created&gt;64514599&lt;/_created&gt;&lt;_modified&gt;64514599&lt;/_modified&gt;&lt;_collection_scope&gt;CSCD&lt;/_collection_scope&gt;&lt;_translated_author&gt;Li, Jinyi;Wang, Kezhuo;Li, Wenqian;Guo, Huachun;Song, Biao;Wang, Yu;Mo, Shenguo;Zhao, Ziran;Zhu, Zhixin;Pan, Chengze&lt;/_translated_author&gt;&lt;/Details&gt;&lt;Extra&gt;&lt;DBUID&gt;{F96A950B-833F-4880-A151-76DA2D6A2879}&lt;/DBUID&gt;&lt;/Extra&gt;&lt;/Item&gt;&lt;/References&gt;&lt;/Group&gt;&lt;/Citation&gt;_x000a_"/>
    <w:docVar w:name="NE.Ref{1A195D38-4AE3-40EA-948E-A422523005D7}" w:val=" ADDIN NE.Ref.{1A195D38-4AE3-40EA-948E-A422523005D7}&lt;Citation&gt;&lt;Group&gt;&lt;References&gt;&lt;Item&gt;&lt;ID&gt;801&lt;/ID&gt;&lt;UID&gt;{A545304D-7951-47DB-96CC-CCE59C2B887A}&lt;/UID&gt;&lt;Title&gt;新疆西准噶尔木哈塔依蛇绿混杂岩年代学和地球化学研究及构造意义&lt;/Title&gt;&lt;Template&gt;Journal Article&lt;/Template&gt;&lt;Star&gt;0&lt;/Star&gt;&lt;Tag&gt;0&lt;/Tag&gt;&lt;Author&gt;田亚洲; 杨经绥; 王云鹏; 赵一珏; 连东洋; 张岚; 李源&lt;/Author&gt;&lt;Year&gt;2015&lt;/Year&gt;&lt;Details&gt;&lt;_author_adr&gt;大陆构造与动力学国家重点实验室地幔研究中心中国地质科学院地质研究所;中国地质大学地球科学与资源学院;中国地质大学地球科学学院;&lt;/_author_adr&gt;&lt;_collection_scope&gt;CSCD;PKU&lt;/_collection_scope&gt;&lt;_created&gt;64514412&lt;/_created&gt;&lt;_db_provider&gt;CNKI&lt;/_db_provider&gt;&lt;_isbn&gt;1000-3657&lt;/_isbn&gt;&lt;_issue&gt;02&lt;/_issue&gt;&lt;_journal&gt;中国地质&lt;/_journal&gt;&lt;_keywords&gt;地球化学;锆石U-Pb年龄;Hf同位素;木哈塔依蛇绿混杂岩;西准噶尔;新疆&lt;/_keywords&gt;&lt;_modified&gt;64514412&lt;/_modified&gt;&lt;_pages&gt;379-395&lt;/_pages&gt;&lt;_volume&gt;42&lt;/_volume&gt;&lt;_translated_author&gt;Tian, Yazhou;Yang, Jingsui;Wang, Yunpeng;Zhao, Yijue;Lian, Dongyang;Zhang, Lan;Li, Yuan&lt;/_translated_author&gt;&lt;/Details&gt;&lt;Extra&gt;&lt;DBUID&gt;{F96A950B-833F-4880-A151-76DA2D6A2879}&lt;/DBUID&gt;&lt;/Extra&gt;&lt;/Item&gt;&lt;/References&gt;&lt;/Group&gt;&lt;Group&gt;&lt;References&gt;&lt;Item&gt;&lt;ID&gt;650&lt;/ID&gt;&lt;UID&gt;{B4EA37F7-9B1D-451F-80E4-85954805CE99}&lt;/UID&gt;&lt;Title&gt;新疆西准噶尔阿克巴斯套蛇绿混杂岩中辉绿岩地球化学、年代学及构造意义&lt;/Title&gt;&lt;Template&gt;Journal Article&lt;/Template&gt;&lt;Star&gt;0&lt;/Star&gt;&lt;Tag&gt;0&lt;/Tag&gt;&lt;Author&gt;杨华燊; 田亚洲; 杨经绥; 田云雷&lt;/Author&gt;&lt;Year&gt;2019&lt;/Year&gt;&lt;Details&gt;&lt;_accessed&gt;64514410&lt;/_accessed&gt;&lt;_author_aff&gt;贵州大学资源与环境工程学院;地幔研究中心国土资源部深地动力学重点实验室中国地质科学院地质研究所;&lt;/_author_aff&gt;&lt;_cited_count&gt;5&lt;/_cited_count&gt;&lt;_collection_scope&gt;CSCD;PKU;EI&lt;/_collection_scope&gt;&lt;_created&gt;64512720&lt;/_created&gt;&lt;_date&gt;62958240&lt;/_date&gt;&lt;_db_updated&gt;CNKI - Reference&lt;/_db_updated&gt;&lt;_issue&gt;09&lt;/_issue&gt;&lt;_journal&gt;地质学报&lt;/_journal&gt;&lt;_keywords&gt;西准噶尔;辉绿岩;锆石U-Pb定年;Hf同位素;弧后盆地&lt;/_keywords&gt;&lt;_modified&gt;64514410&lt;/_modified&gt;&lt;_pages&gt;2209-2225&lt;/_pages&gt;&lt;_url&gt;https://kns.cnki.net/kcms/detail/detail.aspx?FileName=DZXE201909008&amp;amp;DbName=CJFQ2019&lt;/_url&gt;&lt;_volume&gt;93&lt;/_volume&gt;&lt;_translated_author&gt;Yang, Huashen;Tian, Yazhou;Yang, Jingsui;Tian, Yunlei&lt;/_translated_author&gt;&lt;/Details&gt;&lt;Extra&gt;&lt;DBUID&gt;{F96A950B-833F-4880-A151-76DA2D6A2879}&lt;/DBUID&gt;&lt;/Extra&gt;&lt;/Item&gt;&lt;/References&gt;&lt;/Group&gt;&lt;/Citation&gt;_x000a_"/>
    <w:docVar w:name="NE.Ref{1A5F21C6-E229-44A7-ADAB-FAD2BCB7C1A5}" w:val=" ADDIN NE.Ref.{1A5F21C6-E229-44A7-ADAB-FAD2BCB7C1A5}&lt;Citation&gt;&lt;Group&gt;&lt;References&gt;&lt;Item&gt;&lt;ID&gt;669&lt;/ID&gt;&lt;UID&gt;{3F513FE4-F82F-4D20-B68F-E111BE1903AF}&lt;/UID&gt;&lt;Title&gt;东天山康古尔塔格蛇绿岩SHRIMP年龄、Nd-Sr同位素特征及构造意义&lt;/Title&gt;&lt;Template&gt;Journal Article&lt;/Template&gt;&lt;Star&gt;0&lt;/Star&gt;&lt;Tag&gt;0&lt;/Tag&gt;&lt;Author&gt;李文铅; 马华东; 王冉; 王核; 夏斌&lt;/Author&gt;&lt;Year&gt;2008&lt;/Year&gt;&lt;Details&gt;&lt;_accessed&gt;64514361&lt;/_accessed&gt;&lt;_author_aff&gt;中国科学院广州地球化学研究所成矿动力学重点实验室;有色金属矿产地质调查中心;中国科学院研究生院;中国科学院边缘海地质重点实验室中国科学院广州地球化学研究所;&lt;/_author_aff&gt;&lt;_cited_count&gt;74&lt;/_cited_count&gt;&lt;_created&gt;64512720&lt;/_created&gt;&lt;_date&gt;56953440&lt;/_date&gt;&lt;_db_updated&gt;CNKI - Reference&lt;/_db_updated&gt;&lt;_issue&gt;04&lt;/_issue&gt;&lt;_journal&gt;岩石学报&lt;/_journal&gt;&lt;_keywords&gt;SSZ型蛇绿岩;SHRIMP测年;Nd-Sr同位素;康古尔塔格;东天山&lt;/_keywords&gt;&lt;_modified&gt;64514361&lt;/_modified&gt;&lt;_pages&gt;773-780&lt;/_pages&gt;&lt;_url&gt;https://kns.cnki.net/kcms/detail/detail.aspx?FileName=YSXB200804017&amp;amp;DbName=CJFQ2008&lt;/_url&gt;&lt;_volume&gt;24&lt;/_volume&gt;&lt;_translated_author&gt;Li, Wenqian;Ma, Huadong;Wang, Ran;Wang, He;Xia, Bin&lt;/_translated_author&gt;&lt;/Details&gt;&lt;Extra&gt;&lt;DBUID&gt;{F96A950B-833F-4880-A151-76DA2D6A2879}&lt;/DBUID&gt;&lt;/Extra&gt;&lt;/Item&gt;&lt;/References&gt;&lt;/Group&gt;&lt;/Citation&gt;_x000a_"/>
    <w:docVar w:name="NE.Ref{1CB615C4-4139-4CDF-81A5-6B6DD103C17A}" w:val=" ADDIN NE.Ref.{1CB615C4-4139-4CDF-81A5-6B6DD103C17A}&lt;Citation&gt;&lt;Group&gt;&lt;References&gt;&lt;Item&gt;&lt;ID&gt;670&lt;/ID&gt;&lt;UID&gt;{4AE0F414-0CBC-447C-9F6D-30096755565B}&lt;/UID&gt;&lt;Title&gt;东天山玉石山蛇绿混杂岩带辉长岩LA-ICP-MS锆石U-Pb年龄及其构造意义&lt;/Title&gt;&lt;Template&gt;Journal Article&lt;/Template&gt;&lt;Star&gt;0&lt;/Star&gt;&lt;Tag&gt;0&lt;/Tag&gt;&lt;Author&gt;任文秀; 黄增保; 王军; 王文佳; 王怀涛; 李通国&lt;/Author&gt;&lt;Year&gt;2020&lt;/Year&gt;&lt;Details&gt;&lt;_accessed&gt;64514630&lt;/_accessed&gt;&lt;_author_aff&gt;甘肃省地质调查院;兰州大学地质科学与矿产资源学院;&lt;/_author_aff&gt;&lt;_cited_count&gt;1&lt;/_cited_count&gt;&lt;_created&gt;64512720&lt;/_created&gt;&lt;_date&gt;63528480&lt;/_date&gt;&lt;_db_updated&gt;CNKI - Reference&lt;/_db_updated&gt;&lt;_issue&gt;05&lt;/_issue&gt;&lt;_journal&gt;兰州大学学报(自然科学版)&lt;/_journal&gt;&lt;_keywords&gt;玉石山蛇绿岩;辉长岩;锆石U-Pb年龄;构造环境;东天山&lt;/_keywords&gt;&lt;_modified&gt;64514361&lt;/_modified&gt;&lt;_pages&gt;690-699+710&lt;/_pages&gt;&lt;_url&gt;https://kns.cnki.net/kcms/detail/detail.aspx?FileName=LDZK202005017&amp;amp;DbName=CJFQ2020&lt;/_url&gt;&lt;_volume&gt;56&lt;/_volume&gt;&lt;_translated_author&gt;Ren, Wenxiu;Huang, Zengbao;Wang, Jun;Wang, Wenjia;Wang, Huaitao;Li, Tongguo&lt;/_translated_author&gt;&lt;/Details&gt;&lt;Extra&gt;&lt;DBUID&gt;{F96A950B-833F-4880-A151-76DA2D6A2879}&lt;/DBUID&gt;&lt;/Extra&gt;&lt;/Item&gt;&lt;/References&gt;&lt;/Group&gt;&lt;/Citation&gt;_x000a_"/>
    <w:docVar w:name="NE.Ref{1D2AFA4D-CD73-4F4C-B586-E6FB5C11827A}" w:val=" ADDIN NE.Ref.{1D2AFA4D-CD73-4F4C-B586-E6FB5C11827A}&lt;Citation&gt;&lt;Group&gt;&lt;References&gt;&lt;Item&gt;&lt;ID&gt;742&lt;/ID&gt;&lt;UID&gt;{B988B458-1813-4CDA-8C79-E94A39D294C4}&lt;/UID&gt;&lt;Title&gt;南天山榆树沟高压麻粒岩地体锆石U—Pb定年及其地质意义&lt;/Title&gt;&lt;Template&gt;Journal Article&lt;/Template&gt;&lt;Star&gt;0&lt;/Star&gt;&lt;Tag&gt;0&lt;/Tag&gt;&lt;Author&gt;王润三; 王焰; 李惠民; 周鼎武; 王居里&lt;/Author&gt;&lt;Year&gt;1998&lt;/Year&gt;&lt;Details&gt;&lt;_accessed&gt;64514608&lt;/_accessed&gt;&lt;_author_aff&gt;西北大学地质系!西安，710069,西北大学地质系!西安，710069,地矿部天津地质矿产研究所!天津，300170,西北大学地质系!西安，710069,西北大学地质系!西安，710069&lt;/_author_aff&gt;&lt;_cited_count&gt;99&lt;/_cited_count&gt;&lt;_collection_scope&gt;CSCD;PKU&lt;/_collection_scope&gt;&lt;_created&gt;64514350&lt;/_created&gt;&lt;_date&gt;52060320&lt;/_date&gt;&lt;_db_updated&gt;CNKI - Reference&lt;/_db_updated&gt;&lt;_issue&gt;06&lt;/_issue&gt;&lt;_journal&gt;地球化学&lt;/_journal&gt;&lt;_keywords&gt;锆石;U-Pb同位素年龄;麻粒岩相;蛇绿岩;新疆南天山&lt;/_keywords&gt;&lt;_modified&gt;64514384&lt;/_modified&gt;&lt;_pages&gt;517-522+604&lt;/_pages&gt;&lt;_url&gt;https://kns.cnki.net/kcms/detail/detail.aspx?FileName=DQHX199806000&amp;amp;DbName=CJFQ1998&lt;/_url&gt;&lt;_translated_author&gt;Wang, Runsan;Wang, Yan;Li, Huimin;Zhou, Dingwu;Wang, Juli&lt;/_translated_author&gt;&lt;/Details&gt;&lt;Extra&gt;&lt;DBUID&gt;{F96A950B-833F-4880-A151-76DA2D6A2879}&lt;/DBUID&gt;&lt;/Extra&gt;&lt;/Item&gt;&lt;/References&gt;&lt;/Group&gt;&lt;/Citation&gt;_x000a_"/>
    <w:docVar w:name="NE.Ref{1D89B791-F14A-4ADA-8B40-1F5B3A3C57BD}" w:val=" ADDIN NE.Ref.{1D89B791-F14A-4ADA-8B40-1F5B3A3C57BD}&lt;Citation&gt;&lt;Group&gt;&lt;References&gt;&lt;Item&gt;&lt;ID&gt;758&lt;/ID&gt;&lt;UID&gt;{D52F9903-69A4-4933-B3F3-D255E95B08A5}&lt;/UID&gt;&lt;Title&gt;新疆北部金属矿产与板块构造&lt;/Title&gt;&lt;Template&gt;Journal Article&lt;/Template&gt;&lt;Star&gt;0&lt;/Star&gt;&lt;Tag&gt;0&lt;/Tag&gt;&lt;Author&gt;李锦轶; 肖序常; 汤耀庆; 赵民; 冯益民&lt;/Author&gt;&lt;Year&gt;1992&lt;/Year&gt;&lt;Details&gt;&lt;_accessed&gt;64514397&lt;/_accessed&gt;&lt;_author_aff&gt;中国地质科学院地质研究所_x000d__x000a__x000d__x000a__x000d__x000a__x000d__x000a__x000d__x000a__x000d__x000a__x000d__x000a__x000d__x000a_,中国地质科学院地质研究所_x000d__x000a__x000d__x000a__x000d__x000a__x000d__x000a__x000d__x000a__x000d__x000a__x000d__x000a__x000d__x000a_,中国地质科学院地质研究所_x000d__x000a__x000d__x000a__x000d__x000a__x000d__x000a__x000d__x000a__x000d__x000a__x000d__x000a__x000d__x000a_,中国地质科学院地质研究所_x000d__x000a__x000d__x000a__x000d__x000a__x000d__x000a__x000d__x000a__x000d__x000a__x000d__x000a__x000d__x000a_,中国地质科学院西安地质矿产研究所_x000d__x000a__x000d__x000a__x000d__x000a__x000d__x000a__x000d__x000a__x000d__x000a__x000d__x000a__x000d__x000a_,中国地质科学院西安地质矿产研究所&lt;/_author_aff&gt;&lt;_cited_count&gt;61&lt;/_cited_count&gt;&lt;_collection_scope&gt;CSCD&lt;/_collection_scope&gt;&lt;_created&gt;64514350&lt;/_created&gt;&lt;_date&gt;48648960&lt;/_date&gt;&lt;_db_updated&gt;CNKI - Reference&lt;/_db_updated&gt;&lt;_issue&gt;02&lt;/_issue&gt;&lt;_journal&gt;新疆地质&lt;/_journal&gt;&lt;_keywords&gt;古构造格局;演化特征;金属矿床;成矿特点;产出规律;找矿方向&lt;/_keywords&gt;&lt;_modified&gt;64514401&lt;/_modified&gt;&lt;_pages&gt;138-146&lt;/_pages&gt;&lt;_url&gt;https://kns.cnki.net/kcms/detail/detail.aspx?FileName=XJDI199202005&amp;amp;DbName=CJFQ1992&lt;/_url&gt;&lt;_translated_author&gt;Li, Jinyi;Xiao, Xuchang;Tang, Yaoqing;Zhao, Min;Feng, Yimin&lt;/_translated_author&gt;&lt;/Details&gt;&lt;Extra&gt;&lt;DBUID&gt;{F96A950B-833F-4880-A151-76DA2D6A2879}&lt;/DBUID&gt;&lt;/Extra&gt;&lt;/Item&gt;&lt;/References&gt;&lt;/Group&gt;&lt;/Citation&gt;_x000a_"/>
    <w:docVar w:name="NE.Ref{1E66A159-A878-4927-AD1E-F7CF450D4072}" w:val=" ADDIN NE.Ref.{1E66A159-A878-4927-AD1E-F7CF450D4072}&lt;Citation&gt;&lt;Group&gt;&lt;References&gt;&lt;Item&gt;&lt;ID&gt;716&lt;/ID&gt;&lt;UID&gt;{F9B60E5C-1702-4DC6-AD62-005A575B9999}&lt;/UID&gt;&lt;Title&gt;西准噶尔和布克赛尔古洋盆的厘定——来自和布克赛尔蛇绿混杂岩的锆石U-Pb年代学及地球化学证据&lt;/Title&gt;&lt;Template&gt;Journal Article&lt;/Template&gt;&lt;Star&gt;0&lt;/Star&gt;&lt;Tag&gt;0&lt;/Tag&gt;&lt;Author&gt;都厚远; 陈家富&lt;/Author&gt;&lt;Year&gt;2017&lt;/Year&gt;&lt;Details&gt;&lt;_accessed&gt;64514393&lt;/_accessed&gt;&lt;_author_aff&gt;东北大学深部金属矿山安全开采教育部重点实验室;东北大学资源与土木工程学院;中国地质大学地球科学与资源学院;&lt;/_author_aff&gt;&lt;_cited_count&gt;20&lt;/_cited_count&gt;&lt;_collection_scope&gt;CSCD;PKU;EI&lt;/_collection_scope&gt;&lt;_created&gt;64512720&lt;/_created&gt;&lt;_date&gt;62038080&lt;/_date&gt;&lt;_db_updated&gt;CNKI - Reference&lt;/_db_updated&gt;&lt;_issue&gt;12&lt;/_issue&gt;&lt;_journal&gt;地质学报&lt;/_journal&gt;&lt;_keywords&gt;西准噶尔;和布克赛尔蛇绿岩;构造混杂;LA-ICP-MS锆石U-Pb定年;早奥陶世&lt;/_keywords&gt;&lt;_modified&gt;64514393&lt;/_modified&gt;&lt;_pages&gt;2638-2650&lt;/_pages&gt;&lt;_url&gt;https://kns.cnki.net/kcms/detail/detail.aspx?FileName=DZXE201712004&amp;amp;DbName=CJFQ2017&lt;/_url&gt;&lt;_volume&gt;91&lt;/_volume&gt;&lt;_translated_author&gt;Dou, Houyuan;Chen, Jiafu&lt;/_translated_author&gt;&lt;/Details&gt;&lt;Extra&gt;&lt;DBUID&gt;{F96A950B-833F-4880-A151-76DA2D6A2879}&lt;/DBUID&gt;&lt;/Extra&gt;&lt;/Item&gt;&lt;/References&gt;&lt;/Group&gt;&lt;/Citation&gt;_x000a_"/>
    <w:docVar w:name="NE.Ref{1FDC4365-998E-45D6-BBF6-43F6DC173FF6}" w:val=" ADDIN NE.Ref.{1FDC4365-998E-45D6-BBF6-43F6DC173FF6}&lt;Citation&gt;&lt;Group&gt;&lt;References&gt;&lt;Item&gt;&lt;ID&gt;703&lt;/ID&gt;&lt;UID&gt;{BC9E465F-C2EC-4D34-8954-2DD68B8D014A}&lt;/UID&gt;&lt;Title&gt;内蒙古贺根山蛇绿岩形成时代及构造启示&lt;/Title&gt;&lt;Template&gt;Journal Article&lt;/Template&gt;&lt;Star&gt;0&lt;/Star&gt;&lt;Tag&gt;0&lt;/Tag&gt;&lt;Author&gt;黄波; 付冬; 李树才; 葛梦春; 周文孝&lt;/Author&gt;&lt;Year&gt;2016&lt;/Year&gt;&lt;Details&gt;&lt;_accessed&gt;64514483&lt;/_accessed&gt;&lt;_author_aff&gt;中国地质大学地球科学学院;中国地质调查局实物地质资料中心;中国地质大学地质调查研究院;&lt;/_author_aff&gt;&lt;_cited_count&gt;86&lt;/_cited_count&gt;&lt;_created&gt;64512720&lt;/_created&gt;&lt;_date&gt;61030080&lt;/_date&gt;&lt;_db_updated&gt;CNKI - Reference&lt;/_db_updated&gt;&lt;_issue&gt;01&lt;/_issue&gt;&lt;_journal&gt;岩石学报&lt;/_journal&gt;&lt;_keywords&gt;贺根山蛇绿岩;锆石U-Pb年代学;晚古生代;兴蒙造山带&lt;/_keywords&gt;&lt;_modified&gt;64514483&lt;/_modified&gt;&lt;_pages&gt;158-176&lt;/_pages&gt;&lt;_url&gt;https://kns.cnki.net/kcms/detail/detail.aspx?FileName=YSXB201601021&amp;amp;DbName=CJFQ2016&lt;/_url&gt;&lt;_volume&gt;32&lt;/_volume&gt;&lt;_translated_author&gt;Huang, Bo;Fu, Dong;Li, Shucai;Ge, Mengchun;Zhou, Wenxiao&lt;/_translated_author&gt;&lt;/Details&gt;&lt;Extra&gt;&lt;DBUID&gt;{F96A950B-833F-4880-A151-76DA2D6A2879}&lt;/DBUID&gt;&lt;/Extra&gt;&lt;/Item&gt;&lt;/References&gt;&lt;/Group&gt;&lt;/Citation&gt;_x000a_"/>
    <w:docVar w:name="NE.Ref{1FDF4557-DB02-4C93-8851-1746DED846AD}" w:val=" ADDIN NE.Ref.{1FDF4557-DB02-4C93-8851-1746DED846AD}&lt;Citation&gt;&lt;Group&gt;&lt;References&gt;&lt;Item&gt;&lt;ID&gt;691&lt;/ID&gt;&lt;UID&gt;{E54BAC96-7266-4AD6-83FA-F1CF2E5CAB9A}&lt;/UID&gt;&lt;Title&gt;南天山铜花山蛇绿混杂岩中斜长花岗岩锆石LA-ICP-MS微区U-Pb定年及其地质意义&lt;/Title&gt;&lt;Template&gt;Journal Article&lt;/Template&gt;&lt;Star&gt;0&lt;/Star&gt;&lt;Tag&gt;0&lt;/Tag&gt;&lt;Author&gt;黄岗; 张占武; 董志辉; 张文峰&lt;/Author&gt;&lt;Year&gt;2011&lt;/Year&gt;&lt;Details&gt;&lt;_accessed&gt;64514608&lt;/_accessed&gt;&lt;_author_aff&gt;陕西省地质矿产开发局区域地质矿产研究院;&lt;/_author_aff&gt;&lt;_cited_count&gt;20&lt;/_cited_count&gt;&lt;_collection_scope&gt;CSCD;PKU&lt;/_collection_scope&gt;&lt;_created&gt;64512720&lt;/_created&gt;&lt;_date&gt;58445280&lt;/_date&gt;&lt;_db_updated&gt;CNKI - Reference&lt;/_db_updated&gt;&lt;_issue&gt;01&lt;/_issue&gt;&lt;_journal&gt;中国地质&lt;/_journal&gt;&lt;_keywords&gt;南天山;铜花山蛇绿混杂岩;斜长花岗岩;锆石LA-ICP-MS微区U-Pb定年&lt;/_keywords&gt;&lt;_modified&gt;64514383&lt;/_modified&gt;&lt;_pages&gt;94-102&lt;/_pages&gt;&lt;_url&gt;https://kns.cnki.net/kcms/detail/detail.aspx?FileName=DIZI201101011&amp;amp;DbName=CJFQ2011&lt;/_url&gt;&lt;_volume&gt;38&lt;/_volume&gt;&lt;_translated_author&gt;Huang, Gang;Zhang, Zhanwu;Dong, Zhihui;Zhang, Wenfeng&lt;/_translated_author&gt;&lt;/Details&gt;&lt;Extra&gt;&lt;DBUID&gt;{F96A950B-833F-4880-A151-76DA2D6A2879}&lt;/DBUID&gt;&lt;/Extra&gt;&lt;/Item&gt;&lt;/References&gt;&lt;/Group&gt;&lt;/Citation&gt;_x000a_"/>
    <w:docVar w:name="NE.Ref{1FF0946E-9EFA-467C-937F-FFDF66B3832D}" w:val=" ADDIN NE.Ref.{1FF0946E-9EFA-467C-937F-FFDF66B3832D}&lt;Citation&gt;&lt;Group&gt;&lt;References&gt;&lt;Item&gt;&lt;ID&gt;715&lt;/ID&gt;&lt;UID&gt;{8D1B917A-FF6A-4A3D-AE79-8EE2D7B9B1BA}&lt;/UID&gt;&lt;Title&gt;蛇绿岩及蛇绿岩中浅色岩的SHRIMP U-Pb测年&lt;/Title&gt;&lt;Template&gt;Journal Article&lt;/Template&gt;&lt;Star&gt;0&lt;/Star&gt;&lt;Tag&gt;0&lt;/Tag&gt;&lt;Author&gt;简平; 刘敦一; 张旗; 张福勤; 石玉若&lt;/Author&gt;&lt;Year&gt;2003&lt;/Year&gt;&lt;Details&gt;&lt;_accessed&gt;64514393&lt;/_accessed&gt;&lt;_author_aff&gt;中国地质科学院地质研究所,中国地质科学院地质研究所,中国科学院地质与地球物理研究所,中国科学院地质与地球物理研究所,中国地质科学院地质研究所,中国科学院地质与地球物理研究所,内蒙古自治区区域地质调查所,中国地质科学院地质研究所 北京 100037_x000d__x000a__x000d__x000a__x000d__x000a__x000d__x000a__x000d__x000a__x000d__x000a__x000d__x000a__x000d__x000a__x000d__x000a_,北京 100037_x000d__x000a__x000d__x000a__x000d__x000a__x000d__x000a__x000d__x000a__x000d__x000a__x000d__x000a__x000d__x000a__x000d__x000a_,北京 100029_x000d__x000a__x000d__x000a__x000d__x000a__x000d__x000a__x000d__x000a__x000d__x000a__x000d__x000a__x000d__x000a__x000d__x000a_,北京 100029_x000d__x000a__x000d__x000a__x000d__x000a__x000d__x000a__x000d__x000a__x000d__x000a__x000d__x000a__x000d__x000a__x000d__x000a_,北京 100037_x000d__x000a__x000d__x000a__x000d__x000a__x000d__x000a__x000d__x000a__x000d__x000a__x000d__x000a__x000d__x000a__x000d__x000a_,北京 100029_x000d__x000a__x000d__x000a__x000d__x000a__x000d__x000a__x000d__x000a__x000d__x000a__x000d__x000a__x000d__x000a__x000d__x000a_,内蒙古 呼和浩特 010055_x000d__x000a__x000d__x000a__x000d__x000a__x000d__x000a__x000d__x000a__x000d__x000a__x000d__x000a__x000d__x000a__x000d__x000a_,北京 100037&lt;/_author_aff&gt;&lt;_cited_count&gt;309&lt;/_cited_count&gt;&lt;_collection_scope&gt;CSCD;PKU;EI&lt;/_collection_scope&gt;&lt;_created&gt;64512720&lt;/_created&gt;&lt;_date&gt;54695520&lt;/_date&gt;&lt;_db_updated&gt;CNKI - Reference&lt;/_db_updated&gt;&lt;_issue&gt;04&lt;/_issue&gt;&lt;_journal&gt;地学前缘&lt;/_journal&gt;&lt;_keywords&gt;蛇绿岩;层状辉长岩;斜长岩;斜长花岗岩;橄榄岩为主岩的花岗质岩石;埃达克岩;SHRIMP&lt;/_keywords&gt;&lt;_modified&gt;64514393&lt;/_modified&gt;&lt;_pages&gt;439-456&lt;/_pages&gt;&lt;_url&gt;https://kns.cnki.net/kcms/detail/detail.aspx?FileName=DXQY200304018&amp;amp;DbName=CJFQ2003&lt;/_url&gt;&lt;_translated_author&gt;Jian, Ping;Liu, Dunyi;Zhang, Qi;Zhang, Fuqin;Shi, Yuruo&lt;/_translated_author&gt;&lt;/Details&gt;&lt;Extra&gt;&lt;DBUID&gt;{F96A950B-833F-4880-A151-76DA2D6A2879}&lt;/DBUID&gt;&lt;/Extra&gt;&lt;/Item&gt;&lt;/References&gt;&lt;/Group&gt;&lt;/Citation&gt;_x000a_"/>
    <w:docVar w:name="NE.Ref{2177497A-FA79-41D9-A3DF-06E5765CE42E}" w:val=" ADDIN NE.Ref.{2177497A-FA79-41D9-A3DF-06E5765CE42E}&lt;Citation&gt;&lt;Group&gt;&lt;References&gt;&lt;Item&gt;&lt;ID&gt;720&lt;/ID&gt;&lt;UID&gt;{991F78FE-84D1-4896-A63D-B344381084B9}&lt;/UID&gt;&lt;Title&gt;新疆北天山拜辛德-吉吾恰依一带蛇绿岩地球化学特征研究&lt;/Title&gt;&lt;Template&gt;Journal Article&lt;/Template&gt;&lt;Star&gt;0&lt;/Star&gt;&lt;Tag&gt;0&lt;/Tag&gt;&lt;Author&gt;高轩; 弓小平; 谢巍然; 朱守忠; 薛晓峰&lt;/Author&gt;&lt;Year&gt;2017&lt;/Year&gt;&lt;Details&gt;&lt;_accessed&gt;64514403&lt;/_accessed&gt;&lt;_author_aff&gt;新疆大学地质与矿业工程学院;新疆维吾尔自治区地质调查院;&lt;/_author_aff&gt;&lt;_cited_count&gt;5&lt;/_cited_count&gt;&lt;_collection_scope&gt;CSCD;PKU&lt;/_collection_scope&gt;&lt;_created&gt;64512720&lt;/_created&gt;&lt;_date&gt;61810560&lt;/_date&gt;&lt;_db_updated&gt;CNKI - Reference&lt;/_db_updated&gt;&lt;_issue&gt;04&lt;/_issue&gt;&lt;_journal&gt;矿物岩石地球化学通报&lt;/_journal&gt;&lt;_keywords&gt;北天山;锆石U-Pb年龄;大陆裂谷;红海型&lt;/_keywords&gt;&lt;_modified&gt;64514403&lt;/_modified&gt;&lt;_pages&gt;611-619&lt;/_pages&gt;&lt;_url&gt;https://kns.cnki.net/kcms/detail/detail.aspx?FileName=KYDH201704018&amp;amp;DbName=CJFQ2017&lt;/_url&gt;&lt;_volume&gt;36&lt;/_volume&gt;&lt;_translated_author&gt;Gao, Xuan;Gong, Xiaoping;Xie, Weiran;Zhu, Shouzhong;Xue, Xiaofeng&lt;/_translated_author&gt;&lt;/Details&gt;&lt;Extra&gt;&lt;DBUID&gt;{F96A950B-833F-4880-A151-76DA2D6A2879}&lt;/DBUID&gt;&lt;/Extra&gt;&lt;/Item&gt;&lt;/References&gt;&lt;/Group&gt;&lt;/Citation&gt;_x000a_"/>
    <w:docVar w:name="NE.Ref{21D3C6EC-E9EC-4BC4-9F6C-B86E08949AC1}" w:val=" ADDIN NE.Ref.{21D3C6EC-E9EC-4BC4-9F6C-B86E08949AC1}&lt;Citation&gt;&lt;Group&gt;&lt;References&gt;&lt;Item&gt;&lt;ID&gt;690&lt;/ID&gt;&lt;UID&gt;{AD48431B-4E1A-4D57-860D-45881A2C18E0}&lt;/UID&gt;&lt;Title&gt;南天山蛇绿混杂岩中放射虫化石的时代及其构造意义&lt;/Title&gt;&lt;Template&gt;Journal Article&lt;/Template&gt;&lt;Star&gt;0&lt;/Star&gt;&lt;Tag&gt;0&lt;/Tag&gt;&lt;Author&gt;舒良树; 王博; 朱文斌&lt;/Author&gt;&lt;Year&gt;2007&lt;/Year&gt;&lt;Details&gt;&lt;_accessed&gt;64514623&lt;/_accessed&gt;&lt;_author_aff&gt;南京大学地球科学系,南京大学地球科学系,南京大学地球科学系 210093,210093,210093&lt;/_author_aff&gt;&lt;_cited_count&gt;91&lt;/_cited_count&gt;&lt;_collection_scope&gt;CSCD;PKU;EI&lt;/_collection_scope&gt;&lt;_created&gt;64512720&lt;/_created&gt;&lt;_date&gt;56646720&lt;/_date&gt;&lt;_db_updated&gt;CNKI - Reference&lt;/_db_updated&gt;&lt;_issue&gt;09&lt;/_issue&gt;&lt;_journal&gt;地质学报&lt;/_journal&gt;&lt;_keywords&gt;硅质岩;蛇绿混杂岩;放射虫化石;黑英山;南天山&lt;/_keywords&gt;&lt;_modified&gt;64514478&lt;/_modified&gt;&lt;_pages&gt;1161-1168+1305-1306&lt;/_pages&gt;&lt;_url&gt;https://kns.cnki.net/kcms/detail/detail.aspx?FileName=DZXE200709001&amp;amp;DbName=CJFQ2007&lt;/_url&gt;&lt;_translated_author&gt;Shu, Liangshu;Wang, Bo;Zhu, Wenbin&lt;/_translated_author&gt;&lt;/Details&gt;&lt;Extra&gt;&lt;DBUID&gt;{F96A950B-833F-4880-A151-76DA2D6A2879}&lt;/DBUID&gt;&lt;/Extra&gt;&lt;/Item&gt;&lt;/References&gt;&lt;/Group&gt;&lt;/Citation&gt;_x000a_"/>
    <w:docVar w:name="NE.Ref{2221AE3A-1ED2-4AF0-8FCB-B8894C521E8D}" w:val=" ADDIN NE.Ref.{2221AE3A-1ED2-4AF0-8FCB-B8894C521E8D}&lt;Citation&gt;&lt;Group&gt;&lt;References&gt;&lt;Item&gt;&lt;ID&gt;746&lt;/ID&gt;&lt;UID&gt;{7204386D-9E48-4262-82F4-0B30C817705A}&lt;/UID&gt;&lt;Title&gt;西准达尔布特蛇绿岩中辉长岩LA-ICP-MS锆石U-Pb测年&lt;/Title&gt;&lt;Template&gt;Journal Article&lt;/Template&gt;&lt;Star&gt;0&lt;/Star&gt;&lt;Tag&gt;0&lt;/Tag&gt;&lt;Author&gt;辜平阳; 李永军; 张兵; 佟丽莉; 王军年&lt;/Author&gt;&lt;Year&gt;2009&lt;/Year&gt;&lt;Details&gt;&lt;_accessed&gt;64514393&lt;/_accessed&gt;&lt;_author_aff&gt;长安大学地球科学与资源学院西部矿产资源与地质工程教育部重点实验室;新疆地质矿产勘查开发局第七地质大队;&lt;/_author_aff&gt;&lt;_cited_count&gt;160&lt;/_cited_count&gt;&lt;_created&gt;64514350&lt;/_created&gt;&lt;_date&gt;57566880&lt;/_date&gt;&lt;_db_updated&gt;CNKI - Reference&lt;/_db_updated&gt;&lt;_issue&gt;06&lt;/_issue&gt;&lt;_journal&gt;岩石学报&lt;/_journal&gt;&lt;_keywords&gt;达尔布特蛇绿岩;辉长岩;锆石U-Pb测年;中泥盆世;西准噶尔&lt;/_keywords&gt;&lt;_modified&gt;64514393&lt;/_modified&gt;&lt;_pages&gt;1364-1372&lt;/_pages&gt;&lt;_url&gt;https://kns.cnki.net/kcms/detail/detail.aspx?FileName=YSXB200906008&amp;amp;DbName=CJFQ2009&lt;/_url&gt;&lt;_volume&gt;25&lt;/_volume&gt;&lt;_translated_author&gt;Gu, Pingyang;Li, Yongjun;Zhang, Bing;Tong, Lili;Wang, Junnian&lt;/_translated_author&gt;&lt;/Details&gt;&lt;Extra&gt;&lt;DBUID&gt;{F96A950B-833F-4880-A151-76DA2D6A2879}&lt;/DBUID&gt;&lt;/Extra&gt;&lt;/Item&gt;&lt;/References&gt;&lt;/Group&gt;&lt;/Citation&gt;_x000a_"/>
    <w:docVar w:name="NE.Ref{22B12E0B-5759-4D1A-918E-D7A4420067CF}" w:val=" ADDIN NE.Ref.{22B12E0B-5759-4D1A-918E-D7A4420067CF}&lt;Citation&gt;&lt;Group&gt;&lt;References&gt;&lt;Item&gt;&lt;ID&gt;725&lt;/ID&gt;&lt;UID&gt;{D1BAC6E1-CA91-4BAA-82A8-507AB02120A1}&lt;/UID&gt;&lt;Title&gt;北疆地区阿尔曼太蛇绿岩锆石SHRIMP年龄及其大地构造意义&lt;/Title&gt;&lt;Template&gt;Journal Article&lt;/Template&gt;&lt;Star&gt;0&lt;/Star&gt;&lt;Tag&gt;0&lt;/Tag&gt;&lt;Author&gt;肖文交; BF, WINDLEY; 阎全人; 秦克章; 陈汉林; 袁超; 孙敏; 李继亮; 孙枢&lt;/Author&gt;&lt;Year&gt;2006&lt;/Year&gt;&lt;Details&gt;&lt;_accessed&gt;64514494&lt;/_accessed&gt;&lt;_author_aff&gt;中国科学院地质与地球物理研究所岩石圈演化国家重点实验室,Department of Geology University of Leicester,Leicester LE17RH,UK,中国地质科学院地质研究所,中国科学院地质与地球物理研究所岩石圈演化国家重点实验室,浙江大学理学院,中国科学院广州地球化学研究所,香港大学地球科学系,中国科学院地质与地球物理研究所岩石圈演化国家重点实验室,中国科学院地质与地球物理研究所岩石圈演化国家重点实验室,,北京,100029,北京,100037,北京,100029,杭州,310027,510640,北京,100029,北京,100029&lt;/_author_aff&gt;&lt;_cited_count&gt;221&lt;/_cited_count&gt;&lt;_collection_scope&gt;CSCD;PKU;EI&lt;/_collection_scope&gt;&lt;_created&gt;64514350&lt;/_created&gt;&lt;_date&gt;55771200&lt;/_date&gt;&lt;_db_updated&gt;CNKI - Reference&lt;/_db_updated&gt;&lt;_issue&gt;01&lt;/_issue&gt;&lt;_journal&gt;地质学报&lt;/_journal&gt;&lt;_keywords&gt;洋内弧;蛇绿岩;锆石SHRIMP年龄;东准噶尔;中亚&lt;/_keywords&gt;&lt;_modified&gt;64514355&lt;/_modified&gt;&lt;_pages&gt;32-37&lt;/_pages&gt;&lt;_url&gt;https://kns.cnki.net/kcms/detail/detail.aspx?FileName=DZXE200601003&amp;amp;DbName=CJFQ2006&lt;/_url&gt;&lt;_translated_author&gt;Xiao, Wenjiao;BF, WINDLEY;Yan, Quanren;Qin, Kezhang;Chen, Hanlin;Yuan, Chao;Sun, Min;Li, Jiliang;Sun, Shu&lt;/_translated_author&gt;&lt;/Details&gt;&lt;Extra&gt;&lt;DBUID&gt;{F96A950B-833F-4880-A151-76DA2D6A2879}&lt;/DBUID&gt;&lt;/Extra&gt;&lt;/Item&gt;&lt;/References&gt;&lt;/Group&gt;&lt;/Citation&gt;_x000a_"/>
    <w:docVar w:name="NE.Ref{2534BA18-A526-4915-81A0-DE31F85946AB}" w:val=" ADDIN NE.Ref.{2534BA18-A526-4915-81A0-DE31F85946AB}&lt;Citation&gt;&lt;Group&gt;&lt;References&gt;&lt;Item&gt;&lt;ID&gt;731&lt;/ID&gt;&lt;UID&gt;{ED045046-D94B-493C-824D-727E824F92BC}&lt;/UID&gt;&lt;Title&gt;东准噶尔玛因鄂博蛇绿混杂岩形成时代确定&lt;/Title&gt;&lt;Template&gt;Journal Article&lt;/Template&gt;&lt;Star&gt;0&lt;/Star&gt;&lt;Tag&gt;0&lt;/Tag&gt;&lt;Author&gt;刘崴国&lt;/Author&gt;&lt;Year&gt;2011&lt;/Year&gt;&lt;Details&gt;&lt;_accessed&gt;64514370&lt;/_accessed&gt;&lt;_author_aff&gt;新疆地质矿产勘查开发局第一区域地质调查大队;&lt;/_author_aff&gt;&lt;_cited_count&gt;6&lt;/_cited_count&gt;&lt;_collection_scope&gt;CSCD&lt;/_collection_scope&gt;&lt;_created&gt;64514350&lt;/_created&gt;&lt;_date&gt;58881600&lt;/_date&gt;&lt;_db_updated&gt;CNKI - Reference&lt;/_db_updated&gt;&lt;_issue&gt;04&lt;/_issue&gt;&lt;_journal&gt;新疆地质&lt;/_journal&gt;&lt;_keywords&gt;玛因鄂博;板块缝合带;层状辉长岩;枕状玄武岩;锆石SHRIMPU-Pb测年&lt;/_keywords&gt;&lt;_modified&gt;64514370&lt;/_modified&gt;&lt;_pages&gt;385-388&lt;/_pages&gt;&lt;_url&gt;https://kns.cnki.net/kcms/detail/detail.aspx?FileName=XJDI201104009&amp;amp;DbName=CJFQ2011&lt;/_url&gt;&lt;_volume&gt;29&lt;/_volume&gt;&lt;_translated_author&gt;Liu, Weiguo&lt;/_translated_author&gt;&lt;/Details&gt;&lt;Extra&gt;&lt;DBUID&gt;{F96A950B-833F-4880-A151-76DA2D6A2879}&lt;/DBUID&gt;&lt;/Extra&gt;&lt;/Item&gt;&lt;/References&gt;&lt;/Group&gt;&lt;/Citation&gt;_x000a_"/>
    <w:docVar w:name="NE.Ref{269A57F7-D928-45C1-AF22-EBA17A6B3AE8}" w:val=" ADDIN NE.Ref.{269A57F7-D928-45C1-AF22-EBA17A6B3AE8}&lt;Citation&gt;&lt;Group&gt;&lt;References&gt;&lt;Item&gt;&lt;ID&gt;726&lt;/ID&gt;&lt;UID&gt;{B72DE32A-C177-40E2-8EBB-227766921D2B}&lt;/UID&gt;&lt;Title&gt;北天山巴音沟蛇绿岩斜长花岗岩SHRIMP锆石U-Pb年龄及蛇绿岩成因研究&lt;/Title&gt;&lt;Template&gt;Journal Article&lt;/Template&gt;&lt;Star&gt;0&lt;/Star&gt;&lt;Tag&gt;0&lt;/Tag&gt;&lt;Author&gt;徐学义; 夏林圻; 马中平; 王彦斌; 夏祖春; 李向民; 王立社&lt;/Author&gt;&lt;Year&gt;2006&lt;/Year&gt;&lt;Details&gt;&lt;_accessed&gt;64514358&lt;/_accessed&gt;&lt;_author_aff&gt;西安地质矿产研究所,西安地质矿产研究所,西安地质矿产研究所,西安地质矿产研究所,西安地质矿产研究所,西安地质矿产研究所,西安地质矿产研究所 西安 710054,西安 710054,西安 710054 西北大学地质学系,西安 710063,西安 710054 中国地质科学院北京离子探针中心,北京 100037,西安 710054,西安 710054 西北大学地质学系,西安 710063,西安 710054 西北大学地质学系,西安 710063&lt;/_author_aff&gt;&lt;_cited_count&gt;186&lt;/_cited_count&gt;&lt;_created&gt;64514350&lt;/_created&gt;&lt;_date&gt;55792800&lt;/_date&gt;&lt;_db_updated&gt;CNKI - Reference&lt;/_db_updated&gt;&lt;_issue&gt;01&lt;/_issue&gt;&lt;_journal&gt;岩石学报&lt;/_journal&gt;&lt;_keywords&gt;巴音沟蛇绿岩;斜长花岗岩;SHRIMP U-Pb定年;蛇绿岩成因;北天山&lt;/_keywords&gt;&lt;_modified&gt;64514358&lt;/_modified&gt;&lt;_pages&gt;83-94&lt;/_pages&gt;&lt;_url&gt;https://kns.cnki.net/kcms/detail/detail.aspx?FileName=YSXB200601009&amp;amp;DbName=CJFQ2006&lt;/_url&gt;&lt;_translated_author&gt;Xu, Xueyi;Xia, Linqi;Ma, Zhongping;Wang, Yanbin;Xia, Zuchun;Li, Xiangmin;Wang, Lishe&lt;/_translated_author&gt;&lt;/Details&gt;&lt;Extra&gt;&lt;DBUID&gt;{F96A950B-833F-4880-A151-76DA2D6A2879}&lt;/DBUID&gt;&lt;/Extra&gt;&lt;/Item&gt;&lt;/References&gt;&lt;/Group&gt;&lt;/Citation&gt;_x000a_"/>
    <w:docVar w:name="NE.Ref{272A5914-1F9D-49F0-B1AA-7B691F6915AD}" w:val=" ADDIN NE.Ref.{272A5914-1F9D-49F0-B1AA-7B691F6915AD}&lt;Citation&gt;&lt;Group&gt;&lt;References&gt;&lt;Item&gt;&lt;ID&gt;700&lt;/ID&gt;&lt;UID&gt;{140CD78A-3683-47A4-A50E-99D80E3D376F}&lt;/UID&gt;&lt;Title&gt;内蒙古北山造山带发现额勒根蛇绿岩——红石山-百合山蛇绿岩带东延的证据&lt;/Title&gt;&lt;Template&gt;Journal Article&lt;/Template&gt;&lt;Star&gt;0&lt;/Star&gt;&lt;Tag&gt;0&lt;/Tag&gt;&lt;Author&gt;张正平; 辛后田; 程海峰; 张永; 梁国庆; 提振海; 朱炜; 苏朋涛; 杜金利; 王猛; 赵麒寓&lt;/Author&gt;&lt;Year&gt;2020&lt;/Year&gt;&lt;Details&gt;&lt;_accessed&gt;64514387&lt;/_accessed&gt;&lt;_author_aff&gt;河北省区域地质调查院;中国地质调查局天津地质调查中心;华北地质科技创新中心;&lt;/_author_aff&gt;&lt;_cited_count&gt;1&lt;/_cited_count&gt;&lt;_collection_scope&gt;CSCD;PKU&lt;/_collection_scope&gt;&lt;_created&gt;64512720&lt;/_created&gt;&lt;_date&gt;63485280&lt;/_date&gt;&lt;_db_updated&gt;CNKI - Reference&lt;/_db_updated&gt;&lt;_issue&gt;09&lt;/_issue&gt;&lt;_journal&gt;地质通报&lt;/_journal&gt;&lt;_keywords&gt;北山造山带;额勒根蛇绿岩;斜长花岗岩;弧后扩张;红石山-百合山蛇绿岩带&lt;/_keywords&gt;&lt;_modified&gt;64514387&lt;/_modified&gt;&lt;_pages&gt;1389-1403&lt;/_pages&gt;&lt;_url&gt;https://kns.cnki.net/kcms/detail/detail.aspx?FileName=ZQYD202009006&amp;amp;DbName=CJFQ2020&lt;/_url&gt;&lt;_volume&gt;39&lt;/_volume&gt;&lt;_translated_author&gt;Zhang, Zhengping;Xin, Houtian;Cheng, Haifeng;Zhang, Yong;Liang, Guoqing;Ti, Zhenhai;Zhu, Wei;Su, Pengtao;Du, Jinli;Wang, Meng;Zhao, Qiyu&lt;/_translated_author&gt;&lt;/Details&gt;&lt;Extra&gt;&lt;DBUID&gt;{F96A950B-833F-4880-A151-76DA2D6A2879}&lt;/DBUID&gt;&lt;/Extra&gt;&lt;/Item&gt;&lt;/References&gt;&lt;/Group&gt;&lt;/Citation&gt;_x000a_"/>
    <w:docVar w:name="NE.Ref{2B0FF767-02DA-4034-B8DF-EDDF417D467A}" w:val=" ADDIN NE.Ref.{2B0FF767-02DA-4034-B8DF-EDDF417D467A}&lt;Citation&gt;&lt;Group&gt;&lt;References&gt;&lt;Item&gt;&lt;ID&gt;672&lt;/ID&gt;&lt;UID&gt;{FA77C134-859F-4F5E-BB7C-F5061600F12F}&lt;/UID&gt;&lt;Title&gt;东准噶尔滴水泉地区发现洋中脊型蛇绿岩&lt;/Title&gt;&lt;Template&gt;Journal Article&lt;/Template&gt;&lt;Star&gt;0&lt;/Star&gt;&lt;Tag&gt;0&lt;/Tag&gt;&lt;Author&gt;胡朝斌; 廖群安; 樊光明; 陈帅; 吴魏伟; 田健; 王富明&lt;/Author&gt;&lt;Year&gt;2014&lt;/Year&gt;&lt;Details&gt;&lt;_accessed&gt;64514479&lt;/_accessed&gt;&lt;_author_aff&gt;中国地质大学地球科学学院;&lt;/_author_aff&gt;&lt;_cited_count&gt;25&lt;/_cited_count&gt;&lt;_collection_scope&gt;PKU&lt;/_collection_scope&gt;&lt;_created&gt;64512720&lt;/_created&gt;&lt;_date&gt;60276960&lt;/_date&gt;&lt;_db_updated&gt;CNKI - Reference&lt;/_db_updated&gt;&lt;_issue&gt;22&lt;/_issue&gt;&lt;_journal&gt;科学通报&lt;/_journal&gt;&lt;_keywords&gt;蛇绿岩;N-MORB;滴水泉;卡拉麦里;东准噶尔&lt;/_keywords&gt;&lt;_modified&gt;64514479&lt;/_modified&gt;&lt;_pages&gt;2213-2224&lt;/_pages&gt;&lt;_url&gt;https://kns.cnki.net/kcms/detail/detail.aspx?FileName=KXTB201422010&amp;amp;DbName=CJFQ2014&lt;/_url&gt;&lt;_volume&gt;59&lt;/_volume&gt;&lt;_translated_author&gt;Hu, Chaobin;Liao, Qun&amp;apos;an;Fan, Guangming;Chen, Shuai;Wu, Weiwei;Tian, Jian;Wang, Fuming&lt;/_translated_author&gt;&lt;/Details&gt;&lt;Extra&gt;&lt;DBUID&gt;{F96A950B-833F-4880-A151-76DA2D6A2879}&lt;/DBUID&gt;&lt;/Extra&gt;&lt;/Item&gt;&lt;/References&gt;&lt;/Group&gt;&lt;/Citation&gt;_x000a_"/>
    <w:docVar w:name="NE.Ref{2C560D15-607F-4CBD-BAA8-001294B1976A}" w:val=" ADDIN NE.Ref.{2C560D15-607F-4CBD-BAA8-001294B1976A}&lt;Citation&gt;&lt;Group&gt;&lt;References&gt;&lt;Item&gt;&lt;ID&gt;838&lt;/ID&gt;&lt;UID&gt;{FDC48168-6D18-4AF8-A51B-729D04A10A4F}&lt;/UID&gt;&lt;Title&gt;Ages and origin of felsic rocks from the Eastern Erenhot ophiolitic complex, southeastern Central Asian Orogenic Belt, Inner Mongolia China&lt;/Title&gt;&lt;Template&gt;Journal Article&lt;/Template&gt;&lt;Star&gt;0&lt;/Star&gt;&lt;Tag&gt;0&lt;/Tag&gt;&lt;Author&gt;Yang, J F; Zhang, Z C; Chen, Y; Yu, H F; Qian, X Y&lt;/Author&gt;&lt;Year&gt;2017&lt;/Year&gt;&lt;Details&gt;&lt;_alternate_title&gt;JOURNAL OF ASIAN EARTH SCIENCES&lt;/_alternate_title&gt;&lt;_date_display&gt;2017&lt;/_date_display&gt;&lt;_date&gt;2017-01-01&lt;/_date&gt;&lt;_doi&gt;10.1016/j.jseaes.2016.12.049&lt;/_doi&gt;&lt;_isbn&gt;1367-9120&lt;/_isbn&gt;&lt;_journal&gt;JOURNAL OF ASIAN EARTH SCIENCES&lt;/_journal&gt;&lt;_pages&gt;126-140&lt;/_pages&gt;&lt;_volume&gt;144&lt;/_volume&gt;&lt;_created&gt;64514673&lt;/_created&gt;&lt;_modified&gt;64514673&lt;/_modified&gt;&lt;_impact_factor&gt;   3.374&lt;/_impact_factor&gt;&lt;_collection_scope&gt;SCIE&lt;/_collection_scope&gt;&lt;/Details&gt;&lt;Extra&gt;&lt;DBUID&gt;{F96A950B-833F-4880-A151-76DA2D6A2879}&lt;/DBUID&gt;&lt;/Extra&gt;&lt;/Item&gt;&lt;/References&gt;&lt;/Group&gt;&lt;/Citation&gt;_x000a_"/>
    <w:docVar w:name="NE.Ref{2E59C78C-87EC-41EA-8B1A-A842D4E1F32A}" w:val=" ADDIN NE.Ref.{2E59C78C-87EC-41EA-8B1A-A842D4E1F32A}&lt;Citation&gt;&lt;Group&gt;&lt;References&gt;&lt;Item&gt;&lt;ID&gt;837&lt;/ID&gt;&lt;UID&gt;{2D26496F-3E21-4453-802C-14111FB3F206}&lt;/UID&gt;&lt;Title&gt;Geochronology and geochemistry of the Eastern Erenhot ophiolitic complex: Implications for the tectonic evolution of the Inner Mongolia-Daxinganling Orogenic Belt&lt;/Title&gt;&lt;Template&gt;Journal Article&lt;/Template&gt;&lt;Star&gt;0&lt;/Star&gt;&lt;Tag&gt;0&lt;/Tag&gt;&lt;Author&gt;Zhang, Z C; Li, K; Li, J F; Tang, W H; Chen, Y; Luo, Z W&lt;/Author&gt;&lt;Year&gt;2015&lt;/Year&gt;&lt;Details&gt;&lt;_alternate_title&gt;JOURNAL OF ASIAN EARTH SCIENCES&lt;/_alternate_title&gt;&lt;_date_display&gt;2015&lt;/_date_display&gt;&lt;_date&gt;2015-01-01&lt;/_date&gt;&lt;_doi&gt;10.1016/j.jseaes.2014.06.008&lt;/_doi&gt;&lt;_isbn&gt;1367-9120&lt;/_isbn&gt;&lt;_journal&gt;JOURNAL OF ASIAN EARTH SCIENCES&lt;/_journal&gt;&lt;_pages&gt;279-293&lt;/_pages&gt;&lt;_volume&gt;97&lt;/_volume&gt;&lt;_created&gt;64514673&lt;/_created&gt;&lt;_modified&gt;64514673&lt;/_modified&gt;&lt;_impact_factor&gt;   3.374&lt;/_impact_factor&gt;&lt;_collection_scope&gt;SCIE&lt;/_collection_scope&gt;&lt;/Details&gt;&lt;Extra&gt;&lt;DBUID&gt;{F96A950B-833F-4880-A151-76DA2D6A2879}&lt;/DBUID&gt;&lt;/Extra&gt;&lt;/Item&gt;&lt;/References&gt;&lt;/Group&gt;&lt;/Citation&gt;_x000a_"/>
    <w:docVar w:name="NE.Ref{3064562C-7E49-411F-8E3F-B3F9E1DB5069}" w:val=" ADDIN NE.Ref.{3064562C-7E49-411F-8E3F-B3F9E1DB5069}&lt;Citation&gt;&lt;Group&gt;&lt;References&gt;&lt;Item&gt;&lt;ID&gt;799&lt;/ID&gt;&lt;UID&gt;{A1A30933-94D4-4E27-A84E-EDABF9912D82}&lt;/UID&gt;&lt;Title&gt;准噶尔盆地西缘克拉玛依早古生代蛇绿混杂岩带的厘定&lt;/Title&gt;&lt;Template&gt;Journal Article&lt;/Template&gt;&lt;Star&gt;0&lt;/Star&gt;&lt;Tag&gt;0&lt;/Tag&gt;&lt;Author&gt;何国琦; 刘建波; 张越迁; 徐新&lt;/Author&gt;&lt;Year&gt;2007&lt;/Year&gt;&lt;Details&gt;&lt;_accessed&gt;64514479&lt;/_accessed&gt;&lt;_author_aff&gt;北京大学地球与空间科学学院;中国石油新疆油田公司勘探开发研究院;新疆资源环境中心;&lt;/_author_aff&gt;&lt;_cited_count&gt;154&lt;/_cited_count&gt;&lt;_created&gt;64514350&lt;/_created&gt;&lt;_date&gt;56557440&lt;/_date&gt;&lt;_db_updated&gt;CNKI - Reference&lt;/_db_updated&gt;&lt;_issue&gt;07&lt;/_issue&gt;&lt;_journal&gt;岩石学报&lt;/_journal&gt;&lt;_keywords&gt;蛇绿混杂岩;微体古生物化石;西准噶尔;早古生代&lt;/_keywords&gt;&lt;_modified&gt;64514456&lt;/_modified&gt;&lt;_pages&gt;1573-1576&lt;/_pages&gt;&lt;_url&gt;https://kns.cnki.net/kcms/detail/detail.aspx?FileName=YSXB200707001&amp;amp;DbName=CJFQ2007&lt;/_url&gt;&lt;_translated_author&gt;He, Guoqi;Liu, Jianbo;Zhang, Yueqian;Xu, Xin&lt;/_translated_author&gt;&lt;/Details&gt;&lt;Extra&gt;&lt;DBUID&gt;{F96A950B-833F-4880-A151-76DA2D6A2879}&lt;/DBUID&gt;&lt;/Extra&gt;&lt;/Item&gt;&lt;/References&gt;&lt;/Group&gt;&lt;/Citation&gt;_x000a_"/>
    <w:docVar w:name="NE.Ref{32CFCA3E-12BD-4F01-B220-1ADBE853B712}" w:val=" ADDIN NE.Ref.{32CFCA3E-12BD-4F01-B220-1ADBE853B712}&lt;Citation&gt;&lt;Group&gt;&lt;References&gt;&lt;Item&gt;&lt;ID&gt;701&lt;/ID&gt;&lt;UID&gt;{080CD3E5-BB59-4EEB-9991-605E05C1BC6C}&lt;/UID&gt;&lt;Title&gt;内蒙古达尔罕茂明安联合旗满都拉地区索伦山蛇绿混杂岩的特征及构造意义&lt;/Title&gt;&lt;Template&gt;Journal Article&lt;/Template&gt;&lt;Star&gt;0&lt;/Star&gt;&lt;Tag&gt;0&lt;/Tag&gt;&lt;Author&gt;陶继雄; 苏茂荣; 宝音乌力吉; 白立兵&lt;/Author&gt;&lt;Year&gt;2004&lt;/Year&gt;&lt;Details&gt;&lt;_accessed&gt;64514486&lt;/_accessed&gt;&lt;_author_aff&gt;内蒙古自治区地质调查院,内蒙古自治区地质调查院,内蒙古自治区地质调查院,内蒙古自治区地质调查院 内蒙古呼和浩特010020_x000d__x000a__x000d__x000a__x000d__x000a__x000d__x000a__x000d__x000a__x000d__x000a__x000d__x000a__x000d__x000a_,内蒙古呼和浩特010020_x000d__x000a__x000d__x000a__x000d__x000a__x000d__x000a__x000d__x000a__x000d__x000a__x000d__x000a__x000d__x000a_,内蒙古呼和浩特010020_x000d__x000a__x000d__x000a__x000d__x000a__x000d__x000a__x000d__x000a__x000d__x000a__x000d__x000a__x000d__x000a_,内蒙古呼和浩特010020&lt;/_author_aff&gt;&lt;_cited_count&gt;53&lt;/_cited_count&gt;&lt;_collection_scope&gt;CSCD;PKU&lt;/_collection_scope&gt;&lt;_created&gt;64512720&lt;/_created&gt;&lt;_date&gt;55208160&lt;/_date&gt;&lt;_db_updated&gt;CNKI - Reference&lt;/_db_updated&gt;&lt;_issue&gt;12&lt;/_issue&gt;&lt;_journal&gt;地质通报&lt;/_journal&gt;&lt;_keywords&gt;蛇绿混杂岩;洋中脊玄武岩;陆间小洋盆;单颗粒锆石U-Pb年龄;内蒙古&lt;/_keywords&gt;&lt;_modified&gt;64514486&lt;/_modified&gt;&lt;_pages&gt;1238-1242&lt;/_pages&gt;&lt;_url&gt;https://kns.cnki.net/kcms/detail/detail.aspx?FileName=ZQYD200412012&amp;amp;DbName=CJFQ2004&lt;/_url&gt;&lt;_translated_author&gt;Tao, Jixiong;Su, Maorong;Bao, Yinwuliji;Bai, Libing&lt;/_translated_author&gt;&lt;/Details&gt;&lt;Extra&gt;&lt;DBUID&gt;{F96A950B-833F-4880-A151-76DA2D6A2879}&lt;/DBUID&gt;&lt;/Extra&gt;&lt;/Item&gt;&lt;/References&gt;&lt;/Group&gt;&lt;/Citation&gt;_x000a_"/>
    <w:docVar w:name="NE.Ref{335F2AFF-2AA0-49CA-8343-6C4A237D3428}" w:val=" ADDIN NE.Ref.{335F2AFF-2AA0-49CA-8343-6C4A237D3428}&lt;Citation&gt;&lt;Group&gt;&lt;References&gt;&lt;Item&gt;&lt;ID&gt;673&lt;/ID&gt;&lt;UID&gt;{D1FFC70D-F7CC-423B-8770-FC14AA841338}&lt;/UID&gt;&lt;Title&gt;东准噶尔卡拉麦里蛇绿混杂岩中斜长角闪岩的发现与洋中脊构造环境的确认&lt;/Title&gt;&lt;Template&gt;Journal Article&lt;/Template&gt;&lt;Star&gt;0&lt;/Star&gt;&lt;Tag&gt;0&lt;/Tag&gt;&lt;Author&gt;黄岗; 牛广智; 王新录; 郭俊; 宇峰&lt;/Author&gt;&lt;Year&gt;2017&lt;/Year&gt;&lt;Details&gt;&lt;_accessed&gt;64514363&lt;/_accessed&gt;&lt;_author_aff&gt;陕西区域地质矿产研究院;&lt;/_author_aff&gt;&lt;_cited_count&gt;8&lt;/_cited_count&gt;&lt;_collection_scope&gt;CSCD;PKU&lt;/_collection_scope&gt;&lt;_created&gt;64512720&lt;/_created&gt;&lt;_date&gt;61686720&lt;/_date&gt;&lt;_db_updated&gt;CNKI - Reference&lt;/_db_updated&gt;&lt;_issue&gt;02&lt;/_issue&gt;&lt;_journal&gt;中国地质&lt;/_journal&gt;&lt;_keywords&gt;卡拉麦里蛇绿混杂岩;斜长角闪岩;Sr-Nd同位素;MORB;东准噶尔&lt;/_keywords&gt;&lt;_modified&gt;64514363&lt;/_modified&gt;&lt;_pages&gt;358-370&lt;/_pages&gt;&lt;_url&gt;https://kns.cnki.net/kcms/detail/detail.aspx?FileName=DIZI201702012&amp;amp;DbName=CJFQ2017&lt;/_url&gt;&lt;_volume&gt;44&lt;/_volume&gt;&lt;_translated_author&gt;Huang, Gang;Niu, Guangzhi;Wang, Xinlu;Guo, Jun;Yu, Feng&lt;/_translated_author&gt;&lt;/Details&gt;&lt;Extra&gt;&lt;DBUID&gt;{F96A950B-833F-4880-A151-76DA2D6A2879}&lt;/DBUID&gt;&lt;/Extra&gt;&lt;/Item&gt;&lt;/References&gt;&lt;/Group&gt;&lt;/Citation&gt;_x000a_"/>
    <w:docVar w:name="NE.Ref{34E1792E-3AB2-4998-ADA4-32DF76493830}" w:val=" ADDIN NE.Ref.{34E1792E-3AB2-4998-ADA4-32DF76493830}&lt;Citation&gt;&lt;Group&gt;&lt;References&gt;&lt;Item&gt;&lt;ID&gt;721&lt;/ID&gt;&lt;UID&gt;{B9CA73D4-5DEE-4C4E-B8DD-A647E25613D6}&lt;/UID&gt;&lt;Title&gt;新疆北天山奎屯河蛇绿岩斜长花岗岩锆石SIMSU-Pb年龄及其构造意义&lt;/Title&gt;&lt;Template&gt;Journal Article&lt;/Template&gt;&lt;Star&gt;0&lt;/Star&gt;&lt;Tag&gt;0&lt;/Tag&gt;&lt;Author&gt;李超; 肖文交; 韩春明; 周可法; 张志欣&lt;/Author&gt;&lt;Year&gt;2013&lt;/Year&gt;&lt;Details&gt;&lt;_accessed&gt;64514406&lt;/_accessed&gt;&lt;_author_aff&gt;中国科学院地质与地球物理研究所岩石圈演化国家重点实验室;中国科学院大学;中国科学院新疆生态与地理研究所新疆矿产资源研究中心;&lt;/_author_aff&gt;&lt;_cited_count&gt;14&lt;/_cited_count&gt;&lt;_collection_scope&gt;CSCD;PKU&lt;/_collection_scope&gt;&lt;_created&gt;64512720&lt;/_created&gt;&lt;_date&gt;59713920&lt;/_date&gt;&lt;_db_updated&gt;CNKI - Reference&lt;/_db_updated&gt;&lt;_issue&gt;03&lt;/_issue&gt;&lt;_journal&gt;地质科学&lt;/_journal&gt;&lt;_keywords&gt;蛇绿岩;斜长花岗岩;锆石U-Pb年龄;天山;中亚造山带&lt;/_keywords&gt;&lt;_modified&gt;64514406&lt;/_modified&gt;&lt;_pages&gt;815-826&lt;/_pages&gt;&lt;_url&gt;https://kns.cnki.net/kcms/detail/detail.aspx?FileName=DZKX201303018&amp;amp;DbName=CJFQ2013&lt;/_url&gt;&lt;_volume&gt;48&lt;/_volume&gt;&lt;_translated_author&gt;Li, Chao;Xiao, Wenjiao;Han, Chunming;Zhou, Kefa;Zhang, Zhixin&lt;/_translated_author&gt;&lt;/Details&gt;&lt;Extra&gt;&lt;DBUID&gt;{F96A950B-833F-4880-A151-76DA2D6A2879}&lt;/DBUID&gt;&lt;/Extra&gt;&lt;/Item&gt;&lt;/References&gt;&lt;/Group&gt;&lt;/Citation&gt;_x000a_"/>
    <w:docVar w:name="NE.Ref{3502C229-C133-4B32-A648-452C3811E908}" w:val=" ADDIN NE.Ref.{3502C229-C133-4B32-A648-452C3811E908}&lt;Citation&gt;&lt;Group&gt;&lt;References&gt;&lt;Item&gt;&lt;ID&gt;668&lt;/ID&gt;&lt;UID&gt;{60107F30-93AF-4042-BB53-8280090B3214}&lt;/UID&gt;&lt;Title&gt;东天山红柳河地区蛇绿岩U-Pb同位素年龄&lt;/Title&gt;&lt;Template&gt;Journal Article&lt;/Template&gt;&lt;Star&gt;0&lt;/Star&gt;&lt;Tag&gt;0&lt;/Tag&gt;&lt;Author&gt;于福生; 李金宝; 王涛&lt;/Author&gt;&lt;Year&gt;2006&lt;/Year&gt;&lt;Details&gt;&lt;_accessed&gt;64514628&lt;/_accessed&gt;&lt;_author_aff&gt;中国石油大学 石油天然气成藏机理教育部重点实验室,长安大学资源学院,中国地质科学院地质研究所,,北京,102249,陕西西安,710054,北京,100037&lt;/_author_aff&gt;&lt;_cited_count&gt;61&lt;/_cited_count&gt;&lt;_collection_scope&gt;CSCD;PKU&lt;/_collection_scope&gt;&lt;_created&gt;64512720&lt;/_created&gt;&lt;_date&gt;56010240&lt;/_date&gt;&lt;_db_updated&gt;CNKI - Reference&lt;/_db_updated&gt;&lt;_issue&gt;03&lt;/_issue&gt;&lt;_journal&gt;地球学报&lt;/_journal&gt;&lt;_keywords&gt;东天山;红柳河;蛇绿岩;U-Pb同位素年龄&lt;/_keywords&gt;&lt;_modified&gt;64514361&lt;/_modified&gt;&lt;_pages&gt;213-216&lt;/_pages&gt;&lt;_url&gt;https://kns.cnki.net/kcms/detail/detail.aspx?FileName=DQXB200603003&amp;amp;DbName=CJFQ2006&lt;/_url&gt;&lt;_translated_author&gt;Yu, Fusheng;Li, Jinbao;Wang, Tao&lt;/_translated_author&gt;&lt;/Details&gt;&lt;Extra&gt;&lt;DBUID&gt;{F96A950B-833F-4880-A151-76DA2D6A2879}&lt;/DBUID&gt;&lt;/Extra&gt;&lt;/Item&gt;&lt;/References&gt;&lt;/Group&gt;&lt;/Citation&gt;_x000a_"/>
    <w:docVar w:name="NE.Ref{374790AF-DAC9-428A-9C0C-6534BCEEE990}" w:val=" ADDIN NE.Ref.{374790AF-DAC9-428A-9C0C-6534BCEEE990}&lt;Citation&gt;&lt;Group&gt;&lt;References&gt;&lt;Item&gt;&lt;ID&gt;688&lt;/ID&gt;&lt;UID&gt;{80F6FDA8-D4B6-4524-A108-9A21730EE06C}&lt;/UID&gt;&lt;Title&gt;南天山库勒湖蛇绿岩锆石年龄及其地质意义&lt;/Title&gt;&lt;Template&gt;Journal Article&lt;/Template&gt;&lt;Star&gt;0&lt;/Star&gt;&lt;Tag&gt;0&lt;/Tag&gt;&lt;Author&gt;马中平; 夏林圻; 徐学义; 李向民; 夏祖春; 王立社&lt;/Author&gt;&lt;Year&gt;2007&lt;/Year&gt;&lt;Details&gt;&lt;_accessed&gt;64514624&lt;/_accessed&gt;&lt;_author_aff&gt;西北大学地质学系,西安地质矿产研究所基础处,西安地质矿产研究所基础处,西北大学地质学系,西安地质矿产研究所基础处,西安地质矿产研究所基础处 陕西西安710069,西安地质矿产研究所基础处,陕西西安710054,陕西西安710054,陕西西安710054,陕西西安710069,西安地质矿产研究所基础处,陕西西安710054,陕西西安710054,陕西西安710054&lt;/_author_aff&gt;&lt;_cited_count&gt;41&lt;/_cited_count&gt;&lt;_created&gt;64512720&lt;/_created&gt;&lt;_date&gt;56355840&lt;/_date&gt;&lt;_db_updated&gt;CNKI - Reference&lt;/_db_updated&gt;&lt;_issue&gt;01&lt;/_issue&gt;&lt;_journal&gt;西北大学学报(自然科学版)&lt;/_journal&gt;&lt;_keywords&gt;锆石U-Pb定年;蛇绿岩;库勒湖;南天山&lt;/_keywords&gt;&lt;_modified&gt;64514380&lt;/_modified&gt;&lt;_pages&gt;107-110&lt;/_pages&gt;&lt;_url&gt;https://kns.cnki.net/kcms/detail/detail.aspx?FileName=XBDZ200701026&amp;amp;DbName=CJFQ2007&lt;/_url&gt;&lt;_translated_author&gt;Ma, Zhongping;Xia, Linqi;Xu, Xueyi;Li, Xiangmin;Xia, Zuchun;Wang, Lishe&lt;/_translated_author&gt;&lt;/Details&gt;&lt;Extra&gt;&lt;DBUID&gt;{F96A950B-833F-4880-A151-76DA2D6A2879}&lt;/DBUID&gt;&lt;/Extra&gt;&lt;/Item&gt;&lt;/References&gt;&lt;/Group&gt;&lt;/Citation&gt;_x000a_"/>
    <w:docVar w:name="NE.Ref{3C3AA3DF-4F89-451A-B04C-E29BC73C5184}" w:val=" ADDIN NE.Ref.{3C3AA3DF-4F89-451A-B04C-E29BC73C5184}&lt;Citation&gt;&lt;Group&gt;&lt;References&gt;&lt;Item&gt;&lt;ID&gt;800&lt;/ID&gt;&lt;UID&gt;{65DE36BA-BFD1-4BD2-97ED-62702D168D92}&lt;/UID&gt;&lt;Title&gt;试论新疆东准噶尔早古生代岩石圈板块构造演化&lt;/Title&gt;&lt;Template&gt;Journal Article&lt;/Template&gt;&lt;Star&gt;0&lt;/Star&gt;&lt;Tag&gt;0&lt;/Tag&gt;&lt;Author&gt;李锦轶&lt;/Author&gt;&lt;Year&gt;1991&lt;/Year&gt;&lt;Details&gt;&lt;_created&gt;64514395&lt;/_created&gt;&lt;_db_provider&gt;CNKI&lt;/_db_provider&gt;&lt;_isbn&gt;1006-3021&lt;/_isbn&gt;&lt;_issue&gt;02&lt;/_issue&gt;&lt;_journal&gt;中国地质科学院院报&lt;/_journal&gt;&lt;_keywords&gt;新疆东准噶尔;库布苏群;准噶尔地块;奥陶纪;早古生代;扎河坝;古板块;岩石圈板块构造;&lt;/_keywords&gt;&lt;_modified&gt;64514395&lt;/_modified&gt;&lt;_pages&gt;1-12&lt;/_pages&gt;&lt;_accessed&gt;64514497&lt;/_accessed&gt;&lt;_translated_author&gt;Li, Jinyi&lt;/_translated_author&gt;&lt;/Details&gt;&lt;Extra&gt;&lt;DBUID&gt;{F96A950B-833F-4880-A151-76DA2D6A2879}&lt;/DBUID&gt;&lt;/Extra&gt;&lt;/Item&gt;&lt;/References&gt;&lt;/Group&gt;&lt;Group&gt;&lt;References&gt;&lt;Item&gt;&lt;ID&gt;775&lt;/ID&gt;&lt;UID&gt;{040B9574-E633-4434-8063-CE91F5D88430}&lt;/UID&gt;&lt;Title&gt;新疆卡拉麦里蛇绿岩带中硅质岩的放射虫化石&lt;/Title&gt;&lt;Template&gt;Journal Article&lt;/Template&gt;&lt;Star&gt;0&lt;/Star&gt;&lt;Tag&gt;0&lt;/Tag&gt;&lt;Author&gt;舒良树; 王玉净&lt;/Author&gt;&lt;Year&gt;2003&lt;/Year&gt;&lt;Details&gt;&lt;_accessed&gt;64514407&lt;/_accessed&gt;&lt;_author_aff&gt;南京大学地球科学系,中国科学院南京地质古生物研究所 210093_x000d__x000a__x000d__x000a__x000d__x000a__x000d__x000a__x000d__x000a__x000d__x000a__x000d__x000a__x000d__x000a__x000d__x000a_,210008&lt;/_author_aff&gt;&lt;_cited_count&gt;205&lt;/_cited_count&gt;&lt;_collection_scope&gt;CSCD;PKU&lt;/_collection_scope&gt;&lt;_created&gt;64514350&lt;/_created&gt;&lt;_date&gt;54498240&lt;/_date&gt;&lt;_db_updated&gt;CNKI - Reference&lt;/_db_updated&gt;&lt;_issue&gt;04&lt;/_issue&gt;&lt;_journal&gt;地质论评&lt;/_journal&gt;&lt;_keywords&gt;放射虫;硅质岩;蛇绿岩;卡拉麦里&lt;/_keywords&gt;&lt;_modified&gt;64514408&lt;/_modified&gt;&lt;_pages&gt;408-412+450&lt;/_pages&gt;&lt;_url&gt;https://kns.cnki.net/kcms/detail/detail.aspx?FileName=DZLP200304010&amp;amp;DbName=CJFQ2003&lt;/_url&gt;&lt;_translated_author&gt;Shu, Liangshu;Wang, Yujing&lt;/_translated_author&gt;&lt;/Details&gt;&lt;Extra&gt;&lt;DBUID&gt;{F96A950B-833F-4880-A151-76DA2D6A2879}&lt;/DBUID&gt;&lt;/Extra&gt;&lt;/Item&gt;&lt;/References&gt;&lt;/Group&gt;&lt;/Citation&gt;_x000a_"/>
    <w:docVar w:name="NE.Ref{3E782705-C43D-4AD0-8656-E0265A870AD6}" w:val=" ADDIN NE.Ref.{3E782705-C43D-4AD0-8656-E0265A870AD6}&lt;Citation&gt;&lt;Group&gt;&lt;References&gt;&lt;Item&gt;&lt;ID&gt;708&lt;/ID&gt;&lt;UID&gt;{2F66B946-E2FE-49CF-9190-460E15E0C48E}&lt;/UID&gt;&lt;Title&gt;内蒙古索伦山蛇绿岩带早二叠世放射虫动物群的发现及其地质意义&lt;/Title&gt;&lt;Template&gt;Journal Article&lt;/Template&gt;&lt;Star&gt;0&lt;/Star&gt;&lt;Tag&gt;0&lt;/Tag&gt;&lt;Author&gt;李钢柱; 王玉净; 李成元; 白宇明; 薛建平; 赵广明; 薄海军; 梁月升; 刘伟&lt;/Author&gt;&lt;Year&gt;2017&lt;/Year&gt;&lt;Details&gt;&lt;_accessed&gt;64514485&lt;/_accessed&gt;&lt;_author_aff&gt;武警黄金第二支队;中国科学院南京地质古生物研究所;中国地质大学地球科学与资源学院;&lt;/_author_aff&gt;&lt;_cited_count&gt;36&lt;/_cited_count&gt;&lt;_collection_scope&gt;PKU&lt;/_collection_scope&gt;&lt;_created&gt;64512720&lt;/_created&gt;&lt;_date&gt;61608960&lt;/_date&gt;&lt;_db_updated&gt;CNKI - Reference&lt;/_db_updated&gt;&lt;_issue&gt;05&lt;/_issue&gt;&lt;_journal&gt;科学通报&lt;/_journal&gt;&lt;_keywords&gt;放射虫;早二叠世;蛇绿岩;索伦山;古亚洲洋&lt;/_keywords&gt;&lt;_modified&gt;64514485&lt;/_modified&gt;&lt;_pages&gt;400-406&lt;/_pages&gt;&lt;_url&gt;https://kns.cnki.net/kcms/detail/detail.aspx?FileName=KXTB201705008&amp;amp;DbName=CJFQ2017&lt;/_url&gt;&lt;_volume&gt;62&lt;/_volume&gt;&lt;_translated_author&gt;Li, Gangzhu;Wang, Yujing;Li, Chengyuan;Bai, Yuming;Xue, Jianping;Zhao, Guangming;Bo, Haijun;Liang, Yuesheng;Liu, Wei&lt;/_translated_author&gt;&lt;/Details&gt;&lt;Extra&gt;&lt;DBUID&gt;{F96A950B-833F-4880-A151-76DA2D6A2879}&lt;/DBUID&gt;&lt;/Extra&gt;&lt;/Item&gt;&lt;/References&gt;&lt;/Group&gt;&lt;/Citation&gt;_x000a_"/>
    <w:docVar w:name="NE.Ref{3E823FC3-857D-4CFF-9E7B-B35648948B55}" w:val=" ADDIN NE.Ref.{3E823FC3-857D-4CFF-9E7B-B35648948B55}&lt;Citation&gt;&lt;Group&gt;&lt;References&gt;&lt;Item&gt;&lt;ID&gt;782&lt;/ID&gt;&lt;UID&gt;{4BC3A172-5906-4DC1-9EE9-5AC04F16EBBC}&lt;/UID&gt;&lt;Title&gt;新疆蛇绿岩带的分布、特征及研究新进展&lt;/Title&gt;&lt;Template&gt;Journal Article&lt;/Template&gt;&lt;Star&gt;0&lt;/Star&gt;&lt;Tag&gt;0&lt;/Tag&gt;&lt;Author&gt;董连慧; 朱志新; 屈迅; 王克卓; 赵同阳&lt;/Author&gt;&lt;Year&gt;2010&lt;/Year&gt;&lt;Details&gt;&lt;_accessed&gt;64514480&lt;/_accessed&gt;&lt;_author_aff&gt;新疆地质矿产勘查开发局;中国科学院矿产资源研究重点实验室中国科学院地质与地球物理研究所;新疆大学;新疆维吾尔自治区地质调查院;&lt;/_author_aff&gt;&lt;_cited_count&gt;134&lt;/_cited_count&gt;&lt;_created&gt;64514350&lt;/_created&gt;&lt;_date&gt;58268160&lt;/_date&gt;&lt;_db_updated&gt;CNKI - Reference&lt;/_db_updated&gt;&lt;_issue&gt;10&lt;/_issue&gt;&lt;_journal&gt;岩石学报&lt;/_journal&gt;&lt;_keywords&gt;新疆;蛇绿岩;洋壳残片;区域地质调查&lt;/_keywords&gt;&lt;_modified&gt;64514408&lt;/_modified&gt;&lt;_pages&gt;2894-2904&lt;/_pages&gt;&lt;_url&gt;https://kns.cnki.net/kcms/detail/detail.aspx?FileName=YSXB201010002&amp;amp;DbName=CJFQ2010&lt;/_url&gt;&lt;_volume&gt;26&lt;/_volume&gt;&lt;_translated_author&gt;Dong, Lianhui;Zhu, Zhixin;Qu, Xun;Wang, Kezhuo;Zhao, Tongyang&lt;/_translated_author&gt;&lt;/Details&gt;&lt;Extra&gt;&lt;DBUID&gt;{F96A950B-833F-4880-A151-76DA2D6A2879}&lt;/DBUID&gt;&lt;/Extra&gt;&lt;/Item&gt;&lt;/References&gt;&lt;/Group&gt;&lt;/Citation&gt;_x000a_"/>
    <w:docVar w:name="NE.Ref{3F556B79-8F60-4F40-A11D-1A4FA3F1C2D7}" w:val=" ADDIN NE.Ref.{3F556B79-8F60-4F40-A11D-1A4FA3F1C2D7}&lt;Citation&gt;&lt;Group&gt;&lt;References&gt;&lt;Item&gt;&lt;ID&gt;646&lt;/ID&gt;&lt;UID&gt;{2419DCD0-9541-4B5C-B99B-02A046BC4D3D}&lt;/UID&gt;&lt;Title&gt;新疆东准噶尔卡拉麦里蛇绿岩的地球化学特征及大地构造意义&lt;/Title&gt;&lt;Template&gt;Journal Article&lt;/Template&gt;&lt;Star&gt;0&lt;/Star&gt;&lt;Tag&gt;0&lt;/Tag&gt;&lt;Author&gt;汪帮耀; 姜常义; 李永军; 吴宏恩; 夏昭德; 卢荣辉&lt;/Author&gt;&lt;Year&gt;2009&lt;/Year&gt;&lt;Details&gt;&lt;_accessed&gt;64514364&lt;/_accessed&gt;&lt;_author_aff&gt;长安大学地球科学与资源学院;西部矿产资源与地质工程教育部重点实验室;疆维吾尔自治区有色地质矿产勘查院;&lt;/_author_aff&gt;&lt;_cited_count&gt;122&lt;/_cited_count&gt;&lt;_collection_scope&gt;CSCD;PKU&lt;/_collection_scope&gt;&lt;_created&gt;64512720&lt;/_created&gt;&lt;_date&gt;57713760&lt;/_date&gt;&lt;_db_updated&gt;CNKI - Reference&lt;/_db_updated&gt;&lt;_issue&gt;03&lt;/_issue&gt;&lt;_journal&gt;矿物岩石&lt;/_journal&gt;&lt;_keywords&gt;新疆东准噶尔;卡拉麦里;蛇绿岩;洋盆时限;洋中脊&lt;/_keywords&gt;&lt;_modified&gt;64514364&lt;/_modified&gt;&lt;_pages&gt;74-82&lt;/_pages&gt;&lt;_url&gt;https://kns.cnki.net/kcms/detail/detail.aspx?FileName=KWYS200903011&amp;amp;DbName=CJFQ2009&lt;/_url&gt;&lt;_volume&gt;29&lt;/_volume&gt;&lt;_translated_author&gt;Wang, Bangyao;Jiang, Changyi;Li, Yongjun;Wu, Hong&amp;apos;en;Xia, Zhaode;Lu, Ronghui&lt;/_translated_author&gt;&lt;/Details&gt;&lt;Extra&gt;&lt;DBUID&gt;{F96A950B-833F-4880-A151-76DA2D6A2879}&lt;/DBUID&gt;&lt;/Extra&gt;&lt;/Item&gt;&lt;/References&gt;&lt;/Group&gt;&lt;/Citation&gt;_x000a_"/>
    <w:docVar w:name="NE.Ref{40B56AA6-E553-43BF-ABF2-A560845DB221}" w:val=" ADDIN NE.Ref.{40B56AA6-E553-43BF-ABF2-A560845DB221}&lt;Citation&gt;&lt;Group&gt;&lt;References&gt;&lt;Item&gt;&lt;ID&gt;740&lt;/ID&gt;&lt;UID&gt;{918E81D3-6D92-42F3-B63B-5DE9292FF894}&lt;/UID&gt;&lt;Title&gt;南天山蛇绿混杂岩形成时代及大地构造意义&lt;/Title&gt;&lt;Template&gt;Journal Article&lt;/Template&gt;&lt;Star&gt;0&lt;/Star&gt;&lt;Tag&gt;0&lt;/Tag&gt;&lt;Author&gt;郝杰; 刘小汉&lt;/Author&gt;&lt;Year&gt;1993&lt;/Year&gt;&lt;Details&gt;&lt;_accessed&gt;64514603&lt;/_accessed&gt;&lt;_author_aff&gt;中国科学院地质研究所,中国科学院地质研究所 北京 100029_x000d__x000a__x000d__x000a__x000d__x000a__x000d__x000a__x000d__x000a__x000d__x000a__x000d__x000a__x000d__x000a_,北京 100029&lt;/_author_aff&gt;&lt;_cited_count&gt;197&lt;/_cited_count&gt;&lt;_collection_scope&gt;CSCD;PKU&lt;/_collection_scope&gt;&lt;_created&gt;64514350&lt;/_created&gt;&lt;_date&gt;48957120&lt;/_date&gt;&lt;_db_updated&gt;CNKI - Reference&lt;/_db_updated&gt;&lt;_issue&gt;01&lt;/_issue&gt;&lt;_journal&gt;地质科学&lt;/_journal&gt;&lt;_keywords&gt;南天山;蛇绿混杂岩;华夏植物群;安加拉植物群;古特提斯洋&lt;/_keywords&gt;&lt;_modified&gt;64514382&lt;/_modified&gt;&lt;_pages&gt;93-95&lt;/_pages&gt;&lt;_url&gt;https://kns.cnki.net/kcms/detail/detail.aspx?FileName=DZKX199301011&amp;amp;DbName=CJFQ1993&lt;/_url&gt;&lt;_translated_author&gt;Hao, Jie;Liu, Xiaohan&lt;/_translated_author&gt;&lt;/Details&gt;&lt;Extra&gt;&lt;DBUID&gt;{F96A950B-833F-4880-A151-76DA2D6A2879}&lt;/DBUID&gt;&lt;/Extra&gt;&lt;/Item&gt;&lt;/References&gt;&lt;/Group&gt;&lt;/Citation&gt;_x000a_"/>
    <w:docVar w:name="NE.Ref{411C3EA7-C430-4237-8C7D-DE967214BD53}" w:val=" ADDIN NE.Ref.{411C3EA7-C430-4237-8C7D-DE967214BD53}&lt;Citation&gt;&lt;Group&gt;&lt;References&gt;&lt;Item&gt;&lt;ID&gt;673&lt;/ID&gt;&lt;UID&gt;{D1FFC70D-F7CC-423B-8770-FC14AA841338}&lt;/UID&gt;&lt;Title&gt;东准噶尔卡拉麦里蛇绿混杂岩中斜长角闪岩的发现与洋中脊构造环境的确认&lt;/Title&gt;&lt;Template&gt;Journal Article&lt;/Template&gt;&lt;Star&gt;0&lt;/Star&gt;&lt;Tag&gt;0&lt;/Tag&gt;&lt;Author&gt;黄岗; 牛广智; 王新录; 郭俊; 宇峰&lt;/Author&gt;&lt;Year&gt;2017&lt;/Year&gt;&lt;Details&gt;&lt;_accessed&gt;64514363&lt;/_accessed&gt;&lt;_author_aff&gt;陕西区域地质矿产研究院;&lt;/_author_aff&gt;&lt;_cited_count&gt;8&lt;/_cited_count&gt;&lt;_collection_scope&gt;CSCD;PKU&lt;/_collection_scope&gt;&lt;_created&gt;64512720&lt;/_created&gt;&lt;_date&gt;61686720&lt;/_date&gt;&lt;_db_updated&gt;CNKI - Reference&lt;/_db_updated&gt;&lt;_issue&gt;02&lt;/_issue&gt;&lt;_journal&gt;中国地质&lt;/_journal&gt;&lt;_keywords&gt;卡拉麦里蛇绿混杂岩;斜长角闪岩;Sr-Nd同位素;MORB;东准噶尔&lt;/_keywords&gt;&lt;_modified&gt;64514363&lt;/_modified&gt;&lt;_pages&gt;358-370&lt;/_pages&gt;&lt;_url&gt;https://kns.cnki.net/kcms/detail/detail.aspx?FileName=DIZI201702012&amp;amp;DbName=CJFQ2017&lt;/_url&gt;&lt;_volume&gt;44&lt;/_volume&gt;&lt;_translated_author&gt;Huang, Gang;Niu, Guangzhi;Wang, Xinlu;Guo, Jun;Yu, Feng&lt;/_translated_author&gt;&lt;/Details&gt;&lt;Extra&gt;&lt;DBUID&gt;{F96A950B-833F-4880-A151-76DA2D6A2879}&lt;/DBUID&gt;&lt;/Extra&gt;&lt;/Item&gt;&lt;/References&gt;&lt;/Group&gt;&lt;Group&gt;&lt;References&gt;&lt;Item&gt;&lt;ID&gt;672&lt;/ID&gt;&lt;UID&gt;{FA77C134-859F-4F5E-BB7C-F5061600F12F}&lt;/UID&gt;&lt;Title&gt;东准噶尔滴水泉地区发现洋中脊型蛇绿岩&lt;/Title&gt;&lt;Template&gt;Journal Article&lt;/Template&gt;&lt;Star&gt;0&lt;/Star&gt;&lt;Tag&gt;0&lt;/Tag&gt;&lt;Author&gt;胡朝斌; 廖群安; 樊光明; 陈帅; 吴魏伟; 田健; 王富明&lt;/Author&gt;&lt;Year&gt;2014&lt;/Year&gt;&lt;Details&gt;&lt;_accessed&gt;64514479&lt;/_accessed&gt;&lt;_author_aff&gt;中国地质大学地球科学学院;&lt;/_author_aff&gt;&lt;_cited_count&gt;25&lt;/_cited_count&gt;&lt;_collection_scope&gt;PKU&lt;/_collection_scope&gt;&lt;_created&gt;64512720&lt;/_created&gt;&lt;_date&gt;60276960&lt;/_date&gt;&lt;_db_updated&gt;CNKI - Reference&lt;/_db_updated&gt;&lt;_issue&gt;22&lt;/_issue&gt;&lt;_journal&gt;科学通报&lt;/_journal&gt;&lt;_keywords&gt;蛇绿岩;N-MORB;滴水泉;卡拉麦里;东准噶尔&lt;/_keywords&gt;&lt;_modified&gt;64514479&lt;/_modified&gt;&lt;_pages&gt;2213-2224&lt;/_pages&gt;&lt;_url&gt;https://kns.cnki.net/kcms/detail/detail.aspx?FileName=KXTB201422010&amp;amp;DbName=CJFQ2014&lt;/_url&gt;&lt;_volume&gt;59&lt;/_volume&gt;&lt;_translated_author&gt;Hu, Chaobin;Liao, Qun&amp;apos;an;Fan, Guangming;Chen, Shuai;Wu, Weiwei;Tian, Jian;Wang, Fuming&lt;/_translated_author&gt;&lt;/Details&gt;&lt;Extra&gt;&lt;DBUID&gt;{F96A950B-833F-4880-A151-76DA2D6A2879}&lt;/DBUID&gt;&lt;/Extra&gt;&lt;/Item&gt;&lt;/References&gt;&lt;/Group&gt;&lt;Group&gt;&lt;References&gt;&lt;Item&gt;&lt;ID&gt;646&lt;/ID&gt;&lt;UID&gt;{2419DCD0-9541-4B5C-B99B-02A046BC4D3D}&lt;/UID&gt;&lt;Title&gt;新疆东准噶尔卡拉麦里蛇绿岩的地球化学特征及大地构造意义&lt;/Title&gt;&lt;Template&gt;Journal Article&lt;/Template&gt;&lt;Star&gt;0&lt;/Star&gt;&lt;Tag&gt;0&lt;/Tag&gt;&lt;Author&gt;汪帮耀; 姜常义; 李永军; 吴宏恩; 夏昭德; 卢荣辉&lt;/Author&gt;&lt;Year&gt;2009&lt;/Year&gt;&lt;Details&gt;&lt;_accessed&gt;64514364&lt;/_accessed&gt;&lt;_author_aff&gt;长安大学地球科学与资源学院;西部矿产资源与地质工程教育部重点实验室;疆维吾尔自治区有色地质矿产勘查院;&lt;/_author_aff&gt;&lt;_cited_count&gt;122&lt;/_cited_count&gt;&lt;_collection_scope&gt;CSCD;PKU&lt;/_collection_scope&gt;&lt;_created&gt;64512720&lt;/_created&gt;&lt;_date&gt;57713760&lt;/_date&gt;&lt;_db_updated&gt;CNKI - Reference&lt;/_db_updated&gt;&lt;_issue&gt;03&lt;/_issue&gt;&lt;_journal&gt;矿物岩石&lt;/_journal&gt;&lt;_keywords&gt;新疆东准噶尔;卡拉麦里;蛇绿岩;洋盆时限;洋中脊&lt;/_keywords&gt;&lt;_modified&gt;64514364&lt;/_modified&gt;&lt;_pages&gt;74-82&lt;/_pages&gt;&lt;_url&gt;https://kns.cnki.net/kcms/detail/detail.aspx?FileName=KWYS200903011&amp;amp;DbName=CJFQ2009&lt;/_url&gt;&lt;_volume&gt;29&lt;/_volume&gt;&lt;_translated_author&gt;Wang, Bangyao;Jiang, Changyi;Li, Yongjun;Wu, Hong&amp;apos;en;Xia, Zhaode;Lu, Ronghui&lt;/_translated_author&gt;&lt;/Details&gt;&lt;Extra&gt;&lt;DBUID&gt;{F96A950B-833F-4880-A151-76DA2D6A2879}&lt;/DBUID&gt;&lt;/Extra&gt;&lt;/Item&gt;&lt;/References&gt;&lt;/Group&gt;&lt;/Citation&gt;_x000a_"/>
    <w:docVar w:name="NE.Ref{42F893C8-6340-4BF8-B6C9-9E8585DD7613}" w:val=" ADDIN NE.Ref.{42F893C8-6340-4BF8-B6C9-9E8585DD7613}&lt;Citation&gt;&lt;Group&gt;&lt;References&gt;&lt;Item&gt;&lt;ID&gt;666&lt;/ID&gt;&lt;UID&gt;{DAEF4C7C-46BD-41F7-849F-EBC8F6401E3B}&lt;/UID&gt;&lt;Title&gt;东天山大草滩北镁铁超镁铁岩锆石U-Pb年龄、地球化学特征及其地质意义&lt;/Title&gt;&lt;Template&gt;Journal Article&lt;/Template&gt;&lt;Star&gt;0&lt;/Star&gt;&lt;Tag&gt;0&lt;/Tag&gt;&lt;Author&gt;舍建忠; 杨万志; 屈迅; 贾健; 邸晓辰&lt;/Author&gt;&lt;Year&gt;2017&lt;/Year&gt;&lt;Details&gt;&lt;_accessed&gt;64514482&lt;/_accessed&gt;&lt;_author_aff&gt;新疆维吾尔自治区地质调查院;新疆地质矿产局;&lt;/_author_aff&gt;&lt;_cited_count&gt;11&lt;/_cited_count&gt;&lt;_collection_scope&gt;CSCD;PKU&lt;/_collection_scope&gt;&lt;_created&gt;64512720&lt;/_created&gt;&lt;_date&gt;61549920&lt;/_date&gt;&lt;_db_updated&gt;CNKI - Reference&lt;/_db_updated&gt;&lt;_issue&gt;01&lt;/_issue&gt;&lt;_journal&gt;矿物岩石地球化学通报&lt;/_journal&gt;&lt;_keywords&gt;镁铁超镁铁岩;SSZ型蛇绿岩;东天山;大草滩北;锆石U-Pb;LA-ICP-MS&lt;/_keywords&gt;&lt;_modified&gt;64514359&lt;/_modified&gt;&lt;_pages&gt;82-91&lt;/_pages&gt;&lt;_url&gt;https://kns.cnki.net/kcms/detail/detail.aspx?FileName=KYDH201701014&amp;amp;DbName=CJFQ2017&lt;/_url&gt;&lt;_volume&gt;36&lt;/_volume&gt;&lt;_translated_author&gt;She, Jianzhong;Yang, Wanzhi;Qu, Xun;Jia, Jian;Di, Xiaochen&lt;/_translated_author&gt;&lt;/Details&gt;&lt;Extra&gt;&lt;DBUID&gt;{F96A950B-833F-4880-A151-76DA2D6A2879}&lt;/DBUID&gt;&lt;/Extra&gt;&lt;/Item&gt;&lt;/References&gt;&lt;/Group&gt;&lt;/Citation&gt;_x000a_"/>
    <w:docVar w:name="NE.Ref{433F5690-F5E4-49C5-BF6B-06CFE089287B}" w:val=" ADDIN NE.Ref.{433F5690-F5E4-49C5-BF6B-06CFE089287B}&lt;Citation&gt;&lt;Group&gt;&lt;References&gt;&lt;Item&gt;&lt;ID&gt;756&lt;/ID&gt;&lt;UID&gt;{3C296B45-D13A-4E17-8E02-9448DFA06435}&lt;/UID&gt;&lt;Title&gt;新疆北部阿尔泰地区库尔提蛇绿岩:古弧后盆地系统的产物&lt;/Title&gt;&lt;Template&gt;Journal Article&lt;/Template&gt;&lt;Star&gt;0&lt;/Star&gt;&lt;Tag&gt;0&lt;/Tag&gt;&lt;Author&gt;许继峰; 陈繁荣; 于学元; 牛贺才; 郑作平&lt;/Author&gt;&lt;Year&gt;2001&lt;/Year&gt;&lt;Details&gt;&lt;_accessed&gt;64514485&lt;/_accessed&gt;&lt;_author_aff&gt;中国科学院广州地球化学研究所!广州510640,中国科学院广州地球化学研究所!广州510640,中国科学院广州地球化学研究所!广州510640,中国科学院广州地球化学研究所!广州510640,中国科学院广州地球化学研究所!广州510640&lt;/_author_aff&gt;&lt;_cited_count&gt;99&lt;/_cited_count&gt;&lt;_collection_scope&gt;CSCD;PKU&lt;/_collection_scope&gt;&lt;_created&gt;64514350&lt;/_created&gt;&lt;_date&gt;53506080&lt;/_date&gt;&lt;_db_updated&gt;CNKI - Reference&lt;/_db_updated&gt;&lt;_issue&gt;03&lt;/_issue&gt;&lt;_journal&gt;岩石矿物学杂志&lt;/_journal&gt;&lt;_keywords&gt;弧后盆地;蛇绿岩;岛弧;古亚洲洋;新疆&lt;/_keywords&gt;&lt;_modified&gt;64514401&lt;/_modified&gt;&lt;_pages&gt;344-352&lt;/_pages&gt;&lt;_url&gt;https://kns.cnki.net/kcms/detail/detail.aspx?FileName=YSKW200103017&amp;amp;DbName=CJFQ2001&lt;/_url&gt;&lt;_translated_author&gt;Xu, Jifeng;Chen, Fanrong;Yu, Xueyuan;Niu, Hecai;Zheng, Zuoping&lt;/_translated_author&gt;&lt;/Details&gt;&lt;Extra&gt;&lt;DBUID&gt;{F96A950B-833F-4880-A151-76DA2D6A2879}&lt;/DBUID&gt;&lt;/Extra&gt;&lt;/Item&gt;&lt;/References&gt;&lt;/Group&gt;&lt;Group&gt;&lt;References&gt;&lt;Item&gt;&lt;ID&gt;755&lt;/ID&gt;&lt;UID&gt;{497138DA-1EF7-481F-9DD5-720A8A074337}&lt;/UID&gt;&lt;Title&gt;新疆北部阿尔泰地区库尔提蛇绿岩中斜长花岗岩的SHRIMP年代学研究&lt;/Title&gt;&lt;Template&gt;Journal Article&lt;/Template&gt;&lt;Star&gt;0&lt;/Star&gt;&lt;Tag&gt;0&lt;/Tag&gt;&lt;Author&gt;张海祥; 牛贺才; Terada, K; 于学元&lt;/Author&gt;&lt;Year&gt;2003&lt;/Year&gt;&lt;Details&gt;&lt;_accessed&gt;64514485&lt;/_accessed&gt;&lt;_author_aff&gt;中国科学院广州地球化学研究所,中国科学院广州地球化学研究所,广岛大学科学部,中国科学院广州地球化学研究所,神户大学理学部地球与行星科学教室,神户大学理学部地球与行星科学教室 广州 510640_x000d__x000a__x000d__x000a__x000d__x000a__x000d__x000a__x000d__x000a__x000d__x000a__x000d__x000a__x000d__x000a__x000d__x000a_,广州 510640_x000d__x000a__x000d__x000a__x000d__x000a__x000d__x000a__x000d__x000a__x000d__x000a__x000d__x000a__x000d__x000a__x000d__x000a_,广岛 739-8526,日本_x000d__x000a__x000d__x000a__x000d__x000a__x000d__x000a__x000d__x000a__x000d__x000a__x000d__x000a__x000d__x000a__x000d__x000a_,广州 510640_x000d__x000a__x000d__x000a__x000d__x000a__x000d__x000a__x000d__x000a__x000d__x000a__x000d__x000a__x000d__x000a__x000d__x000a_,神户 657-8501,日本_x000d__x000a__x000d__x000a__x000d__x000a__x000d__x000a__x000d__x000a__x000d__x000a__x000d__x000a__x000d__x000a__x000d__x000a_,神户 657-8501,日本&lt;/_author_aff&gt;&lt;_cited_count&gt;91&lt;/_cited_count&gt;&lt;_collection_scope&gt;PKU&lt;/_collection_scope&gt;&lt;_created&gt;64514350&lt;/_created&gt;&lt;_date&gt;54432000&lt;/_date&gt;&lt;_db_updated&gt;CNKI - Reference&lt;/_db_updated&gt;&lt;_issue&gt;12&lt;/_issue&gt;&lt;_journal&gt;科学通报&lt;/_journal&gt;&lt;_keywords&gt;库尔提蛇绿岩;斜长花岗岩;锆石;SHRIMP年代学&lt;/_keywords&gt;&lt;_modified&gt;64514400&lt;/_modified&gt;&lt;_pages&gt;1350-1354&lt;/_pages&gt;&lt;_url&gt;https://kns.cnki.net/kcms/detail/detail.aspx?FileName=KXTB200312023&amp;amp;DbName=CJFQ2003&lt;/_url&gt;&lt;_translated_author&gt;Zhang, Haixiang;Niu, Hecai;Terada, K.;Yu, Xueyuan&lt;/_translated_author&gt;&lt;/Details&gt;&lt;Extra&gt;&lt;DBUID&gt;{F96A950B-833F-4880-A151-76DA2D6A2879}&lt;/DBUID&gt;&lt;/Extra&gt;&lt;/Item&gt;&lt;/References&gt;&lt;/Group&gt;&lt;/Citation&gt;_x000a_"/>
    <w:docVar w:name="NE.Ref{4527DF7E-C1E5-4D91-96DD-3BCCE094045E}" w:val=" ADDIN NE.Ref.{4527DF7E-C1E5-4D91-96DD-3BCCE094045E}&lt;Citation&gt;&lt;Group&gt;&lt;References&gt;&lt;Item&gt;&lt;ID&gt;662&lt;/ID&gt;&lt;UID&gt;{8FCB2691-2CC0-48E4-85B4-4C4D982AB635}&lt;/UID&gt;&lt;Title&gt;北山造山带白云山地区蛇绿混杂岩结构、组成特征与形成时代&lt;/Title&gt;&lt;Template&gt;Journal Article&lt;/Template&gt;&lt;Star&gt;0&lt;/Star&gt;&lt;Tag&gt;0&lt;/Tag&gt;&lt;Author&gt;田健; 滕学建; 辛后田; 段霄龙; 程先钰; 张永; 任邦方&lt;/Author&gt;&lt;Year&gt;2020&lt;/Year&gt;&lt;Details&gt;&lt;_accessed&gt;64514635&lt;/_accessed&gt;&lt;_author_aff&gt;中国地质调查局天津地质调查中心;&lt;/_author_aff&gt;&lt;_created&gt;64512720&lt;/_created&gt;&lt;_date&gt;63616320&lt;/_date&gt;&lt;_db_updated&gt;CNKI - Reference&lt;/_db_updated&gt;&lt;_issue&gt;12&lt;/_issue&gt;&lt;_journal&gt;岩石学报&lt;/_journal&gt;&lt;_keywords&gt;北山造山带;蛇绿混杂岩;弧前构造背景;MORB-like玄武岩;斜长花岗岩;内蒙古;白云山&lt;/_keywords&gt;&lt;_modified&gt;64514355&lt;/_modified&gt;&lt;_pages&gt;3741-3756&lt;/_pages&gt;&lt;_url&gt;https://kns.cnki.net/kcms/detail/detail.aspx?FileName=YSXB202012011&amp;amp;DbName=CJFQ2020&lt;/_url&gt;&lt;_volume&gt;36&lt;/_volume&gt;&lt;_translated_author&gt;Tian, Jian;Teng, Xuejian;Xin, Houtian;Duan, Xiaolong;Cheng, Xianyu;Zhang, Yong;Ren, Bangfang&lt;/_translated_author&gt;&lt;/Details&gt;&lt;Extra&gt;&lt;DBUID&gt;{F96A950B-833F-4880-A151-76DA2D6A2879}&lt;/DBUID&gt;&lt;/Extra&gt;&lt;/Item&gt;&lt;/References&gt;&lt;/Group&gt;&lt;/Citation&gt;_x000a_"/>
    <w:docVar w:name="NE.Ref{46596395-6BC2-43DE-8706-596BADB07350}" w:val=" ADDIN NE.Ref.{46596395-6BC2-43DE-8706-596BADB07350}&lt;Citation&gt;&lt;Group&gt;&lt;References&gt;&lt;Item&gt;&lt;ID&gt;738&lt;/ID&gt;&lt;UID&gt;{382B1D4B-716A-4CCA-BC22-00E9FC05D4EF}&lt;/UID&gt;&lt;Title&gt;南天山南缘蛇绿岩岩石化学特征及同位素年龄&lt;/Title&gt;&lt;Template&gt;Journal Article&lt;/Template&gt;&lt;Star&gt;0&lt;/Star&gt;&lt;Tag&gt;0&lt;/Tag&gt;&lt;Author&gt;王学潮; 何国琦; 李茂松; 高俊; 陆书宁&lt;/Author&gt;&lt;Year&gt;1995&lt;/Year&gt;&lt;Details&gt;&lt;_accessed&gt;64514623&lt;/_accessed&gt;&lt;_author_aff&gt;北京大学地质学系&lt;/_author_aff&gt;&lt;_cited_count&gt;36&lt;/_cited_count&gt;&lt;_created&gt;64514350&lt;/_created&gt;&lt;_date&gt;50312160&lt;/_date&gt;&lt;_db_updated&gt;CNKI - Reference&lt;/_db_updated&gt;&lt;_issue&gt;04&lt;/_issue&gt;&lt;_journal&gt;河北地质学院学报&lt;/_journal&gt;&lt;_keywords&gt;南天山;蛇绿岩;洋脊型玄武岩;Ar~（40）／Ar~（39）坪年龄;Ar~（40）／Ar~（39）时线年龄&lt;/_keywords&gt;&lt;_modified&gt;64514381&lt;/_modified&gt;&lt;_pages&gt;295-302&lt;/_pages&gt;&lt;_url&gt;https://kns.cnki.net/kcms/detail/detail.aspx?FileName=HBDX504.000&amp;amp;DbName=CJFQ1995&lt;/_url&gt;&lt;_translated_author&gt;Wang, Xuechao;He, Guoqi;Li, Maosong;Gao, Jun;Lu, Shuning&lt;/_translated_author&gt;&lt;/Details&gt;&lt;Extra&gt;&lt;DBUID&gt;{F96A950B-833F-4880-A151-76DA2D6A2879}&lt;/DBUID&gt;&lt;/Extra&gt;&lt;/Item&gt;&lt;/References&gt;&lt;/Group&gt;&lt;/Citation&gt;_x000a_"/>
    <w:docVar w:name="NE.Ref{472E013D-F93A-4DAF-B367-5905C5A5733A}" w:val=" ADDIN NE.Ref.{472E013D-F93A-4DAF-B367-5905C5A5733A}&lt;Citation&gt;&lt;Group&gt;&lt;References&gt;&lt;Item&gt;&lt;ID&gt;760&lt;/ID&gt;&lt;UID&gt;{41556973-A411-47D5-BA9B-B9805419293E}&lt;/UID&gt;&lt;Title&gt;新疆北部卡拉麦里斜长花岗岩的锆石U-Pb年龄及其构造意义&lt;/Title&gt;&lt;Template&gt;Journal Article&lt;/Template&gt;&lt;Star&gt;0&lt;/Star&gt;&lt;Tag&gt;0&lt;/Tag&gt;&lt;Author&gt;唐红峰; 苏玉平; 刘丛强; 侯广顺; 王彦斌&lt;/Author&gt;&lt;Year&gt;2007&lt;/Year&gt;&lt;Details&gt;&lt;_accessed&gt;64514402&lt;/_accessed&gt;&lt;_author_aff&gt;中国科学院地球化学研究所地球深部物质与流体作用地球化学研究室,中国科学院地球化学研究所地球深部物质与流体作用地球化学研究室,中国科学院研究生院 北京100049,中国科学院地球化学研究所地球深部物质与流体作用地球化学研究室,中国科学院地球化学研究所地球深部物质与流体作用地球化学研究室,中国科学院研究生院,北京100049,中国地质科学院地质研究所,,贵州贵阳550002,贵州贵阳550002,贵州贵阳550002,贵州贵阳550002,北京100037&lt;/_author_aff&gt;&lt;_cited_count&gt;175&lt;/_cited_count&gt;&lt;_collection_scope&gt;CSCD;PKU;EI&lt;/_collection_scope&gt;&lt;_created&gt;64514350&lt;/_created&gt;&lt;_date&gt;56360160&lt;/_date&gt;&lt;_db_updated&gt;CNKI - Reference&lt;/_db_updated&gt;&lt;_issue&gt;01&lt;/_issue&gt;&lt;_journal&gt;大地构造与成矿学&lt;/_journal&gt;&lt;_keywords&gt;斜长花岗岩;锆石SHRIMP U-Pb年龄;Nd同位素组成;卡拉麦里;新疆&lt;/_keywords&gt;&lt;_modified&gt;64514402&lt;/_modified&gt;&lt;_pages&gt;110-117&lt;/_pages&gt;&lt;_url&gt;https://kns.cnki.net/kcms/detail/detail.aspx?FileName=DGYK200701014&amp;amp;DbName=CJFQ2007&lt;/_url&gt;&lt;_translated_author&gt;Tang, Hongfeng;Su, Yuping;Liu, Congqiang;Hou, Guangshun;Wang, Yanbin&lt;/_translated_author&gt;&lt;/Details&gt;&lt;Extra&gt;&lt;DBUID&gt;{F96A950B-833F-4880-A151-76DA2D6A2879}&lt;/DBUID&gt;&lt;/Extra&gt;&lt;/Item&gt;&lt;/References&gt;&lt;/Group&gt;&lt;/Citation&gt;_x000a_"/>
    <w:docVar w:name="NE.Ref{48BA71FB-CF9A-4ADF-AAFB-54132EA1EB39}" w:val=" ADDIN NE.Ref.{48BA71FB-CF9A-4ADF-AAFB-54132EA1EB39}&lt;Citation&gt;&lt;Group&gt;&lt;References&gt;&lt;Item&gt;&lt;ID&gt;783&lt;/ID&gt;&lt;UID&gt;{57B4146B-5D3E-4113-B770-30E53EEC8F0F}&lt;/UID&gt;&lt;Title&gt;新疆塔尔巴哈台山发现早奥陶世蛇绿混杂岩&lt;/Title&gt;&lt;Template&gt;Journal Article&lt;/Template&gt;&lt;Star&gt;0&lt;/Star&gt;&lt;Tag&gt;0&lt;/Tag&gt;&lt;Author&gt;朱永峰; 徐新&lt;/Author&gt;&lt;Year&gt;2006&lt;/Year&gt;&lt;Details&gt;&lt;_accessed&gt;64514440&lt;/_accessed&gt;&lt;_author_aff&gt;造山带与地壳演化教育部重点实验室,新疆自然资源与生态环境研究中心 北京大学地球与空间科学学院,北京 100871,乌鲁木齐 830000&lt;/_author_aff&gt;&lt;_cited_count&gt;171&lt;/_cited_count&gt;&lt;_created&gt;64514350&lt;/_created&gt;&lt;_date&gt;56252160&lt;/_date&gt;&lt;_db_updated&gt;CNKI - Reference&lt;/_db_updated&gt;&lt;_issue&gt;12&lt;/_issue&gt;&lt;_journal&gt;岩石学报&lt;/_journal&gt;&lt;_keywords&gt;蛇绿岩;蚀变辉长岩;早奥陶世;单斜辉石;尖晶石出溶结构;SHRIMP 年代学;塔尔巴哈台山;新疆&lt;/_keywords&gt;&lt;_modified&gt;64514409&lt;/_modified&gt;&lt;_pages&gt;2833-2842&lt;/_pages&gt;&lt;_url&gt;https://kns.cnki.net/kcms/detail/detail.aspx?FileName=YSXB200612001&amp;amp;DbName=CJFQ2006&lt;/_url&gt;&lt;_translated_author&gt;Zhu, Yongfeng;Xu, Xin&lt;/_translated_author&gt;&lt;/Details&gt;&lt;Extra&gt;&lt;DBUID&gt;{F96A950B-833F-4880-A151-76DA2D6A2879}&lt;/DBUID&gt;&lt;/Extra&gt;&lt;/Item&gt;&lt;/References&gt;&lt;/Group&gt;&lt;/Citation&gt;_x000a_"/>
    <w:docVar w:name="NE.Ref{490FF59F-A560-4F18-8263-2458D6949E40}" w:val=" ADDIN NE.Ref.{490FF59F-A560-4F18-8263-2458D6949E40}&lt;Citation&gt;&lt;Group&gt;&lt;References&gt;&lt;Item&gt;&lt;ID&gt;795&lt;/ID&gt;&lt;UID&gt;{68FB7575-BEE4-4351-AC5D-F9BA521C2B72}&lt;/UID&gt;&lt;Title&gt;扎河坝蛇绿岩锆石U-Pb年龄、Hf-O同位素组成及其地质意义&lt;/Title&gt;&lt;Template&gt;Journal Article&lt;/Template&gt;&lt;Star&gt;0&lt;/Star&gt;&lt;Tag&gt;0&lt;/Tag&gt;&lt;Author&gt;潘成泽; 邱林; 叶现韬; 董永观&lt;/Author&gt;&lt;Year&gt;2016&lt;/Year&gt;&lt;Details&gt;&lt;_accessed&gt;64514493&lt;/_accessed&gt;&lt;_author_aff&gt;新疆维吾尔自治区人民政府国家三〇五项目办公室;南京地质矿产研究所;&lt;/_author_aff&gt;&lt;_cited_count&gt;11&lt;/_cited_count&gt;&lt;_created&gt;64514350&lt;/_created&gt;&lt;_date&gt;61248960&lt;/_date&gt;&lt;_db_updated&gt;CNKI - Reference&lt;/_db_updated&gt;&lt;_issue&gt;02&lt;/_issue&gt;&lt;_journal&gt;华东地质&lt;/_journal&gt;&lt;_keywords&gt;扎河坝;蛇绿岩;年龄;同位素;地质意义&lt;/_keywords&gt;&lt;_modified&gt;64514414&lt;/_modified&gt;&lt;_pages&gt;106-112&lt;/_pages&gt;&lt;_url&gt;https://kns.cnki.net/kcms/detail/detail.aspx?FileName=HSDZ201602006&amp;amp;DbName=CJFQ2016&lt;/_url&gt;&lt;_volume&gt;37&lt;/_volume&gt;&lt;_translated_author&gt;Pan, Chengze;Qiu, Lin;Ye, Xiantao;Dong, Yongguan&lt;/_translated_author&gt;&lt;/Details&gt;&lt;Extra&gt;&lt;DBUID&gt;{F96A950B-833F-4880-A151-76DA2D6A2879}&lt;/DBUID&gt;&lt;/Extra&gt;&lt;/Item&gt;&lt;/References&gt;&lt;/Group&gt;&lt;/Citation&gt;_x000a_"/>
    <w:docVar w:name="NE.Ref{4BE301EC-3985-4138-9B9D-6CBAD0881274}" w:val=" ADDIN NE.Ref.{4BE301EC-3985-4138-9B9D-6CBAD0881274}&lt;Citation&gt;&lt;Group&gt;&lt;References&gt;&lt;Item&gt;&lt;ID&gt;720&lt;/ID&gt;&lt;UID&gt;{991F78FE-84D1-4896-A63D-B344381084B9}&lt;/UID&gt;&lt;Title&gt;新疆北天山拜辛德-吉吾恰依一带蛇绿岩地球化学特征研究&lt;/Title&gt;&lt;Template&gt;Journal Article&lt;/Template&gt;&lt;Star&gt;0&lt;/Star&gt;&lt;Tag&gt;0&lt;/Tag&gt;&lt;Author&gt;高轩; 弓小平; 谢巍然; 朱守忠; 薛晓峰&lt;/Author&gt;&lt;Year&gt;2017&lt;/Year&gt;&lt;Details&gt;&lt;_accessed&gt;64514403&lt;/_accessed&gt;&lt;_author_aff&gt;新疆大学地质与矿业工程学院;新疆维吾尔自治区地质调查院;&lt;/_author_aff&gt;&lt;_cited_count&gt;5&lt;/_cited_count&gt;&lt;_collection_scope&gt;CSCD;PKU&lt;/_collection_scope&gt;&lt;_created&gt;64512720&lt;/_created&gt;&lt;_date&gt;61810560&lt;/_date&gt;&lt;_db_updated&gt;CNKI - Reference&lt;/_db_updated&gt;&lt;_issue&gt;04&lt;/_issue&gt;&lt;_journal&gt;矿物岩石地球化学通报&lt;/_journal&gt;&lt;_keywords&gt;北天山;锆石U-Pb年龄;大陆裂谷;红海型&lt;/_keywords&gt;&lt;_modified&gt;64514403&lt;/_modified&gt;&lt;_pages&gt;611-619&lt;/_pages&gt;&lt;_url&gt;https://kns.cnki.net/kcms/detail/detail.aspx?FileName=KYDH201704018&amp;amp;DbName=CJFQ2017&lt;/_url&gt;&lt;_volume&gt;36&lt;/_volume&gt;&lt;_translated_author&gt;Gao, Xuan;Gong, Xiaoping;Xie, Weiran;Zhu, Shouzhong;Xue, Xiaofeng&lt;/_translated_author&gt;&lt;/Details&gt;&lt;Extra&gt;&lt;DBUID&gt;{F96A950B-833F-4880-A151-76DA2D6A2879}&lt;/DBUID&gt;&lt;/Extra&gt;&lt;/Item&gt;&lt;/References&gt;&lt;/Group&gt;&lt;/Citation&gt;_x000a_"/>
    <w:docVar w:name="NE.Ref{4D1B6EAF-A31F-4962-83D5-48A4349216EE}" w:val=" ADDIN NE.Ref.{4D1B6EAF-A31F-4962-83D5-48A4349216EE}&lt;Citation&gt;&lt;Group&gt;&lt;References&gt;&lt;Item&gt;&lt;ID&gt;647&lt;/ID&gt;&lt;UID&gt;{BF3B2A5C-1019-4C5A-96EF-8D4E1224E6A4}&lt;/UID&gt;&lt;Title&gt;新疆东准噶尔卡拉麦里蛇绿岩的形成和侵位时限——来自辉绿岩和凝灰岩LA-ICP-MS锆石U-Pb年龄的证据&lt;/Title&gt;&lt;Template&gt;Journal Article&lt;/Template&gt;&lt;Star&gt;0&lt;/Star&gt;&lt;Tag&gt;0&lt;/Tag&gt;&lt;Author&gt;黄岗; 牛广智; 王新录; 郭俊; 宇峰&lt;/Author&gt;&lt;Year&gt;2012&lt;/Year&gt;&lt;Details&gt;&lt;_accessed&gt;64514364&lt;/_accessed&gt;&lt;_author_aff&gt;陕西省地勘局区域地质矿产研究院;&lt;/_author_aff&gt;&lt;_cited_count&gt;107&lt;/_cited_count&gt;&lt;_collection_scope&gt;CSCD;PKU&lt;/_collection_scope&gt;&lt;_created&gt;64512720&lt;/_created&gt;&lt;_date&gt;59232960&lt;/_date&gt;&lt;_db_updated&gt;CNKI - Reference&lt;/_db_updated&gt;&lt;_issue&gt;08&lt;/_issue&gt;&lt;_journal&gt;地质通报&lt;/_journal&gt;&lt;_keywords&gt;东准噶尔;卡拉麦里蛇绿岩;辉绿岩;凝灰岩;LA-ICP-MS锆石U-Pb年龄&lt;/_keywords&gt;&lt;_modified&gt;64514364&lt;/_modified&gt;&lt;_pages&gt;1267-1278&lt;/_pages&gt;&lt;_url&gt;https://kns.cnki.net/kcms/detail/detail.aspx?FileName=ZQYD201208006&amp;amp;DbName=CJFQ2012&lt;/_url&gt;&lt;_volume&gt;31&lt;/_volume&gt;&lt;_translated_author&gt;Huang, Gang;Niu, Guangzhi;Wang, Xinlu;Guo, Jun;Yu, Feng&lt;/_translated_author&gt;&lt;/Details&gt;&lt;Extra&gt;&lt;DBUID&gt;{F96A950B-833F-4880-A151-76DA2D6A2879}&lt;/DBUID&gt;&lt;/Extra&gt;&lt;/Item&gt;&lt;/References&gt;&lt;/Group&gt;&lt;/Citation&gt;_x000a_"/>
    <w:docVar w:name="NE.Ref{4D987B36-480E-4C10-9C3F-F7ED6921293B}" w:val=" ADDIN NE.Ref.{4D987B36-480E-4C10-9C3F-F7ED6921293B}&lt;Citation&gt;&lt;Group&gt;&lt;References&gt;&lt;Item&gt;&lt;ID&gt;753&lt;/ID&gt;&lt;UID&gt;{72649B53-F6C8-4B88-AC9F-BD0A51E46D8A}&lt;/UID&gt;&lt;Title&gt;西准噶尔西南地区古生代蛇绿岩&lt;/Title&gt;&lt;Template&gt;Journal Article&lt;/Template&gt;&lt;Star&gt;0&lt;/Star&gt;&lt;Tag&gt;0&lt;/Tag&gt;&lt;Author&gt;朱宝清; 王来生; 王连晓&lt;/Author&gt;&lt;Year&gt;1987&lt;/Year&gt;&lt;Details&gt;&lt;_accessed&gt;64514401&lt;/_accessed&gt;&lt;_cited_count&gt;91&lt;/_cited_count&gt;&lt;_created&gt;64514350&lt;/_created&gt;&lt;_date&gt;45800640&lt;/_date&gt;&lt;_db_updated&gt;CNKI - Reference&lt;/_db_updated&gt;&lt;_issue&gt;03&lt;/_issue&gt;&lt;_journal&gt;西北地质科学&lt;/_journal&gt;&lt;_keywords&gt;准噶尔;稀土元素;绿岩带;唐巴勒;&lt;/_keywords&gt;&lt;_modified&gt;64514401&lt;/_modified&gt;&lt;_pages&gt;3-64+195-196&lt;/_pages&gt;&lt;_url&gt;https://kns.cnki.net/kcms/detail/detail.aspx?FileName=XBFK198703001&amp;amp;DbName=CJFQ1987&lt;/_url&gt;&lt;_translated_author&gt;Zhu, Baoqing;Wang, Laisheng;Wang, Lianxiao&lt;/_translated_author&gt;&lt;/Details&gt;&lt;Extra&gt;&lt;DBUID&gt;{F96A950B-833F-4880-A151-76DA2D6A2879}&lt;/DBUID&gt;&lt;/Extra&gt;&lt;/Item&gt;&lt;/References&gt;&lt;/Group&gt;&lt;/Citation&gt;_x000a_"/>
    <w:docVar w:name="NE.Ref{4E044B4C-EA6E-49EF-87AF-519DD34FDB47}" w:val=" ADDIN NE.Ref.{4E044B4C-EA6E-49EF-87AF-519DD34FDB47}&lt;Citation&gt;&lt;Group&gt;&lt;References&gt;&lt;Item&gt;&lt;ID&gt;692&lt;/ID&gt;&lt;UID&gt;{B220FDE3-3B5A-4172-8305-60BC077B68F6}&lt;/UID&gt;&lt;Title&gt;内蒙古巴林左旗九井子蛇绿岩锆石U-Pb定年:对西拉木伦河缝合带形成演化的约束&lt;/Title&gt;&lt;Template&gt;Journal Article&lt;/Template&gt;&lt;Star&gt;0&lt;/Star&gt;&lt;Tag&gt;0&lt;/Tag&gt;&lt;Author&gt;刘建峰; 李锦轶; 孙立新; 殷东方; 郑培玺&lt;/Author&gt;&lt;Year&gt;2016&lt;/Year&gt;&lt;Details&gt;&lt;_accessed&gt;64514487&lt;/_accessed&gt;&lt;_author_aff&gt;中国地质科学院地质研究所;东北亚矿产资源评价国土资源部重点实验室;中国地质调查局天津地质调查中心;吉林大学地球科学学院;&lt;/_author_aff&gt;&lt;_cited_count&gt;31&lt;/_cited_count&gt;&lt;_collection_scope&gt;CSCD;PKU&lt;/_collection_scope&gt;&lt;_created&gt;64512720&lt;/_created&gt;&lt;_date&gt;61526880&lt;/_date&gt;&lt;_db_updated&gt;CNKI - Reference&lt;/_db_updated&gt;&lt;_issue&gt;06&lt;/_issue&gt;&lt;_journal&gt;中国地质&lt;/_journal&gt;&lt;_keywords&gt;内蒙古东南部;西拉木伦河蛇绿岩;构造演化;古亚洲洋;锆石U-Pb定年&lt;/_keywords&gt;&lt;_modified&gt;64514487&lt;/_modified&gt;&lt;_pages&gt;1947-1962&lt;/_pages&gt;&lt;_url&gt;https://kns.cnki.net/kcms/detail/detail.aspx?FileName=DIZI201606008&amp;amp;DbName=CJFQ2016&lt;/_url&gt;&lt;_volume&gt;43&lt;/_volume&gt;&lt;_translated_author&gt;Liu, Jianfeng;Li, Jinyi;Sun, Lixin;Yin, Dongfang;Zheng, Peixi&lt;/_translated_author&gt;&lt;/Details&gt;&lt;Extra&gt;&lt;DBUID&gt;{F96A950B-833F-4880-A151-76DA2D6A2879}&lt;/DBUID&gt;&lt;/Extra&gt;&lt;/Item&gt;&lt;/References&gt;&lt;/Group&gt;&lt;/Citation&gt;_x000a_"/>
    <w:docVar w:name="NE.Ref{4EA029D5-B0FB-4B49-8037-FD7635BB85CC}" w:val=" ADDIN NE.Ref.{4EA029D5-B0FB-4B49-8037-FD7635BB85CC}&lt;Citation&gt;&lt;Group&gt;&lt;References&gt;&lt;Item&gt;&lt;ID&gt;668&lt;/ID&gt;&lt;UID&gt;{60107F30-93AF-4042-BB53-8280090B3214}&lt;/UID&gt;&lt;Title&gt;东天山红柳河地区蛇绿岩U-Pb同位素年龄&lt;/Title&gt;&lt;Template&gt;Journal Article&lt;/Template&gt;&lt;Star&gt;0&lt;/Star&gt;&lt;Tag&gt;0&lt;/Tag&gt;&lt;Author&gt;于福生; 李金宝; 王涛&lt;/Author&gt;&lt;Year&gt;2006&lt;/Year&gt;&lt;Details&gt;&lt;_accessed&gt;64514629&lt;/_accessed&gt;&lt;_author_aff&gt;中国石油大学 石油天然气成藏机理教育部重点实验室,长安大学资源学院,中国地质科学院地质研究所,,北京,102249,陕西西安,710054,北京,100037&lt;/_author_aff&gt;&lt;_cited_count&gt;61&lt;/_cited_count&gt;&lt;_collection_scope&gt;CSCD;PKU&lt;/_collection_scope&gt;&lt;_created&gt;64512720&lt;/_created&gt;&lt;_date&gt;56010240&lt;/_date&gt;&lt;_db_updated&gt;CNKI - Reference&lt;/_db_updated&gt;&lt;_issue&gt;03&lt;/_issue&gt;&lt;_journal&gt;地球学报&lt;/_journal&gt;&lt;_keywords&gt;东天山;红柳河;蛇绿岩;U-Pb同位素年龄&lt;/_keywords&gt;&lt;_modified&gt;64514361&lt;/_modified&gt;&lt;_pages&gt;213-216&lt;/_pages&gt;&lt;_url&gt;https://kns.cnki.net/kcms/detail/detail.aspx?FileName=DQXB200603003&amp;amp;DbName=CJFQ2006&lt;/_url&gt;&lt;_translated_author&gt;Yu, Fusheng;Li, Jinbao;Wang, Tao&lt;/_translated_author&gt;&lt;/Details&gt;&lt;Extra&gt;&lt;DBUID&gt;{F96A950B-833F-4880-A151-76DA2D6A2879}&lt;/DBUID&gt;&lt;/Extra&gt;&lt;/Item&gt;&lt;/References&gt;&lt;/Group&gt;&lt;/Citation&gt;_x000a_"/>
    <w:docVar w:name="NE.Ref{4F87B10A-93F2-4641-B5C6-2FB88AB92D67}" w:val=" ADDIN NE.Ref.{4F87B10A-93F2-4641-B5C6-2FB88AB92D67}&lt;Citation&gt;&lt;Group&gt;&lt;References&gt;&lt;Item&gt;&lt;ID&gt;778&lt;/ID&gt;&lt;UID&gt;{81E10F3B-68E9-4F63-8AF9-6869E9C3C372}&lt;/UID&gt;&lt;Title&gt;新疆南天山地质组成和构造演化&lt;/Title&gt;&lt;Template&gt;Thesis&lt;/Template&gt;&lt;Star&gt;0&lt;/Star&gt;&lt;Tag&gt;0&lt;/Tag&gt;&lt;Author&gt;朱志新&lt;/Author&gt;&lt;Year&gt;2007&lt;/Year&gt;&lt;Details&gt;&lt;_accessed&gt;64514605&lt;/_accessed&gt;&lt;_cited_count&gt;81&lt;/_cited_count&gt;&lt;_created&gt;64514350&lt;/_created&gt;&lt;_db_updated&gt;CNKI - Reference&lt;/_db_updated&gt;&lt;_keywords&gt;南天山;洋盆;火山岩;侵入岩;构造演化&lt;/_keywords&gt;&lt;_modified&gt;64514365&lt;/_modified&gt;&lt;_pages&gt;221&lt;/_pages&gt;&lt;_publisher&gt;中国地质科学院&lt;/_publisher&gt;&lt;_tertiary_author&gt;李锦轶&lt;/_tertiary_author&gt;&lt;_url&gt;https://kns.cnki.net/kcms/detail/detail.aspx?FileName=2007213365.nh&amp;amp;DbName=CDFD2008&lt;/_url&gt;&lt;_volume&gt;博士&lt;/_volume&gt;&lt;_translated_author&gt;Zhu, Zhixin&lt;/_translated_author&gt;&lt;_translated_tertiary_author&gt;Li, Jinyi&lt;/_translated_tertiary_author&gt;&lt;/Details&gt;&lt;Extra&gt;&lt;DBUID&gt;{F96A950B-833F-4880-A151-76DA2D6A2879}&lt;/DBUID&gt;&lt;/Extra&gt;&lt;/Item&gt;&lt;/References&gt;&lt;/Group&gt;&lt;/Citation&gt;_x000a_"/>
    <w:docVar w:name="NE.Ref{4F9C04A0-CCD4-46F5-8EC7-8DE803D51685}" w:val=" ADDIN NE.Ref.{4F9C04A0-CCD4-46F5-8EC7-8DE803D51685}&lt;Citation&gt;&lt;Group&gt;&lt;References&gt;&lt;Item&gt;&lt;ID&gt;791&lt;/ID&gt;&lt;UID&gt;{D8E150FA-1107-41C2-90A7-059A2A3CF471}&lt;/UID&gt;&lt;Title&gt;新疆西准洪古勒楞蛇绿岩地球化学特征及构造环境&lt;/Title&gt;&lt;Template&gt;Journal Article&lt;/Template&gt;&lt;Star&gt;0&lt;/Star&gt;&lt;Tag&gt;0&lt;/Tag&gt;&lt;Author&gt;舍建忠; 邓洪涛; 刘阁; 高奇; 邸晓辰&lt;/Author&gt;&lt;Year&gt;2016&lt;/Year&gt;&lt;Details&gt;&lt;_accessed&gt;64514410&lt;/_accessed&gt;&lt;_author_aff&gt;新疆维吾尔自治区地质调查院;&lt;/_author_aff&gt;&lt;_cited_count&gt;11&lt;/_cited_count&gt;&lt;_collection_scope&gt;CSCD&lt;/_collection_scope&gt;&lt;_created&gt;64514350&lt;/_created&gt;&lt;_date&gt;61159680&lt;/_date&gt;&lt;_db_updated&gt;CNKI - Reference&lt;/_db_updated&gt;&lt;_issue&gt;01&lt;/_issue&gt;&lt;_journal&gt;新疆地质&lt;/_journal&gt;&lt;_keywords&gt;洪古勒楞;蛇绿岩;锆石U-Pb;LA-ICP-MS测年&lt;/_keywords&gt;&lt;_modified&gt;64514410&lt;/_modified&gt;&lt;_pages&gt;40-45&lt;/_pages&gt;&lt;_url&gt;https://kns.cnki.net/kcms/detail/detail.aspx?FileName=XJDI201601009&amp;amp;DbName=CJFQ2016&lt;/_url&gt;&lt;_volume&gt;34&lt;/_volume&gt;&lt;_translated_author&gt;She, Jianzhong;Deng, Hongtao;Liu, Ge;Gao, Qi;Di, Xiaochen&lt;/_translated_author&gt;&lt;/Details&gt;&lt;Extra&gt;&lt;DBUID&gt;{F96A950B-833F-4880-A151-76DA2D6A2879}&lt;/DBUID&gt;&lt;/Extra&gt;&lt;/Item&gt;&lt;/References&gt;&lt;/Group&gt;&lt;Group&gt;&lt;References&gt;&lt;Item&gt;&lt;ID&gt;747&lt;/ID&gt;&lt;UID&gt;{AA9C0840-30D1-4514-AA41-1C1267B2F04C}&lt;/UID&gt;&lt;Title&gt;西准噶尔及邻区大地构造单元划分的地层学证据&lt;/Title&gt;&lt;Template&gt;Journal Article&lt;/Template&gt;&lt;Star&gt;0&lt;/Star&gt;&lt;Tag&gt;0&lt;/Tag&gt;&lt;Author&gt;赵磊; 何国琦&lt;/Author&gt;&lt;Year&gt;2016&lt;/Year&gt;&lt;Details&gt;&lt;_accessed&gt;64514456&lt;/_accessed&gt;&lt;_author_aff&gt;中国地质科学院地质研究所;北京大学地球与空间科学学院造山带与地壳演化教育部重点实验室;&lt;/_author_aff&gt;&lt;_cited_count&gt;1&lt;/_cited_count&gt;&lt;_collection_scope&gt;CSCD&lt;/_collection_scope&gt;&lt;_created&gt;64514350&lt;/_created&gt;&lt;_date&gt;61290720&lt;/_date&gt;&lt;_db_updated&gt;CNKI - Reference&lt;/_db_updated&gt;&lt;_issue&gt;02&lt;/_issue&gt;&lt;_journal&gt;新疆地质&lt;/_journal&gt;&lt;_keywords&gt;西准噶尔;构造单元;造山带;残余洋盆&lt;/_keywords&gt;&lt;_modified&gt;64514393&lt;/_modified&gt;&lt;_pages&gt;151-156&lt;/_pages&gt;&lt;_url&gt;https://kns.cnki.net/kcms/detail/detail.aspx?FileName=XJDI201602002&amp;amp;DbName=CJFQ2016&lt;/_url&gt;&lt;_volume&gt;34&lt;/_volume&gt;&lt;_translated_author&gt;Zhao, Lei;He, Guoqi&lt;/_translated_author&gt;&lt;/Details&gt;&lt;Extra&gt;&lt;DBUID&gt;{F96A950B-833F-4880-A151-76DA2D6A2879}&lt;/DBUID&gt;&lt;/Extra&gt;&lt;/Item&gt;&lt;/References&gt;&lt;/Group&gt;&lt;/Citation&gt;_x000a_"/>
    <w:docVar w:name="NE.Ref{50C47A0C-03AF-48F8-8A1E-710BA0A7062A}" w:val=" ADDIN NE.Ref.{50C47A0C-03AF-48F8-8A1E-710BA0A7062A}&lt;Citation&gt;&lt;Group&gt;&lt;References&gt;&lt;Item&gt;&lt;ID&gt;782&lt;/ID&gt;&lt;UID&gt;{4BC3A172-5906-4DC1-9EE9-5AC04F16EBBC}&lt;/UID&gt;&lt;Title&gt;新疆蛇绿岩带的分布、特征及研究新进展&lt;/Title&gt;&lt;Template&gt;Journal Article&lt;/Template&gt;&lt;Star&gt;0&lt;/Star&gt;&lt;Tag&gt;0&lt;/Tag&gt;&lt;Author&gt;董连慧; 朱志新; 屈迅; 王克卓; 赵同阳&lt;/Author&gt;&lt;Year&gt;2010&lt;/Year&gt;&lt;Details&gt;&lt;_accessed&gt;64514480&lt;/_accessed&gt;&lt;_author_aff&gt;新疆地质矿产勘查开发局;中国科学院矿产资源研究重点实验室中国科学院地质与地球物理研究所;新疆大学;新疆维吾尔自治区地质调查院;&lt;/_author_aff&gt;&lt;_cited_count&gt;134&lt;/_cited_count&gt;&lt;_created&gt;64514350&lt;/_created&gt;&lt;_date&gt;58268160&lt;/_date&gt;&lt;_db_updated&gt;CNKI - Reference&lt;/_db_updated&gt;&lt;_issue&gt;10&lt;/_issue&gt;&lt;_journal&gt;岩石学报&lt;/_journal&gt;&lt;_keywords&gt;新疆;蛇绿岩;洋壳残片;区域地质调查&lt;/_keywords&gt;&lt;_modified&gt;64514408&lt;/_modified&gt;&lt;_pages&gt;2894-2904&lt;/_pages&gt;&lt;_url&gt;https://kns.cnki.net/kcms/detail/detail.aspx?FileName=YSXB201010002&amp;amp;DbName=CJFQ2010&lt;/_url&gt;&lt;_volume&gt;26&lt;/_volume&gt;&lt;_translated_author&gt;Dong, Lianhui;Zhu, Zhixin;Qu, Xun;Wang, Kezhuo;Zhao, Tongyang&lt;/_translated_author&gt;&lt;/Details&gt;&lt;Extra&gt;&lt;DBUID&gt;{F96A950B-833F-4880-A151-76DA2D6A2879}&lt;/DBUID&gt;&lt;/Extra&gt;&lt;/Item&gt;&lt;/References&gt;&lt;/Group&gt;&lt;/Citation&gt;_x000a_"/>
    <w:docVar w:name="NE.Ref{51D85D15-FB03-43F0-966F-8BAB1E66B896}" w:val=" ADDIN NE.Ref.{51D85D15-FB03-43F0-966F-8BAB1E66B896}&lt;Citation&gt;&lt;Group&gt;&lt;References&gt;&lt;Item&gt;&lt;ID&gt;704&lt;/ID&gt;&lt;UID&gt;{74C2052A-1986-4BFC-B010-F4EB0312D8BE}&lt;/UID&gt;&lt;Title&gt;内蒙古贺根山蛇绿岩中方辉橄榄岩岩石地球化学特征及构造环境分析&lt;/Title&gt;&lt;Template&gt;Journal Article&lt;/Template&gt;&lt;Star&gt;0&lt;/Star&gt;&lt;Tag&gt;0&lt;/Tag&gt;&lt;Author&gt;王成; 任利民; 余国飞; 张晓军; 方磊&lt;/Author&gt;&lt;Year&gt;2019&lt;/Year&gt;&lt;Details&gt;&lt;_accessed&gt;64514491&lt;/_accessed&gt;&lt;_author_aff&gt;新疆维吾尔自治区地质调查院;中国地质大学(武汉)地球科学学院;湖北省地质局第一地质大队;中国地质大学(武汉)资源学院;江西省核工业地质局266大队;&lt;/_author_aff&gt;&lt;_cited_count&gt;2&lt;/_cited_count&gt;&lt;_collection_scope&gt;CSCD&lt;/_collection_scope&gt;&lt;_created&gt;64512720&lt;/_created&gt;&lt;_date&gt;62825760&lt;/_date&gt;&lt;_db_updated&gt;CNKI - Reference&lt;/_db_updated&gt;&lt;_issue&gt;02&lt;/_issue&gt;&lt;_journal&gt;新疆地质&lt;/_journal&gt;&lt;_keywords&gt;贺根山;地幔橄榄岩;蛇绿岩;洋内弧后盆地&lt;/_keywords&gt;&lt;_modified&gt;64514491&lt;/_modified&gt;&lt;_pages&gt;156-166&lt;/_pages&gt;&lt;_url&gt;https://kns.cnki.net/kcms/detail/detail.aspx?FileName=XJDI201902004&amp;amp;DbName=CJFQ2019&lt;/_url&gt;&lt;_volume&gt;37&lt;/_volume&gt;&lt;_translated_author&gt;Wang, Cheng;Ren, Limin;Yu, Guofei;Zhang, Xiaojun;Fang, Lei&lt;/_translated_author&gt;&lt;/Details&gt;&lt;Extra&gt;&lt;DBUID&gt;{F96A950B-833F-4880-A151-76DA2D6A2879}&lt;/DBUID&gt;&lt;/Extra&gt;&lt;/Item&gt;&lt;/References&gt;&lt;/Group&gt;&lt;Group&gt;&lt;References&gt;&lt;Item&gt;&lt;ID&gt;836&lt;/ID&gt;&lt;UID&gt;{4A55D227-D852-493C-911C-88D887ACA4B7}&lt;/UID&gt;&lt;Title&gt;Harzburgite found in the Hegenshan ophiolite, southeastern Central Asian Orogenic Belt: Petrogenesis and geological implications&lt;/Title&gt;&lt;Template&gt;Journal Article&lt;/Template&gt;&lt;Star&gt;0&lt;/Star&gt;&lt;Tag&gt;0&lt;/Tag&gt;&lt;Author&gt;Jiang, J Y; Zhu, Y F&lt;/Author&gt;&lt;Year&gt;2019&lt;/Year&gt;&lt;Details&gt;&lt;_alternate_title&gt;GONDWANA RESEARCH&lt;/_alternate_title&gt;&lt;_date_display&gt;2019&lt;/_date_display&gt;&lt;_date&gt;2019-01-01&lt;/_date&gt;&lt;_doi&gt;10.1016/j.gr.2019.03.021&lt;/_doi&gt;&lt;_isbn&gt;1342-937X&lt;/_isbn&gt;&lt;_journal&gt;GONDWANA RESEARCH&lt;/_journal&gt;&lt;_pages&gt;28-46&lt;/_pages&gt;&lt;_volume&gt;75&lt;/_volume&gt;&lt;_created&gt;64514669&lt;/_created&gt;&lt;_modified&gt;64514669&lt;/_modified&gt;&lt;_impact_factor&gt;   6.151&lt;/_impact_factor&gt;&lt;_collection_scope&gt;SCI;SCIE&lt;/_collection_scope&gt;&lt;/Details&gt;&lt;Extra&gt;&lt;DBUID&gt;{F96A950B-833F-4880-A151-76DA2D6A2879}&lt;/DBUID&gt;&lt;/Extra&gt;&lt;/Item&gt;&lt;/References&gt;&lt;/Group&gt;&lt;/Citation&gt;_x000a_"/>
    <w:docVar w:name="NE.Ref{5382FA0B-0403-4279-8472-1DA5A58BD99B}" w:val=" ADDIN NE.Ref.{5382FA0B-0403-4279-8472-1DA5A58BD99B}&lt;Citation&gt;&lt;Group&gt;&lt;References&gt;&lt;Item&gt;&lt;ID&gt;793&lt;/ID&gt;&lt;UID&gt;{B2E7D86D-A7D3-48C3-AF05-693643B825D0}&lt;/UID&gt;&lt;Title&gt;新疆中天山南缘乌瓦门地区蛇绿岩中超镁铁岩的成因:来自岩石矿物学和地球化学的证据&lt;/Title&gt;&lt;Template&gt;Journal Article&lt;/Template&gt;&lt;Star&gt;0&lt;/Star&gt;&lt;Tag&gt;0&lt;/Tag&gt;&lt;Author&gt;牛晓露; 杨经绥; 刘飞; 冯光英; 田亚洲; 张岚; 高健; 赵一珏&lt;/Author&gt;&lt;Year&gt;2015&lt;/Year&gt;&lt;Details&gt;&lt;_accessed&gt;64514606&lt;/_accessed&gt;&lt;_author_aff&gt;大陆构造与动力学国家重点实验室地幔研究中心中国地质科学院地质研究所;中国地质大学(北京)地球科学与资源学院;&lt;/_author_aff&gt;&lt;_cited_count&gt;4&lt;/_cited_count&gt;&lt;_collection_scope&gt;CSCD;PKU&lt;/_collection_scope&gt;&lt;_created&gt;64514350&lt;/_created&gt;&lt;_date&gt;60897600&lt;/_date&gt;&lt;_db_updated&gt;CNKI - Reference&lt;/_db_updated&gt;&lt;_issue&gt;05&lt;/_issue&gt;&lt;_journal&gt;中国地质&lt;/_journal&gt;&lt;_keywords&gt;残余地幔橄榄岩;超镁铁岩;蛇绿岩;乌瓦门;天山;新疆&lt;/_keywords&gt;&lt;_modified&gt;64514413&lt;/_modified&gt;&lt;_pages&gt;1404-1420&lt;/_pages&gt;&lt;_url&gt;https://kns.cnki.net/kcms/detail/detail.aspx?FileName=DIZI201505015&amp;amp;DbName=CJFQ2015&lt;/_url&gt;&lt;_volume&gt;42&lt;/_volume&gt;&lt;_translated_author&gt;Niu, Xiaolu;Yang, Jingsui;Liu, Fei;Feng, Guangying;Tian, Yazhou;Zhang, Lan;Gao, Jian;Zhao, Yijue&lt;/_translated_author&gt;&lt;/Details&gt;&lt;Extra&gt;&lt;DBUID&gt;{F96A950B-833F-4880-A151-76DA2D6A2879}&lt;/DBUID&gt;&lt;/Extra&gt;&lt;/Item&gt;&lt;/References&gt;&lt;/Group&gt;&lt;/Citation&gt;_x000a_"/>
    <w:docVar w:name="NE.Ref{538E6067-BA5A-4270-BFAE-75AB4ED161D9}" w:val=" ADDIN NE.Ref.{538E6067-BA5A-4270-BFAE-75AB4ED161D9}&lt;Citation&gt;&lt;Group&gt;&lt;References&gt;&lt;Item&gt;&lt;ID&gt;660&lt;/ID&gt;&lt;UID&gt;{CB29192B-2F83-4ACE-837A-9B6B81147CF7}&lt;/UID&gt;&lt;Title&gt;北山蛇绿岩特征及构造属性&lt;/Title&gt;&lt;Template&gt;Journal Article&lt;/Template&gt;&lt;Star&gt;0&lt;/Star&gt;&lt;Tag&gt;0&lt;/Tag&gt;&lt;Author&gt;杨合群; 李英; 赵国斌; 李文渊; 王小红; 姜寒冰; 谭文娟; 孙南一&lt;/Author&gt;&lt;Year&gt;2010&lt;/Year&gt;&lt;Details&gt;&lt;_accessed&gt;64514631&lt;/_accessed&gt;&lt;_author_aff&gt;西安地质矿产研究所;长安大学;&lt;/_author_aff&gt;&lt;_cited_count&gt;155&lt;/_cited_count&gt;&lt;_collection_scope&gt;CSCD&lt;/_collection_scope&gt;&lt;_created&gt;64512720&lt;/_created&gt;&lt;_date&gt;57945600&lt;/_date&gt;&lt;_db_updated&gt;CNKI - Reference&lt;/_db_updated&gt;&lt;_issue&gt;01&lt;/_issue&gt;&lt;_journal&gt;西北地质&lt;/_journal&gt;&lt;_keywords&gt;蛇绿岩;洋盆;弧后盆地;裂谷;北山&lt;/_keywords&gt;&lt;_modified&gt;64514355&lt;/_modified&gt;&lt;_pages&gt;26-36&lt;/_pages&gt;&lt;_url&gt;https://kns.cnki.net/kcms/detail/detail.aspx?FileName=XBDI201001003&amp;amp;DbName=CJFQ2010&lt;/_url&gt;&lt;_volume&gt;43&lt;/_volume&gt;&lt;_translated_author&gt;Yang, Hequn;Li, Ying;Zhao, Guobin;Li, Wenyuan;Wang, Xiaohong;Jiang, Hanbing;Tan, Wenjuan;Sun, Nanyi&lt;/_translated_author&gt;&lt;/Details&gt;&lt;Extra&gt;&lt;DBUID&gt;{F96A950B-833F-4880-A151-76DA2D6A2879}&lt;/DBUID&gt;&lt;/Extra&gt;&lt;/Item&gt;&lt;/References&gt;&lt;/Group&gt;&lt;/Citation&gt;_x000a_"/>
    <w:docVar w:name="NE.Ref{5414F2A9-2E6B-45B6-9BB2-34F591DAF3DD}" w:val=" ADDIN NE.Ref.{5414F2A9-2E6B-45B6-9BB2-34F591DAF3DD}&lt;Citation&gt;&lt;Group&gt;&lt;References&gt;&lt;Item&gt;&lt;ID&gt;661&lt;/ID&gt;&lt;UID&gt;{CAFC62E3-1A83-4E13-8CA8-FAD8F9631D9A}&lt;/UID&gt;&lt;Title&gt;北山月牙山蛇绿岩地球化学特征及SHRIMP定年&lt;/Title&gt;&lt;Template&gt;Journal Article&lt;/Template&gt;&lt;Star&gt;0&lt;/Star&gt;&lt;Tag&gt;0&lt;/Tag&gt;&lt;Author&gt;侯青叶; 王忠; 刘金宝; 王瑾; 李大鹏&lt;/Author&gt;&lt;Year&gt;2012&lt;/Year&gt;&lt;Details&gt;&lt;_accessed&gt;64514636&lt;/_accessed&gt;&lt;_author_aff&gt;中国地质大学地球科学与资源学院;内蒙古地质调查院;辽宁省化工地质勘查院;&lt;/_author_aff&gt;&lt;_cited_count&gt;66&lt;/_cited_count&gt;&lt;_collection_scope&gt;CSCD;PKU&lt;/_collection_scope&gt;&lt;_created&gt;64512720&lt;/_created&gt;&lt;_date&gt;59320800&lt;/_date&gt;&lt;_db_updated&gt;CNKI - Reference&lt;/_db_updated&gt;&lt;_issue&gt;05&lt;/_issue&gt;&lt;_journal&gt;现代地质&lt;/_journal&gt;&lt;_keywords&gt;北山;中亚造山带;蛇绿岩;地球化学;SHRIMP定年&lt;/_keywords&gt;&lt;_modified&gt;64514355&lt;/_modified&gt;&lt;_pages&gt;1008-1018&lt;/_pages&gt;&lt;_url&gt;https://kns.cnki.net/kcms/detail/detail.aspx?FileName=XDDZ201205023&amp;amp;DbName=CJFQ2012&lt;/_url&gt;&lt;_volume&gt;26&lt;/_volume&gt;&lt;_translated_author&gt;Hou, Qingye;Wang, Zhong;Liu, Jinbao;Wang, Jin;Li, Dapeng&lt;/_translated_author&gt;&lt;/Details&gt;&lt;Extra&gt;&lt;DBUID&gt;{F96A950B-833F-4880-A151-76DA2D6A2879}&lt;/DBUID&gt;&lt;/Extra&gt;&lt;/Item&gt;&lt;/References&gt;&lt;/Group&gt;&lt;/Citation&gt;_x000a_"/>
    <w:docVar w:name="NE.Ref{5717EA1C-8401-471F-8A55-D1F438E80551}" w:val=" ADDIN NE.Ref.{5717EA1C-8401-471F-8A55-D1F438E80551}&lt;Citation&gt;&lt;Group&gt;&lt;References&gt;&lt;Item&gt;&lt;ID&gt;739&lt;/ID&gt;&lt;UID&gt;{D9C3E27B-DC4C-402C-95DC-5A80BC862EA9}&lt;/UID&gt;&lt;Title&gt;南天山齐齐加纳克蛇绿混杂岩的SHRIMP年龄及其构造意义&lt;/Title&gt;&lt;Template&gt;Journal Article&lt;/Template&gt;&lt;Star&gt;0&lt;/Star&gt;&lt;Tag&gt;0&lt;/Tag&gt;&lt;Author&gt;王莹; 黄河; 张东阳; 张招崇; ENCARNACION, John; 赵莉&lt;/Author&gt;&lt;Year&gt;2012&lt;/Year&gt;&lt;Details&gt;&lt;_accessed&gt;64514627&lt;/_accessed&gt;&lt;_author_aff&gt;中国地质大学地质过程与矿产资源国家重点实验室;美国圣路易斯大学地球和大气科学系;&lt;/_author_aff&gt;&lt;_cited_count&gt;22&lt;/_cited_count&gt;&lt;_created&gt;64514350&lt;/_created&gt;&lt;_date&gt;59057280&lt;/_date&gt;&lt;_db_updated&gt;CNKI - Reference&lt;/_db_updated&gt;&lt;_issue&gt;04&lt;/_issue&gt;&lt;_journal&gt;岩石学报&lt;/_journal&gt;&lt;_keywords&gt;齐齐加纳克;蛇绿岩;SHRIMPU-Pb测年;阔克萨彦岭;西南天山&lt;/_keywords&gt;&lt;_modified&gt;64514381&lt;/_modified&gt;&lt;_pages&gt;1273-1281&lt;/_pages&gt;&lt;_url&gt;https://kns.cnki.net/kcms/detail/detail.aspx?FileName=YSXB201204024&amp;amp;DbName=CJFQ2012&lt;/_url&gt;&lt;_volume&gt;28&lt;/_volume&gt;&lt;_translated_author&gt;Wang, Ying;Huang, He;Zhang, Dongyang;Zhang, Zhaochong;ENCARNACION, John;Zhao, Li&lt;/_translated_author&gt;&lt;/Details&gt;&lt;Extra&gt;&lt;DBUID&gt;{F96A950B-833F-4880-A151-76DA2D6A2879}&lt;/DBUID&gt;&lt;/Extra&gt;&lt;/Item&gt;&lt;/References&gt;&lt;/Group&gt;&lt;/Citation&gt;_x000a_"/>
    <w:docVar w:name="NE.Ref{588D2C77-0028-4E49-8FCE-2818B4F32E55}" w:val=" ADDIN NE.Ref.{588D2C77-0028-4E49-8FCE-2818B4F32E55}&lt;Citation&gt;&lt;Group&gt;&lt;References&gt;&lt;Item&gt;&lt;ID&gt;653&lt;/ID&gt;&lt;UID&gt;{A7C53C48-5EF7-43A4-A214-EE5631B109D4}&lt;/UID&gt;&lt;Title&gt;新疆西准噶尔玛依勒蛇绿岩中镁铁-超镁铁质岩的地球化学、年代学及其地质意义&lt;/Title&gt;&lt;Template&gt;Journal Article&lt;/Template&gt;&lt;Star&gt;0&lt;/Star&gt;&lt;Tag&gt;0&lt;/Tag&gt;&lt;Author&gt;翁凯; 徐学义; 马中平; 陈隽璐; 孙吉明; 张雪&lt;/Author&gt;&lt;Year&gt;2016&lt;/Year&gt;&lt;Details&gt;&lt;_accessed&gt;64514366&lt;/_accessed&gt;&lt;_author_aff&gt;国土资源部岩浆作用成矿与找矿重点实验室,西安地质调查中心;长安大学地球科学与资源学院;&lt;/_author_aff&gt;&lt;_cited_count&gt;16&lt;/_cited_count&gt;&lt;_created&gt;64512720&lt;/_created&gt;&lt;_date&gt;61204320&lt;/_date&gt;&lt;_db_updated&gt;CNKI - Reference&lt;/_db_updated&gt;&lt;_issue&gt;05&lt;/_issue&gt;&lt;_journal&gt;岩石学报&lt;/_journal&gt;&lt;_keywords&gt;西准噶尔;玛依勒蛇绿岩;锆石U-Pb测年;地球化学;古亚洲洋&lt;/_keywords&gt;&lt;_modified&gt;64514366&lt;/_modified&gt;&lt;_pages&gt;1420-1436&lt;/_pages&gt;&lt;_url&gt;https://kns.cnki.net/kcms/detail/detail.aspx?FileName=YSXB201605012&amp;amp;DbName=CJFQ2016&lt;/_url&gt;&lt;_volume&gt;32&lt;/_volume&gt;&lt;_translated_author&gt;Weng, Kai;Xu, Xueyi;Ma, Zhongping;Chen, Juanlu;Sun, Jiming;Zhang, Xue&lt;/_translated_author&gt;&lt;/Details&gt;&lt;Extra&gt;&lt;DBUID&gt;{F96A950B-833F-4880-A151-76DA2D6A2879}&lt;/DBUID&gt;&lt;/Extra&gt;&lt;/Item&gt;&lt;/References&gt;&lt;/Group&gt;&lt;/Citation&gt;_x000a_"/>
    <w:docVar w:name="NE.Ref{5952FE03-952C-4A31-A0DF-13D336BC2782}" w:val=" ADDIN NE.Ref.{5952FE03-952C-4A31-A0DF-13D336BC2782}&lt;Citation&gt;&lt;Group&gt;&lt;References&gt;&lt;Item&gt;&lt;ID&gt;759&lt;/ID&gt;&lt;UID&gt;{E24D4050-49B7-4060-89DB-EADE92446A0C}&lt;/UID&gt;&lt;Title&gt;新疆北部卡拉麦里蛇绿岩中辉长岩的锆石U-Pb年龄及其构造意义&lt;/Title&gt;&lt;Template&gt;Journal Article&lt;/Template&gt;&lt;Star&gt;0&lt;/Star&gt;&lt;Tag&gt;0&lt;/Tag&gt;&lt;Author&gt;方爱民; 王世刚; 张俊敏; 藏梅; 方家虎; 胡健民&lt;/Author&gt;&lt;Year&gt;2015&lt;/Year&gt;&lt;Details&gt;&lt;_accessed&gt;64514402&lt;/_accessed&gt;&lt;_author_aff&gt;新疆工程学院;中国科学院地质与地球物理研究所;中国矿业大学;中国地质科学院地质力学研究所;&lt;/_author_aff&gt;&lt;_cited_count&gt;37&lt;/_cited_count&gt;&lt;_collection_scope&gt;CSCD;PKU&lt;/_collection_scope&gt;&lt;_created&gt;64514350&lt;/_created&gt;&lt;_date&gt;60504480&lt;/_date&gt;&lt;_db_updated&gt;CNKI - Reference&lt;/_db_updated&gt;&lt;_issue&gt;01&lt;/_issue&gt;&lt;_journal&gt;地质科学&lt;/_journal&gt;&lt;_keywords&gt;卡拉麦里蛇绿岩;辉长岩;LA-ICP-MS;锆石U-Pb年龄;构造演化&lt;/_keywords&gt;&lt;_modified&gt;64514402&lt;/_modified&gt;&lt;_pages&gt;140-154&lt;/_pages&gt;&lt;_url&gt;https://kns.cnki.net/kcms/detail/detail.aspx?FileName=DZKX201501009&amp;amp;DbName=CJFQ2015&lt;/_url&gt;&lt;_volume&gt;50&lt;/_volume&gt;&lt;_translated_author&gt;Fang, Aimin;Wang, Shigang;Zhang, Junmin;Zang, Mei;Fang, Jiahu;Hu, Jianmin&lt;/_translated_author&gt;&lt;/Details&gt;&lt;Extra&gt;&lt;DBUID&gt;{F96A950B-833F-4880-A151-76DA2D6A2879}&lt;/DBUID&gt;&lt;/Extra&gt;&lt;/Item&gt;&lt;/References&gt;&lt;/Group&gt;&lt;/Citation&gt;_x000a_"/>
    <w:docVar w:name="NE.Ref{59DA8F39-35F9-415E-88B4-5B960378901A}" w:val=" ADDIN NE.Ref.{59DA8F39-35F9-415E-88B4-5B960378901A}&lt;Citation&gt;&lt;Group&gt;&lt;References&gt;&lt;Item&gt;&lt;ID&gt;663&lt;/ID&gt;&lt;UID&gt;{368D337B-5EF9-4088-BD54-8402C5C96569}&lt;/UID&gt;&lt;Title&gt;北山造山带白云山蛇绿混杂岩的地球化学特征、时代及地质意义&lt;/Title&gt;&lt;Template&gt;Journal Article&lt;/Template&gt;&lt;Star&gt;0&lt;/Star&gt;&lt;Tag&gt;0&lt;/Tag&gt;&lt;Author&gt;孙立新; 张家辉; 任邦方; 牛文超; 任云伟; 张阔&lt;/Author&gt;&lt;Year&gt;2017&lt;/Year&gt;&lt;Details&gt;&lt;_accessed&gt;64514635&lt;/_accessed&gt;&lt;_author_aff&gt;中国地质调查局天津地质调查中心;&lt;/_author_aff&gt;&lt;_cited_count&gt;36&lt;/_cited_count&gt;&lt;_collection_scope&gt;CSCD;PKU&lt;/_collection_scope&gt;&lt;_created&gt;64512720&lt;/_created&gt;&lt;_date&gt;61656480&lt;/_date&gt;&lt;_db_updated&gt;CNKI - Reference&lt;/_db_updated&gt;&lt;_issue&gt;02&lt;/_issue&gt;&lt;_journal&gt;岩石矿物学杂志&lt;/_journal&gt;&lt;_keywords&gt;蛇绿混杂岩;岩石地球化学特征;时代;白云山;北山地区&lt;/_keywords&gt;&lt;_modified&gt;64514355&lt;/_modified&gt;&lt;_pages&gt;131-147&lt;/_pages&gt;&lt;_url&gt;https://kns.cnki.net/kcms/detail/detail.aspx?FileName=YSKW201702001&amp;amp;DbName=CJFQ2017&lt;/_url&gt;&lt;_volume&gt;36&lt;/_volume&gt;&lt;_translated_author&gt;Sun, Lixin;Zhang, Jiahui;Ren, Bangfang;Niu, Wenchao;Ren, Yunwei;Zhang, Kuo&lt;/_translated_author&gt;&lt;/Details&gt;&lt;Extra&gt;&lt;DBUID&gt;{F96A950B-833F-4880-A151-76DA2D6A2879}&lt;/DBUID&gt;&lt;/Extra&gt;&lt;/Item&gt;&lt;/References&gt;&lt;/Group&gt;&lt;/Citation&gt;_x000a_"/>
    <w:docVar w:name="NE.Ref{5A8AD997-2A3D-4E22-B3B7-89ED877F6D59}" w:val=" ADDIN NE.Ref.{5A8AD997-2A3D-4E22-B3B7-89ED877F6D59}&lt;Citation&gt;&lt;Group&gt;&lt;References&gt;&lt;Item&gt;&lt;ID&gt;831&lt;/ID&gt;&lt;UID&gt;{42313733-8939-4096-B9D7-DA427DF0C7FB}&lt;/UID&gt;&lt;Title&gt;Subduction initiation of the SE Paleo-Asian Ocean: Evidence from a well preserved intra-oceanic forearc ophiolite fragment in central Inner Mongolia, North China&lt;/Title&gt;&lt;Template&gt;Journal Article&lt;/Template&gt;&lt;Star&gt;0&lt;/Star&gt;&lt;Tag&gt;0&lt;/Tag&gt;&lt;Author&gt;Li, Y J; Wang, G H; Santosh, M; Wang, J F; Dong, P P; Li, H Y&lt;/Author&gt;&lt;Year&gt;2020&lt;/Year&gt;&lt;Details&gt;&lt;_alternate_title&gt;EARTH AND PLANETARY SCIENCE LETTERS&lt;/_alternate_title&gt;&lt;_date_display&gt;2020&lt;/_date_display&gt;&lt;_date&gt;2020-01-01&lt;/_date&gt;&lt;_doi&gt;10.1016/j.epsl.2020.116087&lt;/_doi&gt;&lt;_isbn&gt;0012-821X&lt;/_isbn&gt;&lt;_journal&gt;EARTH AND PLANETARY SCIENCE LETTERS&lt;/_journal&gt;&lt;_volume&gt;535&lt;/_volume&gt;&lt;_created&gt;64514660&lt;/_created&gt;&lt;_modified&gt;64514660&lt;/_modified&gt;&lt;_impact_factor&gt;   5.785&lt;/_impact_factor&gt;&lt;_collection_scope&gt;SCI;SCIE;EI&lt;/_collection_scope&gt;&lt;/Details&gt;&lt;Extra&gt;&lt;DBUID&gt;{F96A950B-833F-4880-A151-76DA2D6A2879}&lt;/DBUID&gt;&lt;/Extra&gt;&lt;/Item&gt;&lt;/References&gt;&lt;/Group&gt;&lt;/Citation&gt;_x000a_"/>
    <w:docVar w:name="NE.Ref{5D977A95-8ADC-455C-A37D-C7174E9559E3}" w:val=" ADDIN NE.Ref.{5D977A95-8ADC-455C-A37D-C7174E9559E3}&lt;Citation&gt;&lt;Group&gt;&lt;References&gt;&lt;Item&gt;&lt;ID&gt;824&lt;/ID&gt;&lt;UID&gt;{7E6064F7-D5E5-45AA-81D5-80CA98EA94F3}&lt;/UID&gt;&lt;Title&gt;新疆阿尔泰花岗岩源区混合-结晶分异复合过程的微量元素效应&lt;/Title&gt;&lt;Template&gt;Journal Article&lt;/Template&gt;&lt;Star&gt;0&lt;/Star&gt;&lt;Tag&gt;0&lt;/Tag&gt;&lt;Author&gt;刘伟; 刘丛强; 增田彰正&lt;/Author&gt;&lt;Year&gt;1993&lt;/Year&gt;&lt;Details&gt;&lt;_author_adr&gt;中国科学院长沙大地构造研究所,日本理化学研究所地球科学实验室,日本理化学研究所地球科学实验室 长沙 410013_x000d__x000a__x000d__x000a__x000d__x000a__x000d__x000a__x000d__x000a__x000d__x000a__x000d__x000a__x000d__x000a_,中国科学院地球化学研究所,贵阳_x000d__x000a__x000d__x000a__x000d__x000a__x000d__x000a__x000d__x000a__x000d__x000a__x000d__x000a__x000d__x000a_,日本东京大学理学部化学教室&lt;/_author_adr&gt;&lt;_db_provider&gt;CNKI&lt;/_db_provider&gt;&lt;_doi&gt;10.16539/j.ddgzyckx.1993.04.007&lt;/_doi&gt;&lt;_isbn&gt;1001-1552&lt;/_isbn&gt;&lt;_issue&gt;04&lt;/_issue&gt;&lt;_journal&gt;大地构造与成矿学&lt;/_journal&gt;&lt;_keywords&gt;源区混合;结晶分异;微量元素;花岗岩;新疆阿尔泰&lt;/_keywords&gt;&lt;_pages&gt;335-344&lt;/_pages&gt;&lt;_created&gt;64514496&lt;/_created&gt;&lt;_modified&gt;64514497&lt;/_modified&gt;&lt;_collection_scope&gt;CSCD;PKU;EI&lt;/_collection_scope&gt;&lt;_accessed&gt;64514497&lt;/_accessed&gt;&lt;_url&gt;https://bar.cnki.net/bar/download/order?id=jBGETXBNdPImvx70aLAuJPYxPoFw%2bp%2bi0fIiSrcN6lWdZxk7qkmO4Hi02qOtpJ9vk3PgOdB%2f8KZdF0hYj%2bY0tP7Uu%2biNEnap96rqCvQfPE0tqddCdidyosdSaMNWur3ZJBjdlDrNnftoR5pdZPiFRNlKM4sfpT3nRHSqBOA4sms8GQBtE8Z8mK%2fNwS15YoSEKy1khqQvkbctKKvcI5xOkqopkQ6JnjQzfIvFcCnka0M%3d _x000d__x000a_&lt;/_url&gt;&lt;_translated_author&gt;Liu, Wei;Liu, Congqiang;Zeng, Tianzhangzheng&lt;/_translated_author&gt;&lt;/Details&gt;&lt;Extra&gt;&lt;DBUID&gt;{F96A950B-833F-4880-A151-76DA2D6A2879}&lt;/DBUID&gt;&lt;/Extra&gt;&lt;/Item&gt;&lt;/References&gt;&lt;/Group&gt;&lt;/Citation&gt;_x000a_"/>
    <w:docVar w:name="NE.Ref{617FD618-5306-4ED9-ABE9-D6DF7272BAFF}" w:val=" ADDIN NE.Ref.{617FD618-5306-4ED9-ABE9-D6DF7272BAFF}&lt;Citation&gt;&lt;Group&gt;&lt;References&gt;&lt;Item&gt;&lt;ID&gt;757&lt;/ID&gt;&lt;UID&gt;{CAD18C5D-48AC-4A0D-BFEC-B26C3A8A44BB}&lt;/UID&gt;&lt;Title&gt;新疆北部古生代大陆增生构造&lt;/Title&gt;&lt;Template&gt;Journal Article&lt;/Template&gt;&lt;Star&gt;0&lt;/Star&gt;&lt;Tag&gt;0&lt;/Tag&gt;&lt;Author&gt;舒良树; 卢华复; 印栋浩; 马瑞士; 夏飞&lt;/Author&gt;&lt;Year&gt;2001&lt;/Year&gt;&lt;Details&gt;&lt;_accessed&gt;64514397&lt;/_accessed&gt;&lt;_author_aff&gt;南京大学地球科学系!江苏  南京  210093,南京大学地球科学系!江苏  南京  210093,南京大学地球科学系!江苏  南京  210093,南京大学地球科学系!江苏  南京  210093,奥尔良大学地球科学系!法国  奥尔良  45067,奥尔良大学地球科学系!法国  奥尔良  45067&lt;/_author_aff&gt;&lt;_cited_count&gt;151&lt;/_cited_count&gt;&lt;_collection_scope&gt;CSCD&lt;/_collection_scope&gt;&lt;_created&gt;64514350&lt;/_created&gt;&lt;_date&gt;53248320&lt;/_date&gt;&lt;_db_updated&gt;CNKI - Reference&lt;/_db_updated&gt;&lt;_issue&gt;01&lt;/_issue&gt;&lt;_journal&gt;新疆地质&lt;/_journal&gt;&lt;_keywords&gt;新疆北部;晚古生代;大陆增生;地体;板块构造&lt;/_keywords&gt;&lt;_modified&gt;64514401&lt;/_modified&gt;&lt;_pages&gt;59-63&lt;/_pages&gt;&lt;_url&gt;https://kns.cnki.net/kcms/detail/detail.aspx?FileName=XJDI200101015&amp;amp;DbName=CJFQ2001&lt;/_url&gt;&lt;_translated_author&gt;Shu, Liangshu;Lu, Huafu;Yin, Donghao;Ma, Ruishi;Xia, Fei&lt;/_translated_author&gt;&lt;/Details&gt;&lt;Extra&gt;&lt;DBUID&gt;{F96A950B-833F-4880-A151-76DA2D6A2879}&lt;/DBUID&gt;&lt;/Extra&gt;&lt;/Item&gt;&lt;/References&gt;&lt;/Group&gt;&lt;/Citation&gt;_x000a_"/>
    <w:docVar w:name="NE.Ref{6207B768-CE31-444B-AA83-08B7966D222B}" w:val=" ADDIN NE.Ref.{6207B768-CE31-444B-AA83-08B7966D222B}&lt;Citation&gt;&lt;Group&gt;&lt;References&gt;&lt;Item&gt;&lt;ID&gt;833&lt;/ID&gt;&lt;UID&gt;{29EFD0FE-6C20-4107-830B-EE571DFD5F8D}&lt;/UID&gt;&lt;Title&gt;A late-Carboniferous to early early-Permian subduction-accretion complex in Daqing pasture, southeastern Inner Mongolia: Evidence of northward subduction beneath the Siberian paleoplate southern margin&lt;/Title&gt;&lt;Template&gt;Journal Article&lt;/Template&gt;&lt;Star&gt;0&lt;/Star&gt;&lt;Tag&gt;0&lt;/Tag&gt;&lt;Author&gt;Liu, J F; Li, J Y; Chi, X G; Qu, J F; Hu, Z C; Fang, S; Zhang, Z&lt;/Author&gt;&lt;Year&gt;2013&lt;/Year&gt;&lt;Details&gt;&lt;_alternate_title&gt;LITHOS&lt;/_alternate_title&gt;&lt;_date_display&gt;2013&lt;/_date_display&gt;&lt;_date&gt;2013-01-01&lt;/_date&gt;&lt;_doi&gt;10.1016/j.lithos.2013.07.008&lt;/_doi&gt;&lt;_isbn&gt;0024-4937&lt;/_isbn&gt;&lt;_journal&gt;LITHOS&lt;/_journal&gt;&lt;_pages&gt;285-296&lt;/_pages&gt;&lt;_volume&gt;177&lt;/_volume&gt;&lt;_created&gt;64514664&lt;/_created&gt;&lt;_modified&gt;64514664&lt;/_modified&gt;&lt;_impact_factor&gt;   4.020&lt;/_impact_factor&gt;&lt;_collection_scope&gt;SCI;SCIE&lt;/_collection_scope&gt;&lt;/Details&gt;&lt;Extra&gt;&lt;DBUID&gt;{F96A950B-833F-4880-A151-76DA2D6A2879}&lt;/DBUID&gt;&lt;/Extra&gt;&lt;/Item&gt;&lt;/References&gt;&lt;/Group&gt;&lt;/Citation&gt;_x000a_"/>
    <w:docVar w:name="NE.Ref{6328725D-1598-4622-9736-5204CAC3F20E}" w:val=" ADDIN NE.Ref.{6328725D-1598-4622-9736-5204CAC3F20E}&lt;Citation&gt;&lt;Group&gt;&lt;References&gt;&lt;Item&gt;&lt;ID&gt;758&lt;/ID&gt;&lt;UID&gt;{D52F9903-69A4-4933-B3F3-D255E95B08A5}&lt;/UID&gt;&lt;Title&gt;新疆北部金属矿产与板块构造&lt;/Title&gt;&lt;Template&gt;Journal Article&lt;/Template&gt;&lt;Star&gt;0&lt;/Star&gt;&lt;Tag&gt;0&lt;/Tag&gt;&lt;Author&gt;李锦轶; 肖序常; 汤耀庆; 赵民; 冯益民&lt;/Author&gt;&lt;Year&gt;1992&lt;/Year&gt;&lt;Details&gt;&lt;_accessed&gt;64514397&lt;/_accessed&gt;&lt;_author_aff&gt;中国地质科学院地质研究所_x000d__x000a__x000d__x000a__x000d__x000a__x000d__x000a__x000d__x000a__x000d__x000a__x000d__x000a__x000d__x000a_,中国地质科学院地质研究所_x000d__x000a__x000d__x000a__x000d__x000a__x000d__x000a__x000d__x000a__x000d__x000a__x000d__x000a__x000d__x000a_,中国地质科学院地质研究所_x000d__x000a__x000d__x000a__x000d__x000a__x000d__x000a__x000d__x000a__x000d__x000a__x000d__x000a__x000d__x000a_,中国地质科学院地质研究所_x000d__x000a__x000d__x000a__x000d__x000a__x000d__x000a__x000d__x000a__x000d__x000a__x000d__x000a__x000d__x000a_,中国地质科学院西安地质矿产研究所_x000d__x000a__x000d__x000a__x000d__x000a__x000d__x000a__x000d__x000a__x000d__x000a__x000d__x000a__x000d__x000a_,中国地质科学院西安地质矿产研究所&lt;/_author_aff&gt;&lt;_cited_count&gt;61&lt;/_cited_count&gt;&lt;_collection_scope&gt;CSCD&lt;/_collection_scope&gt;&lt;_created&gt;64514350&lt;/_created&gt;&lt;_date&gt;48648960&lt;/_date&gt;&lt;_db_updated&gt;CNKI - Reference&lt;/_db_updated&gt;&lt;_issue&gt;02&lt;/_issue&gt;&lt;_journal&gt;新疆地质&lt;/_journal&gt;&lt;_keywords&gt;古构造格局;演化特征;金属矿床;成矿特点;产出规律;找矿方向&lt;/_keywords&gt;&lt;_modified&gt;64514401&lt;/_modified&gt;&lt;_pages&gt;138-146&lt;/_pages&gt;&lt;_url&gt;https://kns.cnki.net/kcms/detail/detail.aspx?FileName=XJDI199202005&amp;amp;DbName=CJFQ1992&lt;/_url&gt;&lt;_translated_author&gt;Li, Jinyi;Xiao, Xuchang;Tang, Yaoqing;Zhao, Min;Feng, Yimin&lt;/_translated_author&gt;&lt;/Details&gt;&lt;Extra&gt;&lt;DBUID&gt;{F96A950B-833F-4880-A151-76DA2D6A2879}&lt;/DBUID&gt;&lt;/Extra&gt;&lt;/Item&gt;&lt;/References&gt;&lt;/Group&gt;&lt;/Citation&gt;_x000a_"/>
    <w:docVar w:name="NE.Ref{6635F63D-B244-4B05-8A92-F09EE5E0F232}" w:val=" ADDIN NE.Ref.{6635F63D-B244-4B05-8A92-F09EE5E0F232}&lt;Citation&gt;&lt;Group&gt;&lt;References&gt;&lt;Item&gt;&lt;ID&gt;752&lt;/ID&gt;&lt;UID&gt;{167CB98D-5C5C-4BCB-B244-3CA42F20110B}&lt;/UID&gt;&lt;Title&gt;西准噶尔蛇绿混杂岩中洋岛玄武岩研究新进展&lt;/Title&gt;&lt;Template&gt;Journal Article&lt;/Template&gt;&lt;Star&gt;0&lt;/Star&gt;&lt;Tag&gt;0&lt;/Tag&gt;&lt;Author&gt;杨高学; 李永军; 佟丽莉; 杨宝凯; 张胜龙; 沈锐; 段丰浩&lt;/Author&gt;&lt;Year&gt;2015&lt;/Year&gt;&lt;Details&gt;&lt;_accessed&gt;64514397&lt;/_accessed&gt;&lt;_author_aff&gt;长安大学地球科学与资源学院;西部矿产资源与地质工程教育部重点实验室;青岛地质工程勘察院;&lt;/_author_aff&gt;&lt;_cited_count&gt;30&lt;/_cited_count&gt;&lt;_collection_scope&gt;CSCD;PKU;EI&lt;/_collection_scope&gt;&lt;_created&gt;64514350&lt;/_created&gt;&lt;_date&gt;60549120&lt;/_date&gt;&lt;_db_updated&gt;CNKI - Reference&lt;/_db_updated&gt;&lt;_issue&gt;02&lt;/_issue&gt;&lt;_journal&gt;地质学报&lt;/_journal&gt;&lt;_keywords&gt;碱性玄武岩;洋内俯冲系统;地幔柱;西准噶尔;中亚造山带&lt;/_keywords&gt;&lt;_modified&gt;64514397&lt;/_modified&gt;&lt;_pages&gt;392-405&lt;/_pages&gt;&lt;_url&gt;https://kns.cnki.net/kcms/detail/detail.aspx?FileName=DZXE201502014&amp;amp;DbName=CJFQ2015&lt;/_url&gt;&lt;_volume&gt;89&lt;/_volume&gt;&lt;_translated_author&gt;Yang, Gaoxue;Li, Yongjun;Tong, Lili;Yang, Baokai;Zhang, Shenglong;Shen, Rui;Duan, Fenghao&lt;/_translated_author&gt;&lt;/Details&gt;&lt;Extra&gt;&lt;DBUID&gt;{F96A950B-833F-4880-A151-76DA2D6A2879}&lt;/DBUID&gt;&lt;/Extra&gt;&lt;/Item&gt;&lt;/References&gt;&lt;/Group&gt;&lt;/Citation&gt;_x000a_"/>
    <w:docVar w:name="NE.Ref{684AEF0B-BD29-4448-BD1D-EA8E9BBF75EF}" w:val=" ADDIN NE.Ref.{684AEF0B-BD29-4448-BD1D-EA8E9BBF75EF}&lt;Citation&gt;&lt;Group&gt;&lt;References&gt;&lt;Item&gt;&lt;ID&gt;709&lt;/ID&gt;&lt;UID&gt;{FC554AFF-C202-4EDF-8111-229F16603816}&lt;/UID&gt;&lt;Title&gt;内蒙古索伦山蛇绿岩锆石U-Pb年代学、地球化学特征及其地质意义&lt;/Title&gt;&lt;Template&gt;Journal Article&lt;/Template&gt;&lt;Star&gt;0&lt;/Star&gt;&lt;Tag&gt;0&lt;/Tag&gt;&lt;Author&gt;柳志华; 顾雪祥; 章永梅; 王佳琳; 刘涛; 王文东; 赵伟; 陈洋&lt;/Author&gt;&lt;Year&gt;2020&lt;/Year&gt;&lt;Details&gt;&lt;_accessed&gt;64514390&lt;/_accessed&gt;&lt;_author_aff&gt;中国地质大学(北京)地球科学与资源学院;南京大学内生金属矿床成矿机制研究国家重点实验室;中国地质大学(北京)地质过程与矿产资源国家重点实验室;中国地质调查局哈尔滨自然资源综合调查中心;&lt;/_author_aff&gt;&lt;_cited_count&gt;6&lt;/_cited_count&gt;&lt;_collection_scope&gt;CSCD;PKU&lt;/_collection_scope&gt;&lt;_created&gt;64512720&lt;/_created&gt;&lt;_date&gt;63110880&lt;/_date&gt;&lt;_db_updated&gt;CNKI - Reference&lt;/_db_updated&gt;&lt;_issue&gt;03&lt;/_issue&gt;&lt;_journal&gt;现代地质&lt;/_journal&gt;&lt;_keywords&gt;蛇绿岩;年代学;地球化学;古亚洲洋;索伦山;内蒙古&lt;/_keywords&gt;&lt;_modified&gt;64514390&lt;/_modified&gt;&lt;_pages&gt;399-417&lt;/_pages&gt;&lt;_url&gt;https://kns.cnki.net/kcms/detail/detail.aspx?FileName=XDDZ202003001&amp;amp;DbName=CJFQ2020&lt;/_url&gt;&lt;_volume&gt;34&lt;/_volume&gt;&lt;_translated_author&gt;Liu, Zhihua;Gu, Xuexiang;Zhang, Yongmei;Wang, Jialin;Liu, Tao;Wang, Wendong;Zhao, Wei;Chen, Yang&lt;/_translated_author&gt;&lt;/Details&gt;&lt;Extra&gt;&lt;DBUID&gt;{F96A950B-833F-4880-A151-76DA2D6A2879}&lt;/DBUID&gt;&lt;/Extra&gt;&lt;/Item&gt;&lt;/References&gt;&lt;/Group&gt;&lt;/Citation&gt;_x000a_"/>
    <w:docVar w:name="NE.Ref{68B566E1-7A5B-475C-BBDE-4DC683AD6AC8}" w:val=" ADDIN NE.Ref.{68B566E1-7A5B-475C-BBDE-4DC683AD6AC8}&lt;Citation&gt;&lt;Group&gt;&lt;References&gt;&lt;Item&gt;&lt;ID&gt;669&lt;/ID&gt;&lt;UID&gt;{3F513FE4-F82F-4D20-B68F-E111BE1903AF}&lt;/UID&gt;&lt;Title&gt;东天山康古尔塔格蛇绿岩SHRIMP年龄、Nd-Sr同位素特征及构造意义&lt;/Title&gt;&lt;Template&gt;Journal Article&lt;/Template&gt;&lt;Star&gt;0&lt;/Star&gt;&lt;Tag&gt;0&lt;/Tag&gt;&lt;Author&gt;李文铅; 马华东; 王冉; 王核; 夏斌&lt;/Author&gt;&lt;Year&gt;2008&lt;/Year&gt;&lt;Details&gt;&lt;_accessed&gt;64514361&lt;/_accessed&gt;&lt;_author_aff&gt;中国科学院广州地球化学研究所成矿动力学重点实验室;有色金属矿产地质调查中心;中国科学院研究生院;中国科学院边缘海地质重点实验室中国科学院广州地球化学研究所;&lt;/_author_aff&gt;&lt;_cited_count&gt;74&lt;/_cited_count&gt;&lt;_created&gt;64512720&lt;/_created&gt;&lt;_date&gt;56953440&lt;/_date&gt;&lt;_db_updated&gt;CNKI - Reference&lt;/_db_updated&gt;&lt;_issue&gt;04&lt;/_issue&gt;&lt;_journal&gt;岩石学报&lt;/_journal&gt;&lt;_keywords&gt;SSZ型蛇绿岩;SHRIMP测年;Nd-Sr同位素;康古尔塔格;东天山&lt;/_keywords&gt;&lt;_modified&gt;64514361&lt;/_modified&gt;&lt;_pages&gt;773-780&lt;/_pages&gt;&lt;_url&gt;https://kns.cnki.net/kcms/detail/detail.aspx?FileName=YSXB200804017&amp;amp;DbName=CJFQ2008&lt;/_url&gt;&lt;_volume&gt;24&lt;/_volume&gt;&lt;_translated_author&gt;Li, Wenqian;Ma, Huadong;Wang, Ran;Wang, He;Xia, Bin&lt;/_translated_author&gt;&lt;/Details&gt;&lt;Extra&gt;&lt;DBUID&gt;{F96A950B-833F-4880-A151-76DA2D6A2879}&lt;/DBUID&gt;&lt;/Extra&gt;&lt;/Item&gt;&lt;/References&gt;&lt;/Group&gt;&lt;/Citation&gt;_x000a_"/>
    <w:docVar w:name="NE.Ref{69716F44-4F98-4E39-BB18-DE4BD911A864}" w:val=" ADDIN NE.Ref.{69716F44-4F98-4E39-BB18-DE4BD911A864}&lt;Citation&gt;&lt;Group&gt;&lt;References&gt;&lt;Item&gt;&lt;ID&gt;778&lt;/ID&gt;&lt;UID&gt;{81E10F3B-68E9-4F63-8AF9-6869E9C3C372}&lt;/UID&gt;&lt;Title&gt;新疆南天山地质组成和构造演化&lt;/Title&gt;&lt;Template&gt;Thesis&lt;/Template&gt;&lt;Star&gt;0&lt;/Star&gt;&lt;Tag&gt;0&lt;/Tag&gt;&lt;Author&gt;朱志新&lt;/Author&gt;&lt;Year&gt;2007&lt;/Year&gt;&lt;Details&gt;&lt;_accessed&gt;64514605&lt;/_accessed&gt;&lt;_cited_count&gt;81&lt;/_cited_count&gt;&lt;_created&gt;64514350&lt;/_created&gt;&lt;_db_updated&gt;CNKI - Reference&lt;/_db_updated&gt;&lt;_keywords&gt;南天山;洋盆;火山岩;侵入岩;构造演化&lt;/_keywords&gt;&lt;_modified&gt;64514365&lt;/_modified&gt;&lt;_pages&gt;221&lt;/_pages&gt;&lt;_publisher&gt;中国地质科学院&lt;/_publisher&gt;&lt;_tertiary_author&gt;李锦轶&lt;/_tertiary_author&gt;&lt;_url&gt;https://kns.cnki.net/kcms/detail/detail.aspx?FileName=2007213365.nh&amp;amp;DbName=CDFD2008&lt;/_url&gt;&lt;_volume&gt;博士&lt;/_volume&gt;&lt;_translated_author&gt;Zhu, Zhixin&lt;/_translated_author&gt;&lt;_translated_tertiary_author&gt;Li, Jinyi&lt;/_translated_tertiary_author&gt;&lt;/Details&gt;&lt;Extra&gt;&lt;DBUID&gt;{F96A950B-833F-4880-A151-76DA2D6A2879}&lt;/DBUID&gt;&lt;/Extra&gt;&lt;/Item&gt;&lt;/References&gt;&lt;/Group&gt;&lt;Group&gt;&lt;References&gt;&lt;Item&gt;&lt;ID&gt;788&lt;/ID&gt;&lt;UID&gt;{710713A7-A9C9-4B83-9D87-7D7A8A215143}&lt;/UID&gt;&lt;Title&gt;新疆西天山达鲁巴依蛇绿岩地质特征&lt;/Title&gt;&lt;Template&gt;Journal Article&lt;/Template&gt;&lt;Star&gt;0&lt;/Star&gt;&lt;Tag&gt;0&lt;/Tag&gt;&lt;Author&gt;杨海波; 高鹏; 李兵; 张勤军&lt;/Author&gt;&lt;Year&gt;2005&lt;/Year&gt;&lt;Details&gt;&lt;_accessed&gt;64514605&lt;/_accessed&gt;&lt;_author_aff&gt;新疆维吾尔自治区地质矿产勘查开发局第二区域地质区调大队,新疆维吾尔自治区地质矿产勘查开发局第二区域地质区调大队,新疆维吾尔自治区地质矿产勘查开发局第二区域地质区调大队,新疆维吾尔自治区地质矿产勘查开发局第二区域地质区调大队 新疆 昌吉 831100 中国地质大学研究生院,湖北 武汉 430074_x000d__x000a__x000d__x000a__x000d__x000a__x000d__x000a__x000d__x000a__x000d__x000a__x000d__x000a__x000d__x000a_,新疆 昌吉 831100 中国地质大学研究生院,湖北 武汉 430074_x000d__x000a__x000d__x000a__x000d__x000a__x000d__x000a__x000d__x000a__x000d__x000a__x000d__x000a__x000d__x000a_,新疆 昌吉 831100_x000d__x000a__x000d__x000a__x000d__x000a__x000d__x000a__x000d__x000a__x000d__x000a__x000d__x000a__x000d__x000a_,新疆 昌吉 831100&lt;/_author_aff&gt;&lt;_cited_count&gt;102&lt;/_cited_count&gt;&lt;_collection_scope&gt;CSCD&lt;/_collection_scope&gt;&lt;_created&gt;64514350&lt;/_created&gt;&lt;_date&gt;55484640&lt;/_date&gt;&lt;_db_updated&gt;CNKI - Reference&lt;/_db_updated&gt;&lt;_issue&gt;02&lt;/_issue&gt;&lt;_journal&gt;新疆地质&lt;/_journal&gt;&lt;_keywords&gt;西天山;蛇绿岩;缝合线;洋壳残片&lt;/_keywords&gt;&lt;_modified&gt;64514605&lt;/_modified&gt;&lt;_pages&gt;123-126&lt;/_pages&gt;&lt;_url&gt;https://kns.cnki.net/kcms/detail/detail.aspx?FileName=XJDI200502005&amp;amp;DbName=CJFQ2005&lt;/_url&gt;&lt;_translated_author&gt;Yang, Haibo;Gao, Peng;Li, Bing;Zhang, Qinjun&lt;/_translated_author&gt;&lt;/Details&gt;&lt;Extra&gt;&lt;DBUID&gt;{F96A950B-833F-4880-A151-76DA2D6A2879}&lt;/DBUID&gt;&lt;/Extra&gt;&lt;/Item&gt;&lt;/References&gt;&lt;/Group&gt;&lt;/Citation&gt;_x000a_"/>
    <w:docVar w:name="NE.Ref{6A1F6688-78D7-47F2-86C8-4C2CE35E7B7A}" w:val=" ADDIN NE.Ref.{6A1F6688-78D7-47F2-86C8-4C2CE35E7B7A}&lt;Citation&gt;&lt;Group&gt;&lt;References&gt;&lt;Item&gt;&lt;ID&gt;705&lt;/ID&gt;&lt;UID&gt;{E0B457C2-1ACF-4157-8F02-E18A5049D98E}&lt;/UID&gt;&lt;Title&gt;内蒙古克什克腾旗五道石门基性火山岩锆石U-Pb年龄及其地质意义&lt;/Title&gt;&lt;Template&gt;Journal Article&lt;/Template&gt;&lt;Star&gt;0&lt;/Star&gt;&lt;Tag&gt;0&lt;/Tag&gt;&lt;Author&gt;王炎阳; 徐备; 程胜东; 廖闻; 邵军; 汪岩&lt;/Author&gt;&lt;Year&gt;2014&lt;/Year&gt;&lt;Details&gt;&lt;_accessed&gt;64514645&lt;/_accessed&gt;&lt;_author_aff&gt;北京大学造山带与地壳演化教育部重点实验室,北京大学地球与空间科学学院;沈阳地质矿产研究所;&lt;/_author_aff&gt;&lt;_cited_count&gt;36&lt;/_cited_count&gt;&lt;_created&gt;64512720&lt;/_created&gt;&lt;_date&gt;60239520&lt;/_date&gt;&lt;_db_updated&gt;CNKI - Reference&lt;/_db_updated&gt;&lt;_issue&gt;07&lt;/_issue&gt;&lt;_journal&gt;岩石学报&lt;/_journal&gt;&lt;_keywords&gt;大石寨组;枕状玄武岩;锆石U-Pb年龄;兴蒙造山带&lt;/_keywords&gt;&lt;_modified&gt;64514390&lt;/_modified&gt;&lt;_pages&gt;2055-2062&lt;/_pages&gt;&lt;_url&gt;https://kns.cnki.net/kcms/detail/detail.aspx?FileName=YSXB201407018&amp;amp;DbName=CJFQ2014&lt;/_url&gt;&lt;_volume&gt;30&lt;/_volume&gt;&lt;_translated_author&gt;Wang, Yanyang;Xu, Bei;Cheng, Shengdong;Liao, Wen;Shao, Jun;Wang, Yan&lt;/_translated_author&gt;&lt;/Details&gt;&lt;Extra&gt;&lt;DBUID&gt;{F96A950B-833F-4880-A151-76DA2D6A2879}&lt;/DBUID&gt;&lt;/Extra&gt;&lt;/Item&gt;&lt;/References&gt;&lt;/Group&gt;&lt;/Citation&gt;_x000a_"/>
    <w:docVar w:name="NE.Ref{6A74329D-2367-4ADF-8683-F8CFB4CC9283}" w:val=" ADDIN NE.Ref.{6A74329D-2367-4ADF-8683-F8CFB4CC9283}&lt;Citation&gt;&lt;Group&gt;&lt;References&gt;&lt;Item&gt;&lt;ID&gt;829&lt;/ID&gt;&lt;UID&gt;{40476789-9A8D-48A9-8B67-805BEEA587C8}&lt;/UID&gt;&lt;Title&gt;Newly discovered late Devonian and early Carboniferous ophiolite fragments in the Diyanmiao melange in southeastern Inner Mongolia: Implications for the late Paleozoic tectonic evolution of the southeastern Central Asian Orogenic Belt&lt;/Title&gt;&lt;Template&gt;Journal Article&lt;/Template&gt;&lt;Star&gt;0&lt;/Star&gt;&lt;Tag&gt;0&lt;/Tag&gt;&lt;Author&gt;Liu, J F; Li, J Y; Zhang, W L; Zhang, J; Zhao, S; Yin, D F; Zhang, X W&lt;/Author&gt;&lt;Year&gt;2022&lt;/Year&gt;&lt;Details&gt;&lt;_alternate_title&gt;LITHOS&lt;/_alternate_title&gt;&lt;_date_display&gt;2022&lt;/_date_display&gt;&lt;_date&gt;2022-01-01&lt;/_date&gt;&lt;_doi&gt;10.1016/j.lithos.2021.106566&lt;/_doi&gt;&lt;_isbn&gt;0024-4937&lt;/_isbn&gt;&lt;_journal&gt;LITHOS&lt;/_journal&gt;&lt;_volume&gt;408-409&lt;/_volume&gt;&lt;_created&gt;64514657&lt;/_created&gt;&lt;_modified&gt;64514657&lt;/_modified&gt;&lt;_impact_factor&gt;   4.020&lt;/_impact_factor&gt;&lt;_collection_scope&gt;SCI;SCIE&lt;/_collection_scope&gt;&lt;/Details&gt;&lt;Extra&gt;&lt;DBUID&gt;{F96A950B-833F-4880-A151-76DA2D6A2879}&lt;/DBUID&gt;&lt;/Extra&gt;&lt;/Item&gt;&lt;/References&gt;&lt;/Group&gt;&lt;/Citation&gt;_x000a_"/>
    <w:docVar w:name="NE.Ref{6B97D99E-4469-402A-93C8-771C89E8B157}" w:val=" ADDIN NE.Ref.{6B97D99E-4469-402A-93C8-771C89E8B157}&lt;Citation&gt;&lt;Group&gt;&lt;References&gt;&lt;Item&gt;&lt;ID&gt;745&lt;/ID&gt;&lt;UID&gt;{8C9E5A77-8C12-48F6-B3B5-C27251223F92}&lt;/UID&gt;&lt;Title&gt;塔里木东北部新生代的侧向排挤作用&lt;/Title&gt;&lt;Template&gt;Journal Article&lt;/Template&gt;&lt;Star&gt;0&lt;/Star&gt;&lt;Tag&gt;0&lt;/Tag&gt;&lt;Author&gt;王超; 马瑞士; 郭令智; 施央申&lt;/Author&gt;&lt;Year&gt;1990&lt;/Year&gt;&lt;Details&gt;&lt;_accessed&gt;64514601&lt;/_accessed&gt;&lt;_author_aff&gt;南京大学地球科学系,南京大学地球科学系,南京大学地球科学系,南京大学地球科学系,&lt;/_author_aff&gt;&lt;_cited_count&gt;2&lt;/_cited_count&gt;&lt;_created&gt;64514350&lt;/_created&gt;&lt;_date&gt;47422080&lt;/_date&gt;&lt;_db_updated&gt;CNKI - Reference&lt;/_db_updated&gt;&lt;_issue&gt;03&lt;/_issue&gt;&lt;_journal&gt;南京大学学报(自然科学版)&lt;/_journal&gt;&lt;_keywords&gt;塔里木;侧向排挤作用;碰撞;罗布泊&lt;/_keywords&gt;&lt;_modified&gt;64514393&lt;/_modified&gt;&lt;_pages&gt;499-504&lt;/_pages&gt;&lt;_url&gt;https://kns.cnki.net/kcms/detail/detail.aspx?FileName=NJDZ199003017&amp;amp;DbName=CJFQ1990&lt;/_url&gt;&lt;_translated_author&gt;Wang, Chao;Ma, Ruishi;Guo, Lingzhi;Shi, Yangshen&lt;/_translated_author&gt;&lt;/Details&gt;&lt;Extra&gt;&lt;DBUID&gt;{F96A950B-833F-4880-A151-76DA2D6A2879}&lt;/DBUID&gt;&lt;/Extra&gt;&lt;/Item&gt;&lt;/References&gt;&lt;/Group&gt;&lt;/Citation&gt;_x000a_"/>
    <w:docVar w:name="NE.Ref{6C9D69AB-E0F9-4196-A64F-F65263719CEB}" w:val=" ADDIN NE.Ref.{6C9D69AB-E0F9-4196-A64F-F65263719CEB}&lt;Citation&gt;&lt;Group&gt;&lt;References&gt;&lt;Item&gt;&lt;ID&gt;758&lt;/ID&gt;&lt;UID&gt;{D52F9903-69A4-4933-B3F3-D255E95B08A5}&lt;/UID&gt;&lt;Title&gt;新疆北部金属矿产与板块构造&lt;/Title&gt;&lt;Template&gt;Journal Article&lt;/Template&gt;&lt;Star&gt;0&lt;/Star&gt;&lt;Tag&gt;0&lt;/Tag&gt;&lt;Author&gt;李锦轶; 肖序常; 汤耀庆; 赵民; 冯益民&lt;/Author&gt;&lt;Year&gt;1992&lt;/Year&gt;&lt;Details&gt;&lt;_accessed&gt;64514397&lt;/_accessed&gt;&lt;_author_aff&gt;中国地质科学院地质研究所_x000d__x000a__x000d__x000a__x000d__x000a__x000d__x000a__x000d__x000a__x000d__x000a__x000d__x000a__x000d__x000a_,中国地质科学院地质研究所_x000d__x000a__x000d__x000a__x000d__x000a__x000d__x000a__x000d__x000a__x000d__x000a__x000d__x000a__x000d__x000a_,中国地质科学院地质研究所_x000d__x000a__x000d__x000a__x000d__x000a__x000d__x000a__x000d__x000a__x000d__x000a__x000d__x000a__x000d__x000a_,中国地质科学院地质研究所_x000d__x000a__x000d__x000a__x000d__x000a__x000d__x000a__x000d__x000a__x000d__x000a__x000d__x000a__x000d__x000a_,中国地质科学院西安地质矿产研究所_x000d__x000a__x000d__x000a__x000d__x000a__x000d__x000a__x000d__x000a__x000d__x000a__x000d__x000a__x000d__x000a_,中国地质科学院西安地质矿产研究所&lt;/_author_aff&gt;&lt;_cited_count&gt;61&lt;/_cited_count&gt;&lt;_collection_scope&gt;CSCD&lt;/_collection_scope&gt;&lt;_created&gt;64514350&lt;/_created&gt;&lt;_date&gt;48648960&lt;/_date&gt;&lt;_db_updated&gt;CNKI - Reference&lt;/_db_updated&gt;&lt;_issue&gt;02&lt;/_issue&gt;&lt;_journal&gt;新疆地质&lt;/_journal&gt;&lt;_keywords&gt;古构造格局;演化特征;金属矿床;成矿特点;产出规律;找矿方向&lt;/_keywords&gt;&lt;_modified&gt;64514401&lt;/_modified&gt;&lt;_pages&gt;138-146&lt;/_pages&gt;&lt;_url&gt;https://kns.cnki.net/kcms/detail/detail.aspx?FileName=XJDI199202005&amp;amp;DbName=CJFQ1992&lt;/_url&gt;&lt;_translated_author&gt;Li, Jinyi;Xiao, Xuchang;Tang, Yaoqing;Zhao, Min;Feng, Yimin&lt;/_translated_author&gt;&lt;/Details&gt;&lt;Extra&gt;&lt;DBUID&gt;{F96A950B-833F-4880-A151-76DA2D6A2879}&lt;/DBUID&gt;&lt;/Extra&gt;&lt;/Item&gt;&lt;/References&gt;&lt;/Group&gt;&lt;/Citation&gt;_x000a_"/>
    <w:docVar w:name="NE.Ref{6DE4A209-4A7B-4A0E-B237-874B53235A66}" w:val=" ADDIN NE.Ref.{6DE4A209-4A7B-4A0E-B237-874B53235A66}&lt;Citation&gt;&lt;Group&gt;&lt;References&gt;&lt;Item&gt;&lt;ID&gt;755&lt;/ID&gt;&lt;UID&gt;{497138DA-1EF7-481F-9DD5-720A8A074337}&lt;/UID&gt;&lt;Title&gt;新疆北部阿尔泰地区库尔提蛇绿岩中斜长花岗岩的SHRIMP年代学研究&lt;/Title&gt;&lt;Template&gt;Journal Article&lt;/Template&gt;&lt;Star&gt;0&lt;/Star&gt;&lt;Tag&gt;0&lt;/Tag&gt;&lt;Author&gt;张海祥; 牛贺才; Terada, K; 于学元&lt;/Author&gt;&lt;Year&gt;2003&lt;/Year&gt;&lt;Details&gt;&lt;_accessed&gt;64514485&lt;/_accessed&gt;&lt;_author_aff&gt;中国科学院广州地球化学研究所,中国科学院广州地球化学研究所,广岛大学科学部,中国科学院广州地球化学研究所,神户大学理学部地球与行星科学教室,神户大学理学部地球与行星科学教室 广州 510640_x000d__x000a__x000d__x000a__x000d__x000a__x000d__x000a__x000d__x000a__x000d__x000a__x000d__x000a__x000d__x000a__x000d__x000a_,广州 510640_x000d__x000a__x000d__x000a__x000d__x000a__x000d__x000a__x000d__x000a__x000d__x000a__x000d__x000a__x000d__x000a__x000d__x000a_,广岛 739-8526,日本_x000d__x000a__x000d__x000a__x000d__x000a__x000d__x000a__x000d__x000a__x000d__x000a__x000d__x000a__x000d__x000a__x000d__x000a_,广州 510640_x000d__x000a__x000d__x000a__x000d__x000a__x000d__x000a__x000d__x000a__x000d__x000a__x000d__x000a__x000d__x000a__x000d__x000a_,神户 657-8501,日本_x000d__x000a__x000d__x000a__x000d__x000a__x000d__x000a__x000d__x000a__x000d__x000a__x000d__x000a__x000d__x000a__x000d__x000a_,神户 657-8501,日本&lt;/_author_aff&gt;&lt;_cited_count&gt;91&lt;/_cited_count&gt;&lt;_collection_scope&gt;PKU&lt;/_collection_scope&gt;&lt;_created&gt;64514350&lt;/_created&gt;&lt;_date&gt;54432000&lt;/_date&gt;&lt;_db_updated&gt;CNKI - Reference&lt;/_db_updated&gt;&lt;_issue&gt;12&lt;/_issue&gt;&lt;_journal&gt;科学通报&lt;/_journal&gt;&lt;_keywords&gt;库尔提蛇绿岩;斜长花岗岩;锆石;SHRIMP年代学&lt;/_keywords&gt;&lt;_modified&gt;64514400&lt;/_modified&gt;&lt;_pages&gt;1350-1354&lt;/_pages&gt;&lt;_url&gt;https://kns.cnki.net/kcms/detail/detail.aspx?FileName=KXTB200312023&amp;amp;DbName=CJFQ2003&lt;/_url&gt;&lt;_translated_author&gt;Zhang, Haixiang;Niu, Hecai;Terada, K.;Yu, Xueyuan&lt;/_translated_author&gt;&lt;/Details&gt;&lt;Extra&gt;&lt;DBUID&gt;{F96A950B-833F-4880-A151-76DA2D6A2879}&lt;/DBUID&gt;&lt;/Extra&gt;&lt;/Item&gt;&lt;/References&gt;&lt;/Group&gt;&lt;/Citation&gt;_x000a_"/>
    <w:docVar w:name="NE.Ref{6E188800-5E97-42F6-8781-FC8A46148FE2}" w:val=" ADDIN NE.Ref.{6E188800-5E97-42F6-8781-FC8A46148FE2}&lt;Citation&gt;&lt;Group&gt;&lt;References&gt;&lt;Item&gt;&lt;ID&gt;712&lt;/ID&gt;&lt;UID&gt;{B3417483-35AF-4AED-9F66-2BED91303ADB}&lt;/UID&gt;&lt;Title&gt;内蒙古月牙山蛇绿岩特征及形成的构造背景:地球化学和Sr-Nd同位素制约&lt;/Title&gt;&lt;Template&gt;Journal Article&lt;/Template&gt;&lt;Star&gt;0&lt;/Star&gt;&lt;Tag&gt;0&lt;/Tag&gt;&lt;Author&gt;周国庆; 赵建新; 李献华&lt;/Author&gt;&lt;Year&gt;2000&lt;/Year&gt;&lt;Details&gt;&lt;_accessed&gt;64514637&lt;/_accessed&gt;&lt;_author_aff&gt;南京大学地球科学系!江苏南京210093,DepartmentofEarthSciences,TheUniversityofQueensland,Brisbane　Qld4072!Australia,中国科学院广州地球化学研究所!广东广州510640&lt;/_author_aff&gt;&lt;_cited_count&gt;62&lt;/_cited_count&gt;&lt;_collection_scope&gt;CSCD;PKU&lt;/_collection_scope&gt;&lt;_created&gt;64512720&lt;/_created&gt;&lt;_date&gt;52761600&lt;/_date&gt;&lt;_db_updated&gt;CNKI - Reference&lt;/_db_updated&gt;&lt;_issue&gt;02&lt;/_issue&gt;&lt;_journal&gt;地球化学&lt;/_journal&gt;&lt;_keywords&gt;蛇绿岩;微量元素;Sr-Nd同位素;内蒙古自治区&lt;/_keywords&gt;&lt;_modified&gt;64514453&lt;/_modified&gt;&lt;_pages&gt;108-119&lt;/_pages&gt;&lt;_url&gt;https://kns.cnki.net/kcms/detail/detail.aspx?FileName=DQHX200002001&amp;amp;DbName=CJFQ2000&lt;/_url&gt;&lt;_translated_author&gt;Zhou, Guoqing;Zhao, Jianxin;Li, Xianhua&lt;/_translated_author&gt;&lt;/Details&gt;&lt;Extra&gt;&lt;DBUID&gt;{F96A950B-833F-4880-A151-76DA2D6A2879}&lt;/DBUID&gt;&lt;/Extra&gt;&lt;/Item&gt;&lt;/References&gt;&lt;/Group&gt;&lt;/Citation&gt;_x000a_"/>
    <w:docVar w:name="NE.Ref{6E980B31-2686-45D8-8AF7-B9F228077EA7}" w:val=" ADDIN NE.Ref.{6E980B31-2686-45D8-8AF7-B9F228077EA7}&lt;Citation&gt;&lt;Group&gt;&lt;References&gt;&lt;Item&gt;&lt;ID&gt;711&lt;/ID&gt;&lt;UID&gt;{68F3362C-4D3D-4363-BEB0-C23F69B74645}&lt;/UID&gt;&lt;Title&gt;内蒙古西乌旗梅劳特乌拉蛇绿岩的识别&lt;/Title&gt;&lt;Template&gt;Journal Article&lt;/Template&gt;&lt;Star&gt;0&lt;/Star&gt;&lt;Tag&gt;0&lt;/Tag&gt;&lt;Author&gt;李英杰; 王金芳; 李红阳; 董培培&lt;/Author&gt;&lt;Year&gt;2015&lt;/Year&gt;&lt;Details&gt;&lt;_accessed&gt;64514361&lt;/_accessed&gt;&lt;_author_aff&gt;中国地质大学地球科学与资源学院;石家庄经济学院;&lt;/_author_aff&gt;&lt;_cited_count&gt;59&lt;/_cited_count&gt;&lt;_created&gt;64512720&lt;/_created&gt;&lt;_date&gt;60677280&lt;/_date&gt;&lt;_db_updated&gt;CNKI - Reference&lt;/_db_updated&gt;&lt;_issue&gt;05&lt;/_issue&gt;&lt;_journal&gt;岩石学报&lt;/_journal&gt;&lt;_keywords&gt;蛇绿岩;岩石学;地球化学;SSZ型;梅劳特乌拉;内蒙古&lt;/_keywords&gt;&lt;_modified&gt;64514361&lt;/_modified&gt;&lt;_pages&gt;1461-1470&lt;/_pages&gt;&lt;_url&gt;https://kns.cnki.net/kcms/detail/detail.aspx?FileName=YSXB201505020&amp;amp;DbName=CJFQ2015&lt;/_url&gt;&lt;_volume&gt;31&lt;/_volume&gt;&lt;_translated_author&gt;Li, Yingjie;Wang, Jinfang;Li, Hongyang;Dong, Peipei&lt;/_translated_author&gt;&lt;/Details&gt;&lt;Extra&gt;&lt;DBUID&gt;{F96A950B-833F-4880-A151-76DA2D6A2879}&lt;/DBUID&gt;&lt;/Extra&gt;&lt;/Item&gt;&lt;/References&gt;&lt;/Group&gt;&lt;Group&gt;&lt;References&gt;&lt;Item&gt;&lt;ID&gt;714&lt;/ID&gt;&lt;UID&gt;{E3FECE4C-17B2-492A-9ABB-947129857862}&lt;/UID&gt;&lt;Title&gt;内蒙西乌旗白音布拉格蛇绿岩地球化学特征&lt;/Title&gt;&lt;Template&gt;Journal Article&lt;/Template&gt;&lt;Star&gt;0&lt;/Star&gt;&lt;Tag&gt;0&lt;/Tag&gt;&lt;Author&gt;李英杰; 王金芳; 李红阳; 董培培; 贺秋利; 张红晨; 宋鹏&lt;/Author&gt;&lt;Year&gt;2013&lt;/Year&gt;&lt;Details&gt;&lt;_accessed&gt;64514393&lt;/_accessed&gt;&lt;_author_aff&gt;石家庄经济学院;&lt;/_author_aff&gt;&lt;_cited_count&gt;44&lt;/_cited_count&gt;&lt;_created&gt;64512720&lt;/_created&gt;&lt;_date&gt;59758560&lt;/_date&gt;&lt;_db_updated&gt;CNKI - Reference&lt;/_db_updated&gt;&lt;_issue&gt;08&lt;/_issue&gt;&lt;_journal&gt;岩石学报&lt;/_journal&gt;&lt;_keywords&gt;蛇绿岩;地球化学;玻安岩;IAT;OIB;弧前环境;岛弧;内蒙古白音布拉格&lt;/_keywords&gt;&lt;_modified&gt;64514393&lt;/_modified&gt;&lt;_pages&gt;2719-2730&lt;/_pages&gt;&lt;_url&gt;https://kns.cnki.net/kcms/detail/detail.aspx?FileName=YSXB201308009&amp;amp;DbName=CJFQ2013&lt;/_url&gt;&lt;_volume&gt;29&lt;/_volume&gt;&lt;_translated_author&gt;Li, Yingjie;Wang, Jinfang;Li, Hongyang;Dong, Peipei;He, Qiuli;Zhang, Hongchen;Song, Peng&lt;/_translated_author&gt;&lt;/Details&gt;&lt;Extra&gt;&lt;DBUID&gt;{F96A950B-833F-4880-A151-76DA2D6A2879}&lt;/DBUID&gt;&lt;/Extra&gt;&lt;/Item&gt;&lt;/References&gt;&lt;/Group&gt;&lt;/Citation&gt;_x000a_"/>
    <w:docVar w:name="NE.Ref{6EB6B544-1A90-481B-ABAD-99E388F860F2}" w:val=" ADDIN NE.Ref.{6EB6B544-1A90-481B-ABAD-99E388F860F2}&lt;Citation&gt;&lt;Group&gt;&lt;References&gt;&lt;Item&gt;&lt;ID&gt;834&lt;/ID&gt;&lt;UID&gt;{EBE4F2D8-DA7C-4FC3-B7DC-632C0DFC4E3D}&lt;/UID&gt;&lt;Title&gt;Geochronology and geochemistry of the Hegenshan ophiolitic complex: Implications for late-stage tectonic evolution of the Inner Mongolia-Daxinganling Orogenic Belt, China&lt;/Title&gt;&lt;Template&gt;Journal Article&lt;/Template&gt;&lt;Star&gt;0&lt;/Star&gt;&lt;Tag&gt;0&lt;/Tag&gt;&lt;Author&gt;Miao, L C; Fan, W M; Liu, D Y; Zhang, F Q; Shi, Y R; Guo, F&lt;/Author&gt;&lt;Year&gt;2008&lt;/Year&gt;&lt;Details&gt;&lt;_alternate_title&gt;JOURNAL OF ASIAN EARTH SCIENCES&lt;/_alternate_title&gt;&lt;_date_display&gt;2008&lt;/_date_display&gt;&lt;_date&gt;2008-01-01&lt;/_date&gt;&lt;_doi&gt;10.1016/j.jseaes.2007.11.005&lt;/_doi&gt;&lt;_isbn&gt;1367-9120&lt;/_isbn&gt;&lt;_issue&gt;5-6&lt;/_issue&gt;&lt;_journal&gt;JOURNAL OF ASIAN EARTH SCIENCES&lt;/_journal&gt;&lt;_pages&gt;348-370&lt;/_pages&gt;&lt;_volume&gt;32&lt;/_volume&gt;&lt;_created&gt;64514665&lt;/_created&gt;&lt;_modified&gt;64514665&lt;/_modified&gt;&lt;_impact_factor&gt;   3.374&lt;/_impact_factor&gt;&lt;_collection_scope&gt;SCIE&lt;/_collection_scope&gt;&lt;/Details&gt;&lt;Extra&gt;&lt;DBUID&gt;{F96A950B-833F-4880-A151-76DA2D6A2879}&lt;/DBUID&gt;&lt;/Extra&gt;&lt;/Item&gt;&lt;/References&gt;&lt;/Group&gt;&lt;/Citation&gt;_x000a_"/>
    <w:docVar w:name="NE.Ref{6EFF9231-AF64-43F9-9B67-982E25B40B80}" w:val=" ADDIN NE.Ref.{6EFF9231-AF64-43F9-9B67-982E25B40B80}&lt;Citation&gt;&lt;Group&gt;&lt;References&gt;&lt;Item&gt;&lt;ID&gt;785&lt;/ID&gt;&lt;UID&gt;{320454D6-AD9B-4322-9CCF-F70E7BB04190}&lt;/UID&gt;&lt;Title&gt;新疆吐尔库班套镁铁质-超镁铁质岩体的岩石学特征及意义&lt;/Title&gt;&lt;Template&gt;Journal Article&lt;/Template&gt;&lt;Star&gt;0&lt;/Star&gt;&lt;Tag&gt;0&lt;/Tag&gt;&lt;Author&gt;王若梅; 杨素红; 姜超; 江磊&lt;/Author&gt;&lt;Year&gt;2012&lt;/Year&gt;&lt;Details&gt;&lt;_accessed&gt;64514483&lt;/_accessed&gt;&lt;_author_aff&gt;长安大学地球科学与资源学院;&lt;/_author_aff&gt;&lt;_collection_scope&gt;CSCD&lt;/_collection_scope&gt;&lt;_created&gt;64514350&lt;/_created&gt;&lt;_date&gt;59404320&lt;/_date&gt;&lt;_db_updated&gt;CNKI - Reference&lt;/_db_updated&gt;&lt;_issue&gt;S1&lt;/_issue&gt;&lt;_journal&gt;西北地质&lt;/_journal&gt;&lt;_keywords&gt;镁铁质-超镁铁质岩体;斜方辉石;单斜辉石;斜长石;橄榄石;岩石学特征;&lt;/_keywords&gt;&lt;_modified&gt;64514409&lt;/_modified&gt;&lt;_pages&gt;99-101&lt;/_pages&gt;&lt;_url&gt;https://kns.cnki.net/kcms/detail/detail.aspx?FileName=XBDI2012S1029&amp;amp;DbName=CJFQ2012&lt;/_url&gt;&lt;_volume&gt;45&lt;/_volume&gt;&lt;_translated_author&gt;Wang, Ruomei;Yang, Suhong;Jiang, Chao;Jiang, Lei&lt;/_translated_author&gt;&lt;/Details&gt;&lt;Extra&gt;&lt;DBUID&gt;{F96A950B-833F-4880-A151-76DA2D6A2879}&lt;/DBUID&gt;&lt;/Extra&gt;&lt;/Item&gt;&lt;/References&gt;&lt;/Group&gt;&lt;/Citation&gt;_x000a_"/>
    <w:docVar w:name="NE.Ref{6F5B3425-E42E-44DF-A78A-7975F7DFA102}" w:val=" ADDIN NE.Ref.{6F5B3425-E42E-44DF-A78A-7975F7DFA102}&lt;Citation&gt;&lt;Group&gt;&lt;References&gt;&lt;Item&gt;&lt;ID&gt;778&lt;/ID&gt;&lt;UID&gt;{81E10F3B-68E9-4F63-8AF9-6869E9C3C372}&lt;/UID&gt;&lt;Title&gt;新疆南天山地质组成和构造演化&lt;/Title&gt;&lt;Template&gt;Thesis&lt;/Template&gt;&lt;Star&gt;0&lt;/Star&gt;&lt;Tag&gt;0&lt;/Tag&gt;&lt;Author&gt;朱志新&lt;/Author&gt;&lt;Year&gt;2007&lt;/Year&gt;&lt;Details&gt;&lt;_accessed&gt;64514605&lt;/_accessed&gt;&lt;_cited_count&gt;81&lt;/_cited_count&gt;&lt;_created&gt;64514350&lt;/_created&gt;&lt;_db_updated&gt;CNKI - Reference&lt;/_db_updated&gt;&lt;_keywords&gt;南天山;洋盆;火山岩;侵入岩;构造演化&lt;/_keywords&gt;&lt;_modified&gt;64514365&lt;/_modified&gt;&lt;_pages&gt;221&lt;/_pages&gt;&lt;_publisher&gt;中国地质科学院&lt;/_publisher&gt;&lt;_tertiary_author&gt;李锦轶&lt;/_tertiary_author&gt;&lt;_url&gt;https://kns.cnki.net/kcms/detail/detail.aspx?FileName=2007213365.nh&amp;amp;DbName=CDFD2008&lt;/_url&gt;&lt;_volume&gt;博士&lt;/_volume&gt;&lt;_translated_author&gt;Zhu, Zhixin&lt;/_translated_author&gt;&lt;_translated_tertiary_author&gt;Li, Jinyi&lt;/_translated_tertiary_author&gt;&lt;/Details&gt;&lt;Extra&gt;&lt;DBUID&gt;{F96A950B-833F-4880-A151-76DA2D6A2879}&lt;/DBUID&gt;&lt;/Extra&gt;&lt;/Item&gt;&lt;/References&gt;&lt;/Group&gt;&lt;/Citation&gt;_x000a_"/>
    <w:docVar w:name="NE.Ref{6F9D3C7B-E55F-4F8B-BF36-52897B708195}" w:val=" ADDIN NE.Ref.{6F9D3C7B-E55F-4F8B-BF36-52897B708195}&lt;Citation&gt;&lt;Group&gt;&lt;References&gt;&lt;Item&gt;&lt;ID&gt;732&lt;/ID&gt;&lt;UID&gt;{348EC5EF-5F76-4FDE-AD7B-47DB6DE02515}&lt;/UID&gt;&lt;Title&gt;洪古勒楞蛇绿岩Sm-Nd同位素特征及时代界定&lt;/Title&gt;&lt;Template&gt;Journal Article&lt;/Template&gt;&lt;Star&gt;0&lt;/Star&gt;&lt;Tag&gt;0&lt;/Tag&gt;&lt;Author&gt;黄建华; 金章东; 李福春&lt;/Author&gt;&lt;Year&gt;1999&lt;/Year&gt;&lt;Details&gt;&lt;_accessed&gt;64514377&lt;/_accessed&gt;&lt;_author_aff&gt;南京大学成矿作用国家重点实验室!南京210008,南京大学成矿作用国家重点实验室!南京210008,南京大学成矿作用国家重点实验室!南京210008&lt;/_author_aff&gt;&lt;_cited_count&gt;36&lt;/_cited_count&gt;&lt;_collection_scope&gt;PKU&lt;/_collection_scope&gt;&lt;_created&gt;64514350&lt;/_created&gt;&lt;_date&gt;52251840&lt;/_date&gt;&lt;_db_updated&gt;CNKI - Reference&lt;/_db_updated&gt;&lt;_issue&gt;09&lt;/_issue&gt;&lt;_journal&gt;科学通报&lt;/_journal&gt;&lt;_keywords&gt;蛇绿岩;SmNd等时线年龄;洪古勒楞&lt;/_keywords&gt;&lt;_modified&gt;64514377&lt;/_modified&gt;&lt;_pages&gt;1004-1007&lt;/_pages&gt;&lt;_url&gt;https://kns.cnki.net/kcms/detail/detail.aspx?FileName=KXTB199909026&amp;amp;DbName=CJFQ1999&lt;/_url&gt;&lt;_translated_author&gt;Huang, Jianhua;Jin, Zhangdong;Li, Fuchun&lt;/_translated_author&gt;&lt;/Details&gt;&lt;Extra&gt;&lt;DBUID&gt;{F96A950B-833F-4880-A151-76DA2D6A2879}&lt;/DBUID&gt;&lt;/Extra&gt;&lt;/Item&gt;&lt;/References&gt;&lt;/Group&gt;&lt;/Citation&gt;_x000a_"/>
    <w:docVar w:name="NE.Ref{70065BE8-8E7F-4415-B96C-F0C3965EDC1E}" w:val=" ADDIN NE.Ref.{70065BE8-8E7F-4415-B96C-F0C3965EDC1E}&lt;Citation&gt;&lt;Group&gt;&lt;References&gt;&lt;Item&gt;&lt;ID&gt;707&lt;/ID&gt;&lt;UID&gt;{DE66E5A9-2120-4548-A365-5EE9990BEDF4}&lt;/UID&gt;&lt;Title&gt;内蒙古索伦山地区蛇绿岩岩石单元地质特征、就位机制及时限&lt;/Title&gt;&lt;Template&gt;Journal Article&lt;/Template&gt;&lt;Star&gt;0&lt;/Star&gt;&lt;Tag&gt;0&lt;/Tag&gt;&lt;Author&gt;薛建平; 苏尚国; 李成元; 侯万荣; 董明明; 刘永新; 梁月升&lt;/Author&gt;&lt;Year&gt;2017&lt;/Year&gt;&lt;Details&gt;&lt;_accessed&gt;64514390&lt;/_accessed&gt;&lt;_author_aff&gt;中国地质大学(北京)地球科学与资源学院;武警黄金第二支队;&lt;/_author_aff&gt;&lt;_cited_count&gt;13&lt;/_cited_count&gt;&lt;_collection_scope&gt;CSCD;PKU&lt;/_collection_scope&gt;&lt;_created&gt;64512720&lt;/_created&gt;&lt;_date&gt;61774560&lt;/_date&gt;&lt;_db_updated&gt;CNKI - Reference&lt;/_db_updated&gt;&lt;_issue&gt;03&lt;/_issue&gt;&lt;_journal&gt;现代地质&lt;/_journal&gt;&lt;_keywords&gt;蛇绿岩;就位机制;就位时限;内蒙古索伦山&lt;/_keywords&gt;&lt;_modified&gt;64514390&lt;/_modified&gt;&lt;_pages&gt;498-507&lt;/_pages&gt;&lt;_url&gt;https://kns.cnki.net/kcms/detail/detail.aspx?FileName=XDDZ201703007&amp;amp;DbName=CJFQ2017&lt;/_url&gt;&lt;_volume&gt;31&lt;/_volume&gt;&lt;_translated_author&gt;Xue, Jianping;Su, Shangguo;Li, Chengyuan;Hou, Wanrong;Dong, Mingming;Liu, Yongxin;Liang, Yuesheng&lt;/_translated_author&gt;&lt;/Details&gt;&lt;Extra&gt;&lt;DBUID&gt;{F96A950B-833F-4880-A151-76DA2D6A2879}&lt;/DBUID&gt;&lt;/Extra&gt;&lt;/Item&gt;&lt;/References&gt;&lt;/Group&gt;&lt;/Citation&gt;_x000a_"/>
    <w:docVar w:name="NE.Ref{70541868-D2EA-402C-9D32-E9945BB9055B}" w:val=" ADDIN NE.Ref.{70541868-D2EA-402C-9D32-E9945BB9055B}&lt;Citation&gt;&lt;Group&gt;&lt;References&gt;&lt;Item&gt;&lt;ID&gt;684&lt;/ID&gt;&lt;UID&gt;{855B5215-987E-413A-8770-969AEAA1E9D6}&lt;/UID&gt;&lt;Title&gt;甘肃北山牛圈子蛇绿岩铷-锶同位素年龄及其大地构造意义&lt;/Title&gt;&lt;Template&gt;Journal Article&lt;/Template&gt;&lt;Star&gt;1&lt;/Star&gt;&lt;Tag&gt;0&lt;/Tag&gt;&lt;Author&gt;任秉琛; 何世平; 姚文光; 傅力浦&lt;/Author&gt;&lt;Year&gt;2001&lt;/Year&gt;&lt;Details&gt;&lt;_accessed&gt;64514637&lt;/_accessed&gt;&lt;_author_aff&gt;西安地质矿产研究所!陕西西安710054,西安地质矿产研究所!陕西西安710054,西安地质矿产研究所!陕西西安710054,西安地质矿产研究所!陕西西安710054&lt;/_author_aff&gt;&lt;_cited_count&gt;91&lt;/_cited_count&gt;&lt;_collection_scope&gt;CSCD&lt;/_collection_scope&gt;&lt;_created&gt;64512720&lt;/_created&gt;&lt;_date&gt;53359200&lt;/_date&gt;&lt;_db_updated&gt;CNKI - Reference&lt;/_db_updated&gt;&lt;_issue&gt;02&lt;/_issue&gt;&lt;_journal&gt;西北地质&lt;/_journal&gt;&lt;_keywords&gt;蛇绿岩;Rb-Sr同位素;大地构造意义;甘肃北山地区&lt;/_keywords&gt;&lt;_modified&gt;64514416&lt;/_modified&gt;&lt;_pages&gt;21-27&lt;/_pages&gt;&lt;_url&gt;https://kns.cnki.net/kcms/detail/detail.aspx?FileName=XBDI200102003&amp;amp;DbName=CJFQ2001&lt;/_url&gt;&lt;_translated_author&gt;Ren, Bingchen;He, Shiping;Yao, Wenguang;Fu, Lipu&lt;/_translated_author&gt;&lt;/Details&gt;&lt;Extra&gt;&lt;DBUID&gt;{F96A950B-833F-4880-A151-76DA2D6A2879}&lt;/DBUID&gt;&lt;/Extra&gt;&lt;/Item&gt;&lt;/References&gt;&lt;/Group&gt;&lt;/Citation&gt;_x000a_"/>
    <w:docVar w:name="NE.Ref{70F76CA1-66C9-4FA2-AEB2-A8577A68E1AB}" w:val=" ADDIN NE.Ref.{70F76CA1-66C9-4FA2-AEB2-A8577A68E1AB}&lt;Citation&gt;&lt;Group&gt;&lt;References&gt;&lt;Item&gt;&lt;ID&gt;648&lt;/ID&gt;&lt;UID&gt;{2D3A206F-8F36-4DA6-B0B3-05A224FAAC70}&lt;/UID&gt;&lt;Title&gt;新疆南天山塔什库尔干泥盆—早石炭世洋岛型火山岩的确定及地质意义&lt;/Title&gt;&lt;Template&gt;Journal Article&lt;/Template&gt;&lt;Star&gt;0&lt;/Star&gt;&lt;Tag&gt;0&lt;/Tag&gt;&lt;Author&gt;陈刚; 朱志新; 董连慧; 刘斌; 倪新元; 赵恒乐&lt;/Author&gt;&lt;Year&gt;2010&lt;/Year&gt;&lt;Details&gt;&lt;_accessed&gt;64514623&lt;/_accessed&gt;&lt;_author_aff&gt;中国地质大学;新疆维吾尔自治区地质矿产勘查开发局;新疆维吾尔自治区地质矿产调查研究院;新疆大学;&lt;/_author_aff&gt;&lt;_cited_count&gt;14&lt;/_cited_count&gt;&lt;_collection_scope&gt;CSCD&lt;/_collection_scope&gt;&lt;_created&gt;64512720&lt;/_created&gt;&lt;_date&gt;58224960&lt;/_date&gt;&lt;_db_updated&gt;CNKI - Reference&lt;/_db_updated&gt;&lt;_issue&gt;03&lt;/_issue&gt;&lt;_journal&gt;新疆地质&lt;/_journal&gt;&lt;_keywords&gt;新疆;南天山;洋岛;基性熔岩&lt;/_keywords&gt;&lt;_modified&gt;64514408&lt;/_modified&gt;&lt;_pages&gt;236-241&lt;/_pages&gt;&lt;_url&gt;https://kns.cnki.net/kcms/detail/detail.aspx?FileName=XJDI201003003&amp;amp;DbName=CJFQ2010&lt;/_url&gt;&lt;_volume&gt;28&lt;/_volume&gt;&lt;_translated_author&gt;Chen, Gang;Zhu, Zhixin;Dong, Lianhui;Liu, Bin;Ni, Xinyuan;Zhao, Hengle&lt;/_translated_author&gt;&lt;/Details&gt;&lt;Extra&gt;&lt;DBUID&gt;{F96A950B-833F-4880-A151-76DA2D6A2879}&lt;/DBUID&gt;&lt;/Extra&gt;&lt;/Item&gt;&lt;/References&gt;&lt;/Group&gt;&lt;/Citation&gt;_x000a_"/>
    <w:docVar w:name="NE.Ref{728EE7D6-11FB-4581-9CC4-B674B961D72A}" w:val=" ADDIN NE.Ref.{728EE7D6-11FB-4581-9CC4-B674B961D72A}&lt;Citation&gt;&lt;Group&gt;&lt;References&gt;&lt;Item&gt;&lt;ID&gt;733&lt;/ID&gt;&lt;UID&gt;{ED98D198-CBFD-41FB-ADEC-AB751D01CB7C}&lt;/UID&gt;&lt;Title&gt;克拉玛依蛇绿混杂岩带的基本特征和锆石SHRIMP年龄信息&lt;/Title&gt;&lt;Template&gt;Journal Article&lt;/Template&gt;&lt;Star&gt;0&lt;/Star&gt;&lt;Tag&gt;0&lt;/Tag&gt;&lt;Author&gt;徐新; 何国琦; 李华芹; 丁天府; 刘兴义; 梅绍武&lt;/Author&gt;&lt;Year&gt;2006&lt;/Year&gt;&lt;Details&gt;&lt;_accessed&gt;64514479&lt;/_accessed&gt;&lt;_author_aff&gt;新疆资源环境中心,北京大学地球与空间科学学院,宜昌地矿研究所,新疆第一区调队,新疆第一区调队,新疆第一区调队 新疆乌鲁木齐830011,北京100871,湖北宜昌443003,新疆乌鲁木齐830011,新疆乌鲁木齐830011,新疆乌鲁木齐830011&lt;/_author_aff&gt;&lt;_cited_count&gt;212&lt;/_cited_count&gt;&lt;_collection_scope&gt;CSCD;PKU&lt;/_collection_scope&gt;&lt;_created&gt;64514350&lt;/_created&gt;&lt;_date&gt;56010240&lt;/_date&gt;&lt;_db_updated&gt;CNKI - Reference&lt;/_db_updated&gt;&lt;_issue&gt;03&lt;/_issue&gt;&lt;_journal&gt;中国地质&lt;/_journal&gt;&lt;_keywords&gt;西准噶尔;蛇绿岩;SHRIMP年龄;克拉玛依&lt;/_keywords&gt;&lt;_modified&gt;64514456&lt;/_modified&gt;&lt;_pages&gt;470-475&lt;/_pages&gt;&lt;_url&gt;https://kns.cnki.net/kcms/detail/detail.aspx?FileName=DIZI200603002&amp;amp;DbName=CJFQ2006&lt;/_url&gt;&lt;_translated_author&gt;Xu, Xin;He, Guoqi;Li, Huaqin;Ding, Tianfu;Liu, Xingyi;Mei, Shaowu&lt;/_translated_author&gt;&lt;/Details&gt;&lt;Extra&gt;&lt;DBUID&gt;{F96A950B-833F-4880-A151-76DA2D6A2879}&lt;/DBUID&gt;&lt;/Extra&gt;&lt;/Item&gt;&lt;/References&gt;&lt;/Group&gt;&lt;/Citation&gt;_x000a_"/>
    <w:docVar w:name="NE.Ref{75061068-EBA9-4CA3-B379-F59BD24D67F4}" w:val=" ADDIN NE.Ref.{75061068-EBA9-4CA3-B379-F59BD24D67F4}&lt;Citation&gt;&lt;Group&gt;&lt;References&gt;&lt;Item&gt;&lt;ID&gt;828&lt;/ID&gt;&lt;UID&gt;{2B12E26B-700B-42E8-B111-DABDE17E20F4}&lt;/UID&gt;&lt;Title&gt;Ophiolites in the Xing&amp;apos;an-Inner Mongolia accretionary belt of the CAOB: Implications for two cycles of seafloor spreading and accretionary orogenic events&lt;/Title&gt;&lt;Template&gt;Journal Article&lt;/Template&gt;&lt;Star&gt;0&lt;/Star&gt;&lt;Tag&gt;0&lt;/Tag&gt;&lt;Author&gt;Song, S G; Wang, M M; Xu, X; Wang, C; Niu, Y L; Allen, M B; Su, L&lt;/Author&gt;&lt;Year&gt;2015&lt;/Year&gt;&lt;Details&gt;&lt;_alternate_title&gt;TECTONICS&lt;/_alternate_title&gt;&lt;_date_display&gt;2015&lt;/_date_display&gt;&lt;_date&gt;2015-01-01&lt;/_date&gt;&lt;_doi&gt;10.1002/2015TC003948&lt;/_doi&gt;&lt;_isbn&gt;0278-7407&lt;/_isbn&gt;&lt;_issue&gt;10&lt;/_issue&gt;&lt;_journal&gt;TECTONICS&lt;/_journal&gt;&lt;_pages&gt;2221-2248&lt;/_pages&gt;&lt;_volume&gt;34&lt;/_volume&gt;&lt;_created&gt;64514653&lt;/_created&gt;&lt;_modified&gt;64514653&lt;/_modified&gt;&lt;_impact_factor&gt;   5.261&lt;/_impact_factor&gt;&lt;_collection_scope&gt;SCI;SCIE;EI&lt;/_collection_scope&gt;&lt;/Details&gt;&lt;Extra&gt;&lt;DBUID&gt;{F96A950B-833F-4880-A151-76DA2D6A2879}&lt;/DBUID&gt;&lt;/Extra&gt;&lt;/Item&gt;&lt;/References&gt;&lt;/Group&gt;&lt;/Citation&gt;_x000a_"/>
    <w:docVar w:name="NE.Ref{75FBC28D-7496-4B2E-BDBA-5A48C4E53EB5}" w:val=" ADDIN NE.Ref.{75FBC28D-7496-4B2E-BDBA-5A48C4E53EB5}&lt;Citation&gt;&lt;Group&gt;&lt;References&gt;&lt;Item&gt;&lt;ID&gt;725&lt;/ID&gt;&lt;UID&gt;{D1BAC6E1-CA91-4BAA-82A8-507AB02120A1}&lt;/UID&gt;&lt;Title&gt;北疆地区阿尔曼太蛇绿岩锆石SHRIMP年龄及其大地构造意义&lt;/Title&gt;&lt;Template&gt;Journal Article&lt;/Template&gt;&lt;Star&gt;0&lt;/Star&gt;&lt;Tag&gt;0&lt;/Tag&gt;&lt;Author&gt;肖文交; BF, WINDLEY; 阎全人; 秦克章; 陈汉林; 袁超; 孙敏; 李继亮; 孙枢&lt;/Author&gt;&lt;Year&gt;2006&lt;/Year&gt;&lt;Details&gt;&lt;_accessed&gt;64514494&lt;/_accessed&gt;&lt;_author_aff&gt;中国科学院地质与地球物理研究所岩石圈演化国家重点实验室,Department of Geology University of Leicester,Leicester LE17RH,UK,中国地质科学院地质研究所,中国科学院地质与地球物理研究所岩石圈演化国家重点实验室,浙江大学理学院,中国科学院广州地球化学研究所,香港大学地球科学系,中国科学院地质与地球物理研究所岩石圈演化国家重点实验室,中国科学院地质与地球物理研究所岩石圈演化国家重点实验室,,北京,100029,北京,100037,北京,100029,杭州,310027,510640,北京,100029,北京,100029&lt;/_author_aff&gt;&lt;_cited_count&gt;221&lt;/_cited_count&gt;&lt;_collection_scope&gt;CSCD;PKU;EI&lt;/_collection_scope&gt;&lt;_created&gt;64514350&lt;/_created&gt;&lt;_date&gt;55771200&lt;/_date&gt;&lt;_db_updated&gt;CNKI - Reference&lt;/_db_updated&gt;&lt;_issue&gt;01&lt;/_issue&gt;&lt;_journal&gt;地质学报&lt;/_journal&gt;&lt;_keywords&gt;洋内弧;蛇绿岩;锆石SHRIMP年龄;东准噶尔;中亚&lt;/_keywords&gt;&lt;_modified&gt;64514355&lt;/_modified&gt;&lt;_pages&gt;32-37&lt;/_pages&gt;&lt;_url&gt;https://kns.cnki.net/kcms/detail/detail.aspx?FileName=DZXE200601003&amp;amp;DbName=CJFQ2006&lt;/_url&gt;&lt;_translated_author&gt;Xiao, Wenjiao;BF, WINDLEY;Yan, Quanren;Qin, Kezhang;Chen, Hanlin;Yuan, Chao;Sun, Min;Li, Jiliang;Sun, Shu&lt;/_translated_author&gt;&lt;/Details&gt;&lt;Extra&gt;&lt;DBUID&gt;{F96A950B-833F-4880-A151-76DA2D6A2879}&lt;/DBUID&gt;&lt;/Extra&gt;&lt;/Item&gt;&lt;/References&gt;&lt;/Group&gt;&lt;/Citation&gt;_x000a_"/>
    <w:docVar w:name="NE.Ref{76C803E2-6B18-4DCC-A9A1-A873D76C8122}" w:val=" ADDIN NE.Ref.{76C803E2-6B18-4DCC-A9A1-A873D76C8122}&lt;Citation&gt;&lt;Group&gt;&lt;References&gt;&lt;Item&gt;&lt;ID&gt;693&lt;/ID&gt;&lt;UID&gt;{82C70C9A-E473-480A-A926-31BEC98DB42C}&lt;/UID&gt;&lt;Title&gt;内蒙古北山北缘古亚洲洋闭合时间制约:来自黑红山晚石炭世石英闪长岩的证据&lt;/Title&gt;&lt;Template&gt;Journal Article&lt;/Template&gt;&lt;Star&gt;0&lt;/Star&gt;&lt;Tag&gt;0&lt;/Tag&gt;&lt;Author&gt;徐旭明; 鲁扬; 辛后田; 张永; 张正平; 冯翼鹏&lt;/Author&gt;&lt;Year&gt;2018&lt;/Year&gt;&lt;Details&gt;&lt;_accessed&gt;64514631&lt;/_accessed&gt;&lt;_author_aff&gt;河北省区域地质调查院;中国地质调查局天津地质调查中心;&lt;/_author_aff&gt;&lt;_cited_count&gt;9&lt;/_cited_count&gt;&lt;_collection_scope&gt;CSCD;PKU&lt;/_collection_scope&gt;&lt;_created&gt;64512720&lt;/_created&gt;&lt;_date&gt;62578080&lt;/_date&gt;&lt;_db_updated&gt;CNKI - Reference&lt;/_db_updated&gt;&lt;_issue&gt;04&lt;/_issue&gt;&lt;_journal&gt;矿物岩石&lt;/_journal&gt;&lt;_keywords&gt;北山地区;石英闪长岩;锆石U-Pb年龄;地球化学&lt;/_keywords&gt;&lt;_modified&gt;64514387&lt;/_modified&gt;&lt;_pages&gt;66-75&lt;/_pages&gt;&lt;_url&gt;https://kns.cnki.net/kcms/detail/detail.aspx?FileName=KWYS201804009&amp;amp;DbName=CJFQ2018&lt;/_url&gt;&lt;_volume&gt;38&lt;/_volume&gt;&lt;_translated_author&gt;Xu, Xuming;Lu, Yang;Xin, Houtian;Zhang, Yong;Zhang, Zhengping;Feng, Yipeng&lt;/_translated_author&gt;&lt;/Details&gt;&lt;Extra&gt;&lt;DBUID&gt;{F96A950B-833F-4880-A151-76DA2D6A2879}&lt;/DBUID&gt;&lt;/Extra&gt;&lt;/Item&gt;&lt;/References&gt;&lt;/Group&gt;&lt;/Citation&gt;_x000a_"/>
    <w:docVar w:name="NE.Ref{7889E00C-012B-4C3B-B2E8-5715570BA381}" w:val=" ADDIN NE.Ref.{7889E00C-012B-4C3B-B2E8-5715570BA381}&lt;Citation&gt;&lt;Group&gt;&lt;References&gt;&lt;Item&gt;&lt;ID&gt;781&lt;/ID&gt;&lt;UID&gt;{6D63D65F-BA2F-4B7E-99CE-82B810829058}&lt;/UID&gt;&lt;Title&gt;新疆沙尔布拉克蛇绿岩岩石地球化学特征及形成时代&lt;/Title&gt;&lt;Template&gt;Journal Article&lt;/Template&gt;&lt;Star&gt;0&lt;/Star&gt;&lt;Tag&gt;0&lt;/Tag&gt;&lt;Author&gt;褚方; 赵同阳; 张建东; 朱志新; 唐智; 闫晓兰&lt;/Author&gt;&lt;Year&gt;2013&lt;/Year&gt;&lt;Details&gt;&lt;_accessed&gt;64514486&lt;/_accessed&gt;&lt;_author_aff&gt;浙江省地矿局第七地质大队;新疆维吾尔自治区地质调查院;新疆国土资源厅评审中心;&lt;/_author_aff&gt;&lt;_cited_count&gt;11&lt;/_cited_count&gt;&lt;_collection_scope&gt;CSCD&lt;/_collection_scope&gt;&lt;_created&gt;64514350&lt;/_created&gt;&lt;_date&gt;59747040&lt;/_date&gt;&lt;_db_updated&gt;CNKI - Reference&lt;/_db_updated&gt;&lt;_issue&gt;03&lt;/_issue&gt;&lt;_journal&gt;新疆地质&lt;/_journal&gt;&lt;_keywords&gt;沙尔布拉克;蛇绿岩;锆石U-Pb SHRIMP测年;构造环境&lt;/_keywords&gt;&lt;_modified&gt;64514408&lt;/_modified&gt;&lt;_pages&gt;167-172&lt;/_pages&gt;&lt;_url&gt;https://kns.cnki.net/kcms/detail/detail.aspx?FileName=XJDI201303007&amp;amp;DbName=CJFQ2013&lt;/_url&gt;&lt;_volume&gt;31&lt;/_volume&gt;&lt;_translated_author&gt;Chu, Fang;Zhao, Tongyang;Zhang, Jiandong;Zhu, Zhixin;Tang, Zhi;Yan, Xiaolan&lt;/_translated_author&gt;&lt;/Details&gt;&lt;Extra&gt;&lt;DBUID&gt;{F96A950B-833F-4880-A151-76DA2D6A2879}&lt;/DBUID&gt;&lt;/Extra&gt;&lt;/Item&gt;&lt;/References&gt;&lt;/Group&gt;&lt;/Citation&gt;_x000a_"/>
    <w:docVar w:name="NE.Ref{7A77A461-C846-456C-95F6-8625FCCAAFDD}" w:val=" ADDIN NE.Ref.{7A77A461-C846-456C-95F6-8625FCCAAFDD}&lt;Citation&gt;&lt;Group&gt;&lt;References&gt;&lt;Item&gt;&lt;ID&gt;735&lt;/ID&gt;&lt;UID&gt;{A3933582-D91F-43E6-A9C7-FD95AD5171EB}&lt;/UID&gt;&lt;Title&gt;南天山库勒湖变质岩系的构造变形特征&lt;/Title&gt;&lt;Template&gt;Journal Article&lt;/Template&gt;&lt;Star&gt;0&lt;/Star&gt;&lt;Tag&gt;0&lt;/Tag&gt;&lt;Author&gt;王学潮; 何国琦; 高俊; 李茂松; 陆书宁&lt;/Author&gt;&lt;Year&gt;1995&lt;/Year&gt;&lt;Details&gt;&lt;_accessed&gt;64514625&lt;/_accessed&gt;&lt;_author_aff&gt;北京大学地质学系&lt;/_author_aff&gt;&lt;_cited_count&gt;4&lt;/_cited_count&gt;&lt;_collection_scope&gt;CSCD&lt;/_collection_scope&gt;&lt;_created&gt;64514350&lt;/_created&gt;&lt;_date&gt;50356800&lt;/_date&gt;&lt;_db_updated&gt;CNKI - Reference&lt;/_db_updated&gt;&lt;_issue&gt;03&lt;/_issue&gt;&lt;_journal&gt;新疆地质&lt;/_journal&gt;&lt;_keywords&gt;库勒湖;变质岩系;变形期次;韧性剪切带&lt;/_keywords&gt;&lt;_modified&gt;64514625&lt;/_modified&gt;&lt;_pages&gt;241-250&lt;/_pages&gt;&lt;_url&gt;https://kns.cnki.net/kcms/detail/detail.aspx?FileName=XJDI503.005&amp;amp;DbName=CJFQ1995&lt;/_url&gt;&lt;_translated_author&gt;Wang, Xuechao;He, Guoqi;Gao, Jun;Li, Maosong;Lu, Shuning&lt;/_translated_author&gt;&lt;/Details&gt;&lt;Extra&gt;&lt;DBUID&gt;{F96A950B-833F-4880-A151-76DA2D6A2879}&lt;/DBUID&gt;&lt;/Extra&gt;&lt;/Item&gt;&lt;/References&gt;&lt;/Group&gt;&lt;/Citation&gt;_x000a_"/>
    <w:docVar w:name="NE.Ref{7CD2AD86-30FA-428F-88E4-4041B221BA28}" w:val=" ADDIN NE.Ref.{7CD2AD86-30FA-428F-88E4-4041B221BA28}&lt;Citation&gt;&lt;Group&gt;&lt;References&gt;&lt;Item&gt;&lt;ID&gt;669&lt;/ID&gt;&lt;UID&gt;{3F513FE4-F82F-4D20-B68F-E111BE1903AF}&lt;/UID&gt;&lt;Title&gt;东天山康古尔塔格蛇绿岩SHRIMP年龄、Nd-Sr同位素特征及构造意义&lt;/Title&gt;&lt;Template&gt;Journal Article&lt;/Template&gt;&lt;Star&gt;0&lt;/Star&gt;&lt;Tag&gt;0&lt;/Tag&gt;&lt;Author&gt;李文铅; 马华东; 王冉; 王核; 夏斌&lt;/Author&gt;&lt;Year&gt;2008&lt;/Year&gt;&lt;Details&gt;&lt;_accessed&gt;64514361&lt;/_accessed&gt;&lt;_author_aff&gt;中国科学院广州地球化学研究所成矿动力学重点实验室;有色金属矿产地质调查中心;中国科学院研究生院;中国科学院边缘海地质重点实验室中国科学院广州地球化学研究所;&lt;/_author_aff&gt;&lt;_cited_count&gt;74&lt;/_cited_count&gt;&lt;_created&gt;64512720&lt;/_created&gt;&lt;_date&gt;56953440&lt;/_date&gt;&lt;_db_updated&gt;CNKI - Reference&lt;/_db_updated&gt;&lt;_issue&gt;04&lt;/_issue&gt;&lt;_journal&gt;岩石学报&lt;/_journal&gt;&lt;_keywords&gt;SSZ型蛇绿岩;SHRIMP测年;Nd-Sr同位素;康古尔塔格;东天山&lt;/_keywords&gt;&lt;_modified&gt;64514361&lt;/_modified&gt;&lt;_pages&gt;773-780&lt;/_pages&gt;&lt;_url&gt;https://kns.cnki.net/kcms/detail/detail.aspx?FileName=YSXB200804017&amp;amp;DbName=CJFQ2008&lt;/_url&gt;&lt;_volume&gt;24&lt;/_volume&gt;&lt;_translated_author&gt;Li, Wenqian;Ma, Huadong;Wang, Ran;Wang, He;Xia, Bin&lt;/_translated_author&gt;&lt;/Details&gt;&lt;Extra&gt;&lt;DBUID&gt;{F96A950B-833F-4880-A151-76DA2D6A2879}&lt;/DBUID&gt;&lt;/Extra&gt;&lt;/Item&gt;&lt;/References&gt;&lt;/Group&gt;&lt;/Citation&gt;_x000a_"/>
    <w:docVar w:name="NE.Ref{7E053808-844E-463C-B23D-85DA342284EE}" w:val=" ADDIN NE.Ref.{7E053808-844E-463C-B23D-85DA342284EE}&lt;Citation&gt;&lt;Group&gt;&lt;References&gt;&lt;Item&gt;&lt;ID&gt;687&lt;/ID&gt;&lt;UID&gt;{8291DFE2-56B9-4CF2-A80C-62EE9EE5C444}&lt;/UID&gt;&lt;Title&gt;古塔里木大陆东北缘加里东期蛇绿岩套的发现及其构造意义&lt;/Title&gt;&lt;Template&gt;Journal Article&lt;/Template&gt;&lt;Star&gt;0&lt;/Star&gt;&lt;Tag&gt;0&lt;/Tag&gt;&lt;Author&gt;周国庆&lt;/Author&gt;&lt;Year&gt;1988&lt;/Year&gt;&lt;Details&gt;&lt;_accessed&gt;64514629&lt;/_accessed&gt;&lt;_author_aff&gt;南京大学地球科学系,&lt;/_author_aff&gt;&lt;_cited_count&gt;25&lt;/_cited_count&gt;&lt;_created&gt;64512720&lt;/_created&gt;&lt;_date&gt;46311840&lt;/_date&gt;&lt;_db_updated&gt;CNKI - Reference&lt;/_db_updated&gt;&lt;_issue&gt;01&lt;/_issue&gt;&lt;_journal&gt;南京大学学报(自然科学版)&lt;/_journal&gt;&lt;_keywords&gt;新疆甘肃;红柳河;大陆边缘;蛇绿岩&lt;/_keywords&gt;&lt;_modified&gt;64514377&lt;/_modified&gt;&lt;_pages&gt;39-54&lt;/_pages&gt;&lt;_url&gt;https://kns.cnki.net/kcms/detail/detail.aspx?FileName=NJDZ198801003&amp;amp;DbName=CJFQ1988&lt;/_url&gt;&lt;_translated_author&gt;Zhou, Guoqing&lt;/_translated_author&gt;&lt;/Details&gt;&lt;Extra&gt;&lt;DBUID&gt;{F96A950B-833F-4880-A151-76DA2D6A2879}&lt;/DBUID&gt;&lt;/Extra&gt;&lt;/Item&gt;&lt;/References&gt;&lt;/Group&gt;&lt;/Citation&gt;_x000a_"/>
    <w:docVar w:name="NE.Ref{7E92A94B-043F-462D-A4A9-7A5DCE3A6C85}" w:val=" ADDIN NE.Ref.{7E92A94B-043F-462D-A4A9-7A5DCE3A6C85}&lt;Citation&gt;&lt;Group&gt;&lt;References&gt;&lt;Item&gt;&lt;ID&gt;749&lt;/ID&gt;&lt;UID&gt;{2FBFAE59-E55E-4B6A-8471-555EAB93652D}&lt;/UID&gt;&lt;Title&gt;西准噶尔玛依拉山组志留纪玄武岩的地球化学特征及构造意义&lt;/Title&gt;&lt;Template&gt;Journal Article&lt;/Template&gt;&lt;Star&gt;0&lt;/Star&gt;&lt;Tag&gt;0&lt;/Tag&gt;&lt;Author&gt;杨高学; 李永军; 刘振伟; 杨宝凯; 张洪伟; 佟丽莉&lt;/Author&gt;&lt;Year&gt;2012&lt;/Year&gt;&lt;Details&gt;&lt;_accessed&gt;64514393&lt;/_accessed&gt;&lt;_author_aff&gt;长安大学地球科学与资源学院西部矿产资源与地质工程教育部重点实验室;新疆维吾尔自治区地质矿产勘查开发局第七地质大队;&lt;/_author_aff&gt;&lt;_cited_count&gt;19&lt;/_cited_count&gt;&lt;_collection_scope&gt;CSCD;PKU;EI&lt;/_collection_scope&gt;&lt;_created&gt;64514350&lt;/_created&gt;&lt;_date&gt;58970880&lt;/_date&gt;&lt;_db_updated&gt;CNKI - Reference&lt;/_db_updated&gt;&lt;_issue&gt;01&lt;/_issue&gt;&lt;_journal&gt;大地构造与成矿学&lt;/_journal&gt;&lt;_keywords&gt;玄武岩;弧后盆地;玛依拉山组;地球化学;西准噶尔&lt;/_keywords&gt;&lt;_modified&gt;64514393&lt;/_modified&gt;&lt;_pages&gt;127-136&lt;/_pages&gt;&lt;_url&gt;https://kns.cnki.net/kcms/detail/detail.aspx?FileName=DGYK201201020&amp;amp;DbName=CJFQ2012&lt;/_url&gt;&lt;_volume&gt;36&lt;/_volume&gt;&lt;_translated_author&gt;Yang, Gaoxue;Li, Yongjun;Liu, Zhenwei;Yang, Baokai;Zhang, Hongwei;Tong, Lili&lt;/_translated_author&gt;&lt;/Details&gt;&lt;Extra&gt;&lt;DBUID&gt;{F96A950B-833F-4880-A151-76DA2D6A2879}&lt;/DBUID&gt;&lt;/Extra&gt;&lt;/Item&gt;&lt;/References&gt;&lt;/Group&gt;&lt;/Citation&gt;_x000a_"/>
    <w:docVar w:name="NE.Ref{7ECC2FC9-EB75-4680-B306-107CB23CCEBB}" w:val=" ADDIN NE.Ref.{7ECC2FC9-EB75-4680-B306-107CB23CCEBB}&lt;Citation&gt;&lt;Group&gt;&lt;References&gt;&lt;Item&gt;&lt;ID&gt;827&lt;/ID&gt;&lt;UID&gt;{F7A16CEF-71FF-4E44-BACD-2204C8F10996}&lt;/UID&gt;&lt;Title&gt;Solonker ophiolite in Inner Mongolia, China: A late Permian continental margin-type ophiolite&lt;/Title&gt;&lt;Template&gt;Journal Article&lt;/Template&gt;&lt;Star&gt;0&lt;/Star&gt;&lt;Tag&gt;0&lt;/Tag&gt;&lt;Author&gt;Luo, Z W; Xu, B; Shi, G Z; Zhao, P; Faure, M; Chen, Y&lt;/Author&gt;&lt;Year&gt;2016&lt;/Year&gt;&lt;Details&gt;&lt;_alternate_title&gt;LITHOS&lt;/_alternate_title&gt;&lt;_date_display&gt;2016&lt;/_date_display&gt;&lt;_date&gt;2016-01-01&lt;/_date&gt;&lt;_doi&gt;10.1016/j.lithos.2016.03.001&lt;/_doi&gt;&lt;_isbn&gt;0024-4937&lt;/_isbn&gt;&lt;_journal&gt;LITHOS&lt;/_journal&gt;&lt;_pages&gt;72-91&lt;/_pages&gt;&lt;_volume&gt;261&lt;/_volume&gt;&lt;_created&gt;64514651&lt;/_created&gt;&lt;_modified&gt;64514651&lt;/_modified&gt;&lt;_impact_factor&gt;   4.020&lt;/_impact_factor&gt;&lt;_collection_scope&gt;SCI;SCIE&lt;/_collection_scope&gt;&lt;/Details&gt;&lt;Extra&gt;&lt;DBUID&gt;{F96A950B-833F-4880-A151-76DA2D6A2879}&lt;/DBUID&gt;&lt;/Extra&gt;&lt;/Item&gt;&lt;/References&gt;&lt;/Group&gt;&lt;/Citation&gt;_x000a_"/>
    <w:docVar w:name="NE.Ref{7F59691F-C16D-40C1-B3B0-8DDBBA4DD804}" w:val=" ADDIN NE.Ref.{7F59691F-C16D-40C1-B3B0-8DDBBA4DD804}&lt;Citation&gt;&lt;Group&gt;&lt;References&gt;&lt;Item&gt;&lt;ID&gt;736&lt;/ID&gt;&lt;UID&gt;{90AC0D73-2EDC-4B34-BCAE-7B89A1C0899C}&lt;/UID&gt;&lt;Title&gt;南天山库勒湖蛇绿混杂岩岩石地球化学特征及其构造背景&lt;/Title&gt;&lt;Template&gt;Journal Article&lt;/Template&gt;&lt;Star&gt;0&lt;/Star&gt;&lt;Tag&gt;0&lt;/Tag&gt;&lt;Author&gt;吴世敏; 马瑞士; 卢华复; 贾东; 蔡东升&lt;/Author&gt;&lt;Year&gt;1995&lt;/Year&gt;&lt;Details&gt;&lt;_accessed&gt;64514626&lt;/_accessed&gt;&lt;_author_aff&gt;南京大学地球科学系&lt;/_author_aff&gt;&lt;_cited_count&gt;3&lt;/_cited_count&gt;&lt;_collection_scope&gt;CSCD&lt;/_collection_scope&gt;&lt;_created&gt;64514350&lt;/_created&gt;&lt;_date&gt;50487840&lt;/_date&gt;&lt;_db_updated&gt;CNKI - Reference&lt;/_db_updated&gt;&lt;_issue&gt;04&lt;/_issue&gt;&lt;_journal&gt;地质找矿论丛&lt;/_journal&gt;&lt;_keywords&gt;库勒湖;蛇绿混杂岩;岩石化学;弧后盆地&lt;/_keywords&gt;&lt;_modified&gt;64514626&lt;/_modified&gt;&lt;_pages&gt;1-7&lt;/_pages&gt;&lt;_url&gt;https://kns.cnki.net/kcms/detail/detail.aspx?FileName=DZZK504.000&amp;amp;DbName=CJFQ1995&lt;/_url&gt;&lt;_translated_author&gt;Wu, Shimin;Ma, Ruishi;Lu, Huafu;Jia, Dong;Cai, Dongsheng&lt;/_translated_author&gt;&lt;/Details&gt;&lt;Extra&gt;&lt;DBUID&gt;{F96A950B-833F-4880-A151-76DA2D6A2879}&lt;/DBUID&gt;&lt;/Extra&gt;&lt;/Item&gt;&lt;/References&gt;&lt;/Group&gt;&lt;/Citation&gt;_x000a_"/>
    <w:docVar w:name="NE.Ref{7F9C0476-5228-4306-8B53-50D0DBADBA9E}" w:val=" ADDIN NE.Ref.{7F9C0476-5228-4306-8B53-50D0DBADBA9E}&lt;Citation&gt;&lt;Group&gt;&lt;References&gt;&lt;Item&gt;&lt;ID&gt;790&lt;/ID&gt;&lt;UID&gt;{DAEC2554-5C40-4866-B652-D4BA0C9E0D5E}&lt;/UID&gt;&lt;Title&gt;新疆西准噶尔蛇绿岩形成时代和环境的探讨&lt;/Title&gt;&lt;Template&gt;Journal Article&lt;/Template&gt;&lt;Star&gt;0&lt;/Star&gt;&lt;Tag&gt;0&lt;/Tag&gt;&lt;Author&gt;张弛; 黄萱&lt;/Author&gt;&lt;Year&gt;1992&lt;/Year&gt;&lt;Details&gt;&lt;_accessed&gt;64514410&lt;/_accessed&gt;&lt;_author_aff&gt;中国科学院地质研究所,中国科学院地质研究所 北京,北京&lt;/_author_aff&gt;&lt;_cited_count&gt;251&lt;/_cited_count&gt;&lt;_collection_scope&gt;CSCD;PKU&lt;/_collection_scope&gt;&lt;_created&gt;64514350&lt;/_created&gt;&lt;_date&gt;48646080&lt;/_date&gt;&lt;_db_updated&gt;CNKI - Reference&lt;/_db_updated&gt;&lt;_issue&gt;06&lt;/_issue&gt;&lt;_journal&gt;地质论评&lt;/_journal&gt;&lt;_keywords&gt;蛇绿岩;蛇绿混杂岩;弧后盆地;大洋中脊&lt;/_keywords&gt;&lt;_modified&gt;64514410&lt;/_modified&gt;&lt;_pages&gt;509-524&lt;/_pages&gt;&lt;_url&gt;https://kns.cnki.net/kcms/detail/detail.aspx?FileName=DZLP199206008&amp;amp;DbName=CJFQ1992&lt;/_url&gt;&lt;_translated_author&gt;Zhang, Chi;Huang, Xuan&lt;/_translated_author&gt;&lt;/Details&gt;&lt;Extra&gt;&lt;DBUID&gt;{F96A950B-833F-4880-A151-76DA2D6A2879}&lt;/DBUID&gt;&lt;/Extra&gt;&lt;/Item&gt;&lt;/References&gt;&lt;/Group&gt;&lt;/Citation&gt;_x000a_"/>
    <w:docVar w:name="NE.Ref{806F530A-8935-4DF9-8A05-F4FAD48C0E46}" w:val=" ADDIN NE.Ref.{806F530A-8935-4DF9-8A05-F4FAD48C0E46}&lt;Citation&gt;&lt;Group&gt;&lt;References&gt;&lt;Item&gt;&lt;ID&gt;783&lt;/ID&gt;&lt;UID&gt;{57B4146B-5D3E-4113-B770-30E53EEC8F0F}&lt;/UID&gt;&lt;Title&gt;新疆塔尔巴哈台山发现早奥陶世蛇绿混杂岩&lt;/Title&gt;&lt;Template&gt;Journal Article&lt;/Template&gt;&lt;Star&gt;0&lt;/Star&gt;&lt;Tag&gt;0&lt;/Tag&gt;&lt;Author&gt;朱永峰; 徐新&lt;/Author&gt;&lt;Year&gt;2006&lt;/Year&gt;&lt;Details&gt;&lt;_accessed&gt;64514409&lt;/_accessed&gt;&lt;_author_aff&gt;造山带与地壳演化教育部重点实验室,新疆自然资源与生态环境研究中心 北京大学地球与空间科学学院,北京 100871,乌鲁木齐 830000&lt;/_author_aff&gt;&lt;_cited_count&gt;171&lt;/_cited_count&gt;&lt;_created&gt;64514350&lt;/_created&gt;&lt;_date&gt;56252160&lt;/_date&gt;&lt;_db_updated&gt;CNKI - Reference&lt;/_db_updated&gt;&lt;_issue&gt;12&lt;/_issue&gt;&lt;_journal&gt;岩石学报&lt;/_journal&gt;&lt;_keywords&gt;蛇绿岩;蚀变辉长岩;早奥陶世;单斜辉石;尖晶石出溶结构;SHRIMP 年代学;塔尔巴哈台山;新疆&lt;/_keywords&gt;&lt;_modified&gt;64514409&lt;/_modified&gt;&lt;_pages&gt;2833-2842&lt;/_pages&gt;&lt;_url&gt;https://kns.cnki.net/kcms/detail/detail.aspx?FileName=YSXB200612001&amp;amp;DbName=CJFQ2006&lt;/_url&gt;&lt;_translated_author&gt;Zhu, Yongfeng;Xu, Xin&lt;/_translated_author&gt;&lt;/Details&gt;&lt;Extra&gt;&lt;DBUID&gt;{F96A950B-833F-4880-A151-76DA2D6A2879}&lt;/DBUID&gt;&lt;/Extra&gt;&lt;/Item&gt;&lt;/References&gt;&lt;/Group&gt;&lt;/Citation&gt;_x000a_"/>
    <w:docVar w:name="NE.Ref{84A16C7C-FE5B-49E2-A749-90BE4D0F2FD8}" w:val=" ADDIN NE.Ref.{84A16C7C-FE5B-49E2-A749-90BE4D0F2FD8}&lt;Citation&gt;&lt;Group&gt;&lt;References&gt;&lt;Item&gt;&lt;ID&gt;717&lt;/ID&gt;&lt;UID&gt;{D943C7AF-00C2-4668-8292-BEFD73E51BFE}&lt;/UID&gt;&lt;Title&gt;西准噶尔玛依勒地区枕状玄武岩年代学、地球化学及岩石成因&lt;/Title&gt;&lt;Template&gt;Journal Article&lt;/Template&gt;&lt;Star&gt;0&lt;/Star&gt;&lt;Tag&gt;0&lt;/Tag&gt;&lt;Author&gt;杨高学; 李永军; 佟丽莉; 李甘雨; 沈锐; 李钊; 吴乐&lt;/Author&gt;&lt;Year&gt;2016&lt;/Year&gt;&lt;Details&gt;&lt;_accessed&gt;64514362&lt;/_accessed&gt;&lt;_author_aff&gt;长安大学地球科学与资源学院;国土资源部岩浆作用成矿与找矿重点实验室;&lt;/_author_aff&gt;&lt;_cited_count&gt;8&lt;/_cited_count&gt;&lt;_created&gt;64512720&lt;/_created&gt;&lt;_date&gt;61074720&lt;/_date&gt;&lt;_db_updated&gt;CNKI - Reference&lt;/_db_updated&gt;&lt;_issue&gt;02&lt;/_issue&gt;&lt;_journal&gt;岩石学报&lt;/_journal&gt;&lt;_keywords&gt;洋岛玄武岩;地幔柱;地球化学;西准噶尔;中亚造山带&lt;/_keywords&gt;&lt;_modified&gt;64514362&lt;/_modified&gt;&lt;_pages&gt;522-536&lt;/_pages&gt;&lt;_url&gt;https://kns.cnki.net/kcms/detail/detail.aspx?FileName=YSXB201602017&amp;amp;DbName=CJFQ2016&lt;/_url&gt;&lt;_volume&gt;32&lt;/_volume&gt;&lt;_translated_author&gt;Yang, Gaoxue;Li, Yongjun;Tong, Lili;Li, Ganyu;Shen, Rui;Li, Zhao;Wu, Le&lt;/_translated_author&gt;&lt;/Details&gt;&lt;Extra&gt;&lt;DBUID&gt;{F96A950B-833F-4880-A151-76DA2D6A2879}&lt;/DBUID&gt;&lt;/Extra&gt;&lt;/Item&gt;&lt;/References&gt;&lt;/Group&gt;&lt;Group&gt;&lt;References&gt;&lt;Item&gt;&lt;ID&gt;752&lt;/ID&gt;&lt;UID&gt;{167CB98D-5C5C-4BCB-B244-3CA42F20110B}&lt;/UID&gt;&lt;Title&gt;西准噶尔蛇绿混杂岩中洋岛玄武岩研究新进展&lt;/Title&gt;&lt;Template&gt;Journal Article&lt;/Template&gt;&lt;Star&gt;0&lt;/Star&gt;&lt;Tag&gt;0&lt;/Tag&gt;&lt;Author&gt;杨高学; 李永军; 佟丽莉; 杨宝凯; 张胜龙; 沈锐; 段丰浩&lt;/Author&gt;&lt;Year&gt;2015&lt;/Year&gt;&lt;Details&gt;&lt;_accessed&gt;64514397&lt;/_accessed&gt;&lt;_author_aff&gt;长安大学地球科学与资源学院;西部矿产资源与地质工程教育部重点实验室;青岛地质工程勘察院;&lt;/_author_aff&gt;&lt;_cited_count&gt;30&lt;/_cited_count&gt;&lt;_collection_scope&gt;CSCD;PKU;EI&lt;/_collection_scope&gt;&lt;_created&gt;64514350&lt;/_created&gt;&lt;_date&gt;60549120&lt;/_date&gt;&lt;_db_updated&gt;CNKI - Reference&lt;/_db_updated&gt;&lt;_issue&gt;02&lt;/_issue&gt;&lt;_journal&gt;地质学报&lt;/_journal&gt;&lt;_keywords&gt;碱性玄武岩;洋内俯冲系统;地幔柱;西准噶尔;中亚造山带&lt;/_keywords&gt;&lt;_modified&gt;64514397&lt;/_modified&gt;&lt;_pages&gt;392-405&lt;/_pages&gt;&lt;_url&gt;https://kns.cnki.net/kcms/detail/detail.aspx?FileName=DZXE201502014&amp;amp;DbName=CJFQ2015&lt;/_url&gt;&lt;_volume&gt;89&lt;/_volume&gt;&lt;_translated_author&gt;Yang, Gaoxue;Li, Yongjun;Tong, Lili;Yang, Baokai;Zhang, Shenglong;Shen, Rui;Duan, Fenghao&lt;/_translated_author&gt;&lt;/Details&gt;&lt;Extra&gt;&lt;DBUID&gt;{F96A950B-833F-4880-A151-76DA2D6A2879}&lt;/DBUID&gt;&lt;/Extra&gt;&lt;/Item&gt;&lt;/References&gt;&lt;/Group&gt;&lt;Group&gt;&lt;References&gt;&lt;Item&gt;&lt;ID&gt;653&lt;/ID&gt;&lt;UID&gt;{A7C53C48-5EF7-43A4-A214-EE5631B109D4}&lt;/UID&gt;&lt;Title&gt;新疆西准噶尔玛依勒蛇绿岩中镁铁-超镁铁质岩的地球化学、年代学及其地质意义&lt;/Title&gt;&lt;Template&gt;Journal Article&lt;/Template&gt;&lt;Star&gt;0&lt;/Star&gt;&lt;Tag&gt;0&lt;/Tag&gt;&lt;Author&gt;翁凯; 徐学义; 马中平; 陈隽璐; 孙吉明; 张雪&lt;/Author&gt;&lt;Year&gt;2016&lt;/Year&gt;&lt;Details&gt;&lt;_accessed&gt;64514366&lt;/_accessed&gt;&lt;_author_aff&gt;国土资源部岩浆作用成矿与找矿重点实验室,西安地质调查中心;长安大学地球科学与资源学院;&lt;/_author_aff&gt;&lt;_cited_count&gt;16&lt;/_cited_count&gt;&lt;_created&gt;64512720&lt;/_created&gt;&lt;_date&gt;61204320&lt;/_date&gt;&lt;_db_updated&gt;CNKI - Reference&lt;/_db_updated&gt;&lt;_issue&gt;05&lt;/_issue&gt;&lt;_journal&gt;岩石学报&lt;/_journal&gt;&lt;_keywords&gt;西准噶尔;玛依勒蛇绿岩;锆石U-Pb测年;地球化学;古亚洲洋&lt;/_keywords&gt;&lt;_modified&gt;64514366&lt;/_modified&gt;&lt;_pages&gt;1420-1436&lt;/_pages&gt;&lt;_url&gt;https://kns.cnki.net/kcms/detail/detail.aspx?FileName=YSXB201605012&amp;amp;DbName=CJFQ2016&lt;/_url&gt;&lt;_volume&gt;32&lt;/_volume&gt;&lt;_translated_author&gt;Weng, Kai;Xu, Xueyi;Ma, Zhongping;Chen, Juanlu;Sun, Jiming;Zhang, Xue&lt;/_translated_author&gt;&lt;/Details&gt;&lt;Extra&gt;&lt;DBUID&gt;{F96A950B-833F-4880-A151-76DA2D6A2879}&lt;/DBUID&gt;&lt;/Extra&gt;&lt;/Item&gt;&lt;/References&gt;&lt;/Group&gt;&lt;/Citation&gt;_x000a_"/>
    <w:docVar w:name="NE.Ref{84C1ABB6-D21B-4A3A-8133-108E364F95EA}" w:val=" ADDIN NE.Ref.{84C1ABB6-D21B-4A3A-8133-108E364F95EA}&lt;Citation&gt;&lt;Group&gt;&lt;References&gt;&lt;Item&gt;&lt;ID&gt;764&lt;/ID&gt;&lt;UID&gt;{3F22CAAC-72FF-4867-9AC0-136A2D639242}&lt;/UID&gt;&lt;Title&gt;新疆布尔根蛇绿混杂岩的发现及其大地构造意义&lt;/Title&gt;&lt;Template&gt;Journal Article&lt;/Template&gt;&lt;Star&gt;0&lt;/Star&gt;&lt;Tag&gt;0&lt;/Tag&gt;&lt;Author&gt;吴波; 何国琦; 吴泰然; 李会军; 罗红玲&lt;/Author&gt;&lt;Year&gt;2006&lt;/Year&gt;&lt;Details&gt;&lt;_accessed&gt;64514492&lt;/_accessed&gt;&lt;_author_aff&gt;北京大学地球与空间科学学院造山带与地壳演化教育部重点实验室,北京大学地球与空间科学学院造山带与地壳演化教育部重点实验室,北京大学地球与空间科学学院造山带与地壳演化教育部重点实验室,北京大学地球与空间科学学院造山带与地壳演化教育部重点实验室,北京大学地球与空间科学学院造山带与地壳演化教育部重点实验室 北京100871中油测井技术服务有限公司,北京100043,北京100871,北京100871,北京100871 中国地质科学院地质力学研究所,北京100081,北京100871&lt;/_author_aff&gt;&lt;_cited_count&gt;84&lt;/_cited_count&gt;&lt;_collection_scope&gt;CSCD;PKU&lt;/_collection_scope&gt;&lt;_created&gt;64514350&lt;/_created&gt;&lt;_date&gt;56010240&lt;/_date&gt;&lt;_db_updated&gt;CNKI - Reference&lt;/_db_updated&gt;&lt;_issue&gt;03&lt;/_issue&gt;&lt;_journal&gt;中国地质&lt;/_journal&gt;&lt;_keywords&gt;额尔齐斯;蛇绿混杂带;布尔根;OIB;IAB;晚古生代&lt;/_keywords&gt;&lt;_modified&gt;64514404&lt;/_modified&gt;&lt;_pages&gt;476-486&lt;/_pages&gt;&lt;_url&gt;https://kns.cnki.net/kcms/detail/detail.aspx?FileName=DIZI200603003&amp;amp;DbName=CJFQ2006&lt;/_url&gt;&lt;_translated_author&gt;Wu, Bo;He, Guoqi;Wu, Tairan;Li, Huijun;Luo, Hongling&lt;/_translated_author&gt;&lt;/Details&gt;&lt;Extra&gt;&lt;DBUID&gt;{F96A950B-833F-4880-A151-76DA2D6A2879}&lt;/DBUID&gt;&lt;/Extra&gt;&lt;/Item&gt;&lt;/References&gt;&lt;/Group&gt;&lt;/Citation&gt;_x000a_"/>
    <w:docVar w:name="NE.Ref{85ADF980-133D-43E5-B2B0-117A874CD73C}" w:val=" ADDIN NE.Ref.{85ADF980-133D-43E5-B2B0-117A874CD73C}&lt;Citation&gt;&lt;Group&gt;&lt;References&gt;&lt;Item&gt;&lt;ID&gt;651&lt;/ID&gt;&lt;UID&gt;{AC3B0953-BC36-42F1-8428-A13A4E33579A}&lt;/UID&gt;&lt;Title&gt;新疆西准噶尔巴尔鲁克蛇绿岩形成时代及大地构造意义&lt;/Title&gt;&lt;Template&gt;Journal Article&lt;/Template&gt;&lt;Star&gt;0&lt;/Star&gt;&lt;Tag&gt;0&lt;/Tag&gt;&lt;Author&gt;温志刚; 赵文平; 刘团锋; 刘松柏&lt;/Author&gt;&lt;Year&gt;2016&lt;/Year&gt;&lt;Details&gt;&lt;_accessed&gt;64514481&lt;/_accessed&gt;&lt;_author_aff&gt;陕西区域地质矿产研究院;中国地质大学(北京)地球科学与资源学院;陕西工贸公司;&lt;/_author_aff&gt;&lt;_cited_count&gt;18&lt;/_cited_count&gt;&lt;_collection_scope&gt;CSCD;PKU&lt;/_collection_scope&gt;&lt;_created&gt;64512720&lt;/_created&gt;&lt;_date&gt;61381440&lt;/_date&gt;&lt;_db_updated&gt;CNKI - Reference&lt;/_db_updated&gt;&lt;_issue&gt;09&lt;/_issue&gt;&lt;_journal&gt;地质通报&lt;/_journal&gt;&lt;_keywords&gt;西准噶尔;巴尔鲁克蛇绿岩;辉长岩;LA-ICP-MS锆石U-Pb年龄&lt;/_keywords&gt;&lt;_modified&gt;64514409&lt;/_modified&gt;&lt;_pages&gt;1401-1410&lt;/_pages&gt;&lt;_url&gt;https://kns.cnki.net/kcms/detail/detail.aspx?FileName=ZQYD201609002&amp;amp;DbName=CJFQ2016&lt;/_url&gt;&lt;_volume&gt;35&lt;/_volume&gt;&lt;_translated_author&gt;Wen, Zhigang;Zhao, Wenping;Liu, Tuanfeng;Liu, Songbo&lt;/_translated_author&gt;&lt;/Details&gt;&lt;Extra&gt;&lt;DBUID&gt;{F96A950B-833F-4880-A151-76DA2D6A2879}&lt;/DBUID&gt;&lt;/Extra&gt;&lt;/Item&gt;&lt;/References&gt;&lt;/Group&gt;&lt;/Citation&gt;_x000a_"/>
    <w:docVar w:name="NE.Ref{864F9C9A-9BFC-41D9-BA0C-29ED3CEF94D4}" w:val=" ADDIN NE.Ref.{864F9C9A-9BFC-41D9-BA0C-29ED3CEF94D4}&lt;Citation&gt;&lt;Group&gt;&lt;References&gt;&lt;Item&gt;&lt;ID&gt;746&lt;/ID&gt;&lt;UID&gt;{7204386D-9E48-4262-82F4-0B30C817705A}&lt;/UID&gt;&lt;Title&gt;西准达尔布特蛇绿岩中辉长岩LA-ICP-MS锆石U-Pb测年&lt;/Title&gt;&lt;Template&gt;Journal Article&lt;/Template&gt;&lt;Star&gt;0&lt;/Star&gt;&lt;Tag&gt;0&lt;/Tag&gt;&lt;Author&gt;辜平阳; 李永军; 张兵; 佟丽莉; 王军年&lt;/Author&gt;&lt;Year&gt;2009&lt;/Year&gt;&lt;Details&gt;&lt;_accessed&gt;64514393&lt;/_accessed&gt;&lt;_author_aff&gt;长安大学地球科学与资源学院西部矿产资源与地质工程教育部重点实验室;新疆地质矿产勘查开发局第七地质大队;&lt;/_author_aff&gt;&lt;_cited_count&gt;160&lt;/_cited_count&gt;&lt;_created&gt;64514350&lt;/_created&gt;&lt;_date&gt;57566880&lt;/_date&gt;&lt;_db_updated&gt;CNKI - Reference&lt;/_db_updated&gt;&lt;_issue&gt;06&lt;/_issue&gt;&lt;_journal&gt;岩石学报&lt;/_journal&gt;&lt;_keywords&gt;达尔布特蛇绿岩;辉长岩;锆石U-Pb测年;中泥盆世;西准噶尔&lt;/_keywords&gt;&lt;_modified&gt;64514393&lt;/_modified&gt;&lt;_pages&gt;1364-1372&lt;/_pages&gt;&lt;_url&gt;https://kns.cnki.net/kcms/detail/detail.aspx?FileName=YSXB200906008&amp;amp;DbName=CJFQ2009&lt;/_url&gt;&lt;_volume&gt;25&lt;/_volume&gt;&lt;_translated_author&gt;Gu, Pingyang;Li, Yongjun;Zhang, Bing;Tong, Lili;Wang, Junnian&lt;/_translated_author&gt;&lt;/Details&gt;&lt;Extra&gt;&lt;DBUID&gt;{F96A950B-833F-4880-A151-76DA2D6A2879}&lt;/DBUID&gt;&lt;/Extra&gt;&lt;/Item&gt;&lt;/References&gt;&lt;/Group&gt;&lt;/Citation&gt;_x000a_"/>
    <w:docVar w:name="NE.Ref{868EC7C7-1417-45E1-85D0-5156E1E9713F}" w:val=" ADDIN NE.Ref.{868EC7C7-1417-45E1-85D0-5156E1E9713F}&lt;Citation&gt;&lt;Group&gt;&lt;References&gt;&lt;Item&gt;&lt;ID&gt;757&lt;/ID&gt;&lt;UID&gt;{CAD18C5D-48AC-4A0D-BFEC-B26C3A8A44BB}&lt;/UID&gt;&lt;Title&gt;新疆北部古生代大陆增生构造&lt;/Title&gt;&lt;Template&gt;Journal Article&lt;/Template&gt;&lt;Star&gt;0&lt;/Star&gt;&lt;Tag&gt;0&lt;/Tag&gt;&lt;Author&gt;舒良树; 卢华复; 印栋浩; 马瑞士; 夏飞&lt;/Author&gt;&lt;Year&gt;2001&lt;/Year&gt;&lt;Details&gt;&lt;_accessed&gt;64514397&lt;/_accessed&gt;&lt;_author_aff&gt;南京大学地球科学系!江苏  南京  210093,南京大学地球科学系!江苏  南京  210093,南京大学地球科学系!江苏  南京  210093,南京大学地球科学系!江苏  南京  210093,奥尔良大学地球科学系!法国  奥尔良  45067,奥尔良大学地球科学系!法国  奥尔良  45067&lt;/_author_aff&gt;&lt;_cited_count&gt;151&lt;/_cited_count&gt;&lt;_collection_scope&gt;CSCD&lt;/_collection_scope&gt;&lt;_created&gt;64514350&lt;/_created&gt;&lt;_date&gt;53248320&lt;/_date&gt;&lt;_db_updated&gt;CNKI - Reference&lt;/_db_updated&gt;&lt;_issue&gt;01&lt;/_issue&gt;&lt;_journal&gt;新疆地质&lt;/_journal&gt;&lt;_keywords&gt;新疆北部;晚古生代;大陆增生;地体;板块构造&lt;/_keywords&gt;&lt;_modified&gt;64514401&lt;/_modified&gt;&lt;_pages&gt;59-63&lt;/_pages&gt;&lt;_url&gt;https://kns.cnki.net/kcms/detail/detail.aspx?FileName=XJDI200101015&amp;amp;DbName=CJFQ2001&lt;/_url&gt;&lt;_translated_author&gt;Shu, Liangshu;Lu, Huafu;Yin, Donghao;Ma, Ruishi;Xia, Fei&lt;/_translated_author&gt;&lt;/Details&gt;&lt;Extra&gt;&lt;DBUID&gt;{F96A950B-833F-4880-A151-76DA2D6A2879}&lt;/DBUID&gt;&lt;/Extra&gt;&lt;/Item&gt;&lt;/References&gt;&lt;/Group&gt;&lt;/Citation&gt;_x000a_"/>
    <w:docVar w:name="NE.Ref{88C97F2B-0271-4143-A457-979FF66A7CD0}" w:val=" ADDIN NE.Ref.{88C97F2B-0271-4143-A457-979FF66A7CD0}&lt;Citation&gt;&lt;Group&gt;&lt;References&gt;&lt;Item&gt;&lt;ID&gt;670&lt;/ID&gt;&lt;UID&gt;{4AE0F414-0CBC-447C-9F6D-30096755565B}&lt;/UID&gt;&lt;Title&gt;东天山玉石山蛇绿混杂岩带辉长岩LA-ICP-MS锆石U-Pb年龄及其构造意义&lt;/Title&gt;&lt;Template&gt;Journal Article&lt;/Template&gt;&lt;Star&gt;0&lt;/Star&gt;&lt;Tag&gt;0&lt;/Tag&gt;&lt;Author&gt;任文秀; 黄增保; 王军; 王文佳; 王怀涛; 李通国&lt;/Author&gt;&lt;Year&gt;2020&lt;/Year&gt;&lt;Details&gt;&lt;_accessed&gt;64514630&lt;/_accessed&gt;&lt;_author_aff&gt;甘肃省地质调查院;兰州大学地质科学与矿产资源学院;&lt;/_author_aff&gt;&lt;_cited_count&gt;1&lt;/_cited_count&gt;&lt;_created&gt;64512720&lt;/_created&gt;&lt;_date&gt;63528480&lt;/_date&gt;&lt;_db_updated&gt;CNKI - Reference&lt;/_db_updated&gt;&lt;_issue&gt;05&lt;/_issue&gt;&lt;_journal&gt;兰州大学学报(自然科学版)&lt;/_journal&gt;&lt;_keywords&gt;玉石山蛇绿岩;辉长岩;锆石U-Pb年龄;构造环境;东天山&lt;/_keywords&gt;&lt;_modified&gt;64514361&lt;/_modified&gt;&lt;_pages&gt;690-699+710&lt;/_pages&gt;&lt;_url&gt;https://kns.cnki.net/kcms/detail/detail.aspx?FileName=LDZK202005017&amp;amp;DbName=CJFQ2020&lt;/_url&gt;&lt;_volume&gt;56&lt;/_volume&gt;&lt;_translated_author&gt;Ren, Wenxiu;Huang, Zengbao;Wang, Jun;Wang, Wenjia;Wang, Huaitao;Li, Tongguo&lt;/_translated_author&gt;&lt;/Details&gt;&lt;Extra&gt;&lt;DBUID&gt;{F96A950B-833F-4880-A151-76DA2D6A2879}&lt;/DBUID&gt;&lt;/Extra&gt;&lt;/Item&gt;&lt;/References&gt;&lt;/Group&gt;&lt;/Citation&gt;_x000a_"/>
    <w:docVar w:name="NE.Ref{8A150B1A-94EA-4613-937A-EDCD65A66FFE}" w:val=" ADDIN NE.Ref.{8A150B1A-94EA-4613-937A-EDCD65A66FFE}&lt;Citation&gt;&lt;Group&gt;&lt;References&gt;&lt;Item&gt;&lt;ID&gt;829&lt;/ID&gt;&lt;UID&gt;{40476789-9A8D-48A9-8B67-805BEEA587C8}&lt;/UID&gt;&lt;Title&gt;Newly discovered late Devonian and early Carboniferous ophiolite fragments in the Diyanmiao melange in southeastern Inner Mongolia: Implications for the late Paleozoic tectonic evolution of the southeastern Central Asian Orogenic Belt&lt;/Title&gt;&lt;Template&gt;Journal Article&lt;/Template&gt;&lt;Star&gt;0&lt;/Star&gt;&lt;Tag&gt;0&lt;/Tag&gt;&lt;Author&gt;Liu, J F; Li, J Y; Zhang, W L; Zhang, J; Zhao, S; Yin, D F; Zhang, X W&lt;/Author&gt;&lt;Year&gt;2022&lt;/Year&gt;&lt;Details&gt;&lt;_alternate_title&gt;LITHOS&lt;/_alternate_title&gt;&lt;_date_display&gt;2022&lt;/_date_display&gt;&lt;_date&gt;2022-01-01&lt;/_date&gt;&lt;_doi&gt;10.1016/j.lithos.2021.106566&lt;/_doi&gt;&lt;_isbn&gt;0024-4937&lt;/_isbn&gt;&lt;_journal&gt;LITHOS&lt;/_journal&gt;&lt;_volume&gt;408-409&lt;/_volume&gt;&lt;_created&gt;64514657&lt;/_created&gt;&lt;_modified&gt;64514657&lt;/_modified&gt;&lt;_impact_factor&gt;   4.020&lt;/_impact_factor&gt;&lt;_collection_scope&gt;SCI;SCIE&lt;/_collection_scope&gt;&lt;/Details&gt;&lt;Extra&gt;&lt;DBUID&gt;{F96A950B-833F-4880-A151-76DA2D6A2879}&lt;/DBUID&gt;&lt;/Extra&gt;&lt;/Item&gt;&lt;/References&gt;&lt;/Group&gt;&lt;Group&gt;&lt;References&gt;&lt;Item&gt;&lt;ID&gt;830&lt;/ID&gt;&lt;UID&gt;{7400365C-ADA3-495F-A759-4BC31C6A2018}&lt;/UID&gt;&lt;Title&gt;Recognition of Diyanmiao ophiolite in Xi U jimqin Banner, Inner Mongolia&lt;/Title&gt;&lt;Template&gt;Journal Article&lt;/Template&gt;&lt;Star&gt;0&lt;/Star&gt;&lt;Tag&gt;0&lt;/Tag&gt;&lt;Author&gt;Li, Y J; Wang, J F; Li, H Y; Dong, P P; Liu, Y C; Liu, D W; Bai, H&lt;/Author&gt;&lt;Year&gt;2012&lt;/Year&gt;&lt;Details&gt;&lt;_alternate_title&gt;ACTA PETROLOGICA SINICA&lt;/_alternate_title&gt;&lt;_date_display&gt;2012&lt;/_date_display&gt;&lt;_date&gt;2012-01-01&lt;/_date&gt;&lt;_isbn&gt;1000-0569&lt;/_isbn&gt;&lt;_issue&gt;4&lt;/_issue&gt;&lt;_journal&gt;ACTA PETROLOGICA SINICA&lt;/_journal&gt;&lt;_pages&gt;1282-1290&lt;/_pages&gt;&lt;_volume&gt;28&lt;/_volume&gt;&lt;_created&gt;64514659&lt;/_created&gt;&lt;_modified&gt;64514659&lt;/_modified&gt;&lt;_impact_factor&gt;   1.468&lt;/_impact_factor&gt;&lt;_collection_scope&gt;SCIE;CSCD;PKU;EI&lt;/_collection_scope&gt;&lt;/Details&gt;&lt;Extra&gt;&lt;DBUID&gt;{F96A950B-833F-4880-A151-76DA2D6A2879}&lt;/DBUID&gt;&lt;/Extra&gt;&lt;/Item&gt;&lt;/References&gt;&lt;/Group&gt;&lt;/Citation&gt;_x000a_"/>
    <w:docVar w:name="NE.Ref{8AE4C9A9-2856-442A-A441-04010FC5128E}" w:val=" ADDIN NE.Ref.{8AE4C9A9-2856-442A-A441-04010FC5128E}&lt;Citation&gt;&lt;Group&gt;&lt;References&gt;&lt;Item&gt;&lt;ID&gt;764&lt;/ID&gt;&lt;UID&gt;{3F22CAAC-72FF-4867-9AC0-136A2D639242}&lt;/UID&gt;&lt;Title&gt;新疆布尔根蛇绿混杂岩的发现及其大地构造意义&lt;/Title&gt;&lt;Template&gt;Journal Article&lt;/Template&gt;&lt;Star&gt;0&lt;/Star&gt;&lt;Tag&gt;0&lt;/Tag&gt;&lt;Author&gt;吴波; 何国琦; 吴泰然; 李会军; 罗红玲&lt;/Author&gt;&lt;Year&gt;2006&lt;/Year&gt;&lt;Details&gt;&lt;_accessed&gt;64514492&lt;/_accessed&gt;&lt;_author_aff&gt;北京大学地球与空间科学学院造山带与地壳演化教育部重点实验室,北京大学地球与空间科学学院造山带与地壳演化教育部重点实验室,北京大学地球与空间科学学院造山带与地壳演化教育部重点实验室,北京大学地球与空间科学学院造山带与地壳演化教育部重点实验室,北京大学地球与空间科学学院造山带与地壳演化教育部重点实验室 北京100871中油测井技术服务有限公司,北京100043,北京100871,北京100871,北京100871 中国地质科学院地质力学研究所,北京100081,北京100871&lt;/_author_aff&gt;&lt;_cited_count&gt;84&lt;/_cited_count&gt;&lt;_collection_scope&gt;CSCD;PKU&lt;/_collection_scope&gt;&lt;_created&gt;64514350&lt;/_created&gt;&lt;_date&gt;56010240&lt;/_date&gt;&lt;_db_updated&gt;CNKI - Reference&lt;/_db_updated&gt;&lt;_issue&gt;03&lt;/_issue&gt;&lt;_journal&gt;中国地质&lt;/_journal&gt;&lt;_keywords&gt;额尔齐斯;蛇绿混杂带;布尔根;OIB;IAB;晚古生代&lt;/_keywords&gt;&lt;_modified&gt;64514404&lt;/_modified&gt;&lt;_pages&gt;476-486&lt;/_pages&gt;&lt;_url&gt;https://kns.cnki.net/kcms/detail/detail.aspx?FileName=DIZI200603003&amp;amp;DbName=CJFQ2006&lt;/_url&gt;&lt;_translated_author&gt;Wu, Bo;He, Guoqi;Wu, Tairan;Li, Huijun;Luo, Hongling&lt;/_translated_author&gt;&lt;/Details&gt;&lt;Extra&gt;&lt;DBUID&gt;{F96A950B-833F-4880-A151-76DA2D6A2879}&lt;/DBUID&gt;&lt;/Extra&gt;&lt;/Item&gt;&lt;/References&gt;&lt;/Group&gt;&lt;/Citation&gt;_x000a_"/>
    <w:docVar w:name="NE.Ref{8C647F0B-B7FC-462A-8091-F23CDF930A9E}" w:val=" ADDIN NE.Ref.{8C647F0B-B7FC-462A-8091-F23CDF930A9E}&lt;Citation&gt;&lt;Group&gt;&lt;References&gt;&lt;Item&gt;&lt;ID&gt;676&lt;/ID&gt;&lt;UID&gt;{1E200B6D-82A4-46C0-8D9B-DB27306052A1}&lt;/UID&gt;&lt;Title&gt;对内蒙古贺根山蛇绿岩的新认识&lt;/Title&gt;&lt;Template&gt;Journal Article&lt;/Template&gt;&lt;Star&gt;0&lt;/Star&gt;&lt;Tag&gt;0&lt;/Tag&gt;&lt;Author&gt;邵济安; 张丽莉; 周新华; 张履桥; 唐克东&lt;/Author&gt;&lt;Year&gt;2019&lt;/Year&gt;&lt;Details&gt;&lt;_accessed&gt;64514357&lt;/_accessed&gt;&lt;_author_aff&gt;造山带与地壳演化教育部重点实验室北京大学地球与空间科学学院;中国科学院地质与地球物理研究所中国科学院油气资源研究重点实验室;中国科学院地质与地球物理研究所岩石圈演化国家重点实验室;中国科学院大学地球与行星科学学院;内蒙古地质研究所;沈阳地质矿产研究所;&lt;/_author_aff&gt;&lt;_cited_count&gt;9&lt;/_cited_count&gt;&lt;_created&gt;64512720&lt;/_created&gt;&lt;_date&gt;62964000&lt;/_date&gt;&lt;_db_updated&gt;CNKI - Reference&lt;/_db_updated&gt;&lt;_issue&gt;09&lt;/_issue&gt;&lt;_journal&gt;岩石学报&lt;/_journal&gt;&lt;_keywords&gt;缝合带;镁铁-超镁铁岩;玄武岩;上覆岩系;小洋盆闭合;贺根山&lt;/_keywords&gt;&lt;_modified&gt;64514357&lt;/_modified&gt;&lt;_pages&gt;2864-2872&lt;/_pages&gt;&lt;_url&gt;https://kns.cnki.net/kcms/detail/detail.aspx?FileName=YSXB201909016&amp;amp;DbName=CJFQ2019&lt;/_url&gt;&lt;_volume&gt;35&lt;/_volume&gt;&lt;_translated_author&gt;Shao, Ji&amp;apos;an;Zhang, Lili;Zhou, Xinhua;Zhang, Lu qiao;Tang, Kedong&lt;/_translated_author&gt;&lt;/Details&gt;&lt;Extra&gt;&lt;DBUID&gt;{F96A950B-833F-4880-A151-76DA2D6A2879}&lt;/DBUID&gt;&lt;/Extra&gt;&lt;/Item&gt;&lt;/References&gt;&lt;/Group&gt;&lt;/Citation&gt;_x000a_"/>
    <w:docVar w:name="NE.Ref{8D5516FB-6AC5-41C5-896A-554FB5AFCA2C}" w:val=" ADDIN NE.Ref.{8D5516FB-6AC5-41C5-896A-554FB5AFCA2C}&lt;Citation&gt;&lt;Group&gt;&lt;References&gt;&lt;Item&gt;&lt;ID&gt;669&lt;/ID&gt;&lt;UID&gt;{3F513FE4-F82F-4D20-B68F-E111BE1903AF}&lt;/UID&gt;&lt;Title&gt;东天山康古尔塔格蛇绿岩SHRIMP年龄、Nd-Sr同位素特征及构造意义&lt;/Title&gt;&lt;Template&gt;Journal Article&lt;/Template&gt;&lt;Star&gt;0&lt;/Star&gt;&lt;Tag&gt;0&lt;/Tag&gt;&lt;Author&gt;李文铅; 马华东; 王冉; 王核; 夏斌&lt;/Author&gt;&lt;Year&gt;2008&lt;/Year&gt;&lt;Details&gt;&lt;_accessed&gt;64514361&lt;/_accessed&gt;&lt;_author_aff&gt;中国科学院广州地球化学研究所成矿动力学重点实验室;有色金属矿产地质调查中心;中国科学院研究生院;中国科学院边缘海地质重点实验室中国科学院广州地球化学研究所;&lt;/_author_aff&gt;&lt;_cited_count&gt;74&lt;/_cited_count&gt;&lt;_created&gt;64512720&lt;/_created&gt;&lt;_date&gt;56953440&lt;/_date&gt;&lt;_db_updated&gt;CNKI - Reference&lt;/_db_updated&gt;&lt;_issue&gt;04&lt;/_issue&gt;&lt;_journal&gt;岩石学报&lt;/_journal&gt;&lt;_keywords&gt;SSZ型蛇绿岩;SHRIMP测年;Nd-Sr同位素;康古尔塔格;东天山&lt;/_keywords&gt;&lt;_modified&gt;64514361&lt;/_modified&gt;&lt;_pages&gt;773-780&lt;/_pages&gt;&lt;_url&gt;https://kns.cnki.net/kcms/detail/detail.aspx?FileName=YSXB200804017&amp;amp;DbName=CJFQ2008&lt;/_url&gt;&lt;_volume&gt;24&lt;/_volume&gt;&lt;_translated_author&gt;Li, Wenqian;Ma, Huadong;Wang, Ran;Wang, He;Xia, Bin&lt;/_translated_author&gt;&lt;/Details&gt;&lt;Extra&gt;&lt;DBUID&gt;{F96A950B-833F-4880-A151-76DA2D6A2879}&lt;/DBUID&gt;&lt;/Extra&gt;&lt;/Item&gt;&lt;/References&gt;&lt;/Group&gt;&lt;/Citation&gt;_x000a_"/>
    <w:docVar w:name="NE.Ref{8E59AFFE-C20A-4890-A824-B81C741DA0FD}" w:val=" ADDIN NE.Ref.{8E59AFFE-C20A-4890-A824-B81C741DA0FD}&lt;Citation&gt;&lt;Group&gt;&lt;References&gt;&lt;Item&gt;&lt;ID&gt;823&lt;/ID&gt;&lt;UID&gt;{5259A014-8A28-46EC-A6F9-381D5511C6E0}&lt;/UID&gt;&lt;Title&gt;新疆东部新元古代晚期和古生代构造格局及其演变&lt;/Title&gt;&lt;Template&gt;Journal Article&lt;/Template&gt;&lt;Star&gt;0&lt;/Star&gt;&lt;Tag&gt;0&lt;/Tag&gt;&lt;Author&gt;李锦轶&lt;/Author&gt;&lt;Year&gt;2004&lt;/Year&gt;&lt;Details&gt;&lt;_author_adr&gt;中国地质科学院地质研究所 北京 100037&lt;/_author_adr&gt;&lt;_db_provider&gt;CNKI&lt;/_db_provider&gt;&lt;_doi&gt;10.16509/j.georeview.2004.03.016&lt;/_doi&gt;&lt;_isbn&gt;0371-5736&lt;/_isbn&gt;&lt;_issue&gt;03&lt;/_issue&gt;&lt;_journal&gt;地质论评&lt;/_journal&gt;&lt;_keywords&gt;新疆东部;新元古代和古生代;构造格局;构造演化;后碰撞&lt;/_keywords&gt;&lt;_pages&gt;304-322&lt;/_pages&gt;&lt;_created&gt;64514491&lt;/_created&gt;&lt;_modified&gt;64514491&lt;/_modified&gt;&lt;_collection_scope&gt;CSCD;PKU&lt;/_collection_scope&gt;&lt;_accessed&gt;64514491&lt;/_accessed&gt;&lt;_translated_author&gt;Li, Jinyi&lt;/_translated_author&gt;&lt;/Details&gt;&lt;Extra&gt;&lt;DBUID&gt;{F96A950B-833F-4880-A151-76DA2D6A2879}&lt;/DBUID&gt;&lt;/Extra&gt;&lt;/Item&gt;&lt;/References&gt;&lt;/Group&gt;&lt;/Citation&gt;_x000a_"/>
    <w:docVar w:name="NE.Ref{8E639BDB-73E1-480E-AA57-D6CDC8058944}" w:val=" ADDIN NE.Ref.{8E639BDB-73E1-480E-AA57-D6CDC8058944}&lt;Citation&gt;&lt;Group&gt;&lt;References&gt;&lt;Item&gt;&lt;ID&gt;766&lt;/ID&gt;&lt;UID&gt;{F7F9567B-016F-43CF-B1BF-28CC34A0CA19}&lt;/UID&gt;&lt;Title&gt;新疆东天山却勒塔格地区韧变形带识别及其意义&lt;/Title&gt;&lt;Template&gt;Journal Article&lt;/Template&gt;&lt;Star&gt;0&lt;/Star&gt;&lt;Tag&gt;0&lt;/Tag&gt;&lt;Author&gt;朱志新; 张建东; 李锦轶; 刘云焕; 马天林&lt;/Author&gt;&lt;Year&gt;2004&lt;/Year&gt;&lt;Details&gt;&lt;_accessed&gt;64514488&lt;/_accessed&gt;&lt;_author_aff&gt;中国地质科学院地质研究所,新疆维吾尔自治区地质矿产勘查开发局第一区域地质调查大队,中国地质科学院地质研究所,新疆维吾尔自治区地质矿产勘查开发局第一区域地质调查大队,中国地质科学院地质研究所 北京100037;新疆维吾尔自治区地质矿产勘查开发局第一区域地质调查大队,新疆乌鲁木齐830011_x000d__x000a__x000d__x000a__x000d__x000a__x000d__x000a__x000d__x000a__x000d__x000a__x000d__x000a__x000d__x000a_,新疆乌鲁木齐830011_x000d__x000a__x000d__x000a__x000d__x000a__x000d__x000a__x000d__x000a__x000d__x000a__x000d__x000a__x000d__x000a_,北京100037_x000d__x000a__x000d__x000a__x000d__x000a__x000d__x000a__x000d__x000a__x000d__x000a__x000d__x000a__x000d__x000a_,新疆乌鲁木齐830011_x000d__x000a__x000d__x000a__x000d__x000a__x000d__x000a__x000d__x000a__x000d__x000a__x000d__x000a__x000d__x000a_,北京100037&lt;/_author_aff&gt;&lt;_cited_count&gt;11&lt;/_cited_count&gt;&lt;_collection_scope&gt;CSCD&lt;/_collection_scope&gt;&lt;_created&gt;64514350&lt;/_created&gt;&lt;_date&gt;55222560&lt;/_date&gt;&lt;_db_updated&gt;CNKI - Reference&lt;/_db_updated&gt;&lt;_issue&gt;04&lt;/_issue&gt;&lt;_journal&gt;新疆地质&lt;/_journal&gt;&lt;_keywords&gt;东天山;却勒塔格;磁组构;变形带&lt;/_keywords&gt;&lt;_modified&gt;64514488&lt;/_modified&gt;&lt;_pages&gt;351-356&lt;/_pages&gt;&lt;_url&gt;https://kns.cnki.net/kcms/detail/detail.aspx?FileName=XJDI200404001&amp;amp;DbName=CJFQ2004&lt;/_url&gt;&lt;_translated_author&gt;Zhu, Zhixin;Zhang, Jiandong;Li, Jinyi;Liu, Yunhuan;Ma, Tianlin&lt;/_translated_author&gt;&lt;/Details&gt;&lt;Extra&gt;&lt;DBUID&gt;{F96A950B-833F-4880-A151-76DA2D6A2879}&lt;/DBUID&gt;&lt;/Extra&gt;&lt;/Item&gt;&lt;/References&gt;&lt;/Group&gt;&lt;/Citation&gt;_x000a_"/>
    <w:docVar w:name="NE.Ref{8EE051E6-B75B-4851-BA4D-59D7ADA9A295}" w:val=" ADDIN NE.Ref.{8EE051E6-B75B-4851-BA4D-59D7ADA9A295}&lt;Citation&gt;&lt;Group&gt;&lt;References&gt;&lt;Item&gt;&lt;ID&gt;838&lt;/ID&gt;&lt;UID&gt;{FDC48168-6D18-4AF8-A51B-729D04A10A4F}&lt;/UID&gt;&lt;Title&gt;Ages and origin of felsic rocks from the Eastern Erenhot ophiolitic complex, southeastern Central Asian Orogenic Belt, Inner Mongolia China&lt;/Title&gt;&lt;Template&gt;Journal Article&lt;/Template&gt;&lt;Star&gt;0&lt;/Star&gt;&lt;Tag&gt;0&lt;/Tag&gt;&lt;Author&gt;Yang, J F; Zhang, Z C; Chen, Y; Yu, H F; Qian, X Y&lt;/Author&gt;&lt;Year&gt;2017&lt;/Year&gt;&lt;Details&gt;&lt;_alternate_title&gt;JOURNAL OF ASIAN EARTH SCIENCES&lt;/_alternate_title&gt;&lt;_date_display&gt;2017&lt;/_date_display&gt;&lt;_date&gt;2017-01-01&lt;/_date&gt;&lt;_doi&gt;10.1016/j.jseaes.2016.12.049&lt;/_doi&gt;&lt;_isbn&gt;1367-9120&lt;/_isbn&gt;&lt;_journal&gt;JOURNAL OF ASIAN EARTH SCIENCES&lt;/_journal&gt;&lt;_pages&gt;126-140&lt;/_pages&gt;&lt;_volume&gt;144&lt;/_volume&gt;&lt;_created&gt;64514673&lt;/_created&gt;&lt;_modified&gt;64514673&lt;/_modified&gt;&lt;_impact_factor&gt;   3.374&lt;/_impact_factor&gt;&lt;_collection_scope&gt;SCIE&lt;/_collection_scope&gt;&lt;/Details&gt;&lt;Extra&gt;&lt;DBUID&gt;{F96A950B-833F-4880-A151-76DA2D6A2879}&lt;/DBUID&gt;&lt;/Extra&gt;&lt;/Item&gt;&lt;/References&gt;&lt;/Group&gt;&lt;Group&gt;&lt;References&gt;&lt;Item&gt;&lt;ID&gt;837&lt;/ID&gt;&lt;UID&gt;{2D26496F-3E21-4453-802C-14111FB3F206}&lt;/UID&gt;&lt;Title&gt;Geochronology and geochemistry of the Eastern Erenhot ophiolitic complex: Implications for the tectonic evolution of the Inner Mongolia-Daxinganling Orogenic Belt&lt;/Title&gt;&lt;Template&gt;Journal Article&lt;/Template&gt;&lt;Star&gt;0&lt;/Star&gt;&lt;Tag&gt;0&lt;/Tag&gt;&lt;Author&gt;Zhang, Z C; Li, K; Li, J F; Tang, W H; Chen, Y; Luo, Z W&lt;/Author&gt;&lt;Year&gt;2015&lt;/Year&gt;&lt;Details&gt;&lt;_alternate_title&gt;JOURNAL OF ASIAN EARTH SCIENCES&lt;/_alternate_title&gt;&lt;_date_display&gt;2015&lt;/_date_display&gt;&lt;_date&gt;2015-01-01&lt;/_date&gt;&lt;_doi&gt;10.1016/j.jseaes.2014.06.008&lt;/_doi&gt;&lt;_isbn&gt;1367-9120&lt;/_isbn&gt;&lt;_journal&gt;JOURNAL OF ASIAN EARTH SCIENCES&lt;/_journal&gt;&lt;_pages&gt;279-293&lt;/_pages&gt;&lt;_volume&gt;97&lt;/_volume&gt;&lt;_created&gt;64514673&lt;/_created&gt;&lt;_modified&gt;64514673&lt;/_modified&gt;&lt;_impact_factor&gt;   3.374&lt;/_impact_factor&gt;&lt;_collection_scope&gt;SCIE&lt;/_collection_scope&gt;&lt;/Details&gt;&lt;Extra&gt;&lt;DBUID&gt;{F96A950B-833F-4880-A151-76DA2D6A2879}&lt;/DBUID&gt;&lt;/Extra&gt;&lt;/Item&gt;&lt;/References&gt;&lt;/Group&gt;&lt;/Citation&gt;_x000a_"/>
    <w:docVar w:name="NE.Ref{917CF0FA-DFD9-43EC-A205-36B3188F4B13}" w:val=" ADDIN NE.Ref.{917CF0FA-DFD9-43EC-A205-36B3188F4B13}&lt;Citation&gt;&lt;Group&gt;&lt;References&gt;&lt;Item&gt;&lt;ID&gt;682&lt;/ID&gt;&lt;UID&gt;{B94D4B88-69E0-47B1-B6F3-E2DBEB957E04}&lt;/UID&gt;&lt;Title&gt;甘肃北山红石山蛇绿岩锆石U-Pb年代学研究及构造意义&lt;/Title&gt;&lt;Template&gt;Journal Article&lt;/Template&gt;&lt;Star&gt;0&lt;/Star&gt;&lt;Tag&gt;0&lt;/Tag&gt;&lt;Author&gt;王国强; 李向民; 徐学义; 余吉远; 武鹏&lt;/Author&gt;&lt;Year&gt;2014&lt;/Year&gt;&lt;Details&gt;&lt;_accessed&gt;64514631&lt;/_accessed&gt;&lt;_author_aff&gt;国土资源部岩浆作用成矿与找矿重点实验室,西安地质调查中心;&lt;/_author_aff&gt;&lt;_cited_count&gt;79&lt;/_cited_count&gt;&lt;_created&gt;64512720&lt;/_created&gt;&lt;_date&gt;60196320&lt;/_date&gt;&lt;_db_updated&gt;CNKI - Reference&lt;/_db_updated&gt;&lt;_issue&gt;06&lt;/_issue&gt;&lt;_journal&gt;岩石学报&lt;/_journal&gt;&lt;_keywords&gt;红石山蛇绿岩;辉长岩;锆石U-Pb年龄;红海型洋盆;北山&lt;/_keywords&gt;&lt;_modified&gt;64514357&lt;/_modified&gt;&lt;_pages&gt;1685-1694&lt;/_pages&gt;&lt;_url&gt;https://kns.cnki.net/kcms/detail/detail.aspx?FileName=YSXB201406011&amp;amp;DbName=CJFQ2014&lt;/_url&gt;&lt;_volume&gt;30&lt;/_volume&gt;&lt;_translated_author&gt;Wang, Guoqiang;Li, Xiangmin;Xu, Xueyi;Yu, Jiyuan;Wu, Peng&lt;/_translated_author&gt;&lt;/Details&gt;&lt;Extra&gt;&lt;DBUID&gt;{F96A950B-833F-4880-A151-76DA2D6A2879}&lt;/DBUID&gt;&lt;/Extra&gt;&lt;/Item&gt;&lt;/References&gt;&lt;/Group&gt;&lt;/Citation&gt;_x000a_"/>
    <w:docVar w:name="NE.Ref{9802D104-5F7C-4D7A-BEA6-0D5FAA1806E3}" w:val=" ADDIN NE.Ref.{9802D104-5F7C-4D7A-BEA6-0D5FAA1806E3}&lt;Citation&gt;&lt;Group&gt;&lt;References&gt;&lt;Item&gt;&lt;ID&gt;717&lt;/ID&gt;&lt;UID&gt;{D943C7AF-00C2-4668-8292-BEFD73E51BFE}&lt;/UID&gt;&lt;Title&gt;西准噶尔玛依勒地区枕状玄武岩年代学、地球化学及岩石成因&lt;/Title&gt;&lt;Template&gt;Journal Article&lt;/Template&gt;&lt;Star&gt;0&lt;/Star&gt;&lt;Tag&gt;0&lt;/Tag&gt;&lt;Author&gt;杨高学; 李永军; 佟丽莉; 李甘雨; 沈锐; 李钊; 吴乐&lt;/Author&gt;&lt;Year&gt;2016&lt;/Year&gt;&lt;Details&gt;&lt;_accessed&gt;64514362&lt;/_accessed&gt;&lt;_author_aff&gt;长安大学地球科学与资源学院;国土资源部岩浆作用成矿与找矿重点实验室;&lt;/_author_aff&gt;&lt;_cited_count&gt;8&lt;/_cited_count&gt;&lt;_created&gt;64512720&lt;/_created&gt;&lt;_date&gt;61074720&lt;/_date&gt;&lt;_db_updated&gt;CNKI - Reference&lt;/_db_updated&gt;&lt;_issue&gt;02&lt;/_issue&gt;&lt;_journal&gt;岩石学报&lt;/_journal&gt;&lt;_keywords&gt;洋岛玄武岩;地幔柱;地球化学;西准噶尔;中亚造山带&lt;/_keywords&gt;&lt;_modified&gt;64514362&lt;/_modified&gt;&lt;_pages&gt;522-536&lt;/_pages&gt;&lt;_url&gt;https://kns.cnki.net/kcms/detail/detail.aspx?FileName=YSXB201602017&amp;amp;DbName=CJFQ2016&lt;/_url&gt;&lt;_volume&gt;32&lt;/_volume&gt;&lt;_translated_author&gt;Yang, Gaoxue;Li, Yongjun;Tong, Lili;Li, Ganyu;Shen, Rui;Li, Zhao;Wu, Le&lt;/_translated_author&gt;&lt;/Details&gt;&lt;Extra&gt;&lt;DBUID&gt;{F96A950B-833F-4880-A151-76DA2D6A2879}&lt;/DBUID&gt;&lt;/Extra&gt;&lt;/Item&gt;&lt;/References&gt;&lt;/Group&gt;&lt;/Citation&gt;_x000a_"/>
    <w:docVar w:name="NE.Ref{9CF3B164-6491-4203-9858-F4C4582CCE9D}" w:val=" ADDIN NE.Ref.{9CF3B164-6491-4203-9858-F4C4582CCE9D}&lt;Citation&gt;&lt;Group&gt;&lt;References&gt;&lt;Item&gt;&lt;ID&gt;728&lt;/ID&gt;&lt;UID&gt;{CF753A34-B345-480E-865B-590D65F4A55B}&lt;/UID&gt;&lt;Title&gt;达拉布特蛇绿岩带的时限和属性以及对西准噶尔晚古生代构造演化的讨论&lt;/Title&gt;&lt;Template&gt;Journal Article&lt;/Template&gt;&lt;Star&gt;0&lt;/Star&gt;&lt;Tag&gt;0&lt;/Tag&gt;&lt;Author&gt;陈石; 郭召杰&lt;/Author&gt;&lt;Year&gt;2010&lt;/Year&gt;&lt;Details&gt;&lt;_accessed&gt;64514359&lt;/_accessed&gt;&lt;_author_aff&gt;造山带和地壳演化教育部重点实验室北京大学地球与空间科学学院;&lt;/_author_aff&gt;&lt;_cited_count&gt;118&lt;/_cited_count&gt;&lt;_created&gt;64514350&lt;/_created&gt;&lt;_date&gt;58180320&lt;/_date&gt;&lt;_db_updated&gt;CNKI - Reference&lt;/_db_updated&gt;&lt;_issue&gt;08&lt;/_issue&gt;&lt;_journal&gt;岩石学报&lt;/_journal&gt;&lt;_keywords&gt;西准噶尔;达拉布特蛇绿岩带;钉合岩体;晚古生代;构造演化&lt;/_keywords&gt;&lt;_modified&gt;64514359&lt;/_modified&gt;&lt;_pages&gt;2336-2344&lt;/_pages&gt;&lt;_url&gt;https://kns.cnki.net/kcms/detail/detail.aspx?FileName=YSXB201008010&amp;amp;DbName=CJFQ2010&lt;/_url&gt;&lt;_volume&gt;26&lt;/_volume&gt;&lt;_translated_author&gt;Chen, Shi;Guo, Zhaojie&lt;/_translated_author&gt;&lt;/Details&gt;&lt;Extra&gt;&lt;DBUID&gt;{F96A950B-833F-4880-A151-76DA2D6A2879}&lt;/DBUID&gt;&lt;/Extra&gt;&lt;/Item&gt;&lt;/References&gt;&lt;/Group&gt;&lt;/Citation&gt;_x000a_"/>
    <w:docVar w:name="NE.Ref{9D3FF37A-8AE3-4A1C-AFB8-71FF9B5D74CF}" w:val=" ADDIN NE.Ref.{9D3FF37A-8AE3-4A1C-AFB8-71FF9B5D74CF}&lt;Citation&gt;&lt;Group&gt;&lt;References&gt;&lt;Item&gt;&lt;ID&gt;832&lt;/ID&gt;&lt;UID&gt;{12F201FA-B412-4EAF-B61A-8C8FF90767EC}&lt;/UID&gt;&lt;Title&gt;Discovery of the Plagiogranites in the Diyanmiao Ophiolite, Southeastern Central Asian Orogenic Belt, Inner Mongolia, China and Its Tectonic Significance&lt;/Title&gt;&lt;Template&gt;Journal Article&lt;/Template&gt;&lt;Star&gt;0&lt;/Star&gt;&lt;Tag&gt;0&lt;/Tag&gt;&lt;Author&gt;Li, Y J; Wang, J F; Wang, G H; Dong, P P; Li, H Y; Hu, X J&lt;/Author&gt;&lt;Year&gt;2018&lt;/Year&gt;&lt;Details&gt;&lt;_alternate_title&gt;ACTA GEOLOGICA SINICA-ENGLISH EDITION&lt;/_alternate_title&gt;&lt;_date_display&gt;2018&lt;/_date_display&gt;&lt;_date&gt;2018-01-01&lt;/_date&gt;&lt;_doi&gt;10.1111/1755-6724.13543&lt;/_doi&gt;&lt;_isbn&gt;1000-9515&lt;/_isbn&gt;&lt;_issue&gt;2&lt;/_issue&gt;&lt;_journal&gt;ACTA GEOLOGICA SINICA-ENGLISH EDITION&lt;/_journal&gt;&lt;_pages&gt;568-585&lt;/_pages&gt;&lt;_volume&gt;92&lt;/_volume&gt;&lt;_created&gt;64514662&lt;/_created&gt;&lt;_modified&gt;64514662&lt;/_modified&gt;&lt;_impact_factor&gt;   3.282&lt;/_impact_factor&gt;&lt;_collection_scope&gt;SCIE;CSCD&lt;/_collection_scope&gt;&lt;/Details&gt;&lt;Extra&gt;&lt;DBUID&gt;{F96A950B-833F-4880-A151-76DA2D6A2879}&lt;/DBUID&gt;&lt;/Extra&gt;&lt;/Item&gt;&lt;/References&gt;&lt;/Group&gt;&lt;/Citation&gt;_x000a_"/>
    <w:docVar w:name="NE.Ref{9D44D43A-23EE-48E1-A3F1-28E39590A9DE}" w:val=" ADDIN NE.Ref.{9D44D43A-23EE-48E1-A3F1-28E39590A9DE}&lt;Citation&gt;&lt;Group&gt;&lt;References&gt;&lt;Item&gt;&lt;ID&gt;682&lt;/ID&gt;&lt;UID&gt;{B94D4B88-69E0-47B1-B6F3-E2DBEB957E04}&lt;/UID&gt;&lt;Title&gt;甘肃北山红石山蛇绿岩锆石U-Pb年代学研究及构造意义&lt;/Title&gt;&lt;Template&gt;Journal Article&lt;/Template&gt;&lt;Star&gt;0&lt;/Star&gt;&lt;Tag&gt;0&lt;/Tag&gt;&lt;Author&gt;王国强; 李向民; 徐学义; 余吉远; 武鹏&lt;/Author&gt;&lt;Year&gt;2014&lt;/Year&gt;&lt;Details&gt;&lt;_accessed&gt;64514631&lt;/_accessed&gt;&lt;_author_aff&gt;国土资源部岩浆作用成矿与找矿重点实验室,西安地质调查中心;&lt;/_author_aff&gt;&lt;_cited_count&gt;79&lt;/_cited_count&gt;&lt;_created&gt;64512720&lt;/_created&gt;&lt;_date&gt;60196320&lt;/_date&gt;&lt;_db_updated&gt;CNKI - Reference&lt;/_db_updated&gt;&lt;_issue&gt;06&lt;/_issue&gt;&lt;_journal&gt;岩石学报&lt;/_journal&gt;&lt;_keywords&gt;红石山蛇绿岩;辉长岩;锆石U-Pb年龄;红海型洋盆;北山&lt;/_keywords&gt;&lt;_modified&gt;64514357&lt;/_modified&gt;&lt;_pages&gt;1685-1694&lt;/_pages&gt;&lt;_url&gt;https://kns.cnki.net/kcms/detail/detail.aspx?FileName=YSXB201406011&amp;amp;DbName=CJFQ2014&lt;/_url&gt;&lt;_volume&gt;30&lt;/_volume&gt;&lt;_translated_author&gt;Wang, Guoqiang;Li, Xiangmin;Xu, Xueyi;Yu, Jiyuan;Wu, Peng&lt;/_translated_author&gt;&lt;/Details&gt;&lt;Extra&gt;&lt;DBUID&gt;{F96A950B-833F-4880-A151-76DA2D6A2879}&lt;/DBUID&gt;&lt;/Extra&gt;&lt;/Item&gt;&lt;/References&gt;&lt;/Group&gt;&lt;Group&gt;&lt;References&gt;&lt;Item&gt;&lt;ID&gt;680&lt;/ID&gt;&lt;UID&gt;{E190D3F6-75CD-4698-ACB2-902D9B5C95C1}&lt;/UID&gt;&lt;Title&gt;甘肃北山红石山基性-超基性岩体的成因类型及构造意义&lt;/Title&gt;&lt;Template&gt;Journal Article&lt;/Template&gt;&lt;Star&gt;0&lt;/Star&gt;&lt;Tag&gt;0&lt;/Tag&gt;&lt;Author&gt;王小红; 杨建国; 谢燮; 王磊&lt;/Author&gt;&lt;Year&gt;2013&lt;/Year&gt;&lt;Details&gt;&lt;_accessed&gt;64514631&lt;/_accessed&gt;&lt;_author_aff&gt;中国地质调查局西安地质调查中心;&lt;/_author_aff&gt;&lt;_cited_count&gt;12&lt;/_cited_count&gt;&lt;_collection_scope&gt;CSCD&lt;/_collection_scope&gt;&lt;_created&gt;64512720&lt;/_created&gt;&lt;_date&gt;59523840&lt;/_date&gt;&lt;_db_updated&gt;CNKI - Reference&lt;/_db_updated&gt;&lt;_issue&gt;01&lt;/_issue&gt;&lt;_journal&gt;西北地质&lt;/_journal&gt;&lt;_keywords&gt;红石山岩体;成因类型;构造环境及意义&lt;/_keywords&gt;&lt;_modified&gt;64514631&lt;/_modified&gt;&lt;_pages&gt;40-55&lt;/_pages&gt;&lt;_url&gt;https://kns.cnki.net/kcms/detail/detail.aspx?FileName=XBDI201301009&amp;amp;DbName=CJFQ2013&lt;/_url&gt;&lt;_volume&gt;46&lt;/_volume&gt;&lt;_translated_author&gt;Wang, Xiaohong;Yang, Jianguo;Xie, Xie;Wang, Lei&lt;/_translated_author&gt;&lt;/Details&gt;&lt;Extra&gt;&lt;DBUID&gt;{F96A950B-833F-4880-A151-76DA2D6A2879}&lt;/DBUID&gt;&lt;/Extra&gt;&lt;/Item&gt;&lt;/References&gt;&lt;/Group&gt;&lt;Group&gt;&lt;References&gt;&lt;Item&gt;&lt;ID&gt;660&lt;/ID&gt;&lt;UID&gt;{CB29192B-2F83-4ACE-837A-9B6B81147CF7}&lt;/UID&gt;&lt;Title&gt;北山蛇绿岩特征及构造属性&lt;/Title&gt;&lt;Template&gt;Journal Article&lt;/Template&gt;&lt;Star&gt;0&lt;/Star&gt;&lt;Tag&gt;0&lt;/Tag&gt;&lt;Author&gt;杨合群; 李英; 赵国斌; 李文渊; 王小红; 姜寒冰; 谭文娟; 孙南一&lt;/Author&gt;&lt;Year&gt;2010&lt;/Year&gt;&lt;Details&gt;&lt;_accessed&gt;64514631&lt;/_accessed&gt;&lt;_author_aff&gt;西安地质矿产研究所;长安大学;&lt;/_author_aff&gt;&lt;_cited_count&gt;155&lt;/_cited_count&gt;&lt;_collection_scope&gt;CSCD&lt;/_collection_scope&gt;&lt;_created&gt;64512720&lt;/_created&gt;&lt;_date&gt;57945600&lt;/_date&gt;&lt;_db_updated&gt;CNKI - Reference&lt;/_db_updated&gt;&lt;_issue&gt;01&lt;/_issue&gt;&lt;_journal&gt;西北地质&lt;/_journal&gt;&lt;_keywords&gt;蛇绿岩;洋盆;弧后盆地;裂谷;北山&lt;/_keywords&gt;&lt;_modified&gt;64514355&lt;/_modified&gt;&lt;_pages&gt;26-36&lt;/_pages&gt;&lt;_url&gt;https://kns.cnki.net/kcms/detail/detail.aspx?FileName=XBDI201001003&amp;amp;DbName=CJFQ2010&lt;/_url&gt;&lt;_volume&gt;43&lt;/_volume&gt;&lt;_translated_author&gt;Yang, Hequn;Li, Ying;Zhao, Guobin;Li, Wenyuan;Wang, Xiaohong;Jiang, Hanbing;Tan, Wenjuan;Sun, Nanyi&lt;/_translated_author&gt;&lt;/Details&gt;&lt;Extra&gt;&lt;DBUID&gt;{F96A950B-833F-4880-A151-76DA2D6A2879}&lt;/DBUID&gt;&lt;/Extra&gt;&lt;/Item&gt;&lt;/References&gt;&lt;/Group&gt;&lt;/Citation&gt;_x000a_"/>
    <w:docVar w:name="NE.Ref{9DE7C1CA-69F9-4E36-A767-58ECAC10BD2F}" w:val=" ADDIN NE.Ref.{9DE7C1CA-69F9-4E36-A767-58ECAC10BD2F}&lt;Citation&gt;&lt;Group&gt;&lt;References&gt;&lt;Item&gt;&lt;ID&gt;763&lt;/ID&gt;&lt;UID&gt;{C1663316-CE38-40DF-885C-1825C3490AE9}&lt;/UID&gt;&lt;Title&gt;新疆北部中亚型造山与成矿作用&lt;/Title&gt;&lt;Template&gt;Thesis&lt;/Template&gt;&lt;Star&gt;0&lt;/Star&gt;&lt;Tag&gt;0&lt;/Tag&gt;&lt;Author&gt;秦克章&lt;/Author&gt;&lt;Year&gt;2000&lt;/Year&gt;&lt;Details&gt;&lt;_accessed&gt;64514403&lt;/_accessed&gt;&lt;_cited_count&gt;84&lt;/_cited_count&gt;&lt;_created&gt;64514350&lt;/_created&gt;&lt;_db_updated&gt;CNKI - Reference&lt;/_db_updated&gt;&lt;_keywords&gt;新疆北部;古生代;金属矿床时空分布;中亚型造山;同位素年代;碰撞挤压-伸展转变期大规模成矿;准噶尔多岛海模式;勘查应用&lt;/_keywords&gt;&lt;_modified&gt;64514403&lt;/_modified&gt;&lt;_pages&gt;207&lt;/_pages&gt;&lt;_publisher&gt;中国科学院研究生院（地质与地球物理研究所）&lt;/_publisher&gt;&lt;_tertiary_author&gt;孙枢&lt;/_tertiary_author&gt;&lt;_url&gt;https://kns.cnki.net/kcms/detail/detail.aspx?FileName=2006045793.nh&amp;amp;DbName=CDFD2006&lt;/_url&gt;&lt;_volume&gt;博士&lt;/_volume&gt;&lt;_translated_author&gt;Qin, Kezhang&lt;/_translated_author&gt;&lt;_translated_tertiary_author&gt;Sun, Shu&lt;/_translated_tertiary_author&gt;&lt;/Details&gt;&lt;Extra&gt;&lt;DBUID&gt;{F96A950B-833F-4880-A151-76DA2D6A2879}&lt;/DBUID&gt;&lt;/Extra&gt;&lt;/Item&gt;&lt;/References&gt;&lt;/Group&gt;&lt;/Citation&gt;_x000a_"/>
    <w:docVar w:name="NE.Ref{9E5EE675-19E3-4D81-827F-6D707397827B}" w:val=" ADDIN NE.Ref.{9E5EE675-19E3-4D81-827F-6D707397827B}&lt;Citation&gt;&lt;Group&gt;&lt;References&gt;&lt;Item&gt;&lt;ID&gt;655&lt;/ID&gt;&lt;UID&gt;{535DB2E7-46EF-40FA-870B-6D87C99A72D4}&lt;/UID&gt;&lt;Title&gt;新疆西准噶尔萨尔托海蛇绿混杂岩形成时代及构造环境分析&lt;/Title&gt;&lt;Template&gt;Journal Article&lt;/Template&gt;&lt;Star&gt;0&lt;/Star&gt;&lt;Tag&gt;0&lt;/Tag&gt;&lt;Author&gt;何世平; 时超; 王超; 于浦生; 辜平阳; 查显锋&lt;/Author&gt;&lt;Year&gt;2013&lt;/Year&gt;&lt;Details&gt;&lt;_accessed&gt;64514410&lt;/_accessed&gt;&lt;_author_aff&gt;中国地质调查局西安地质调查中心;&lt;/_author_aff&gt;&lt;_cited_count&gt;11&lt;/_cited_count&gt;&lt;_collection_scope&gt;CSCD;PKU&lt;/_collection_scope&gt;&lt;_created&gt;64512720&lt;/_created&gt;&lt;_date&gt;59846400&lt;/_date&gt;&lt;_db_updated&gt;CNKI - Reference&lt;/_db_updated&gt;&lt;_issue&gt;04&lt;/_issue&gt;&lt;_journal&gt;地质科学&lt;/_journal&gt;&lt;_keywords&gt;LA-ICP-MS锆石U-Pb测年;地球化学特征;“红海式”洋盆;萨尔托海蛇绿混杂岩西准噶尔&lt;/_keywords&gt;&lt;_modified&gt;64514410&lt;/_modified&gt;&lt;_pages&gt;1033-1049&lt;/_pages&gt;&lt;_url&gt;https://kns.cnki.net/kcms/detail/detail.aspx?FileName=DZKX201304006&amp;amp;DbName=CJFQ2013&lt;/_url&gt;&lt;_volume&gt;48&lt;/_volume&gt;&lt;_translated_author&gt;He, Shiping;Shi, Chao;Wang, Chao;Yu, Pusheng;Gu, Pingyang;Cha, Xianfeng&lt;/_translated_author&gt;&lt;/Details&gt;&lt;Extra&gt;&lt;DBUID&gt;{F96A950B-833F-4880-A151-76DA2D6A2879}&lt;/DBUID&gt;&lt;/Extra&gt;&lt;/Item&gt;&lt;/References&gt;&lt;/Group&gt;&lt;/Citation&gt;_x000a_"/>
    <w:docVar w:name="NE.Ref{9F2A5060-BBEF-4B97-9E03-8D2F721BE49F}" w:val=" ADDIN NE.Ref.{9F2A5060-BBEF-4B97-9E03-8D2F721BE49F}&lt;Citation&gt;&lt;Group&gt;&lt;References&gt;&lt;Item&gt;&lt;ID&gt;828&lt;/ID&gt;&lt;UID&gt;{2B12E26B-700B-42E8-B111-DABDE17E20F4}&lt;/UID&gt;&lt;Title&gt;Ophiolites in the Xing&amp;apos;an-Inner Mongolia accretionary belt of the CAOB: Implications for two cycles of seafloor spreading and accretionary orogenic events&lt;/Title&gt;&lt;Template&gt;Journal Article&lt;/Template&gt;&lt;Star&gt;0&lt;/Star&gt;&lt;Tag&gt;0&lt;/Tag&gt;&lt;Author&gt;Song, S G; Wang, M M; Xu, X; Wang, C; Niu, Y L; Allen, M B; Su, L&lt;/Author&gt;&lt;Year&gt;2015&lt;/Year&gt;&lt;Details&gt;&lt;_alternate_title&gt;TECTONICS&lt;/_alternate_title&gt;&lt;_date_display&gt;2015&lt;/_date_display&gt;&lt;_date&gt;2015-01-01&lt;/_date&gt;&lt;_doi&gt;10.1002/2015TC003948&lt;/_doi&gt;&lt;_isbn&gt;0278-7407&lt;/_isbn&gt;&lt;_issue&gt;10&lt;/_issue&gt;&lt;_journal&gt;TECTONICS&lt;/_journal&gt;&lt;_pages&gt;2221-2248&lt;/_pages&gt;&lt;_volume&gt;34&lt;/_volume&gt;&lt;_created&gt;64514653&lt;/_created&gt;&lt;_modified&gt;64514653&lt;/_modified&gt;&lt;_impact_factor&gt;   5.261&lt;/_impact_factor&gt;&lt;_collection_scope&gt;SCI;SCIE;EI&lt;/_collection_scope&gt;&lt;/Details&gt;&lt;Extra&gt;&lt;DBUID&gt;{F96A950B-833F-4880-A151-76DA2D6A2879}&lt;/DBUID&gt;&lt;/Extra&gt;&lt;/Item&gt;&lt;/References&gt;&lt;/Group&gt;&lt;/Citation&gt;_x000a_"/>
    <w:docVar w:name="NE.Ref{A09A7E88-0936-44B3-881C-FCA2756DD26E}" w:val=" ADDIN NE.Ref.{A09A7E88-0936-44B3-881C-FCA2756DD26E}&lt;Citation&gt;&lt;Group&gt;&lt;References&gt;&lt;Item&gt;&lt;ID&gt;780&lt;/ID&gt;&lt;UID&gt;{18ABECF3-17DD-42D4-8EA2-BB23AB9D980E}&lt;/UID&gt;&lt;Title&gt;新疆南天山蛇绿岩的地质地球化学特征及形成环境初探&lt;/Title&gt;&lt;Template&gt;Journal Article&lt;/Template&gt;&lt;Star&gt;0&lt;/Star&gt;&lt;Tag&gt;0&lt;/Tag&gt;&lt;Author&gt;高俊; 汤耀庆; 赵民; 王军&lt;/Author&gt;&lt;Year&gt;1995&lt;/Year&gt;&lt;Details&gt;&lt;_accessed&gt;64514603&lt;/_accessed&gt;&lt;_author_aff&gt;北京大学地质系，中国地质科学院地质所&lt;/_author_aff&gt;&lt;_cited_count&gt;61&lt;/_cited_count&gt;&lt;_created&gt;64514350&lt;/_created&gt;&lt;_date&gt;50487840&lt;/_date&gt;&lt;_db_updated&gt;CNKI - Reference&lt;/_db_updated&gt;&lt;_issue&gt;S1&lt;/_issue&gt;&lt;_journal&gt;岩石学报&lt;/_journal&gt;&lt;_keywords&gt;蛇绿岩;Sr．Nd．Ph同位素地球化学;构造环境;南天山&lt;/_keywords&gt;&lt;_modified&gt;64514408&lt;/_modified&gt;&lt;_pages&gt;85-97&lt;/_pages&gt;&lt;_url&gt;https://kns.cnki.net/kcms/detail/detail.aspx?FileName=YSXB5S1.006&amp;amp;DbName=CJFQ1995&lt;/_url&gt;&lt;_translated_author&gt;Gao, Jun;Tang, Yaoqing;Zhao, Min;Wang, Jun&lt;/_translated_author&gt;&lt;/Details&gt;&lt;Extra&gt;&lt;DBUID&gt;{F96A950B-833F-4880-A151-76DA2D6A2879}&lt;/DBUID&gt;&lt;/Extra&gt;&lt;/Item&gt;&lt;/References&gt;&lt;/Group&gt;&lt;/Citation&gt;_x000a_"/>
    <w:docVar w:name="NE.Ref{A0F465DE-63E1-405D-8877-5C8A31BB6ADD}" w:val=" ADDIN NE.Ref.{A0F465DE-63E1-405D-8877-5C8A31BB6ADD}&lt;Citation&gt;&lt;Group&gt;&lt;References&gt;&lt;Item&gt;&lt;ID&gt;657&lt;/ID&gt;&lt;UID&gt;{C85DB5DB-927D-422D-B730-F88C0F021DF1}&lt;/UID&gt;&lt;Title&gt;准噶尔北部科克森套蛇绿岩中辉长岩年代学、岩石化学特征及地质意义&lt;/Title&gt;&lt;Template&gt;Journal Article&lt;/Template&gt;&lt;Star&gt;0&lt;/Star&gt;&lt;Tag&gt;0&lt;/Tag&gt;&lt;Author&gt;滕宇翔; 薛晓峰; 穆利修; 朱志新; 夏静福&lt;/Author&gt;&lt;Year&gt;2019&lt;/Year&gt;&lt;Details&gt;&lt;_accessed&gt;64514414&lt;/_accessed&gt;&lt;_author_aff&gt;新疆维吾尔自治区地质调查院;&lt;/_author_aff&gt;&lt;_collection_scope&gt;CSCD&lt;/_collection_scope&gt;&lt;_created&gt;64512720&lt;/_created&gt;&lt;_date&gt;63089280&lt;/_date&gt;&lt;_db_updated&gt;CNKI - Reference&lt;/_db_updated&gt;&lt;_issue&gt;04&lt;/_issue&gt;&lt;_journal&gt;新疆地质&lt;/_journal&gt;&lt;_keywords&gt;科克森套;辉长岩;岩石化学;锆石U-Pb测年&lt;/_keywords&gt;&lt;_modified&gt;64514414&lt;/_modified&gt;&lt;_pages&gt;431-439&lt;/_pages&gt;&lt;_url&gt;https://kns.cnki.net/kcms/detail/detail.aspx?FileName=XJDI201904003&amp;amp;DbName=CJFQ2019&lt;/_url&gt;&lt;_volume&gt;37&lt;/_volume&gt;&lt;_translated_author&gt;Teng, Yuxiang;Xue, Xiaofeng;Mu, Lixiu;Zhu, Zhixin;Xia, Jingfu&lt;/_translated_author&gt;&lt;/Details&gt;&lt;Extra&gt;&lt;DBUID&gt;{F96A950B-833F-4880-A151-76DA2D6A2879}&lt;/DBUID&gt;&lt;/Extra&gt;&lt;/Item&gt;&lt;/References&gt;&lt;/Group&gt;&lt;/Citation&gt;_x000a_"/>
    <w:docVar w:name="NE.Ref{A259E827-BCAF-42A7-81E4-BB0ECF4051F9}" w:val=" ADDIN NE.Ref.{A259E827-BCAF-42A7-81E4-BB0ECF4051F9}&lt;Citation&gt;&lt;Group&gt;&lt;References&gt;&lt;Item&gt;&lt;ID&gt;801&lt;/ID&gt;&lt;UID&gt;{A545304D-7951-47DB-96CC-CCE59C2B887A}&lt;/UID&gt;&lt;Title&gt;新疆西准噶尔木哈塔依蛇绿混杂岩年代学和地球化学研究及构造意义&lt;/Title&gt;&lt;Template&gt;Journal Article&lt;/Template&gt;&lt;Star&gt;0&lt;/Star&gt;&lt;Tag&gt;0&lt;/Tag&gt;&lt;Author&gt;田亚洲; 杨经绥; 王云鹏; 赵一珏; 连东洋; 张岚; 李源&lt;/Author&gt;&lt;Year&gt;2015&lt;/Year&gt;&lt;Details&gt;&lt;_author_adr&gt;大陆构造与动力学国家重点实验室地幔研究中心中国地质科学院地质研究所;中国地质大学地球科学与资源学院;中国地质大学地球科学学院;&lt;/_author_adr&gt;&lt;_collection_scope&gt;CSCD;PKU&lt;/_collection_scope&gt;&lt;_created&gt;64514412&lt;/_created&gt;&lt;_db_provider&gt;CNKI&lt;/_db_provider&gt;&lt;_isbn&gt;1000-3657&lt;/_isbn&gt;&lt;_issue&gt;02&lt;/_issue&gt;&lt;_journal&gt;中国地质&lt;/_journal&gt;&lt;_keywords&gt;地球化学;锆石U-Pb年龄;Hf同位素;木哈塔依蛇绿混杂岩;西准噶尔;新疆&lt;/_keywords&gt;&lt;_modified&gt;64514412&lt;/_modified&gt;&lt;_pages&gt;379-395&lt;/_pages&gt;&lt;_volume&gt;42&lt;/_volume&gt;&lt;_translated_author&gt;Tian, Yazhou;Yang, Jingsui;Wang, Yunpeng;Zhao, Yijue;Lian, Dongyang;Zhang, Lan;Li, Yuan&lt;/_translated_author&gt;&lt;/Details&gt;&lt;Extra&gt;&lt;DBUID&gt;{F96A950B-833F-4880-A151-76DA2D6A2879}&lt;/DBUID&gt;&lt;/Extra&gt;&lt;/Item&gt;&lt;/References&gt;&lt;/Group&gt;&lt;/Citation&gt;_x000a_"/>
    <w:docVar w:name="NE.Ref{A2A79877-B14B-4D0B-9CC2-62068CA3AC7E}" w:val=" ADDIN NE.Ref.{A2A79877-B14B-4D0B-9CC2-62068CA3AC7E}&lt;Citation&gt;&lt;Group&gt;&lt;References&gt;&lt;Item&gt;&lt;ID&gt;652&lt;/ID&gt;&lt;UID&gt;{E5B43FAC-3392-474A-A727-A3BF519409DA}&lt;/UID&gt;&lt;Title&gt;新疆西准噶尔北部谢米斯台山南坡蛇绿岩带的发现及其意义&lt;/Title&gt;&lt;Template&gt;Journal Article&lt;/Template&gt;&lt;Star&gt;0&lt;/Star&gt;&lt;Tag&gt;0&lt;/Tag&gt;&lt;Author&gt;赵磊; 何国琦; 朱亚兵&lt;/Author&gt;&lt;Year&gt;2013&lt;/Year&gt;&lt;Details&gt;&lt;_accessed&gt;64514409&lt;/_accessed&gt;&lt;_author_aff&gt;中国地质科学院地质研究所;北京大学地球与空间科学学院/造山带与地壳演化教育部重点实验室;中石油新疆油田分公司石西油田作业区;&lt;/_author_aff&gt;&lt;_cited_count&gt;50&lt;/_cited_count&gt;&lt;_collection_scope&gt;CSCD;PKU&lt;/_collection_scope&gt;&lt;_created&gt;64512720&lt;/_created&gt;&lt;_date&gt;59453280&lt;/_date&gt;&lt;_db_updated&gt;CNKI - Reference&lt;/_db_updated&gt;&lt;_issue&gt;01&lt;/_issue&gt;&lt;_journal&gt;地质通报&lt;/_journal&gt;&lt;_keywords&gt;蛇绿岩;锆石U-Pb定年;成吉斯-塔尔巴哈台构造带;谢米斯台山;西准噶尔&lt;/_keywords&gt;&lt;_modified&gt;64514409&lt;/_modified&gt;&lt;_pages&gt;195-205&lt;/_pages&gt;&lt;_url&gt;https://kns.cnki.net/kcms/detail/detail.aspx?FileName=ZQYD201301019&amp;amp;DbName=CJFQ2013&lt;/_url&gt;&lt;_volume&gt;32&lt;/_volume&gt;&lt;_translated_author&gt;Zhao, Lei;He, Guoqi;Zhu, Yabing&lt;/_translated_author&gt;&lt;/Details&gt;&lt;Extra&gt;&lt;DBUID&gt;{F96A950B-833F-4880-A151-76DA2D6A2879}&lt;/DBUID&gt;&lt;/Extra&gt;&lt;/Item&gt;&lt;/References&gt;&lt;/Group&gt;&lt;/Citation&gt;_x000a_"/>
    <w:docVar w:name="NE.Ref{A3107BF0-BCA7-4BDD-A8E1-539AC8A3D60A}" w:val=" ADDIN NE.Ref.{A3107BF0-BCA7-4BDD-A8E1-539AC8A3D60A}&lt;Citation&gt;&lt;Group&gt;&lt;References&gt;&lt;Item&gt;&lt;ID&gt;699&lt;/ID&gt;&lt;UID&gt;{6F6B2EB2-097F-4512-84E1-DDC07184E257}&lt;/UID&gt;&lt;Title&gt;内蒙古北山造山带百合山SSZ型蛇绿岩地球化学特征、锆石U-Pb年龄及其对古亚洲洋演化的指示&lt;/Title&gt;&lt;Template&gt;Journal Article&lt;/Template&gt;&lt;Star&gt;0&lt;/Star&gt;&lt;Tag&gt;0&lt;/Tag&gt;&lt;Author&gt;牛文超; 辛后田; 段连峰; 赵泽霖; 张国震; 任邦方; 张永&lt;/Author&gt;&lt;Year&gt;2020&lt;/Year&gt;&lt;Details&gt;&lt;_accessed&gt;64514632&lt;/_accessed&gt;&lt;_author_aff&gt;中国地质调查局天津地质调查中心;华北地质科技创新中心;&lt;/_author_aff&gt;&lt;_cited_count&gt;1&lt;/_cited_count&gt;&lt;_collection_scope&gt;CSCD;PKU&lt;/_collection_scope&gt;&lt;_created&gt;64512720&lt;/_created&gt;&lt;_date&gt;63485280&lt;/_date&gt;&lt;_db_updated&gt;CNKI - Reference&lt;/_db_updated&gt;&lt;_issue&gt;09&lt;/_issue&gt;&lt;_journal&gt;地质通报&lt;/_journal&gt;&lt;_keywords&gt;红石山-百合山;蛇绿混杂岩带;辉长岩;SSZ型蛇绿岩;锆石U-Pb年龄;弧后盆地&lt;/_keywords&gt;&lt;_modified&gt;64514387&lt;/_modified&gt;&lt;_pages&gt;1317-1329&lt;/_pages&gt;&lt;_url&gt;https://kns.cnki.net/kcms/detail/detail.aspx?FileName=ZQYD202009002&amp;amp;DbName=CJFQ2020&lt;/_url&gt;&lt;_volume&gt;39&lt;/_volume&gt;&lt;_translated_author&gt;Niu, Wenchao;Xin, Houtian;Duan, Lianfeng;Zhao, Zelin;Zhang, Guozhen;Ren, Bangfang;Zhang, Yong&lt;/_translated_author&gt;&lt;/Details&gt;&lt;Extra&gt;&lt;DBUID&gt;{F96A950B-833F-4880-A151-76DA2D6A2879}&lt;/DBUID&gt;&lt;/Extra&gt;&lt;/Item&gt;&lt;/References&gt;&lt;/Group&gt;&lt;/Citation&gt;_x000a_"/>
    <w:docVar w:name="NE.Ref{A335D67D-B04E-4566-A284-1BD76B8E2853}" w:val=" ADDIN NE.Ref.{A335D67D-B04E-4566-A284-1BD76B8E2853}&lt;Citation&gt;&lt;Group&gt;&lt;References&gt;&lt;Item&gt;&lt;ID&gt;659&lt;/ID&gt;&lt;UID&gt;{40571392-7888-43CD-B984-29AC2B428CA3}&lt;/UID&gt;&lt;Title&gt;北山地区月牙山-洗肠井蛇绿岩的地球化学特征及形成环境&lt;/Title&gt;&lt;Template&gt;Journal Article&lt;/Template&gt;&lt;Star&gt;0&lt;/Star&gt;&lt;Tag&gt;0&lt;/Tag&gt;&lt;Author&gt;郑荣国; 吴泰然; 张文; 冯继承&lt;/Author&gt;&lt;Year&gt;2012&lt;/Year&gt;&lt;Details&gt;&lt;_accessed&gt;64514637&lt;/_accessed&gt;&lt;_author_aff&gt;教育部造山带与地壳演化重点实验室,北京大学;&lt;/_author_aff&gt;&lt;_cited_count&gt;49&lt;/_cited_count&gt;&lt;_collection_scope&gt;CSCD;PKU;EI&lt;/_collection_scope&gt;&lt;_created&gt;64512720&lt;/_created&gt;&lt;_date&gt;59145120&lt;/_date&gt;&lt;_db_updated&gt;CNKI - Reference&lt;/_db_updated&gt;&lt;_issue&gt;06&lt;/_issue&gt;&lt;_journal&gt;地质学报&lt;/_journal&gt;&lt;_keywords&gt;北山地区;蛇绿岩;弧后盆地;塔里木板块&lt;/_keywords&gt;&lt;_modified&gt;64514355&lt;/_modified&gt;&lt;_pages&gt;961-971&lt;/_pages&gt;&lt;_url&gt;https://kns.cnki.net/kcms/detail/detail.aspx?FileName=DZXE201206011&amp;amp;DbName=CJFQ2012&lt;/_url&gt;&lt;_volume&gt;86&lt;/_volume&gt;&lt;_translated_author&gt;Zheng, Rongguo;Wu, Tairan;Zhang, Wen;Feng, Jicheng&lt;/_translated_author&gt;&lt;/Details&gt;&lt;Extra&gt;&lt;DBUID&gt;{F96A950B-833F-4880-A151-76DA2D6A2879}&lt;/DBUID&gt;&lt;/Extra&gt;&lt;/Item&gt;&lt;/References&gt;&lt;/Group&gt;&lt;/Citation&gt;_x000a_"/>
    <w:docVar w:name="NE.Ref{A3B3C962-986D-464E-9EDB-0560F9E2DB8D}" w:val=" ADDIN NE.Ref.{A3B3C962-986D-464E-9EDB-0560F9E2DB8D}&lt;Citation&gt;&lt;Group&gt;&lt;References&gt;&lt;Item&gt;&lt;ID&gt;777&lt;/ID&gt;&lt;UID&gt;{8EF8FD15-B264-4583-9874-783732473BA0}&lt;/UID&gt;&lt;Title&gt;新疆库米什北超基性岩发现及大地构造意义&lt;/Title&gt;&lt;Template&gt;Journal Article&lt;/Template&gt;&lt;Star&gt;0&lt;/Star&gt;&lt;Tag&gt;0&lt;/Tag&gt;&lt;Author&gt;冯晓强; 张占武; 李维军; 韩湘涛; 李怀敏&lt;/Author&gt;&lt;Year&gt;2012&lt;/Year&gt;&lt;Details&gt;&lt;_accessed&gt;64514607&lt;/_accessed&gt;&lt;_author_aff&gt;陕西省地矿局区域地质矿产研究院;中国地质大学(北京);&lt;/_author_aff&gt;&lt;_cited_count&gt;3&lt;/_cited_count&gt;&lt;_collection_scope&gt;CSCD&lt;/_collection_scope&gt;&lt;_created&gt;64514350&lt;/_created&gt;&lt;_date&gt;59145120&lt;/_date&gt;&lt;_db_updated&gt;CNKI - Reference&lt;/_db_updated&gt;&lt;_issue&gt;02&lt;/_issue&gt;&lt;_journal&gt;新疆地质&lt;/_journal&gt;&lt;_keywords&gt;库米什;板块构造;超基性岩;岩石地球化学特征;大地构造意义&lt;/_keywords&gt;&lt;_modified&gt;64514407&lt;/_modified&gt;&lt;_pages&gt;136-140&lt;/_pages&gt;&lt;_url&gt;https://kns.cnki.net/kcms/detail/detail.aspx?FileName=XJDI201202005&amp;amp;DbName=CJFQ2012&lt;/_url&gt;&lt;_volume&gt;30&lt;/_volume&gt;&lt;_translated_author&gt;Feng, Xiaoqiang;Zhang, Zhanwu;Li, Weijun;Han, Xiangtao;Li, Huaimin&lt;/_translated_author&gt;&lt;/Details&gt;&lt;Extra&gt;&lt;DBUID&gt;{F96A950B-833F-4880-A151-76DA2D6A2879}&lt;/DBUID&gt;&lt;/Extra&gt;&lt;/Item&gt;&lt;/References&gt;&lt;/Group&gt;&lt;/Citation&gt;_x000a_"/>
    <w:docVar w:name="NE.Ref{A60EAD70-6FAA-4C05-B3CA-0CEC366A65E9}" w:val=" ADDIN NE.Ref.{A60EAD70-6FAA-4C05-B3CA-0CEC366A65E9}&lt;Citation&gt;&lt;Group&gt;&lt;References&gt;&lt;Item&gt;&lt;ID&gt;767&lt;/ID&gt;&lt;UID&gt;{B40AC9C4-926D-445D-BF35-863854BEC23B}&lt;/UID&gt;&lt;Title&gt;新疆东准噶尔阿尔曼泰蛇绿构造混杂岩带中辉长岩LA-ICP-MS锆石U-Pb年龄及其地质意义&lt;/Title&gt;&lt;Template&gt;Journal Article&lt;/Template&gt;&lt;Star&gt;0&lt;/Star&gt;&lt;Tag&gt;0&lt;/Tag&gt;&lt;Author&gt;冯晓强; 崔玉宝; 程龙; 刘玉梅; 鱼静&lt;/Author&gt;&lt;Year&gt;2016&lt;/Year&gt;&lt;Details&gt;&lt;_accessed&gt;64514494&lt;/_accessed&gt;&lt;_author_aff&gt;陕西区域地质矿产研究院;中国地质大学(北京)地球科学与资源学院;&lt;/_author_aff&gt;&lt;_cited_count&gt;8&lt;/_cited_count&gt;&lt;_collection_scope&gt;CSCD;PKU&lt;/_collection_scope&gt;&lt;_created&gt;64514350&lt;/_created&gt;&lt;_date&gt;61381440&lt;/_date&gt;&lt;_db_updated&gt;CNKI - Reference&lt;/_db_updated&gt;&lt;_issue&gt;09&lt;/_issue&gt;&lt;_journal&gt;地质通报&lt;/_journal&gt;&lt;_keywords&gt;阿尔曼泰蛇绿岩;辉长岩;LA-ICP-MS锆石U-Pb年龄;东准噶尔;新疆&lt;/_keywords&gt;&lt;_modified&gt;64514406&lt;/_modified&gt;&lt;_pages&gt;1411-1419&lt;/_pages&gt;&lt;_url&gt;https://kns.cnki.net/kcms/detail/detail.aspx?FileName=ZQYD201609003&amp;amp;DbName=CJFQ2016&lt;/_url&gt;&lt;_volume&gt;35&lt;/_volume&gt;&lt;_translated_author&gt;Feng, Xiaoqiang;Cui, Yubao;Cheng, Long;Liu, Yumei;Yu, Jing&lt;/_translated_author&gt;&lt;/Details&gt;&lt;Extra&gt;&lt;DBUID&gt;{F96A950B-833F-4880-A151-76DA2D6A2879}&lt;/DBUID&gt;&lt;/Extra&gt;&lt;/Item&gt;&lt;/References&gt;&lt;/Group&gt;&lt;/Citation&gt;_x000a_"/>
    <w:docVar w:name="NE.Ref{A68E581E-5B6B-4B88-8753-670742B65CF5}" w:val=" ADDIN NE.Ref.{A68E581E-5B6B-4B88-8753-670742B65CF5}&lt;Citation&gt;&lt;Group&gt;&lt;References&gt;&lt;Item&gt;&lt;ID&gt;702&lt;/ID&gt;&lt;UID&gt;{B5819E22-48CD-4A4F-A0AC-6CD30FC6EFC2}&lt;/UID&gt;&lt;Title&gt;内蒙古达茂旗胡吉尔特晚泥盆世蛇绿岩的发现及其地质意义&lt;/Title&gt;&lt;Template&gt;Journal Article&lt;/Template&gt;&lt;Star&gt;0&lt;/Star&gt;&lt;Tag&gt;0&lt;/Tag&gt;&lt;Author&gt;李尚林; 王训练; 段俊梅; 龙文华; 马伯永; 杨文瑞&lt;/Author&gt;&lt;Year&gt;2012&lt;/Year&gt;&lt;Details&gt;&lt;_accessed&gt;64514387&lt;/_accessed&gt;&lt;_author_aff&gt;中国地质调查局西安地质调查中心;中国地质大学地球科学与资源学院;广东省地质环境监测总站;中国地质图书馆;中国冶金地质勘查工程总局第一地质勘查院;&lt;/_author_aff&gt;&lt;_cited_count&gt;12&lt;/_cited_count&gt;&lt;_created&gt;64512720&lt;/_created&gt;&lt;_date&gt;58926240&lt;/_date&gt;&lt;_db_updated&gt;CNKI - Reference&lt;/_db_updated&gt;&lt;_issue&gt;01&lt;/_issue&gt;&lt;_journal&gt;地球科学(中国地质大学学报)&lt;/_journal&gt;&lt;_keywords&gt;蛇绿岩;地槽皱系;板块边界;晚泥盆世;胡吉尔特;岩性;地球化学&lt;/_keywords&gt;&lt;_modified&gt;64514387&lt;/_modified&gt;&lt;_pages&gt;18-24&lt;/_pages&gt;&lt;_url&gt;https://kns.cnki.net/kcms/detail/detail.aspx?FileName=DQKX201201005&amp;amp;DbName=CJFQ2012&lt;/_url&gt;&lt;_volume&gt;37&lt;/_volume&gt;&lt;_translated_author&gt;Li, Shanglin;Wang, Xunlian;Duan, Junmei;Long, Wenhua;Ma, Boyong;Yang, Wenrui&lt;/_translated_author&gt;&lt;/Details&gt;&lt;Extra&gt;&lt;DBUID&gt;{F96A950B-833F-4880-A151-76DA2D6A2879}&lt;/DBUID&gt;&lt;/Extra&gt;&lt;/Item&gt;&lt;/References&gt;&lt;/Group&gt;&lt;/Citation&gt;_x000a_"/>
    <w:docVar w:name="NE.Ref{AA1D9D8A-4223-4F3D-907A-7E08662842C8}" w:val=" ADDIN NE.Ref.{AA1D9D8A-4223-4F3D-907A-7E08662842C8}&lt;Citation&gt;&lt;Group&gt;&lt;References&gt;&lt;Item&gt;&lt;ID&gt;766&lt;/ID&gt;&lt;UID&gt;{F7F9567B-016F-43CF-B1BF-28CC34A0CA19}&lt;/UID&gt;&lt;Title&gt;新疆东天山却勒塔格地区韧变形带识别及其意义&lt;/Title&gt;&lt;Template&gt;Journal Article&lt;/Template&gt;&lt;Star&gt;0&lt;/Star&gt;&lt;Tag&gt;0&lt;/Tag&gt;&lt;Author&gt;朱志新; 张建东; 李锦轶; 刘云焕; 马天林&lt;/Author&gt;&lt;Year&gt;2004&lt;/Year&gt;&lt;Details&gt;&lt;_accessed&gt;64514488&lt;/_accessed&gt;&lt;_author_aff&gt;中国地质科学院地质研究所,新疆维吾尔自治区地质矿产勘查开发局第一区域地质调查大队,中国地质科学院地质研究所,新疆维吾尔自治区地质矿产勘查开发局第一区域地质调查大队,中国地质科学院地质研究所 北京100037;新疆维吾尔自治区地质矿产勘查开发局第一区域地质调查大队,新疆乌鲁木齐830011_x000d__x000a__x000d__x000a__x000d__x000a__x000d__x000a__x000d__x000a__x000d__x000a__x000d__x000a__x000d__x000a_,新疆乌鲁木齐830011_x000d__x000a__x000d__x000a__x000d__x000a__x000d__x000a__x000d__x000a__x000d__x000a__x000d__x000a__x000d__x000a_,北京100037_x000d__x000a__x000d__x000a__x000d__x000a__x000d__x000a__x000d__x000a__x000d__x000a__x000d__x000a__x000d__x000a_,新疆乌鲁木齐830011_x000d__x000a__x000d__x000a__x000d__x000a__x000d__x000a__x000d__x000a__x000d__x000a__x000d__x000a__x000d__x000a_,北京100037&lt;/_author_aff&gt;&lt;_cited_count&gt;11&lt;/_cited_count&gt;&lt;_collection_scope&gt;CSCD&lt;/_collection_scope&gt;&lt;_created&gt;64514350&lt;/_created&gt;&lt;_date&gt;55222560&lt;/_date&gt;&lt;_db_updated&gt;CNKI - Reference&lt;/_db_updated&gt;&lt;_issue&gt;04&lt;/_issue&gt;&lt;_journal&gt;新疆地质&lt;/_journal&gt;&lt;_keywords&gt;东天山;却勒塔格;磁组构;变形带&lt;/_keywords&gt;&lt;_modified&gt;64514488&lt;/_modified&gt;&lt;_pages&gt;351-356&lt;/_pages&gt;&lt;_url&gt;https://kns.cnki.net/kcms/detail/detail.aspx?FileName=XJDI200404001&amp;amp;DbName=CJFQ2004&lt;/_url&gt;&lt;_translated_author&gt;Zhu, Zhixin;Zhang, Jiandong;Li, Jinyi;Liu, Yunhuan;Ma, Tianlin&lt;/_translated_author&gt;&lt;/Details&gt;&lt;Extra&gt;&lt;DBUID&gt;{F96A950B-833F-4880-A151-76DA2D6A2879}&lt;/DBUID&gt;&lt;/Extra&gt;&lt;/Item&gt;&lt;/References&gt;&lt;/Group&gt;&lt;/Citation&gt;_x000a_"/>
    <w:docVar w:name="NE.Ref{AD100336-B9F9-4139-AFEE-129138CBCC8D}" w:val=" ADDIN NE.Ref.{AD100336-B9F9-4139-AFEE-129138CBCC8D}&lt;Citation&gt;&lt;Group&gt;&lt;References&gt;&lt;Item&gt;&lt;ID&gt;666&lt;/ID&gt;&lt;UID&gt;{DAEF4C7C-46BD-41F7-849F-EBC8F6401E3B}&lt;/UID&gt;&lt;Title&gt;东天山大草滩北镁铁超镁铁岩锆石U-Pb年龄、地球化学特征及其地质意义&lt;/Title&gt;&lt;Template&gt;Journal Article&lt;/Template&gt;&lt;Star&gt;0&lt;/Star&gt;&lt;Tag&gt;0&lt;/Tag&gt;&lt;Author&gt;舍建忠; 杨万志; 屈迅; 贾健; 邸晓辰&lt;/Author&gt;&lt;Year&gt;2017&lt;/Year&gt;&lt;Details&gt;&lt;_accessed&gt;64514482&lt;/_accessed&gt;&lt;_author_aff&gt;新疆维吾尔自治区地质调查院;新疆地质矿产局;&lt;/_author_aff&gt;&lt;_cited_count&gt;11&lt;/_cited_count&gt;&lt;_collection_scope&gt;CSCD;PKU&lt;/_collection_scope&gt;&lt;_created&gt;64512720&lt;/_created&gt;&lt;_date&gt;61549920&lt;/_date&gt;&lt;_db_updated&gt;CNKI - Reference&lt;/_db_updated&gt;&lt;_issue&gt;01&lt;/_issue&gt;&lt;_journal&gt;矿物岩石地球化学通报&lt;/_journal&gt;&lt;_keywords&gt;镁铁超镁铁岩;SSZ型蛇绿岩;东天山;大草滩北;锆石U-Pb;LA-ICP-MS&lt;/_keywords&gt;&lt;_modified&gt;64514359&lt;/_modified&gt;&lt;_pages&gt;82-91&lt;/_pages&gt;&lt;_url&gt;https://kns.cnki.net/kcms/detail/detail.aspx?FileName=KYDH201701014&amp;amp;DbName=CJFQ2017&lt;/_url&gt;&lt;_volume&gt;36&lt;/_volume&gt;&lt;_translated_author&gt;She, Jianzhong;Yang, Wanzhi;Qu, Xun;Jia, Jian;Di, Xiaochen&lt;/_translated_author&gt;&lt;/Details&gt;&lt;Extra&gt;&lt;DBUID&gt;{F96A950B-833F-4880-A151-76DA2D6A2879}&lt;/DBUID&gt;&lt;/Extra&gt;&lt;/Item&gt;&lt;/References&gt;&lt;/Group&gt;&lt;/Citation&gt;_x000a_"/>
    <w:docVar w:name="NE.Ref{AE9D9C1A-CF59-4B21-BA27-21E3FDD14359}" w:val=" ADDIN NE.Ref.{AE9D9C1A-CF59-4B21-BA27-21E3FDD14359}&lt;Citation&gt;&lt;Group&gt;&lt;References&gt;&lt;Item&gt;&lt;ID&gt;749&lt;/ID&gt;&lt;UID&gt;{2FBFAE59-E55E-4B6A-8471-555EAB93652D}&lt;/UID&gt;&lt;Title&gt;西准噶尔玛依拉山组志留纪玄武岩的地球化学特征及构造意义&lt;/Title&gt;&lt;Template&gt;Journal Article&lt;/Template&gt;&lt;Star&gt;0&lt;/Star&gt;&lt;Tag&gt;0&lt;/Tag&gt;&lt;Author&gt;杨高学; 李永军; 刘振伟; 杨宝凯; 张洪伟; 佟丽莉&lt;/Author&gt;&lt;Year&gt;2012&lt;/Year&gt;&lt;Details&gt;&lt;_accessed&gt;64514393&lt;/_accessed&gt;&lt;_author_aff&gt;长安大学地球科学与资源学院西部矿产资源与地质工程教育部重点实验室;新疆维吾尔自治区地质矿产勘查开发局第七地质大队;&lt;/_author_aff&gt;&lt;_cited_count&gt;19&lt;/_cited_count&gt;&lt;_collection_scope&gt;CSCD;PKU;EI&lt;/_collection_scope&gt;&lt;_created&gt;64514350&lt;/_created&gt;&lt;_date&gt;58970880&lt;/_date&gt;&lt;_db_updated&gt;CNKI - Reference&lt;/_db_updated&gt;&lt;_issue&gt;01&lt;/_issue&gt;&lt;_journal&gt;大地构造与成矿学&lt;/_journal&gt;&lt;_keywords&gt;玄武岩;弧后盆地;玛依拉山组;地球化学;西准噶尔&lt;/_keywords&gt;&lt;_modified&gt;64514393&lt;/_modified&gt;&lt;_pages&gt;127-136&lt;/_pages&gt;&lt;_url&gt;https://kns.cnki.net/kcms/detail/detail.aspx?FileName=DGYK201201020&amp;amp;DbName=CJFQ2012&lt;/_url&gt;&lt;_volume&gt;36&lt;/_volume&gt;&lt;_translated_author&gt;Yang, Gaoxue;Li, Yongjun;Liu, Zhenwei;Yang, Baokai;Zhang, Hongwei;Tong, Lili&lt;/_translated_author&gt;&lt;/Details&gt;&lt;Extra&gt;&lt;DBUID&gt;{F96A950B-833F-4880-A151-76DA2D6A2879}&lt;/DBUID&gt;&lt;/Extra&gt;&lt;/Item&gt;&lt;/References&gt;&lt;/Group&gt;&lt;/Citation&gt;_x000a_"/>
    <w:docVar w:name="NE.Ref{AED31C81-EC50-4DE6-BECE-B3F6BA8BC978}" w:val=" ADDIN NE.Ref.{AED31C81-EC50-4DE6-BECE-B3F6BA8BC978}&lt;Citation&gt;&lt;Group&gt;&lt;References&gt;&lt;Item&gt;&lt;ID&gt;713&lt;/ID&gt;&lt;UID&gt;{513AB89C-581A-44CF-9E07-C5852442A641}&lt;/UID&gt;&lt;Title&gt;内蒙古月牙山一带基性火山岩的地质特征、形成时代及归属&lt;/Title&gt;&lt;Template&gt;Journal Article&lt;/Template&gt;&lt;Star&gt;0&lt;/Star&gt;&lt;Tag&gt;0&lt;/Tag&gt;&lt;Author&gt;胡醒民; 廖云峰; 程海峰; 杨济远; 胡新悦&lt;/Author&gt;&lt;Year&gt;2016&lt;/Year&gt;&lt;Details&gt;&lt;_accessed&gt;64514636&lt;/_accessed&gt;&lt;_author_aff&gt;河北省区域地质矿产调查研究所;&lt;/_author_aff&gt;&lt;_cited_count&gt;19&lt;/_cited_count&gt;&lt;_collection_scope&gt;CSCD;PKU&lt;/_collection_scope&gt;&lt;_created&gt;64512720&lt;/_created&gt;&lt;_date&gt;61336800&lt;/_date&gt;&lt;_db_updated&gt;CNKI - Reference&lt;/_db_updated&gt;&lt;_issue&gt;08&lt;/_issue&gt;&lt;_journal&gt;地质通报&lt;/_journal&gt;&lt;_keywords&gt;基性火山岩;蛇绿岩套;蛇绿质构造混杂岩;洋中脊玄武岩&lt;/_keywords&gt;&lt;_modified&gt;64514393&lt;/_modified&gt;&lt;_pages&gt;1234-1242&lt;/_pages&gt;&lt;_url&gt;https://kns.cnki.net/kcms/detail/detail.aspx?FileName=ZQYD201608004&amp;amp;DbName=CJFQ2016&lt;/_url&gt;&lt;_volume&gt;35&lt;/_volume&gt;&lt;_translated_author&gt;Hu, Xingmin;Liao, Yunfeng;Cheng, Haifeng;Yang, Jiyuan;Hu, Xinyue&lt;/_translated_author&gt;&lt;/Details&gt;&lt;Extra&gt;&lt;DBUID&gt;{F96A950B-833F-4880-A151-76DA2D6A2879}&lt;/DBUID&gt;&lt;/Extra&gt;&lt;/Item&gt;&lt;/References&gt;&lt;/Group&gt;&lt;/Citation&gt;_x000a_"/>
    <w:docVar w:name="NE.Ref{B060A34F-C52D-4086-BC4D-A760492921AD}" w:val=" ADDIN NE.Ref.{B060A34F-C52D-4086-BC4D-A760492921AD}&lt;Citation&gt;&lt;Group&gt;&lt;References&gt;&lt;Item&gt;&lt;ID&gt;828&lt;/ID&gt;&lt;UID&gt;{2B12E26B-700B-42E8-B111-DABDE17E20F4}&lt;/UID&gt;&lt;Title&gt;Ophiolites in the Xing&amp;apos;an-Inner Mongolia accretionary belt of the CAOB: Implications for two cycles of seafloor spreading and accretionary orogenic events&lt;/Title&gt;&lt;Template&gt;Journal Article&lt;/Template&gt;&lt;Star&gt;0&lt;/Star&gt;&lt;Tag&gt;0&lt;/Tag&gt;&lt;Author&gt;Song, S G; Wang, M M; Xu, X; Wang, C; Niu, Y L; Allen, M B; Su, L&lt;/Author&gt;&lt;Year&gt;2015&lt;/Year&gt;&lt;Details&gt;&lt;_alternate_title&gt;TECTONICS&lt;/_alternate_title&gt;&lt;_date_display&gt;2015&lt;/_date_display&gt;&lt;_date&gt;2015-01-01&lt;/_date&gt;&lt;_doi&gt;10.1002/2015TC003948&lt;/_doi&gt;&lt;_isbn&gt;0278-7407&lt;/_isbn&gt;&lt;_issue&gt;10&lt;/_issue&gt;&lt;_journal&gt;TECTONICS&lt;/_journal&gt;&lt;_pages&gt;2221-2248&lt;/_pages&gt;&lt;_volume&gt;34&lt;/_volume&gt;&lt;_created&gt;64514653&lt;/_created&gt;&lt;_modified&gt;64514653&lt;/_modified&gt;&lt;_impact_factor&gt;   5.261&lt;/_impact_factor&gt;&lt;_collection_scope&gt;SCI;SCIE;EI&lt;/_collection_scope&gt;&lt;/Details&gt;&lt;Extra&gt;&lt;DBUID&gt;{F96A950B-833F-4880-A151-76DA2D6A2879}&lt;/DBUID&gt;&lt;/Extra&gt;&lt;/Item&gt;&lt;/References&gt;&lt;/Group&gt;&lt;/Citation&gt;_x000a_"/>
    <w:docVar w:name="NE.Ref{B21BE33F-1DDF-4781-9863-B16222C42FC6}" w:val=" ADDIN NE.Ref.{B21BE33F-1DDF-4781-9863-B16222C42FC6}&lt;Citation&gt;&lt;Group&gt;&lt;References&gt;&lt;Item&gt;&lt;ID&gt;706&lt;/ID&gt;&lt;UID&gt;{DB018AAD-9A69-4B97-8503-F7877F011852}&lt;/UID&gt;&lt;Title&gt;内蒙古沙巴尔吐地区中二叠世蛇绿构造混杂岩及同期花岗质杂岩的发现及地质意义&lt;/Title&gt;&lt;Template&gt;Journal Article&lt;/Template&gt;&lt;Star&gt;0&lt;/Star&gt;&lt;Tag&gt;0&lt;/Tag&gt;&lt;Author&gt;李英雷; 武广; 贺宏云; 陈公正; 杨飞; 李铁刚; 宋广超; 肖剑伟&lt;/Author&gt;&lt;Year&gt;2021&lt;/Year&gt;&lt;Details&gt;&lt;_accessed&gt;64514390&lt;/_accessed&gt;&lt;_author_aff&gt;中国地质科学院矿产资源研究所;造山带与地壳演化教育部重点实验室北京大学地球与空间科学学院;内蒙古自治区岩浆活动成矿与找矿重点实验室内蒙古自治区地质调查院;内蒙古第三地质矿产勘查开发有限责任公司;&lt;/_author_aff&gt;&lt;_cited_count&gt;1&lt;/_cited_count&gt;&lt;_collection_scope&gt;CSCD;PKU&lt;/_collection_scope&gt;&lt;_created&gt;64512720&lt;/_created&gt;&lt;_date&gt;63760320&lt;/_date&gt;&lt;_db_updated&gt;CNKI - Reference&lt;/_db_updated&gt;&lt;_issue&gt;02&lt;/_issue&gt;&lt;_journal&gt;岩石矿物学杂志&lt;/_journal&gt;&lt;_keywords&gt;中亚造山带;大兴安岭;中二叠世;蛇绿构造混杂岩;花岗质杂岩;古亚洲洋&lt;/_keywords&gt;&lt;_modified&gt;64514390&lt;/_modified&gt;&lt;_pages&gt;217-235&lt;/_pages&gt;&lt;_url&gt;https://kns.cnki.net/kcms/detail/detail.aspx?FileName=YSKW202102005&amp;amp;DbName=CJFQ2021&lt;/_url&gt;&lt;_volume&gt;40&lt;/_volume&gt;&lt;_translated_author&gt;Li, Yinglei;Wu, Guang;He, Hongyun;Chen, Gongzheng;Yang, Fei;Li, Tiegang;Song, Guangchao;Xiao, Jianwei&lt;/_translated_author&gt;&lt;/Details&gt;&lt;Extra&gt;&lt;DBUID&gt;{F96A950B-833F-4880-A151-76DA2D6A2879}&lt;/DBUID&gt;&lt;/Extra&gt;&lt;/Item&gt;&lt;/References&gt;&lt;/Group&gt;&lt;/Citation&gt;_x000a_"/>
    <w:docVar w:name="NE.Ref{B34A1B5A-88D2-4A88-B020-4CD4AFE71F03}" w:val=" ADDIN NE.Ref.{B34A1B5A-88D2-4A88-B020-4CD4AFE71F03}&lt;Citation&gt;&lt;Group&gt;&lt;References&gt;&lt;Item&gt;&lt;ID&gt;795&lt;/ID&gt;&lt;UID&gt;{68FB7575-BEE4-4351-AC5D-F9BA521C2B72}&lt;/UID&gt;&lt;Title&gt;扎河坝蛇绿岩锆石U-Pb年龄、Hf-O同位素组成及其地质意义&lt;/Title&gt;&lt;Template&gt;Journal Article&lt;/Template&gt;&lt;Star&gt;0&lt;/Star&gt;&lt;Tag&gt;0&lt;/Tag&gt;&lt;Author&gt;潘成泽; 邱林; 叶现韬; 董永观&lt;/Author&gt;&lt;Year&gt;2016&lt;/Year&gt;&lt;Details&gt;&lt;_accessed&gt;64514493&lt;/_accessed&gt;&lt;_author_aff&gt;新疆维吾尔自治区人民政府国家三〇五项目办公室;南京地质矿产研究所;&lt;/_author_aff&gt;&lt;_cited_count&gt;11&lt;/_cited_count&gt;&lt;_created&gt;64514350&lt;/_created&gt;&lt;_date&gt;61248960&lt;/_date&gt;&lt;_db_updated&gt;CNKI - Reference&lt;/_db_updated&gt;&lt;_issue&gt;02&lt;/_issue&gt;&lt;_journal&gt;华东地质&lt;/_journal&gt;&lt;_keywords&gt;扎河坝;蛇绿岩;年龄;同位素;地质意义&lt;/_keywords&gt;&lt;_modified&gt;64514414&lt;/_modified&gt;&lt;_pages&gt;106-112&lt;/_pages&gt;&lt;_url&gt;https://kns.cnki.net/kcms/detail/detail.aspx?FileName=HSDZ201602006&amp;amp;DbName=CJFQ2016&lt;/_url&gt;&lt;_volume&gt;37&lt;/_volume&gt;&lt;_translated_author&gt;Pan, Chengze;Qiu, Lin;Ye, Xiantao;Dong, Yongguan&lt;/_translated_author&gt;&lt;/Details&gt;&lt;Extra&gt;&lt;DBUID&gt;{F96A950B-833F-4880-A151-76DA2D6A2879}&lt;/DBUID&gt;&lt;/Extra&gt;&lt;/Item&gt;&lt;/References&gt;&lt;/Group&gt;&lt;/Citation&gt;_x000a_"/>
    <w:docVar w:name="NE.Ref{B37F0FEC-58C5-447A-8B86-5143B5FE2DED}" w:val=" ADDIN NE.Ref.{B37F0FEC-58C5-447A-8B86-5143B5FE2DED}&lt;Citation&gt;&lt;Group&gt;&lt;References&gt;&lt;Item&gt;&lt;ID&gt;749&lt;/ID&gt;&lt;UID&gt;{2FBFAE59-E55E-4B6A-8471-555EAB93652D}&lt;/UID&gt;&lt;Title&gt;西准噶尔玛依拉山组志留纪玄武岩的地球化学特征及构造意义&lt;/Title&gt;&lt;Template&gt;Journal Article&lt;/Template&gt;&lt;Star&gt;0&lt;/Star&gt;&lt;Tag&gt;0&lt;/Tag&gt;&lt;Author&gt;杨高学; 李永军; 刘振伟; 杨宝凯; 张洪伟; 佟丽莉&lt;/Author&gt;&lt;Year&gt;2012&lt;/Year&gt;&lt;Details&gt;&lt;_accessed&gt;64514393&lt;/_accessed&gt;&lt;_author_aff&gt;长安大学地球科学与资源学院西部矿产资源与地质工程教育部重点实验室;新疆维吾尔自治区地质矿产勘查开发局第七地质大队;&lt;/_author_aff&gt;&lt;_cited_count&gt;19&lt;/_cited_count&gt;&lt;_collection_scope&gt;CSCD;PKU;EI&lt;/_collection_scope&gt;&lt;_created&gt;64514350&lt;/_created&gt;&lt;_date&gt;58970880&lt;/_date&gt;&lt;_db_updated&gt;CNKI - Reference&lt;/_db_updated&gt;&lt;_issue&gt;01&lt;/_issue&gt;&lt;_journal&gt;大地构造与成矿学&lt;/_journal&gt;&lt;_keywords&gt;玄武岩;弧后盆地;玛依拉山组;地球化学;西准噶尔&lt;/_keywords&gt;&lt;_modified&gt;64514393&lt;/_modified&gt;&lt;_pages&gt;127-136&lt;/_pages&gt;&lt;_url&gt;https://kns.cnki.net/kcms/detail/detail.aspx?FileName=DGYK201201020&amp;amp;DbName=CJFQ2012&lt;/_url&gt;&lt;_volume&gt;36&lt;/_volume&gt;&lt;_translated_author&gt;Yang, Gaoxue;Li, Yongjun;Liu, Zhenwei;Yang, Baokai;Zhang, Hongwei;Tong, Lili&lt;/_translated_author&gt;&lt;/Details&gt;&lt;Extra&gt;&lt;DBUID&gt;{F96A950B-833F-4880-A151-76DA2D6A2879}&lt;/DBUID&gt;&lt;/Extra&gt;&lt;/Item&gt;&lt;/References&gt;&lt;/Group&gt;&lt;/Citation&gt;_x000a_"/>
    <w:docVar w:name="NE.Ref{BA0644BA-4D82-4164-A817-E13043EE548E}" w:val=" ADDIN NE.Ref.{BA0644BA-4D82-4164-A817-E13043EE548E}&lt;Citation&gt;&lt;Group&gt;&lt;References&gt;&lt;Item&gt;&lt;ID&gt;694&lt;/ID&gt;&lt;UID&gt;{C9B27376-DD74-4C8A-BCC0-664010916B8F}&lt;/UID&gt;&lt;Title&gt;内蒙古北山地区阿民乌素蛇绿岩的年代学、地球化学特征及大地构造意义&lt;/Title&gt;&lt;Template&gt;Journal Article&lt;/Template&gt;&lt;Star&gt;0&lt;/Star&gt;&lt;Tag&gt;0&lt;/Tag&gt;&lt;Author&gt;孟庆涛; 张正平; 董洪凯; 徐翠&lt;/Author&gt;&lt;Year&gt;2021&lt;/Year&gt;&lt;Details&gt;&lt;_accessed&gt;64514635&lt;/_accessed&gt;&lt;_author_aff&gt;河北省区域地质调查院;&lt;/_author_aff&gt;&lt;_cited_count&gt;2&lt;/_cited_count&gt;&lt;_collection_scope&gt;CSCD;PKU&lt;/_collection_scope&gt;&lt;_created&gt;64512720&lt;/_created&gt;&lt;_date&gt;63660960&lt;/_date&gt;&lt;_db_updated&gt;CNKI - Reference&lt;/_db_updated&gt;&lt;_issue&gt;01&lt;/_issue&gt;&lt;_journal&gt;地质与勘探&lt;/_journal&gt;&lt;_keywords&gt;蛇绿岩;地球化学;弧后扩张;阿民乌素;北山地区;内蒙古&lt;/_keywords&gt;&lt;_modified&gt;64514387&lt;/_modified&gt;&lt;_pages&gt;122-135&lt;/_pages&gt;&lt;_url&gt;https://kns.cnki.net/kcms/detail/detail.aspx?FileName=DZKT202101011&amp;amp;DbName=CJFQ2021&lt;/_url&gt;&lt;_volume&gt;57&lt;/_volume&gt;&lt;_translated_author&gt;Meng, Qingtao;Zhang, Zhengping;Dong, Hongkai;Xu, Cui&lt;/_translated_author&gt;&lt;/Details&gt;&lt;Extra&gt;&lt;DBUID&gt;{F96A950B-833F-4880-A151-76DA2D6A2879}&lt;/DBUID&gt;&lt;/Extra&gt;&lt;/Item&gt;&lt;/References&gt;&lt;/Group&gt;&lt;/Citation&gt;_x000a_"/>
    <w:docVar w:name="NE.Ref{BC408EB2-259F-474B-B509-1D66D1C9C153}" w:val=" ADDIN NE.Ref.{BC408EB2-259F-474B-B509-1D66D1C9C153}&lt;Citation&gt;&lt;Group&gt;&lt;References&gt;&lt;Item&gt;&lt;ID&gt;663&lt;/ID&gt;&lt;UID&gt;{368D337B-5EF9-4088-BD54-8402C5C96569}&lt;/UID&gt;&lt;Title&gt;北山造山带白云山蛇绿混杂岩的地球化学特征、时代及地质意义&lt;/Title&gt;&lt;Template&gt;Journal Article&lt;/Template&gt;&lt;Star&gt;0&lt;/Star&gt;&lt;Tag&gt;0&lt;/Tag&gt;&lt;Author&gt;孙立新; 张家辉; 任邦方; 牛文超; 任云伟; 张阔&lt;/Author&gt;&lt;Year&gt;2017&lt;/Year&gt;&lt;Details&gt;&lt;_accessed&gt;64514635&lt;/_accessed&gt;&lt;_author_aff&gt;中国地质调查局天津地质调查中心;&lt;/_author_aff&gt;&lt;_cited_count&gt;36&lt;/_cited_count&gt;&lt;_collection_scope&gt;CSCD;PKU&lt;/_collection_scope&gt;&lt;_created&gt;64512720&lt;/_created&gt;&lt;_date&gt;61656480&lt;/_date&gt;&lt;_db_updated&gt;CNKI - Reference&lt;/_db_updated&gt;&lt;_issue&gt;02&lt;/_issue&gt;&lt;_journal&gt;岩石矿物学杂志&lt;/_journal&gt;&lt;_keywords&gt;蛇绿混杂岩;岩石地球化学特征;时代;白云山;北山地区&lt;/_keywords&gt;&lt;_modified&gt;64514355&lt;/_modified&gt;&lt;_pages&gt;131-147&lt;/_pages&gt;&lt;_url&gt;https://kns.cnki.net/kcms/detail/detail.aspx?FileName=YSKW201702001&amp;amp;DbName=CJFQ2017&lt;/_url&gt;&lt;_volume&gt;36&lt;/_volume&gt;&lt;_translated_author&gt;Sun, Lixin;Zhang, Jiahui;Ren, Bangfang;Niu, Wenchao;Ren, Yunwei;Zhang, Kuo&lt;/_translated_author&gt;&lt;/Details&gt;&lt;Extra&gt;&lt;DBUID&gt;{F96A950B-833F-4880-A151-76DA2D6A2879}&lt;/DBUID&gt;&lt;/Extra&gt;&lt;/Item&gt;&lt;/References&gt;&lt;/Group&gt;&lt;/Citation&gt;_x000a_"/>
    <w:docVar w:name="NE.Ref{C185C8B2-4511-42DA-AD1A-98674980265D}" w:val=" ADDIN NE.Ref.{C185C8B2-4511-42DA-AD1A-98674980265D}&lt;Citation&gt;&lt;Group&gt;&lt;References&gt;&lt;Item&gt;&lt;ID&gt;671&lt;/ID&gt;&lt;UID&gt;{3562C397-3CE9-4297-9AFC-75A1DF955459}&lt;/UID&gt;&lt;Title&gt;东准噶尔地区扎河坝—阿尔曼太蛇绿岩多期次岩浆演化特征：来自锆石U-Pb年代学的证据&lt;/Title&gt;&lt;Template&gt;Journal Article&lt;/Template&gt;&lt;Star&gt;0&lt;/Star&gt;&lt;Tag&gt;0&lt;/Tag&gt;&lt;Author&gt;罗军; 肖文交; 何治亮; 云金表; 刘全有; 李天义&lt;/Author&gt;&lt;Year&gt;2017&lt;/Year&gt;&lt;Details&gt;&lt;_collection_scope&gt;CSCD;PKU&lt;/_collection_scope&gt;&lt;_created&gt;64512720&lt;/_created&gt;&lt;_doi&gt;10.12017/dzkx.2017.071&lt;/_doi&gt;&lt;_issue&gt;52&lt;/_issue&gt;&lt;_journal&gt;地质科学&lt;/_journal&gt;&lt;_modified&gt;64514373&lt;/_modified&gt;&lt;_pages&gt;1120-1139&lt;/_pages&gt;&lt;_volume&gt;4&lt;/_volume&gt;&lt;_accessed&gt;64514497&lt;/_accessed&gt;&lt;_translated_author&gt;Luo, Jun;Xiao, Wenjiao;He, Zhiliang;Yun, Jinbiao;Liu, Quanyou;Li, Tianyi&lt;/_translated_author&gt;&lt;/Details&gt;&lt;Extra&gt;&lt;DBUID&gt;{F96A950B-833F-4880-A151-76DA2D6A2879}&lt;/DBUID&gt;&lt;/Extra&gt;&lt;/Item&gt;&lt;/References&gt;&lt;/Group&gt;&lt;Group&gt;&lt;References&gt;&lt;Item&gt;&lt;ID&gt;725&lt;/ID&gt;&lt;UID&gt;{D1BAC6E1-CA91-4BAA-82A8-507AB02120A1}&lt;/UID&gt;&lt;Title&gt;北疆地区阿尔曼太蛇绿岩锆石SHRIMP年龄及其大地构造意义&lt;/Title&gt;&lt;Template&gt;Journal Article&lt;/Template&gt;&lt;Star&gt;0&lt;/Star&gt;&lt;Tag&gt;0&lt;/Tag&gt;&lt;Author&gt;肖文交; BF, WINDLEY; 阎全人; 秦克章; 陈汉林; 袁超; 孙敏; 李继亮; 孙枢&lt;/Author&gt;&lt;Year&gt;2006&lt;/Year&gt;&lt;Details&gt;&lt;_accessed&gt;64514494&lt;/_accessed&gt;&lt;_author_aff&gt;中国科学院地质与地球物理研究所岩石圈演化国家重点实验室,Department of Geology University of Leicester,Leicester LE17RH,UK,中国地质科学院地质研究所,中国科学院地质与地球物理研究所岩石圈演化国家重点实验室,浙江大学理学院,中国科学院广州地球化学研究所,香港大学地球科学系,中国科学院地质与地球物理研究所岩石圈演化国家重点实验室,中国科学院地质与地球物理研究所岩石圈演化国家重点实验室,,北京,100029,北京,100037,北京,100029,杭州,310027,510640,北京,100029,北京,100029&lt;/_author_aff&gt;&lt;_cited_count&gt;221&lt;/_cited_count&gt;&lt;_collection_scope&gt;CSCD;PKU;EI&lt;/_collection_scope&gt;&lt;_created&gt;64514350&lt;/_created&gt;&lt;_date&gt;55771200&lt;/_date&gt;&lt;_db_updated&gt;CNKI - Reference&lt;/_db_updated&gt;&lt;_issue&gt;01&lt;/_issue&gt;&lt;_journal&gt;地质学报&lt;/_journal&gt;&lt;_keywords&gt;洋内弧;蛇绿岩;锆石SHRIMP年龄;东准噶尔;中亚&lt;/_keywords&gt;&lt;_modified&gt;64514355&lt;/_modified&gt;&lt;_pages&gt;32-37&lt;/_pages&gt;&lt;_url&gt;https://kns.cnki.net/kcms/detail/detail.aspx?FileName=DZXE200601003&amp;amp;DbName=CJFQ2006&lt;/_url&gt;&lt;_translated_author&gt;Xiao, Wenjiao;BF, WINDLEY;Yan, Quanren;Qin, Kezhang;Chen, Hanlin;Yuan, Chao;Sun, Min;Li, Jiliang;Sun, Shu&lt;/_translated_author&gt;&lt;/Details&gt;&lt;Extra&gt;&lt;DBUID&gt;{F96A950B-833F-4880-A151-76DA2D6A2879}&lt;/DBUID&gt;&lt;/Extra&gt;&lt;/Item&gt;&lt;/References&gt;&lt;/Group&gt;&lt;/Citation&gt;_x000a_"/>
    <w:docVar w:name="NE.Ref{C28437FE-4E44-475A-9DC0-BBFEF322D7F1}" w:val=" ADDIN NE.Ref.{C28437FE-4E44-475A-9DC0-BBFEF322D7F1}&lt;Citation&gt;&lt;Group&gt;&lt;References&gt;&lt;Item&gt;&lt;ID&gt;705&lt;/ID&gt;&lt;UID&gt;{E0B457C2-1ACF-4157-8F02-E18A5049D98E}&lt;/UID&gt;&lt;Title&gt;内蒙古克什克腾旗五道石门基性火山岩锆石U-Pb年龄及其地质意义&lt;/Title&gt;&lt;Template&gt;Journal Article&lt;/Template&gt;&lt;Star&gt;0&lt;/Star&gt;&lt;Tag&gt;0&lt;/Tag&gt;&lt;Author&gt;王炎阳; 徐备; 程胜东; 廖闻; 邵军; 汪岩&lt;/Author&gt;&lt;Year&gt;2014&lt;/Year&gt;&lt;Details&gt;&lt;_accessed&gt;64514645&lt;/_accessed&gt;&lt;_author_aff&gt;北京大学造山带与地壳演化教育部重点实验室,北京大学地球与空间科学学院;沈阳地质矿产研究所;&lt;/_author_aff&gt;&lt;_cited_count&gt;36&lt;/_cited_count&gt;&lt;_created&gt;64512720&lt;/_created&gt;&lt;_date&gt;60239520&lt;/_date&gt;&lt;_db_updated&gt;CNKI - Reference&lt;/_db_updated&gt;&lt;_issue&gt;07&lt;/_issue&gt;&lt;_journal&gt;岩石学报&lt;/_journal&gt;&lt;_keywords&gt;大石寨组;枕状玄武岩;锆石U-Pb年龄;兴蒙造山带&lt;/_keywords&gt;&lt;_modified&gt;64514390&lt;/_modified&gt;&lt;_pages&gt;2055-2062&lt;/_pages&gt;&lt;_url&gt;https://kns.cnki.net/kcms/detail/detail.aspx?FileName=YSXB201407018&amp;amp;DbName=CJFQ2014&lt;/_url&gt;&lt;_volume&gt;30&lt;/_volume&gt;&lt;_translated_author&gt;Wang, Yanyang;Xu, Bei;Cheng, Shengdong;Liao, Wen;Shao, Jun;Wang, Yan&lt;/_translated_author&gt;&lt;/Details&gt;&lt;Extra&gt;&lt;DBUID&gt;{F96A950B-833F-4880-A151-76DA2D6A2879}&lt;/DBUID&gt;&lt;/Extra&gt;&lt;/Item&gt;&lt;/References&gt;&lt;/Group&gt;&lt;/Citation&gt;_x000a_"/>
    <w:docVar w:name="NE.Ref{C3536A75-63DB-4288-AE17-FAC426070395}" w:val=" ADDIN NE.Ref.{C3536A75-63DB-4288-AE17-FAC426070395}&lt;Citation&gt;&lt;Group&gt;&lt;References&gt;&lt;Item&gt;&lt;ID&gt;694&lt;/ID&gt;&lt;UID&gt;{C9B27376-DD74-4C8A-BCC0-664010916B8F}&lt;/UID&gt;&lt;Title&gt;内蒙古北山地区阿民乌素蛇绿岩的年代学、地球化学特征及大地构造意义&lt;/Title&gt;&lt;Template&gt;Journal Article&lt;/Template&gt;&lt;Star&gt;0&lt;/Star&gt;&lt;Tag&gt;0&lt;/Tag&gt;&lt;Author&gt;孟庆涛; 张正平; 董洪凯; 徐翠&lt;/Author&gt;&lt;Year&gt;2021&lt;/Year&gt;&lt;Details&gt;&lt;_accessed&gt;64514635&lt;/_accessed&gt;&lt;_author_aff&gt;河北省区域地质调查院;&lt;/_author_aff&gt;&lt;_cited_count&gt;2&lt;/_cited_count&gt;&lt;_collection_scope&gt;CSCD;PKU&lt;/_collection_scope&gt;&lt;_created&gt;64512720&lt;/_created&gt;&lt;_date&gt;63660960&lt;/_date&gt;&lt;_db_updated&gt;CNKI - Reference&lt;/_db_updated&gt;&lt;_issue&gt;01&lt;/_issue&gt;&lt;_journal&gt;地质与勘探&lt;/_journal&gt;&lt;_keywords&gt;蛇绿岩;地球化学;弧后扩张;阿民乌素;北山地区;内蒙古&lt;/_keywords&gt;&lt;_modified&gt;64514387&lt;/_modified&gt;&lt;_pages&gt;122-135&lt;/_pages&gt;&lt;_url&gt;https://kns.cnki.net/kcms/detail/detail.aspx?FileName=DZKT202101011&amp;amp;DbName=CJFQ2021&lt;/_url&gt;&lt;_volume&gt;57&lt;/_volume&gt;&lt;_translated_author&gt;Meng, Qingtao;Zhang, Zhengping;Dong, Hongkai;Xu, Cui&lt;/_translated_author&gt;&lt;/Details&gt;&lt;Extra&gt;&lt;DBUID&gt;{F96A950B-833F-4880-A151-76DA2D6A2879}&lt;/DBUID&gt;&lt;/Extra&gt;&lt;/Item&gt;&lt;/References&gt;&lt;/Group&gt;&lt;/Citation&gt;_x000a_"/>
    <w:docVar w:name="NE.Ref{C3D6AEB1-164B-4111-9A52-7D6FFD177E57}" w:val=" ADDIN NE.Ref.{C3D6AEB1-164B-4111-9A52-7D6FFD177E57}&lt;Citation&gt;&lt;Group&gt;&lt;References&gt;&lt;Item&gt;&lt;ID&gt;655&lt;/ID&gt;&lt;UID&gt;{535DB2E7-46EF-40FA-870B-6D87C99A72D4}&lt;/UID&gt;&lt;Title&gt;新疆西准噶尔萨尔托海蛇绿混杂岩形成时代及构造环境分析&lt;/Title&gt;&lt;Template&gt;Journal Article&lt;/Template&gt;&lt;Star&gt;0&lt;/Star&gt;&lt;Tag&gt;0&lt;/Tag&gt;&lt;Author&gt;何世平; 时超; 王超; 于浦生; 辜平阳; 查显锋&lt;/Author&gt;&lt;Year&gt;2013&lt;/Year&gt;&lt;Details&gt;&lt;_accessed&gt;64514410&lt;/_accessed&gt;&lt;_author_aff&gt;中国地质调查局西安地质调查中心;&lt;/_author_aff&gt;&lt;_cited_count&gt;11&lt;/_cited_count&gt;&lt;_collection_scope&gt;CSCD;PKU&lt;/_collection_scope&gt;&lt;_created&gt;64512720&lt;/_created&gt;&lt;_date&gt;59846400&lt;/_date&gt;&lt;_db_updated&gt;CNKI - Reference&lt;/_db_updated&gt;&lt;_issue&gt;04&lt;/_issue&gt;&lt;_journal&gt;地质科学&lt;/_journal&gt;&lt;_keywords&gt;LA-ICP-MS锆石U-Pb测年;地球化学特征;“红海式”洋盆;萨尔托海蛇绿混杂岩西准噶尔&lt;/_keywords&gt;&lt;_modified&gt;64514410&lt;/_modified&gt;&lt;_pages&gt;1033-1049&lt;/_pages&gt;&lt;_url&gt;https://kns.cnki.net/kcms/detail/detail.aspx?FileName=DZKX201304006&amp;amp;DbName=CJFQ2013&lt;/_url&gt;&lt;_volume&gt;48&lt;/_volume&gt;&lt;_translated_author&gt;He, Shiping;Shi, Chao;Wang, Chao;Yu, Pusheng;Gu, Pingyang;Cha, Xianfeng&lt;/_translated_author&gt;&lt;/Details&gt;&lt;Extra&gt;&lt;DBUID&gt;{F96A950B-833F-4880-A151-76DA2D6A2879}&lt;/DBUID&gt;&lt;/Extra&gt;&lt;/Item&gt;&lt;/References&gt;&lt;/Group&gt;&lt;/Citation&gt;_x000a_"/>
    <w:docVar w:name="NE.Ref{C480D97B-D807-4C6B-AB7A-4957C7E1BE1F}" w:val=" ADDIN NE.Ref.{C480D97B-D807-4C6B-AB7A-4957C7E1BE1F}&lt;Citation&gt;&lt;Group&gt;&lt;References&gt;&lt;Item&gt;&lt;ID&gt;710&lt;/ID&gt;&lt;UID&gt;{76B820F2-FBAD-48F6-8CDA-7B1107B49FF6}&lt;/UID&gt;&lt;Title&gt;内蒙古西乌旗迪彦庙蛇绿岩带内辉长岩地球化学及年代学&lt;/Title&gt;&lt;Template&gt;Journal Article&lt;/Template&gt;&lt;Star&gt;0&lt;/Star&gt;&lt;Tag&gt;0&lt;/Tag&gt;&lt;Author&gt;熊光强; 刘敏; 张达; 王忠&lt;/Author&gt;&lt;Year&gt;2020&lt;/Year&gt;&lt;Details&gt;&lt;_accessed&gt;64514390&lt;/_accessed&gt;&lt;_author_aff&gt;江西省地质矿产勘查开发局物化探大队;中国地质大学(北京)地球科学与资源学院;西北大学地质学系;内蒙古自治区地质调查院;&lt;/_author_aff&gt;&lt;_cited_count&gt;3&lt;/_cited_count&gt;&lt;_created&gt;64512720&lt;/_created&gt;&lt;_date&gt;63501120&lt;/_date&gt;&lt;_db_updated&gt;CNKI - Reference&lt;/_db_updated&gt;&lt;_issue&gt;05&lt;/_issue&gt;&lt;_journal&gt;吉林大学学报(地球科学版)&lt;/_journal&gt;&lt;_keywords&gt;迪彦庙;地球化学;锆石U-Pb定年;蛇绿岩;辉长岩&lt;/_keywords&gt;&lt;_modified&gt;64514390&lt;/_modified&gt;&lt;_pages&gt;1599-1614&lt;/_pages&gt;&lt;_url&gt;https://kns.cnki.net/kcms/detail/detail.aspx?FileName=CCDZ202005022&amp;amp;DbName=DKFX2020&lt;/_url&gt;&lt;_volume&gt;50&lt;/_volume&gt;&lt;_translated_author&gt;Xiong, Guangqiang;Liu, Min;Zhang, Da;Wang, Zhong&lt;/_translated_author&gt;&lt;/Details&gt;&lt;Extra&gt;&lt;DBUID&gt;{F96A950B-833F-4880-A151-76DA2D6A2879}&lt;/DBUID&gt;&lt;/Extra&gt;&lt;/Item&gt;&lt;/References&gt;&lt;/Group&gt;&lt;/Citation&gt;_x000a_"/>
    <w:docVar w:name="NE.Ref{C5BC3A0E-91FB-4D05-BFD6-E6A9F5DDDEB9}" w:val=" ADDIN NE.Ref.{C5BC3A0E-91FB-4D05-BFD6-E6A9F5DDDEB9}&lt;Citation&gt;&lt;Group&gt;&lt;References&gt;&lt;Item&gt;&lt;ID&gt;827&lt;/ID&gt;&lt;UID&gt;{F7A16CEF-71FF-4E44-BACD-2204C8F10996}&lt;/UID&gt;&lt;Title&gt;Solonker ophiolite in Inner Mongolia, China: A late Permian continental margin-type ophiolite&lt;/Title&gt;&lt;Template&gt;Journal Article&lt;/Template&gt;&lt;Star&gt;0&lt;/Star&gt;&lt;Tag&gt;0&lt;/Tag&gt;&lt;Author&gt;Luo, Z W; Xu, B; Shi, G Z; Zhao, P; Faure, M; Chen, Y&lt;/Author&gt;&lt;Year&gt;2016&lt;/Year&gt;&lt;Details&gt;&lt;_alternate_title&gt;LITHOS&lt;/_alternate_title&gt;&lt;_date_display&gt;2016&lt;/_date_display&gt;&lt;_date&gt;2016-01-01&lt;/_date&gt;&lt;_doi&gt;10.1016/j.lithos.2016.03.001&lt;/_doi&gt;&lt;_isbn&gt;0024-4937&lt;/_isbn&gt;&lt;_journal&gt;LITHOS&lt;/_journal&gt;&lt;_pages&gt;72-91&lt;/_pages&gt;&lt;_volume&gt;261&lt;/_volume&gt;&lt;_created&gt;64514651&lt;/_created&gt;&lt;_modified&gt;64514651&lt;/_modified&gt;&lt;_impact_factor&gt;   4.020&lt;/_impact_factor&gt;&lt;_collection_scope&gt;SCI;SCIE&lt;/_collection_scope&gt;&lt;/Details&gt;&lt;Extra&gt;&lt;DBUID&gt;{F96A950B-833F-4880-A151-76DA2D6A2879}&lt;/DBUID&gt;&lt;/Extra&gt;&lt;/Item&gt;&lt;/References&gt;&lt;/Group&gt;&lt;/Citation&gt;_x000a_"/>
    <w:docVar w:name="NE.Ref{C764D20C-FCA9-41BD-B108-880BB38D36B8}" w:val=" ADDIN NE.Ref.{C764D20C-FCA9-41BD-B108-880BB38D36B8}&lt;Citation&gt;&lt;Group&gt;&lt;References&gt;&lt;Item&gt;&lt;ID&gt;660&lt;/ID&gt;&lt;UID&gt;{CB29192B-2F83-4ACE-837A-9B6B81147CF7}&lt;/UID&gt;&lt;Title&gt;北山蛇绿岩特征及构造属性&lt;/Title&gt;&lt;Template&gt;Journal Article&lt;/Template&gt;&lt;Star&gt;0&lt;/Star&gt;&lt;Tag&gt;0&lt;/Tag&gt;&lt;Author&gt;杨合群; 李英; 赵国斌; 李文渊; 王小红; 姜寒冰; 谭文娟; 孙南一&lt;/Author&gt;&lt;Year&gt;2010&lt;/Year&gt;&lt;Details&gt;&lt;_accessed&gt;64514631&lt;/_accessed&gt;&lt;_author_aff&gt;西安地质矿产研究所;长安大学;&lt;/_author_aff&gt;&lt;_cited_count&gt;155&lt;/_cited_count&gt;&lt;_collection_scope&gt;CSCD&lt;/_collection_scope&gt;&lt;_created&gt;64512720&lt;/_created&gt;&lt;_date&gt;57945600&lt;/_date&gt;&lt;_db_updated&gt;CNKI - Reference&lt;/_db_updated&gt;&lt;_issue&gt;01&lt;/_issue&gt;&lt;_journal&gt;西北地质&lt;/_journal&gt;&lt;_keywords&gt;蛇绿岩;洋盆;弧后盆地;裂谷;北山&lt;/_keywords&gt;&lt;_modified&gt;64514355&lt;/_modified&gt;&lt;_pages&gt;26-36&lt;/_pages&gt;&lt;_url&gt;https://kns.cnki.net/kcms/detail/detail.aspx?FileName=XBDI201001003&amp;amp;DbName=CJFQ2010&lt;/_url&gt;&lt;_volume&gt;43&lt;/_volume&gt;&lt;_translated_author&gt;Yang, Hequn;Li, Ying;Zhao, Guobin;Li, Wenyuan;Wang, Xiaohong;Jiang, Hanbing;Tan, Wenjuan;Sun, Nanyi&lt;/_translated_author&gt;&lt;/Details&gt;&lt;Extra&gt;&lt;DBUID&gt;{F96A950B-833F-4880-A151-76DA2D6A2879}&lt;/DBUID&gt;&lt;/Extra&gt;&lt;/Item&gt;&lt;/References&gt;&lt;/Group&gt;&lt;/Citation&gt;_x000a_"/>
    <w:docVar w:name="NE.Ref{C79E07BB-9019-45F2-B6FB-C9DCBF1BE375}" w:val=" ADDIN NE.Ref.{C79E07BB-9019-45F2-B6FB-C9DCBF1BE375}&lt;Citation&gt;&lt;Group&gt;&lt;References&gt;&lt;Item&gt;&lt;ID&gt;714&lt;/ID&gt;&lt;UID&gt;{E3FECE4C-17B2-492A-9ABB-947129857862}&lt;/UID&gt;&lt;Title&gt;内蒙西乌旗白音布拉格蛇绿岩地球化学特征&lt;/Title&gt;&lt;Template&gt;Journal Article&lt;/Template&gt;&lt;Star&gt;0&lt;/Star&gt;&lt;Tag&gt;0&lt;/Tag&gt;&lt;Author&gt;李英杰; 王金芳; 李红阳; 董培培; 贺秋利; 张红晨; 宋鹏&lt;/Author&gt;&lt;Year&gt;2013&lt;/Year&gt;&lt;Details&gt;&lt;_accessed&gt;64514393&lt;/_accessed&gt;&lt;_author_aff&gt;石家庄经济学院;&lt;/_author_aff&gt;&lt;_cited_count&gt;44&lt;/_cited_count&gt;&lt;_created&gt;64512720&lt;/_created&gt;&lt;_date&gt;59758560&lt;/_date&gt;&lt;_db_updated&gt;CNKI - Reference&lt;/_db_updated&gt;&lt;_issue&gt;08&lt;/_issue&gt;&lt;_journal&gt;岩石学报&lt;/_journal&gt;&lt;_keywords&gt;蛇绿岩;地球化学;玻安岩;IAT;OIB;弧前环境;岛弧;内蒙古白音布拉格&lt;/_keywords&gt;&lt;_modified&gt;64514393&lt;/_modified&gt;&lt;_pages&gt;2719-2730&lt;/_pages&gt;&lt;_url&gt;https://kns.cnki.net/kcms/detail/detail.aspx?FileName=YSXB201308009&amp;amp;DbName=CJFQ2013&lt;/_url&gt;&lt;_volume&gt;29&lt;/_volume&gt;&lt;_translated_author&gt;Li, Yingjie;Wang, Jinfang;Li, Hongyang;Dong, Peipei;He, Qiuli;Zhang, Hongchen;Song, Peng&lt;/_translated_author&gt;&lt;/Details&gt;&lt;Extra&gt;&lt;DBUID&gt;{F96A950B-833F-4880-A151-76DA2D6A2879}&lt;/DBUID&gt;&lt;/Extra&gt;&lt;/Item&gt;&lt;/References&gt;&lt;/Group&gt;&lt;/Citation&gt;_x000a_"/>
    <w:docVar w:name="NE.Ref{C805423B-2DD0-47D6-A4E8-1F59E6BEB00F}" w:val=" ADDIN NE.Ref.{C805423B-2DD0-47D6-A4E8-1F59E6BEB00F}&lt;Citation&gt;&lt;Group&gt;&lt;References&gt;&lt;Item&gt;&lt;ID&gt;768&lt;/ID&gt;&lt;UID&gt;{708DF6E3-D685-4B3D-A35A-94365C37F655}&lt;/UID&gt;&lt;Title&gt;新疆东准噶尔北塔山蛇绿混杂岩锆石SHRIMP U-Pb定年、氧同位素及其地质构造意义&lt;/Title&gt;&lt;Template&gt;Journal Article&lt;/Template&gt;&lt;Star&gt;0&lt;/Star&gt;&lt;Tag&gt;0&lt;/Tag&gt;&lt;Author&gt;刘亚然; 简平; 张维; 石玉若; 王义召; 张履桥; 刘敦一&lt;/Author&gt;&lt;Year&gt;2016&lt;/Year&gt;&lt;Details&gt;&lt;_accessed&gt;64514406&lt;/_accessed&gt;&lt;_author_aff&gt;中国地质科学院地质研究所北京离子探针中心;中国地质大学地球科学学院;云南省区域地质调查局;内蒙古自治区地质研究所;&lt;/_author_aff&gt;&lt;_cited_count&gt;18&lt;/_cited_count&gt;&lt;_created&gt;64514350&lt;/_created&gt;&lt;_date&gt;61074720&lt;/_date&gt;&lt;_db_updated&gt;CNKI - Reference&lt;/_db_updated&gt;&lt;_issue&gt;02&lt;/_issue&gt;&lt;_journal&gt;岩石学报&lt;/_journal&gt;&lt;_keywords&gt;北塔山;蛇绿混杂岩;辉长岩;花岗斑岩;锆石SHRIMP U-Pb年代;氧同位素;东准噶尔&lt;/_keywords&gt;&lt;_modified&gt;64514406&lt;/_modified&gt;&lt;_pages&gt;537-554&lt;/_pages&gt;&lt;_url&gt;https://kns.cnki.net/kcms/detail/detail.aspx?FileName=YSXB201602018&amp;amp;DbName=CJFQ2016&lt;/_url&gt;&lt;_volume&gt;32&lt;/_volume&gt;&lt;_translated_author&gt;Liu, Yaran;Jian, Ping;Zhang, Wei;Shi, Yuruo;Wang, Yizhao;Zhang, Lu qiao;Liu, Dunyi&lt;/_translated_author&gt;&lt;/Details&gt;&lt;Extra&gt;&lt;DBUID&gt;{F96A950B-833F-4880-A151-76DA2D6A2879}&lt;/DBUID&gt;&lt;/Extra&gt;&lt;/Item&gt;&lt;/References&gt;&lt;/Group&gt;&lt;/Citation&gt;_x000a_"/>
    <w:docVar w:name="NE.Ref{C8DF8F28-666F-4ACD-83B0-903C238DE165}" w:val=" ADDIN NE.Ref.{C8DF8F28-666F-4ACD-83B0-903C238DE165}&lt;Citation&gt;&lt;Group&gt;&lt;References&gt;&lt;Item&gt;&lt;ID&gt;681&lt;/ID&gt;&lt;UID&gt;{EA99E9AC-D143-4666-9102-CBD1F7A59631}&lt;/UID&gt;&lt;Title&gt;甘肃北山红石山蛇绿混杂岩带中基性火山岩构造环境分析&lt;/Title&gt;&lt;Template&gt;Journal Article&lt;/Template&gt;&lt;Star&gt;0&lt;/Star&gt;&lt;Tag&gt;0&lt;/Tag&gt;&lt;Author&gt;黄增保; 金霞&lt;/Author&gt;&lt;Year&gt;2006&lt;/Year&gt;&lt;Details&gt;&lt;_accessed&gt;64514632&lt;/_accessed&gt;&lt;_author_aff&gt;甘肃省地质调查院,甘肃省地质调查院 甘肃兰州730000,甘肃兰州730000&lt;/_author_aff&gt;&lt;_cited_count&gt;55&lt;/_cited_count&gt;&lt;_collection_scope&gt;CSCD;PKU&lt;/_collection_scope&gt;&lt;_created&gt;64512720&lt;/_created&gt;&lt;_date&gt;56185920&lt;/_date&gt;&lt;_db_updated&gt;CNKI - Reference&lt;/_db_updated&gt;&lt;_issue&gt;05&lt;/_issue&gt;&lt;_journal&gt;中国地质&lt;/_journal&gt;&lt;_keywords&gt;玄武岩;地球化学;构造环境;甘肃红石山&lt;/_keywords&gt;&lt;_modified&gt;64514375&lt;/_modified&gt;&lt;_pages&gt;1030-1037&lt;/_pages&gt;&lt;_url&gt;https://kns.cnki.net/kcms/detail/detail.aspx?FileName=DIZI200605012&amp;amp;DbName=CJFQ2006&lt;/_url&gt;&lt;_translated_author&gt;Huang, Zengbao;Jin, Xia&lt;/_translated_author&gt;&lt;/Details&gt;&lt;Extra&gt;&lt;DBUID&gt;{F96A950B-833F-4880-A151-76DA2D6A2879}&lt;/DBUID&gt;&lt;/Extra&gt;&lt;/Item&gt;&lt;/References&gt;&lt;/Group&gt;&lt;/Citation&gt;_x000a_"/>
    <w:docVar w:name="NE.Ref{CA4951D9-16D5-4247-8620-FE625C20D98A}" w:val=" ADDIN NE.Ref.{CA4951D9-16D5-4247-8620-FE625C20D98A}&lt;Citation&gt;&lt;Group&gt;&lt;References&gt;&lt;Item&gt;&lt;ID&gt;787&lt;/ID&gt;&lt;UID&gt;{0E9F3817-76AD-404D-AACC-DCCAC5D4FC8C}&lt;/UID&gt;&lt;Title&gt;新疆托克逊新干沟奥陶纪蛇绿岩&lt;/Title&gt;&lt;Template&gt;Journal Article&lt;/Template&gt;&lt;Star&gt;0&lt;/Star&gt;&lt;Tag&gt;0&lt;/Tag&gt;&lt;Author&gt;刘正荣; 裴江平; 邓东松; 孙江华; 陶玲&lt;/Author&gt;&lt;Year&gt;2005&lt;/Year&gt;&lt;Details&gt;&lt;_accessed&gt;64514409&lt;/_accessed&gt;&lt;_author_aff&gt;新疆维吾尔自治区地质矿产勘查开发局物化探大队,新疆维吾尔自治区地质矿产勘查开发局物化探大队,新疆维吾尔自治区地质矿产勘查开发局物化探大队,新疆维吾尔自治区地质矿产勘查开发局物化探大队,新疆维吾尔自治区地质矿产勘查开发局物化探大队 新疆昌吉831100,新疆昌吉831100,新疆昌吉831100,新疆昌吉831100,新疆昌吉831100&lt;/_author_aff&gt;&lt;_cited_count&gt;16&lt;/_cited_count&gt;&lt;_collection_scope&gt;CSCD&lt;/_collection_scope&gt;&lt;_created&gt;64514350&lt;/_created&gt;&lt;_date&gt;55748160&lt;/_date&gt;&lt;_db_updated&gt;CNKI - Reference&lt;/_db_updated&gt;&lt;_issue&gt;04&lt;/_issue&gt;&lt;_journal&gt;新疆地质&lt;/_journal&gt;&lt;_keywords&gt;新疆;干沟;蛇绿岩;变质橄榄岩;堆晶岩&lt;/_keywords&gt;&lt;_modified&gt;64514409&lt;/_modified&gt;&lt;_pages&gt;326-333&lt;/_pages&gt;&lt;_url&gt;https://kns.cnki.net/kcms/detail/detail.aspx?FileName=XJDI200504002&amp;amp;DbName=CJFQ2005&lt;/_url&gt;&lt;_translated_author&gt;Liu, Zhengrong;Pei, Jiangping;Deng, Dongsong;Sun, Jianghua;Tao, Ling&lt;/_translated_author&gt;&lt;/Details&gt;&lt;Extra&gt;&lt;DBUID&gt;{F96A950B-833F-4880-A151-76DA2D6A2879}&lt;/DBUID&gt;&lt;/Extra&gt;&lt;/Item&gt;&lt;/References&gt;&lt;/Group&gt;&lt;/Citation&gt;_x000a_"/>
    <w:docVar w:name="NE.Ref{CAA84859-DAAA-4AB3-B102-537322C8D677}" w:val=" ADDIN NE.Ref.{CAA84859-DAAA-4AB3-B102-537322C8D677}&lt;Citation&gt;&lt;Group&gt;&lt;References&gt;&lt;Item&gt;&lt;ID&gt;671&lt;/ID&gt;&lt;UID&gt;{3562C397-3CE9-4297-9AFC-75A1DF955459}&lt;/UID&gt;&lt;Title&gt;东准噶尔地区扎河坝—阿尔曼太蛇绿岩多期次岩浆演化特征：来自锆石U-Pb年代学的证据&lt;/Title&gt;&lt;Template&gt;Journal Article&lt;/Template&gt;&lt;Star&gt;0&lt;/Star&gt;&lt;Tag&gt;0&lt;/Tag&gt;&lt;Author&gt;罗军; 肖文交; 何治亮; 云金表; 刘全有; 李天义&lt;/Author&gt;&lt;Year&gt;2017&lt;/Year&gt;&lt;Details&gt;&lt;_collection_scope&gt;CSCD;PKU&lt;/_collection_scope&gt;&lt;_created&gt;64512720&lt;/_created&gt;&lt;_doi&gt;10.12017/dzkx.2017.071&lt;/_doi&gt;&lt;_issue&gt;52&lt;/_issue&gt;&lt;_journal&gt;地质科学&lt;/_journal&gt;&lt;_modified&gt;64514373&lt;/_modified&gt;&lt;_pages&gt;1120-1139&lt;/_pages&gt;&lt;_volume&gt;4&lt;/_volume&gt;&lt;_accessed&gt;64514497&lt;/_accessed&gt;&lt;_translated_author&gt;Luo, Jun;Xiao, Wenjiao;He, Zhiliang;Yun, Jinbiao;Liu, Quanyou;Li, Tianyi&lt;/_translated_author&gt;&lt;/Details&gt;&lt;Extra&gt;&lt;DBUID&gt;{F96A950B-833F-4880-A151-76DA2D6A2879}&lt;/DBUID&gt;&lt;/Extra&gt;&lt;/Item&gt;&lt;/References&gt;&lt;/Group&gt;&lt;/Citation&gt;_x000a_"/>
    <w:docVar w:name="NE.Ref{CCC8D1CD-2B31-4C5D-A791-66084C68630B}" w:val=" ADDIN NE.Ref.{CCC8D1CD-2B31-4C5D-A791-66084C68630B}&lt;Citation&gt;&lt;Group&gt;&lt;References&gt;&lt;Item&gt;&lt;ID&gt;800&lt;/ID&gt;&lt;UID&gt;{65DE36BA-BFD1-4BD2-97ED-62702D168D92}&lt;/UID&gt;&lt;Title&gt;试论新疆东准噶尔早古生代岩石圈板块构造演化&lt;/Title&gt;&lt;Template&gt;Journal Article&lt;/Template&gt;&lt;Star&gt;0&lt;/Star&gt;&lt;Tag&gt;0&lt;/Tag&gt;&lt;Author&gt;李锦轶&lt;/Author&gt;&lt;Year&gt;1991&lt;/Year&gt;&lt;Details&gt;&lt;_created&gt;64514395&lt;/_created&gt;&lt;_db_provider&gt;CNKI&lt;/_db_provider&gt;&lt;_isbn&gt;1006-3021&lt;/_isbn&gt;&lt;_issue&gt;02&lt;/_issue&gt;&lt;_journal&gt;中国地质科学院院报&lt;/_journal&gt;&lt;_keywords&gt;新疆东准噶尔;库布苏群;准噶尔地块;奥陶纪;早古生代;扎河坝;古板块;岩石圈板块构造;&lt;/_keywords&gt;&lt;_modified&gt;64514395&lt;/_modified&gt;&lt;_pages&gt;1-12&lt;/_pages&gt;&lt;_accessed&gt;64514497&lt;/_accessed&gt;&lt;_translated_author&gt;Li, Jinyi&lt;/_translated_author&gt;&lt;/Details&gt;&lt;Extra&gt;&lt;DBUID&gt;{F96A950B-833F-4880-A151-76DA2D6A2879}&lt;/DBUID&gt;&lt;/Extra&gt;&lt;/Item&gt;&lt;/References&gt;&lt;/Group&gt;&lt;Group&gt;&lt;References&gt;&lt;Item&gt;&lt;ID&gt;824&lt;/ID&gt;&lt;UID&gt;{7E6064F7-D5E5-45AA-81D5-80CA98EA94F3}&lt;/UID&gt;&lt;Title&gt;新疆阿尔泰花岗岩源区混合-结晶分异复合过程的微量元素效应&lt;/Title&gt;&lt;Template&gt;Journal Article&lt;/Template&gt;&lt;Star&gt;0&lt;/Star&gt;&lt;Tag&gt;0&lt;/Tag&gt;&lt;Author&gt;刘伟; 刘丛强; 增田彰正&lt;/Author&gt;&lt;Year&gt;1993&lt;/Year&gt;&lt;Details&gt;&lt;_author_adr&gt;中国科学院长沙大地构造研究所,日本理化学研究所地球科学实验室,日本理化学研究所地球科学实验室 长沙 410013_x000d__x000a__x000d__x000a__x000d__x000a__x000d__x000a__x000d__x000a__x000d__x000a__x000d__x000a__x000d__x000a_,中国科学院地球化学研究所,贵阳_x000d__x000a__x000d__x000a__x000d__x000a__x000d__x000a__x000d__x000a__x000d__x000a__x000d__x000a__x000d__x000a_,日本东京大学理学部化学教室&lt;/_author_adr&gt;&lt;_db_provider&gt;CNKI&lt;/_db_provider&gt;&lt;_doi&gt;10.16539/j.ddgzyckx.1993.04.007&lt;/_doi&gt;&lt;_isbn&gt;1001-1552&lt;/_isbn&gt;&lt;_issue&gt;04&lt;/_issue&gt;&lt;_journal&gt;大地构造与成矿学&lt;/_journal&gt;&lt;_keywords&gt;源区混合;结晶分异;微量元素;花岗岩;新疆阿尔泰&lt;/_keywords&gt;&lt;_pages&gt;335-344&lt;/_pages&gt;&lt;_created&gt;64514496&lt;/_created&gt;&lt;_modified&gt;64514497&lt;/_modified&gt;&lt;_collection_scope&gt;CSCD;PKU;EI&lt;/_collection_scope&gt;&lt;_accessed&gt;64514497&lt;/_accessed&gt;&lt;_url&gt;https://bar.cnki.net/bar/download/order?id=jBGETXBNdPImvx70aLAuJPYxPoFw%2bp%2bi0fIiSrcN6lWdZxk7qkmO4Hi02qOtpJ9vk3PgOdB%2f8KZdF0hYj%2bY0tP7Uu%2biNEnap96rqCvQfPE0tqddCdidyosdSaMNWur3ZJBjdlDrNnftoR5pdZPiFRNlKM4sfpT3nRHSqBOA4sms8GQBtE8Z8mK%2fNwS15YoSEKy1khqQvkbctKKvcI5xOkqopkQ6JnjQzfIvFcCnka0M%3d _x000d__x000a_&lt;/_url&gt;&lt;_translated_author&gt;Liu, Wei;Liu, Congqiang;Zeng, Tianzhangzheng&lt;/_translated_author&gt;&lt;/Details&gt;&lt;Extra&gt;&lt;DBUID&gt;{F96A950B-833F-4880-A151-76DA2D6A2879}&lt;/DBUID&gt;&lt;/Extra&gt;&lt;/Item&gt;&lt;/References&gt;&lt;/Group&gt;&lt;/Citation&gt;_x000a_"/>
    <w:docVar w:name="NE.Ref{CE4E191B-E487-4EAC-AFFB-FFE2329C27DF}" w:val=" ADDIN NE.Ref.{CE4E191B-E487-4EAC-AFFB-FFE2329C27DF}&lt;Citation&gt;&lt;Group&gt;&lt;References&gt;&lt;Item&gt;&lt;ID&gt;721&lt;/ID&gt;&lt;UID&gt;{B9CA73D4-5DEE-4C4E-B8DD-A647E25613D6}&lt;/UID&gt;&lt;Title&gt;新疆北天山奎屯河蛇绿岩斜长花岗岩锆石SIMSU-Pb年龄及其构造意义&lt;/Title&gt;&lt;Template&gt;Journal Article&lt;/Template&gt;&lt;Star&gt;0&lt;/Star&gt;&lt;Tag&gt;0&lt;/Tag&gt;&lt;Author&gt;李超; 肖文交; 韩春明; 周可法; 张志欣&lt;/Author&gt;&lt;Year&gt;2013&lt;/Year&gt;&lt;Details&gt;&lt;_accessed&gt;64514406&lt;/_accessed&gt;&lt;_author_aff&gt;中国科学院地质与地球物理研究所岩石圈演化国家重点实验室;中国科学院大学;中国科学院新疆生态与地理研究所新疆矿产资源研究中心;&lt;/_author_aff&gt;&lt;_cited_count&gt;14&lt;/_cited_count&gt;&lt;_collection_scope&gt;CSCD;PKU&lt;/_collection_scope&gt;&lt;_created&gt;64512720&lt;/_created&gt;&lt;_date&gt;59713920&lt;/_date&gt;&lt;_db_updated&gt;CNKI - Reference&lt;/_db_updated&gt;&lt;_issue&gt;03&lt;/_issue&gt;&lt;_journal&gt;地质科学&lt;/_journal&gt;&lt;_keywords&gt;蛇绿岩;斜长花岗岩;锆石U-Pb年龄;天山;中亚造山带&lt;/_keywords&gt;&lt;_modified&gt;64514406&lt;/_modified&gt;&lt;_pages&gt;815-826&lt;/_pages&gt;&lt;_url&gt;https://kns.cnki.net/kcms/detail/detail.aspx?FileName=DZKX201303018&amp;amp;DbName=CJFQ2013&lt;/_url&gt;&lt;_volume&gt;48&lt;/_volume&gt;&lt;_translated_author&gt;Li, Chao;Xiao, Wenjiao;Han, Chunming;Zhou, Kefa;Zhang, Zhixin&lt;/_translated_author&gt;&lt;/Details&gt;&lt;Extra&gt;&lt;DBUID&gt;{F96A950B-833F-4880-A151-76DA2D6A2879}&lt;/DBUID&gt;&lt;/Extra&gt;&lt;/Item&gt;&lt;/References&gt;&lt;/Group&gt;&lt;/Citation&gt;_x000a_"/>
    <w:docVar w:name="NE.Ref{CEAAE153-EDB1-407E-B1DD-3176470FC26B}" w:val=" ADDIN NE.Ref.{CEAAE153-EDB1-407E-B1DD-3176470FC26B}&lt;Citation&gt;&lt;Group&gt;&lt;References&gt;&lt;Item&gt;&lt;ID&gt;749&lt;/ID&gt;&lt;UID&gt;{2FBFAE59-E55E-4B6A-8471-555EAB93652D}&lt;/UID&gt;&lt;Title&gt;西准噶尔玛依拉山组志留纪玄武岩的地球化学特征及构造意义&lt;/Title&gt;&lt;Template&gt;Journal Article&lt;/Template&gt;&lt;Star&gt;0&lt;/Star&gt;&lt;Tag&gt;0&lt;/Tag&gt;&lt;Author&gt;杨高学; 李永军; 刘振伟; 杨宝凯; 张洪伟; 佟丽莉&lt;/Author&gt;&lt;Year&gt;2012&lt;/Year&gt;&lt;Details&gt;&lt;_accessed&gt;64514393&lt;/_accessed&gt;&lt;_author_aff&gt;长安大学地球科学与资源学院西部矿产资源与地质工程教育部重点实验室;新疆维吾尔自治区地质矿产勘查开发局第七地质大队;&lt;/_author_aff&gt;&lt;_cited_count&gt;19&lt;/_cited_count&gt;&lt;_collection_scope&gt;CSCD;PKU;EI&lt;/_collection_scope&gt;&lt;_created&gt;64514350&lt;/_created&gt;&lt;_date&gt;58970880&lt;/_date&gt;&lt;_db_updated&gt;CNKI - Reference&lt;/_db_updated&gt;&lt;_issue&gt;01&lt;/_issue&gt;&lt;_journal&gt;大地构造与成矿学&lt;/_journal&gt;&lt;_keywords&gt;玄武岩;弧后盆地;玛依拉山组;地球化学;西准噶尔&lt;/_keywords&gt;&lt;_modified&gt;64514393&lt;/_modified&gt;&lt;_pages&gt;127-136&lt;/_pages&gt;&lt;_url&gt;https://kns.cnki.net/kcms/detail/detail.aspx?FileName=DGYK201201020&amp;amp;DbName=CJFQ2012&lt;/_url&gt;&lt;_volume&gt;36&lt;/_volume&gt;&lt;_translated_author&gt;Yang, Gaoxue;Li, Yongjun;Liu, Zhenwei;Yang, Baokai;Zhang, Hongwei;Tong, Lili&lt;/_translated_author&gt;&lt;/Details&gt;&lt;Extra&gt;&lt;DBUID&gt;{F96A950B-833F-4880-A151-76DA2D6A2879}&lt;/DBUID&gt;&lt;/Extra&gt;&lt;/Item&gt;&lt;/References&gt;&lt;/Group&gt;&lt;/Citation&gt;_x000a_"/>
    <w:docVar w:name="NE.Ref{CEB192D8-9EEA-465A-8BEB-E924FD2E03A0}" w:val=" ADDIN NE.Ref.{CEB192D8-9EEA-465A-8BEB-E924FD2E03A0}&lt;Citation&gt;&lt;Group&gt;&lt;References&gt;&lt;Item&gt;&lt;ID&gt;667&lt;/ID&gt;&lt;UID&gt;{0512E0DA-6014-4D93-8728-11D863A88E50}&lt;/UID&gt;&lt;Title&gt;东天山大地构造及演化——1:50万东天山大地构造图简要说明&lt;/Title&gt;&lt;Template&gt;Journal Article&lt;/Template&gt;&lt;Star&gt;0&lt;/Star&gt;&lt;Tag&gt;0&lt;/Tag&gt;&lt;Author&gt;冯益民; 朱宝清; 杨军录; 张开春&lt;/Author&gt;&lt;Year&gt;2002&lt;/Year&gt;&lt;Details&gt;&lt;_accessed&gt;64514604&lt;/_accessed&gt;&lt;_author_aff&gt;中国地质调查局西安地质矿产研究所,中国地质调查局西安地质矿产研究所,中国地质调查局西安地质矿产研究所,中国地质调查局西安地质矿产研究所 陕西 西安 710054_x000d__x000a__x000d__x000a__x000d__x000a__x000d__x000a__x000d__x000a__x000d__x000a__x000d__x000a__x000d__x000a__x000d__x000a_,陕西 西安 710054_x000d__x000a__x000d__x000a__x000d__x000a__x000d__x000a__x000d__x000a__x000d__x000a__x000d__x000a__x000d__x000a__x000d__x000a_,陕西 西安 710054_x000d__x000a__x000d__x000a__x000d__x000a__x000d__x000a__x000d__x000a__x000d__x000a__x000d__x000a__x000d__x000a__x000d__x000a_,陕西 西安 710054&lt;/_author_aff&gt;&lt;_cited_count&gt;155&lt;/_cited_count&gt;&lt;_collection_scope&gt;CSCD&lt;/_collection_scope&gt;&lt;_created&gt;64512720&lt;/_created&gt;&lt;_date&gt;54169920&lt;/_date&gt;&lt;_db_updated&gt;CNKI - Reference&lt;/_db_updated&gt;&lt;_issue&gt;04&lt;/_issue&gt;&lt;_journal&gt;新疆地质&lt;/_journal&gt;&lt;_keywords&gt;东天山;大地构造;演化;大地构造图&lt;/_keywords&gt;&lt;_modified&gt;64514360&lt;/_modified&gt;&lt;_pages&gt;309-314&lt;/_pages&gt;&lt;_url&gt;https://kns.cnki.net/kcms/detail/detail.aspx?FileName=XJDI200204004&amp;amp;DbName=CJFQ2002&lt;/_url&gt;&lt;_translated_author&gt;Feng, Yimin;Zhu, Baoqing;Yang, Junlu;Zhang, Kaichun&lt;/_translated_author&gt;&lt;/Details&gt;&lt;Extra&gt;&lt;DBUID&gt;{F96A950B-833F-4880-A151-76DA2D6A2879}&lt;/DBUID&gt;&lt;/Extra&gt;&lt;/Item&gt;&lt;/References&gt;&lt;/Group&gt;&lt;/Citation&gt;_x000a_"/>
    <w:docVar w:name="NE.Ref{D0386623-0475-4028-9EFE-69A7402D885A}" w:val=" ADDIN NE.Ref.{D0386623-0475-4028-9EFE-69A7402D885A}&lt;Citation&gt;&lt;Group&gt;&lt;References&gt;&lt;Item&gt;&lt;ID&gt;792&lt;/ID&gt;&lt;UID&gt;{ECB66466-80AD-406D-B4E8-C3798C573724}&lt;/UID&gt;&lt;Title&gt;新疆中天山干沟一带蛇绿混杂岩和志留纪前陆盆地的发现及其意义&lt;/Title&gt;&lt;Template&gt;Journal Article&lt;/Template&gt;&lt;Star&gt;0&lt;/Star&gt;&lt;Tag&gt;0&lt;/Tag&gt;&lt;Author&gt;朱宝清; 冯益民; 杨军录; 张开春&lt;/Author&gt;&lt;Year&gt;2002&lt;/Year&gt;&lt;Details&gt;&lt;_accessed&gt;64514412&lt;/_accessed&gt;&lt;_author_aff&gt;中国地质调查局西安地质矿产研究所,中国地质调查局西安地质矿产研究所,中国地质调查局西安地质矿产研究所,中国地质调查局西安地质矿产研究所 陕西 西安 710054_x000d__x000a__x000d__x000a__x000d__x000a__x000d__x000a__x000d__x000a__x000d__x000a__x000d__x000a__x000d__x000a__x000d__x000a_,陕西 西安 710054_x000d__x000a__x000d__x000a__x000d__x000a__x000d__x000a__x000d__x000a__x000d__x000a__x000d__x000a__x000d__x000a__x000d__x000a_,陕西 西安 710054_x000d__x000a__x000d__x000a__x000d__x000a__x000d__x000a__x000d__x000a__x000d__x000a__x000d__x000a__x000d__x000a__x000d__x000a_,陕西 西安 710054&lt;/_author_aff&gt;&lt;_cited_count&gt;65&lt;/_cited_count&gt;&lt;_collection_scope&gt;CSCD&lt;/_collection_scope&gt;&lt;_created&gt;64514350&lt;/_created&gt;&lt;_date&gt;54169920&lt;/_date&gt;&lt;_db_updated&gt;CNKI - Reference&lt;/_db_updated&gt;&lt;_issue&gt;04&lt;/_issue&gt;&lt;_journal&gt;新疆地质&lt;/_journal&gt;&lt;_keywords&gt;新疆;中天山北缘;干沟;志留纪;蛇绿混杂岩;前陆盆地&lt;/_keywords&gt;&lt;_modified&gt;64514412&lt;/_modified&gt;&lt;_pages&gt;326-330&lt;/_pages&gt;&lt;_url&gt;https://kns.cnki.net/kcms/detail/detail.aspx?FileName=XJDI200204009&amp;amp;DbName=CJFQ2002&lt;/_url&gt;&lt;_translated_author&gt;Zhu, Baoqing;Feng, Yimin;Yang, Junlu;Zhang, Kaichun&lt;/_translated_author&gt;&lt;/Details&gt;&lt;Extra&gt;&lt;DBUID&gt;{F96A950B-833F-4880-A151-76DA2D6A2879}&lt;/DBUID&gt;&lt;/Extra&gt;&lt;/Item&gt;&lt;/References&gt;&lt;/Group&gt;&lt;/Citation&gt;_x000a_"/>
    <w:docVar w:name="NE.Ref{D28E7F0B-421E-472A-82BF-220A7BDA7324}" w:val=" ADDIN NE.Ref.{D28E7F0B-421E-472A-82BF-220A7BDA7324}&lt;Citation&gt;&lt;Group&gt;&lt;References&gt;&lt;Item&gt;&lt;ID&gt;741&lt;/ID&gt;&lt;UID&gt;{1FC25EAC-B1A2-4D01-AFAF-9904773723FF}&lt;/UID&gt;&lt;Title&gt;南天山晚古生代岩浆弧的确认及其意义&lt;/Title&gt;&lt;Template&gt;Journal Article&lt;/Template&gt;&lt;Star&gt;0&lt;/Star&gt;&lt;Tag&gt;0&lt;/Tag&gt;&lt;Author&gt;吴世敏; 卢华复; 马瑞士; 贾东; 蔡东升&lt;/Author&gt;&lt;Year&gt;1995&lt;/Year&gt;&lt;Details&gt;&lt;_accessed&gt;64514623&lt;/_accessed&gt;&lt;_author_aff&gt;南京大学地球科学系&lt;/_author_aff&gt;&lt;_cited_count&gt;8&lt;/_cited_count&gt;&lt;_collection_scope&gt;CSCD;PKU;EI&lt;/_collection_scope&gt;&lt;_created&gt;64514350&lt;/_created&gt;&lt;_date&gt;50224320&lt;/_date&gt;&lt;_db_updated&gt;CNKI - Reference&lt;/_db_updated&gt;&lt;_issue&gt;02&lt;/_issue&gt;&lt;_journal&gt;大地构造与成矿学&lt;/_journal&gt;&lt;_keywords&gt;南天山;岩浆弧;碰撞;塔里木油气&lt;/_keywords&gt;&lt;_modified&gt;64514383&lt;/_modified&gt;&lt;_pages&gt;113-120&lt;/_pages&gt;&lt;_url&gt;https://kns.cnki.net/kcms/detail/detail.aspx?FileName=DGYK502.002&amp;amp;DbName=CJFQ1995&lt;/_url&gt;&lt;_translated_author&gt;Wu, Shimin;Lu, Huafu;Ma, Ruishi;Jia, Dong;Cai, Dongsheng&lt;/_translated_author&gt;&lt;/Details&gt;&lt;Extra&gt;&lt;DBUID&gt;{F96A950B-833F-4880-A151-76DA2D6A2879}&lt;/DBUID&gt;&lt;/Extra&gt;&lt;/Item&gt;&lt;/References&gt;&lt;/Group&gt;&lt;/Citation&gt;_x000a_"/>
    <w:docVar w:name="NE.Ref{D2EFA1DB-90EB-46CD-8973-B92CCB2EC697}" w:val=" ADDIN NE.Ref.{D2EFA1DB-90EB-46CD-8973-B92CCB2EC697}&lt;Citation&gt;&lt;Group&gt;&lt;References&gt;&lt;Item&gt;&lt;ID&gt;772&lt;/ID&gt;&lt;UID&gt;{B412D137-B2BD-438A-8717-79EF678F7346}&lt;/UID&gt;&lt;Title&gt;新疆多旋回构造与板块运动&lt;/Title&gt;&lt;Template&gt;Journal Article&lt;/Template&gt;&lt;Star&gt;0&lt;/Star&gt;&lt;Tag&gt;0&lt;/Tag&gt;&lt;Author&gt;陈哲夫; 梁云海&lt;/Author&gt;&lt;Year&gt;1991&lt;/Year&gt;&lt;Details&gt;&lt;_accessed&gt;64514484&lt;/_accessed&gt;&lt;_author_aff&gt;新疆维吾尔自治区地质矿产局_x000d__x000a__x000d__x000a__x000d__x000a__x000d__x000a__x000d__x000a__x000d__x000a__x000d__x000a__x000d__x000a_,新疆维吾尔自治区地质矿产局&lt;/_author_aff&gt;&lt;_cited_count&gt;121&lt;/_cited_count&gt;&lt;_collection_scope&gt;CSCD&lt;/_collection_scope&gt;&lt;_created&gt;64514350&lt;/_created&gt;&lt;_date&gt;48123360&lt;/_date&gt;&lt;_db_updated&gt;CNKI - Reference&lt;/_db_updated&gt;&lt;_issue&gt;02&lt;/_issue&gt;&lt;_journal&gt;新疆地质&lt;/_journal&gt;&lt;_keywords&gt;多旋回构造;板块运动;构造域;弧系增生;裂谷开合;盆地拉申;地体拼合&lt;/_keywords&gt;&lt;_modified&gt;64514484&lt;/_modified&gt;&lt;_pages&gt;95-107&lt;/_pages&gt;&lt;_url&gt;https://kns.cnki.net/kcms/detail/detail.aspx?FileName=XJDI199102000&amp;amp;DbName=CJFQ1991&lt;/_url&gt;&lt;_translated_author&gt;Chen, Zhefu;Liang, Yunhai&lt;/_translated_author&gt;&lt;/Details&gt;&lt;Extra&gt;&lt;DBUID&gt;{F96A950B-833F-4880-A151-76DA2D6A2879}&lt;/DBUID&gt;&lt;/Extra&gt;&lt;/Item&gt;&lt;/References&gt;&lt;/Group&gt;&lt;Group&gt;&lt;References&gt;&lt;Item&gt;&lt;ID&gt;776&lt;/ID&gt;&lt;UID&gt;{744831A7-B54E-499D-9271-B2C5E65EF2F9}&lt;/UID&gt;&lt;Title&gt;新疆科克森套蛇绿岩套玄武岩的地质地球化学&lt;/Title&gt;&lt;Template&gt;Journal Article&lt;/Template&gt;&lt;Star&gt;0&lt;/Star&gt;&lt;Tag&gt;0&lt;/Tag&gt;&lt;Author&gt;王玉往; 王京彬; 唐萍芝; 赵路通; 石煜; 陈言飞&lt;/Author&gt;&lt;Year&gt;2012&lt;/Year&gt;&lt;Details&gt;&lt;_accessed&gt;64514483&lt;/_accessed&gt;&lt;_author_aff&gt;北京矿产地质研究院;昆明理工大学国土资源工程学院;中国地质大学;&lt;/_author_aff&gt;&lt;_cited_count&gt;5&lt;/_cited_count&gt;&lt;_collection_scope&gt;CSCD;PKU&lt;/_collection_scope&gt;&lt;_created&gt;64514350&lt;/_created&gt;&lt;_date&gt;59313600&lt;/_date&gt;&lt;_db_updated&gt;CNKI - Reference&lt;/_db_updated&gt;&lt;_issue&gt;10&lt;/_issue&gt;&lt;_journal&gt;地球科学进展&lt;/_journal&gt;&lt;_keywords&gt;蛇绿岩;地球化学;缝合带;科克森套;新疆北部&lt;/_keywords&gt;&lt;_modified&gt;64514407&lt;/_modified&gt;&lt;_pages&gt;1100-1107&lt;/_pages&gt;&lt;_url&gt;https://kns.cnki.net/kcms/detail/detail.aspx?FileName=DXJZ201210010&amp;amp;DbName=CJFQ2012&lt;/_url&gt;&lt;_volume&gt;27&lt;/_volume&gt;&lt;_translated_author&gt;Wang, Yuwang;Wang, Jingbin;Tang, Pingzhi;Zhao, Lutong;Shi, Yu;Chen, Yanfei&lt;/_translated_author&gt;&lt;/Details&gt;&lt;Extra&gt;&lt;DBUID&gt;{F96A950B-833F-4880-A151-76DA2D6A2879}&lt;/DBUID&gt;&lt;/Extra&gt;&lt;/Item&gt;&lt;/References&gt;&lt;/Group&gt;&lt;/Citation&gt;_x000a_"/>
    <w:docVar w:name="NE.Ref{D3A2EE7F-9601-49D9-8A19-BAE139050EA3}" w:val=" ADDIN NE.Ref.{D3A2EE7F-9601-49D9-8A19-BAE139050EA3}&lt;Citation&gt;&lt;Group&gt;&lt;References&gt;&lt;Item&gt;&lt;ID&gt;781&lt;/ID&gt;&lt;UID&gt;{6D63D65F-BA2F-4B7E-99CE-82B810829058}&lt;/UID&gt;&lt;Title&gt;新疆沙尔布拉克蛇绿岩岩石地球化学特征及形成时代&lt;/Title&gt;&lt;Template&gt;Journal Article&lt;/Template&gt;&lt;Star&gt;0&lt;/Star&gt;&lt;Tag&gt;0&lt;/Tag&gt;&lt;Author&gt;褚方; 赵同阳; 张建东; 朱志新; 唐智; 闫晓兰&lt;/Author&gt;&lt;Year&gt;2013&lt;/Year&gt;&lt;Details&gt;&lt;_accessed&gt;64514486&lt;/_accessed&gt;&lt;_author_aff&gt;浙江省地矿局第七地质大队;新疆维吾尔自治区地质调查院;新疆国土资源厅评审中心;&lt;/_author_aff&gt;&lt;_cited_count&gt;11&lt;/_cited_count&gt;&lt;_collection_scope&gt;CSCD&lt;/_collection_scope&gt;&lt;_created&gt;64514350&lt;/_created&gt;&lt;_date&gt;59747040&lt;/_date&gt;&lt;_db_updated&gt;CNKI - Reference&lt;/_db_updated&gt;&lt;_issue&gt;03&lt;/_issue&gt;&lt;_journal&gt;新疆地质&lt;/_journal&gt;&lt;_keywords&gt;沙尔布拉克;蛇绿岩;锆石U-Pb SHRIMP测年;构造环境&lt;/_keywords&gt;&lt;_modified&gt;64514408&lt;/_modified&gt;&lt;_pages&gt;167-172&lt;/_pages&gt;&lt;_url&gt;https://kns.cnki.net/kcms/detail/detail.aspx?FileName=XJDI201303007&amp;amp;DbName=CJFQ2013&lt;/_url&gt;&lt;_volume&gt;31&lt;/_volume&gt;&lt;_translated_author&gt;Chu, Fang;Zhao, Tongyang;Zhang, Jiandong;Zhu, Zhixin;Tang, Zhi;Yan, Xiaolan&lt;/_translated_author&gt;&lt;/Details&gt;&lt;Extra&gt;&lt;DBUID&gt;{F96A950B-833F-4880-A151-76DA2D6A2879}&lt;/DBUID&gt;&lt;/Extra&gt;&lt;/Item&gt;&lt;/References&gt;&lt;/Group&gt;&lt;/Citation&gt;_x000a_"/>
    <w:docVar w:name="NE.Ref{D507B337-CB6C-47B6-87DF-E64B2D794548}" w:val=" ADDIN NE.Ref.{D507B337-CB6C-47B6-87DF-E64B2D794548}&lt;Citation&gt;&lt;Group&gt;&lt;References&gt;&lt;Item&gt;&lt;ID&gt;742&lt;/ID&gt;&lt;UID&gt;{B988B458-1813-4CDA-8C79-E94A39D294C4}&lt;/UID&gt;&lt;Title&gt;南天山榆树沟高压麻粒岩地体锆石U—Pb定年及其地质意义&lt;/Title&gt;&lt;Template&gt;Journal Article&lt;/Template&gt;&lt;Star&gt;0&lt;/Star&gt;&lt;Tag&gt;0&lt;/Tag&gt;&lt;Author&gt;王润三; 王焰; 李惠民; 周鼎武; 王居里&lt;/Author&gt;&lt;Year&gt;1998&lt;/Year&gt;&lt;Details&gt;&lt;_accessed&gt;64514608&lt;/_accessed&gt;&lt;_author_aff&gt;西北大学地质系!西安，710069,西北大学地质系!西安，710069,地矿部天津地质矿产研究所!天津，300170,西北大学地质系!西安，710069,西北大学地质系!西安，710069&lt;/_author_aff&gt;&lt;_cited_count&gt;99&lt;/_cited_count&gt;&lt;_collection_scope&gt;CSCD;PKU&lt;/_collection_scope&gt;&lt;_created&gt;64514350&lt;/_created&gt;&lt;_date&gt;52060320&lt;/_date&gt;&lt;_db_updated&gt;CNKI - Reference&lt;/_db_updated&gt;&lt;_issue&gt;06&lt;/_issue&gt;&lt;_journal&gt;地球化学&lt;/_journal&gt;&lt;_keywords&gt;锆石;U-Pb同位素年龄;麻粒岩相;蛇绿岩;新疆南天山&lt;/_keywords&gt;&lt;_modified&gt;64514384&lt;/_modified&gt;&lt;_pages&gt;517-522+604&lt;/_pages&gt;&lt;_url&gt;https://kns.cnki.net/kcms/detail/detail.aspx?FileName=DQHX199806000&amp;amp;DbName=CJFQ1998&lt;/_url&gt;&lt;_translated_author&gt;Wang, Runsan;Wang, Yan;Li, Huimin;Zhou, Dingwu;Wang, Juli&lt;/_translated_author&gt;&lt;/Details&gt;&lt;Extra&gt;&lt;DBUID&gt;{F96A950B-833F-4880-A151-76DA2D6A2879}&lt;/DBUID&gt;&lt;/Extra&gt;&lt;/Item&gt;&lt;/References&gt;&lt;/Group&gt;&lt;/Citation&gt;_x000a_"/>
    <w:docVar w:name="NE.Ref{D63D85E2-5ACE-4FEA-A2A4-0FE7C63F76F4}" w:val=" ADDIN NE.Ref.{D63D85E2-5ACE-4FEA-A2A4-0FE7C63F76F4}&lt;Citation&gt;&lt;Group&gt;&lt;References&gt;&lt;Item&gt;&lt;ID&gt;791&lt;/ID&gt;&lt;UID&gt;{D8E150FA-1107-41C2-90A7-059A2A3CF471}&lt;/UID&gt;&lt;Title&gt;新疆西准洪古勒楞蛇绿岩地球化学特征及构造环境&lt;/Title&gt;&lt;Template&gt;Journal Article&lt;/Template&gt;&lt;Star&gt;0&lt;/Star&gt;&lt;Tag&gt;0&lt;/Tag&gt;&lt;Author&gt;舍建忠; 邓洪涛; 刘阁; 高奇; 邸晓辰&lt;/Author&gt;&lt;Year&gt;2016&lt;/Year&gt;&lt;Details&gt;&lt;_accessed&gt;64514410&lt;/_accessed&gt;&lt;_author_aff&gt;新疆维吾尔自治区地质调查院;&lt;/_author_aff&gt;&lt;_cited_count&gt;11&lt;/_cited_count&gt;&lt;_collection_scope&gt;CSCD&lt;/_collection_scope&gt;&lt;_created&gt;64514350&lt;/_created&gt;&lt;_date&gt;61159680&lt;/_date&gt;&lt;_db_updated&gt;CNKI - Reference&lt;/_db_updated&gt;&lt;_issue&gt;01&lt;/_issue&gt;&lt;_journal&gt;新疆地质&lt;/_journal&gt;&lt;_keywords&gt;洪古勒楞;蛇绿岩;锆石U-Pb;LA-ICP-MS测年&lt;/_keywords&gt;&lt;_modified&gt;64514410&lt;/_modified&gt;&lt;_pages&gt;40-45&lt;/_pages&gt;&lt;_url&gt;https://kns.cnki.net/kcms/detail/detail.aspx?FileName=XJDI201601009&amp;amp;DbName=CJFQ2016&lt;/_url&gt;&lt;_volume&gt;34&lt;/_volume&gt;&lt;_translated_author&gt;She, Jianzhong;Deng, Hongtao;Liu, Ge;Gao, Qi;Di, Xiaochen&lt;/_translated_author&gt;&lt;/Details&gt;&lt;Extra&gt;&lt;DBUID&gt;{F96A950B-833F-4880-A151-76DA2D6A2879}&lt;/DBUID&gt;&lt;/Extra&gt;&lt;/Item&gt;&lt;/References&gt;&lt;/Group&gt;&lt;/Citation&gt;_x000a_"/>
    <w:docVar w:name="NE.Ref{D8207654-E05F-4C3B-8207-2529F43A4B5F}" w:val=" ADDIN NE.Ref.{D8207654-E05F-4C3B-8207-2529F43A4B5F}&lt;Citation&gt;&lt;Group&gt;&lt;References&gt;&lt;Item&gt;&lt;ID&gt;751&lt;/ID&gt;&lt;UID&gt;{0DD7C722-39D1-47C5-81E2-FBD35FC353EA}&lt;/UID&gt;&lt;Title&gt;西准噶尔玛依勒山枕状熔岩地质特征及大地构造意义&lt;/Title&gt;&lt;Template&gt;Journal Article&lt;/Template&gt;&lt;Star&gt;0&lt;/Star&gt;&lt;Tag&gt;0&lt;/Tag&gt;&lt;Author&gt;魏荣珠&lt;/Author&gt;&lt;Year&gt;2010&lt;/Year&gt;&lt;Details&gt;&lt;_accessed&gt;64514397&lt;/_accessed&gt;&lt;_author_aff&gt;山西省地质调查院;&lt;/_author_aff&gt;&lt;_cited_count&gt;27&lt;/_cited_count&gt;&lt;_collection_scope&gt;CSCD&lt;/_collection_scope&gt;&lt;_created&gt;64514350&lt;/_created&gt;&lt;_date&gt;58224960&lt;/_date&gt;&lt;_db_updated&gt;CNKI - Reference&lt;/_db_updated&gt;&lt;_issue&gt;03&lt;/_issue&gt;&lt;_journal&gt;新疆地质&lt;/_journal&gt;&lt;_keywords&gt;西准噶尔;玛依勒山;枕状熔岩;Rb-Sr等时线年龄;蛇绿混杂岩&lt;/_keywords&gt;&lt;_modified&gt;64514397&lt;/_modified&gt;&lt;_pages&gt;229-235&lt;/_pages&gt;&lt;_url&gt;https://kns.cnki.net/kcms/detail/detail.aspx?FileName=XJDI201003002&amp;amp;DbName=CJFQ2010&lt;/_url&gt;&lt;_volume&gt;28&lt;/_volume&gt;&lt;_translated_author&gt;Wei, Rongzhu&lt;/_translated_author&gt;&lt;/Details&gt;&lt;Extra&gt;&lt;DBUID&gt;{F96A950B-833F-4880-A151-76DA2D6A2879}&lt;/DBUID&gt;&lt;/Extra&gt;&lt;/Item&gt;&lt;/References&gt;&lt;/Group&gt;&lt;/Citation&gt;_x000a_"/>
    <w:docVar w:name="NE.Ref{D93DF5F8-7246-477E-97CF-196D26159B9D}" w:val=" ADDIN NE.Ref.{D93DF5F8-7246-477E-97CF-196D26159B9D}&lt;Citation&gt;&lt;Group&gt;&lt;References&gt;&lt;Item&gt;&lt;ID&gt;778&lt;/ID&gt;&lt;UID&gt;{81E10F3B-68E9-4F63-8AF9-6869E9C3C372}&lt;/UID&gt;&lt;Title&gt;新疆南天山地质组成和构造演化&lt;/Title&gt;&lt;Template&gt;Thesis&lt;/Template&gt;&lt;Star&gt;0&lt;/Star&gt;&lt;Tag&gt;0&lt;/Tag&gt;&lt;Author&gt;朱志新&lt;/Author&gt;&lt;Year&gt;2007&lt;/Year&gt;&lt;Details&gt;&lt;_accessed&gt;64514605&lt;/_accessed&gt;&lt;_cited_count&gt;81&lt;/_cited_count&gt;&lt;_created&gt;64514350&lt;/_created&gt;&lt;_db_updated&gt;CNKI - Reference&lt;/_db_updated&gt;&lt;_keywords&gt;南天山;洋盆;火山岩;侵入岩;构造演化&lt;/_keywords&gt;&lt;_modified&gt;64514365&lt;/_modified&gt;&lt;_pages&gt;221&lt;/_pages&gt;&lt;_publisher&gt;中国地质科学院&lt;/_publisher&gt;&lt;_tertiary_author&gt;李锦轶&lt;/_tertiary_author&gt;&lt;_url&gt;https://kns.cnki.net/kcms/detail/detail.aspx?FileName=2007213365.nh&amp;amp;DbName=CDFD2008&lt;/_url&gt;&lt;_volume&gt;博士&lt;/_volume&gt;&lt;_translated_author&gt;Zhu, Zhixin&lt;/_translated_author&gt;&lt;_translated_tertiary_author&gt;Li, Jinyi&lt;/_translated_tertiary_author&gt;&lt;/Details&gt;&lt;Extra&gt;&lt;DBUID&gt;{F96A950B-833F-4880-A151-76DA2D6A2879}&lt;/DBUID&gt;&lt;/Extra&gt;&lt;/Item&gt;&lt;/References&gt;&lt;/Group&gt;&lt;/Citation&gt;_x000a_"/>
    <w:docVar w:name="NE.Ref{DB09CD20-9D73-4D6F-8BB8-B0C20B9B15D5}" w:val=" ADDIN NE.Ref.{DB09CD20-9D73-4D6F-8BB8-B0C20B9B15D5}&lt;Citation&gt;&lt;Group&gt;&lt;References&gt;&lt;Item&gt;&lt;ID&gt;699&lt;/ID&gt;&lt;UID&gt;{6F6B2EB2-097F-4512-84E1-DDC07184E257}&lt;/UID&gt;&lt;Title&gt;内蒙古北山造山带百合山SSZ型蛇绿岩地球化学特征、锆石U-Pb年龄及其对古亚洲洋演化的指示&lt;/Title&gt;&lt;Template&gt;Journal Article&lt;/Template&gt;&lt;Star&gt;0&lt;/Star&gt;&lt;Tag&gt;0&lt;/Tag&gt;&lt;Author&gt;牛文超; 辛后田; 段连峰; 赵泽霖; 张国震; 任邦方; 张永&lt;/Author&gt;&lt;Year&gt;2020&lt;/Year&gt;&lt;Details&gt;&lt;_accessed&gt;64514632&lt;/_accessed&gt;&lt;_author_aff&gt;中国地质调查局天津地质调查中心;华北地质科技创新中心;&lt;/_author_aff&gt;&lt;_cited_count&gt;1&lt;/_cited_count&gt;&lt;_collection_scope&gt;CSCD;PKU&lt;/_collection_scope&gt;&lt;_created&gt;64512720&lt;/_created&gt;&lt;_date&gt;63485280&lt;/_date&gt;&lt;_db_updated&gt;CNKI - Reference&lt;/_db_updated&gt;&lt;_issue&gt;09&lt;/_issue&gt;&lt;_journal&gt;地质通报&lt;/_journal&gt;&lt;_keywords&gt;红石山-百合山;蛇绿混杂岩带;辉长岩;SSZ型蛇绿岩;锆石U-Pb年龄;弧后盆地&lt;/_keywords&gt;&lt;_modified&gt;64514387&lt;/_modified&gt;&lt;_pages&gt;1317-1329&lt;/_pages&gt;&lt;_url&gt;https://kns.cnki.net/kcms/detail/detail.aspx?FileName=ZQYD202009002&amp;amp;DbName=CJFQ2020&lt;/_url&gt;&lt;_volume&gt;39&lt;/_volume&gt;&lt;_translated_author&gt;Niu, Wenchao;Xin, Houtian;Duan, Lianfeng;Zhao, Zelin;Zhang, Guozhen;Ren, Bangfang;Zhang, Yong&lt;/_translated_author&gt;&lt;/Details&gt;&lt;Extra&gt;&lt;DBUID&gt;{F96A950B-833F-4880-A151-76DA2D6A2879}&lt;/DBUID&gt;&lt;/Extra&gt;&lt;/Item&gt;&lt;/References&gt;&lt;/Group&gt;&lt;/Citation&gt;_x000a_"/>
    <w:docVar w:name="NE.Ref{DB76583A-F03B-404E-869F-ED07001DDD73}" w:val=" ADDIN NE.Ref.{DB76583A-F03B-404E-869F-ED07001DDD73}&lt;Citation&gt;&lt;Group&gt;&lt;References&gt;&lt;Item&gt;&lt;ID&gt;776&lt;/ID&gt;&lt;UID&gt;{744831A7-B54E-499D-9271-B2C5E65EF2F9}&lt;/UID&gt;&lt;Title&gt;新疆科克森套蛇绿岩套玄武岩的地质地球化学&lt;/Title&gt;&lt;Template&gt;Journal Article&lt;/Template&gt;&lt;Star&gt;0&lt;/Star&gt;&lt;Tag&gt;0&lt;/Tag&gt;&lt;Author&gt;王玉往; 王京彬; 唐萍芝; 赵路通; 石煜; 陈言飞&lt;/Author&gt;&lt;Year&gt;2012&lt;/Year&gt;&lt;Details&gt;&lt;_accessed&gt;64514483&lt;/_accessed&gt;&lt;_author_aff&gt;北京矿产地质研究院;昆明理工大学国土资源工程学院;中国地质大学;&lt;/_author_aff&gt;&lt;_cited_count&gt;5&lt;/_cited_count&gt;&lt;_collection_scope&gt;CSCD;PKU&lt;/_collection_scope&gt;&lt;_created&gt;64514350&lt;/_created&gt;&lt;_date&gt;59313600&lt;/_date&gt;&lt;_db_updated&gt;CNKI - Reference&lt;/_db_updated&gt;&lt;_issue&gt;10&lt;/_issue&gt;&lt;_journal&gt;地球科学进展&lt;/_journal&gt;&lt;_keywords&gt;蛇绿岩;地球化学;缝合带;科克森套;新疆北部&lt;/_keywords&gt;&lt;_modified&gt;64514407&lt;/_modified&gt;&lt;_pages&gt;1100-1107&lt;/_pages&gt;&lt;_url&gt;https://kns.cnki.net/kcms/detail/detail.aspx?FileName=DXJZ201210010&amp;amp;DbName=CJFQ2012&lt;/_url&gt;&lt;_volume&gt;27&lt;/_volume&gt;&lt;_translated_author&gt;Wang, Yuwang;Wang, Jingbin;Tang, Pingzhi;Zhao, Lutong;Shi, Yu;Chen, Yanfei&lt;/_translated_author&gt;&lt;/Details&gt;&lt;Extra&gt;&lt;DBUID&gt;{F96A950B-833F-4880-A151-76DA2D6A2879}&lt;/DBUID&gt;&lt;/Extra&gt;&lt;/Item&gt;&lt;/References&gt;&lt;/Group&gt;&lt;/Citation&gt;_x000a_"/>
    <w:docVar w:name="NE.Ref{DE10B355-FD0B-49C0-AA5D-9B837215CD69}" w:val=" ADDIN NE.Ref.{DE10B355-FD0B-49C0-AA5D-9B837215CD69}&lt;Citation&gt;&lt;Group&gt;&lt;References&gt;&lt;Item&gt;&lt;ID&gt;780&lt;/ID&gt;&lt;UID&gt;{18ABECF3-17DD-42D4-8EA2-BB23AB9D980E}&lt;/UID&gt;&lt;Title&gt;新疆南天山蛇绿岩的地质地球化学特征及形成环境初探&lt;/Title&gt;&lt;Template&gt;Journal Article&lt;/Template&gt;&lt;Star&gt;0&lt;/Star&gt;&lt;Tag&gt;0&lt;/Tag&gt;&lt;Author&gt;高俊; 汤耀庆; 赵民; 王军&lt;/Author&gt;&lt;Year&gt;1995&lt;/Year&gt;&lt;Details&gt;&lt;_accessed&gt;64514603&lt;/_accessed&gt;&lt;_author_aff&gt;北京大学地质系，中国地质科学院地质所&lt;/_author_aff&gt;&lt;_cited_count&gt;61&lt;/_cited_count&gt;&lt;_created&gt;64514350&lt;/_created&gt;&lt;_date&gt;50487840&lt;/_date&gt;&lt;_db_updated&gt;CNKI - Reference&lt;/_db_updated&gt;&lt;_issue&gt;S1&lt;/_issue&gt;&lt;_journal&gt;岩石学报&lt;/_journal&gt;&lt;_keywords&gt;蛇绿岩;Sr．Nd．Ph同位素地球化学;构造环境;南天山&lt;/_keywords&gt;&lt;_modified&gt;64514408&lt;/_modified&gt;&lt;_pages&gt;85-97&lt;/_pages&gt;&lt;_url&gt;https://kns.cnki.net/kcms/detail/detail.aspx?FileName=YSXB5S1.006&amp;amp;DbName=CJFQ1995&lt;/_url&gt;&lt;_translated_author&gt;Gao, Jun;Tang, Yaoqing;Zhao, Min;Wang, Jun&lt;/_translated_author&gt;&lt;/Details&gt;&lt;Extra&gt;&lt;DBUID&gt;{F96A950B-833F-4880-A151-76DA2D6A2879}&lt;/DBUID&gt;&lt;/Extra&gt;&lt;/Item&gt;&lt;/References&gt;&lt;/Group&gt;&lt;/Citation&gt;_x000a_"/>
    <w:docVar w:name="NE.Ref{DE614326-C085-4EE5-9E02-449ABEEAE5FE}" w:val=" ADDIN NE.Ref.{DE614326-C085-4EE5-9E02-449ABEEAE5FE}&lt;Citation&gt;&lt;Group&gt;&lt;References&gt;&lt;Item&gt;&lt;ID&gt;696&lt;/ID&gt;&lt;UID&gt;{0C2A2B48-6FC0-4897-B4CC-889A66E7048A}&lt;/UID&gt;&lt;Title&gt;内蒙古北山地区小黄山蛇绿岩地质特征&lt;/Title&gt;&lt;Template&gt;Journal Article&lt;/Template&gt;&lt;Star&gt;0&lt;/Star&gt;&lt;Tag&gt;0&lt;/Tag&gt;&lt;Author&gt;宋泰忠; 王瑾; 林海; 杨贤法; 张林; 安守文&lt;/Author&gt;&lt;Year&gt;2008&lt;/Year&gt;&lt;Details&gt;&lt;_accessed&gt;64514633&lt;/_accessed&gt;&lt;_author_aff&gt;青海省地质调查院;&lt;/_author_aff&gt;&lt;_cited_count&gt;42&lt;/_cited_count&gt;&lt;_collection_scope&gt;CSCD&lt;/_collection_scope&gt;&lt;_created&gt;64512720&lt;/_created&gt;&lt;_date&gt;57180960&lt;/_date&gt;&lt;_db_updated&gt;CNKI - Reference&lt;/_db_updated&gt;&lt;_issue&gt;03&lt;/_issue&gt;&lt;_journal&gt;西北地质&lt;/_journal&gt;&lt;_keywords&gt;小黄山蛇绿岩;变质变形;弧后扩张&lt;/_keywords&gt;&lt;_modified&gt;64514387&lt;/_modified&gt;&lt;_pages&gt;55-63&lt;/_pages&gt;&lt;_url&gt;https://kns.cnki.net/kcms/detail/detail.aspx?FileName=XBDI200803007&amp;amp;DbName=CJFQ2008&lt;/_url&gt;&lt;_translated_author&gt;Song, Taizhong;Wang, Jin;Lin, Hai;Yang, Xianfa;Zhang, Lin;An, Shouwen&lt;/_translated_author&gt;&lt;/Details&gt;&lt;Extra&gt;&lt;DBUID&gt;{F96A950B-833F-4880-A151-76DA2D6A2879}&lt;/DBUID&gt;&lt;/Extra&gt;&lt;/Item&gt;&lt;/References&gt;&lt;/Group&gt;&lt;/Citation&gt;_x000a_"/>
    <w:docVar w:name="NE.Ref{DE785FFC-1217-463C-8344-A3298A3ACFE8}" w:val=" ADDIN NE.Ref.{DE785FFC-1217-463C-8344-A3298A3ACFE8}&lt;Citation&gt;&lt;Group&gt;&lt;References&gt;&lt;Item&gt;&lt;ID&gt;784&lt;/ID&gt;&lt;UID&gt;{3BC59437-6AA8-4D2F-BA55-28790A3E0A9E}&lt;/UID&gt;&lt;Title&gt;新疆天山地区榆树沟-铜花山蛇绿岩特征和构造背景&lt;/Title&gt;&lt;Template&gt;Journal Article&lt;/Template&gt;&lt;Star&gt;0&lt;/Star&gt;&lt;Tag&gt;0&lt;/Tag&gt;&lt;Author&gt;徐向珍; 杨经绥; 郭国林; 李天福; 任玉峰; 陈松永&lt;/Author&gt;&lt;Year&gt;2011&lt;/Year&gt;&lt;Details&gt;&lt;_accessed&gt;64514608&lt;/_accessed&gt;&lt;_author_aff&gt;中国地质科学院地质研究所国土资源部大陆动力学重点实验室;东华理工大学核资源与环境教育部重点实验室;&lt;/_author_aff&gt;&lt;_cited_count&gt;39&lt;/_cited_count&gt;&lt;_created&gt;64514350&lt;/_created&gt;&lt;_date&gt;58400640&lt;/_date&gt;&lt;_db_updated&gt;CNKI - Reference&lt;/_db_updated&gt;&lt;_issue&gt;01&lt;/_issue&gt;&lt;_journal&gt;岩石学报&lt;/_journal&gt;&lt;_keywords&gt;超镁铁岩;蛇绿岩;榆树沟;铜花山;天山&lt;/_keywords&gt;&lt;_modified&gt;64514409&lt;/_modified&gt;&lt;_pages&gt;96-120&lt;/_pages&gt;&lt;_url&gt;https://kns.cnki.net/kcms/detail/detail.aspx?FileName=YSXB201101007&amp;amp;DbName=CJFQ2011&lt;/_url&gt;&lt;_volume&gt;27&lt;/_volume&gt;&lt;_translated_author&gt;Xu, Xiangzhen;Yang, Jingsui;Guo, Guolin;Li, Tianfu;Ren, Yufeng;Chen, Songyong&lt;/_translated_author&gt;&lt;/Details&gt;&lt;Extra&gt;&lt;DBUID&gt;{F96A950B-833F-4880-A151-76DA2D6A2879}&lt;/DBUID&gt;&lt;/Extra&gt;&lt;/Item&gt;&lt;/References&gt;&lt;/Group&gt;&lt;/Citation&gt;_x000a_"/>
    <w:docVar w:name="NE.Ref{DE868059-96CE-4321-B09F-D38DE7FCE125}" w:val=" ADDIN NE.Ref.{DE868059-96CE-4321-B09F-D38DE7FCE125}&lt;Citation&gt;&lt;Group&gt;&lt;References&gt;&lt;Item&gt;&lt;ID&gt;739&lt;/ID&gt;&lt;UID&gt;{D9C3E27B-DC4C-402C-95DC-5A80BC862EA9}&lt;/UID&gt;&lt;Title&gt;南天山齐齐加纳克蛇绿混杂岩的SHRIMP年龄及其构造意义&lt;/Title&gt;&lt;Template&gt;Journal Article&lt;/Template&gt;&lt;Star&gt;0&lt;/Star&gt;&lt;Tag&gt;0&lt;/Tag&gt;&lt;Author&gt;王莹; 黄河; 张东阳; 张招崇; ENCARNACION, John; 赵莉&lt;/Author&gt;&lt;Year&gt;2012&lt;/Year&gt;&lt;Details&gt;&lt;_accessed&gt;64514627&lt;/_accessed&gt;&lt;_author_aff&gt;中国地质大学地质过程与矿产资源国家重点实验室;美国圣路易斯大学地球和大气科学系;&lt;/_author_aff&gt;&lt;_cited_count&gt;22&lt;/_cited_count&gt;&lt;_created&gt;64514350&lt;/_created&gt;&lt;_date&gt;59057280&lt;/_date&gt;&lt;_db_updated&gt;CNKI - Reference&lt;/_db_updated&gt;&lt;_issue&gt;04&lt;/_issue&gt;&lt;_journal&gt;岩石学报&lt;/_journal&gt;&lt;_keywords&gt;齐齐加纳克;蛇绿岩;SHRIMPU-Pb测年;阔克萨彦岭;西南天山&lt;/_keywords&gt;&lt;_modified&gt;64514381&lt;/_modified&gt;&lt;_pages&gt;1273-1281&lt;/_pages&gt;&lt;_url&gt;https://kns.cnki.net/kcms/detail/detail.aspx?FileName=YSXB201204024&amp;amp;DbName=CJFQ2012&lt;/_url&gt;&lt;_volume&gt;28&lt;/_volume&gt;&lt;_translated_author&gt;Wang, Ying;Huang, He;Zhang, Dongyang;Zhang, Zhaochong;ENCARNACION, John;Zhao, Li&lt;/_translated_author&gt;&lt;/Details&gt;&lt;Extra&gt;&lt;DBUID&gt;{F96A950B-833F-4880-A151-76DA2D6A2879}&lt;/DBUID&gt;&lt;/Extra&gt;&lt;/Item&gt;&lt;/References&gt;&lt;/Group&gt;&lt;/Citation&gt;_x000a_"/>
    <w:docVar w:name="NE.Ref{E1795151-F55F-48A3-9B59-C4DF23E695E0}" w:val=" ADDIN NE.Ref.{E1795151-F55F-48A3-9B59-C4DF23E695E0}&lt;Citation&gt;&lt;Group&gt;&lt;References&gt;&lt;Item&gt;&lt;ID&gt;688&lt;/ID&gt;&lt;UID&gt;{80F6FDA8-D4B6-4524-A108-9A21730EE06C}&lt;/UID&gt;&lt;Title&gt;南天山库勒湖蛇绿岩锆石年龄及其地质意义&lt;/Title&gt;&lt;Template&gt;Journal Article&lt;/Template&gt;&lt;Star&gt;0&lt;/Star&gt;&lt;Tag&gt;0&lt;/Tag&gt;&lt;Author&gt;马中平; 夏林圻; 徐学义; 李向民; 夏祖春; 王立社&lt;/Author&gt;&lt;Year&gt;2007&lt;/Year&gt;&lt;Details&gt;&lt;_accessed&gt;64514624&lt;/_accessed&gt;&lt;_author_aff&gt;西北大学地质学系,西安地质矿产研究所基础处,西安地质矿产研究所基础处,西北大学地质学系,西安地质矿产研究所基础处,西安地质矿产研究所基础处 陕西西安710069,西安地质矿产研究所基础处,陕西西安710054,陕西西安710054,陕西西安710054,陕西西安710069,西安地质矿产研究所基础处,陕西西安710054,陕西西安710054,陕西西安710054&lt;/_author_aff&gt;&lt;_cited_count&gt;41&lt;/_cited_count&gt;&lt;_created&gt;64512720&lt;/_created&gt;&lt;_date&gt;56355840&lt;/_date&gt;&lt;_db_updated&gt;CNKI - Reference&lt;/_db_updated&gt;&lt;_issue&gt;01&lt;/_issue&gt;&lt;_journal&gt;西北大学学报(自然科学版)&lt;/_journal&gt;&lt;_keywords&gt;锆石U-Pb定年;蛇绿岩;库勒湖;南天山&lt;/_keywords&gt;&lt;_modified&gt;64514380&lt;/_modified&gt;&lt;_pages&gt;107-110&lt;/_pages&gt;&lt;_url&gt;https://kns.cnki.net/kcms/detail/detail.aspx?FileName=XBDZ200701026&amp;amp;DbName=CJFQ2007&lt;/_url&gt;&lt;_translated_author&gt;Ma, Zhongping;Xia, Linqi;Xu, Xueyi;Li, Xiangmin;Xia, Zuchun;Wang, Lishe&lt;/_translated_author&gt;&lt;/Details&gt;&lt;Extra&gt;&lt;DBUID&gt;{F96A950B-833F-4880-A151-76DA2D6A2879}&lt;/DBUID&gt;&lt;/Extra&gt;&lt;/Item&gt;&lt;/References&gt;&lt;/Group&gt;&lt;Group&gt;&lt;References&gt;&lt;Item&gt;&lt;ID&gt;736&lt;/ID&gt;&lt;UID&gt;{90AC0D73-2EDC-4B34-BCAE-7B89A1C0899C}&lt;/UID&gt;&lt;Title&gt;南天山库勒湖蛇绿混杂岩岩石地球化学特征及其构造背景&lt;/Title&gt;&lt;Template&gt;Journal Article&lt;/Template&gt;&lt;Star&gt;0&lt;/Star&gt;&lt;Tag&gt;0&lt;/Tag&gt;&lt;Author&gt;吴世敏; 马瑞士; 卢华复; 贾东; 蔡东升&lt;/Author&gt;&lt;Year&gt;1995&lt;/Year&gt;&lt;Details&gt;&lt;_accessed&gt;64514626&lt;/_accessed&gt;&lt;_author_aff&gt;南京大学地球科学系&lt;/_author_aff&gt;&lt;_cited_count&gt;3&lt;/_cited_count&gt;&lt;_collection_scope&gt;CSCD&lt;/_collection_scope&gt;&lt;_created&gt;64514350&lt;/_created&gt;&lt;_date&gt;50487840&lt;/_date&gt;&lt;_db_updated&gt;CNKI - Reference&lt;/_db_updated&gt;&lt;_issue&gt;04&lt;/_issue&gt;&lt;_journal&gt;地质找矿论丛&lt;/_journal&gt;&lt;_keywords&gt;库勒湖;蛇绿混杂岩;岩石化学;弧后盆地&lt;/_keywords&gt;&lt;_modified&gt;64514626&lt;/_modified&gt;&lt;_pages&gt;1-7&lt;/_pages&gt;&lt;_url&gt;https://kns.cnki.net/kcms/detail/detail.aspx?FileName=DZZK504.000&amp;amp;DbName=CJFQ1995&lt;/_url&gt;&lt;_translated_author&gt;Wu, Shimin;Ma, Ruishi;Lu, Huafu;Jia, Dong;Cai, Dongsheng&lt;/_translated_author&gt;&lt;/Details&gt;&lt;Extra&gt;&lt;DBUID&gt;{F96A950B-833F-4880-A151-76DA2D6A2879}&lt;/DBUID&gt;&lt;/Extra&gt;&lt;/Item&gt;&lt;/References&gt;&lt;/Group&gt;&lt;/Citation&gt;_x000a_"/>
    <w:docVar w:name="NE.Ref{E2512209-8BF2-4411-8825-0079452FACEF}" w:val=" ADDIN NE.Ref.{E2512209-8BF2-4411-8825-0079452FACEF}&lt;Citation&gt;&lt;Group&gt;&lt;References&gt;&lt;Item&gt;&lt;ID&gt;706&lt;/ID&gt;&lt;UID&gt;{DB018AAD-9A69-4B97-8503-F7877F011852}&lt;/UID&gt;&lt;Title&gt;内蒙古沙巴尔吐地区中二叠世蛇绿构造混杂岩及同期花岗质杂岩的发现及地质意义&lt;/Title&gt;&lt;Template&gt;Journal Article&lt;/Template&gt;&lt;Star&gt;0&lt;/Star&gt;&lt;Tag&gt;0&lt;/Tag&gt;&lt;Author&gt;李英雷; 武广; 贺宏云; 陈公正; 杨飞; 李铁刚; 宋广超; 肖剑伟&lt;/Author&gt;&lt;Year&gt;2021&lt;/Year&gt;&lt;Details&gt;&lt;_accessed&gt;64514390&lt;/_accessed&gt;&lt;_author_aff&gt;中国地质科学院矿产资源研究所;造山带与地壳演化教育部重点实验室北京大学地球与空间科学学院;内蒙古自治区岩浆活动成矿与找矿重点实验室内蒙古自治区地质调查院;内蒙古第三地质矿产勘查开发有限责任公司;&lt;/_author_aff&gt;&lt;_cited_count&gt;1&lt;/_cited_count&gt;&lt;_collection_scope&gt;CSCD;PKU&lt;/_collection_scope&gt;&lt;_created&gt;64512720&lt;/_created&gt;&lt;_date&gt;63760320&lt;/_date&gt;&lt;_db_updated&gt;CNKI - Reference&lt;/_db_updated&gt;&lt;_issue&gt;02&lt;/_issue&gt;&lt;_journal&gt;岩石矿物学杂志&lt;/_journal&gt;&lt;_keywords&gt;中亚造山带;大兴安岭;中二叠世;蛇绿构造混杂岩;花岗质杂岩;古亚洲洋&lt;/_keywords&gt;&lt;_modified&gt;64514390&lt;/_modified&gt;&lt;_pages&gt;217-235&lt;/_pages&gt;&lt;_url&gt;https://kns.cnki.net/kcms/detail/detail.aspx?FileName=YSKW202102005&amp;amp;DbName=CJFQ2021&lt;/_url&gt;&lt;_volume&gt;40&lt;/_volume&gt;&lt;_translated_author&gt;Li, Yinglei;Wu, Guang;He, Hongyun;Chen, Gongzheng;Yang, Fei;Li, Tiegang;Song, Guangchao;Xiao, Jianwei&lt;/_translated_author&gt;&lt;/Details&gt;&lt;Extra&gt;&lt;DBUID&gt;{F96A950B-833F-4880-A151-76DA2D6A2879}&lt;/DBUID&gt;&lt;/Extra&gt;&lt;/Item&gt;&lt;/References&gt;&lt;/Group&gt;&lt;/Citation&gt;_x000a_"/>
    <w:docVar w:name="NE.Ref{E2E7B251-8C69-4820-9AEF-D0F087E7D49B}" w:val=" ADDIN NE.Ref.{E2E7B251-8C69-4820-9AEF-D0F087E7D49B}&lt;Citation&gt;&lt;Group&gt;&lt;References&gt;&lt;Item&gt;&lt;ID&gt;748&lt;/ID&gt;&lt;UID&gt;{6BC2B4DE-A1EE-40A3-AD58-E6B925DCDE6D}&lt;/UID&gt;&lt;Title&gt;西准噶尔克拉玛依OIB型枕状玄武岩地球化学及其地质意义研究&lt;/Title&gt;&lt;Template&gt;Journal Article&lt;/Template&gt;&lt;Star&gt;0&lt;/Star&gt;&lt;Tag&gt;0&lt;/Tag&gt;&lt;Author&gt;朱永峰; 徐新; 魏少妮; 宋彪; 郭璇&lt;/Author&gt;&lt;Year&gt;2007&lt;/Year&gt;&lt;Details&gt;&lt;_accessed&gt;64514480&lt;/_accessed&gt;&lt;_author_aff&gt;北京大学地球与空间科学学院造山带与地壳演化教育部重点实验室;国家305项目办公室新疆资源环境中心;北京离子探针中心中国地质科学院;&lt;/_author_aff&gt;&lt;_cited_count&gt;123&lt;/_cited_count&gt;&lt;_created&gt;64514350&lt;/_created&gt;&lt;_date&gt;56557440&lt;/_date&gt;&lt;_db_updated&gt;CNKI - Reference&lt;/_db_updated&gt;&lt;_issue&gt;07&lt;/_issue&gt;&lt;_journal&gt;岩石学报&lt;/_journal&gt;&lt;_keywords&gt;枕状玄武岩;微量元素;地球化学;洋岛玄武岩(OIB);西准噶尔&lt;/_keywords&gt;&lt;_modified&gt;64514393&lt;/_modified&gt;&lt;_pages&gt;1739-1748&lt;/_pages&gt;&lt;_url&gt;https://kns.cnki.net/kcms/detail/detail.aspx?FileName=YSXB200707018&amp;amp;DbName=CJFQ2007&lt;/_url&gt;&lt;_translated_author&gt;Zhu, Yongfeng;Xu, Xin;Wei, Shaoni;Song, Biao;Guo, Xuan&lt;/_translated_author&gt;&lt;/Details&gt;&lt;Extra&gt;&lt;DBUID&gt;{F96A950B-833F-4880-A151-76DA2D6A2879}&lt;/DBUID&gt;&lt;/Extra&gt;&lt;/Item&gt;&lt;/References&gt;&lt;/Group&gt;&lt;/Citation&gt;_x000a_"/>
    <w:docVar w:name="NE.Ref{E3EFDEDB-FB82-4315-A223-1C1B845C2806}" w:val=" ADDIN NE.Ref.{E3EFDEDB-FB82-4315-A223-1C1B845C2806}&lt;Citation&gt;&lt;Group&gt;&lt;References&gt;&lt;Item&gt;&lt;ID&gt;784&lt;/ID&gt;&lt;UID&gt;{3BC59437-6AA8-4D2F-BA55-28790A3E0A9E}&lt;/UID&gt;&lt;Title&gt;新疆天山地区榆树沟-铜花山蛇绿岩特征和构造背景&lt;/Title&gt;&lt;Template&gt;Journal Article&lt;/Template&gt;&lt;Star&gt;0&lt;/Star&gt;&lt;Tag&gt;0&lt;/Tag&gt;&lt;Author&gt;徐向珍; 杨经绥; 郭国林; 李天福; 任玉峰; 陈松永&lt;/Author&gt;&lt;Year&gt;2011&lt;/Year&gt;&lt;Details&gt;&lt;_accessed&gt;64514608&lt;/_accessed&gt;&lt;_author_aff&gt;中国地质科学院地质研究所国土资源部大陆动力学重点实验室;东华理工大学核资源与环境教育部重点实验室;&lt;/_author_aff&gt;&lt;_cited_count&gt;39&lt;/_cited_count&gt;&lt;_created&gt;64514350&lt;/_created&gt;&lt;_date&gt;58400640&lt;/_date&gt;&lt;_db_updated&gt;CNKI - Reference&lt;/_db_updated&gt;&lt;_issue&gt;01&lt;/_issue&gt;&lt;_journal&gt;岩石学报&lt;/_journal&gt;&lt;_keywords&gt;超镁铁岩;蛇绿岩;榆树沟;铜花山;天山&lt;/_keywords&gt;&lt;_modified&gt;64514409&lt;/_modified&gt;&lt;_pages&gt;96-120&lt;/_pages&gt;&lt;_url&gt;https://kns.cnki.net/kcms/detail/detail.aspx?FileName=YSXB201101007&amp;amp;DbName=CJFQ2011&lt;/_url&gt;&lt;_volume&gt;27&lt;/_volume&gt;&lt;_translated_author&gt;Xu, Xiangzhen;Yang, Jingsui;Guo, Guolin;Li, Tianfu;Ren, Yufeng;Chen, Songyong&lt;/_translated_author&gt;&lt;/Details&gt;&lt;Extra&gt;&lt;DBUID&gt;{F96A950B-833F-4880-A151-76DA2D6A2879}&lt;/DBUID&gt;&lt;/Extra&gt;&lt;/Item&gt;&lt;/References&gt;&lt;/Group&gt;&lt;/Citation&gt;_x000a_"/>
    <w:docVar w:name="NE.Ref{E6E41108-73F4-45CB-A61D-BCBC27DFF12C}" w:val=" ADDIN NE.Ref.{E6E41108-73F4-45CB-A61D-BCBC27DFF12C}&lt;Citation&gt;&lt;Group&gt;&lt;References&gt;&lt;Item&gt;&lt;ID&gt;648&lt;/ID&gt;&lt;UID&gt;{2D3A206F-8F36-4DA6-B0B3-05A224FAAC70}&lt;/UID&gt;&lt;Title&gt;新疆南天山塔什库尔干泥盆—早石炭世洋岛型火山岩的确定及地质意义&lt;/Title&gt;&lt;Template&gt;Journal Article&lt;/Template&gt;&lt;Star&gt;0&lt;/Star&gt;&lt;Tag&gt;0&lt;/Tag&gt;&lt;Author&gt;陈刚; 朱志新; 董连慧; 刘斌; 倪新元; 赵恒乐&lt;/Author&gt;&lt;Year&gt;2010&lt;/Year&gt;&lt;Details&gt;&lt;_accessed&gt;64514623&lt;/_accessed&gt;&lt;_author_aff&gt;中国地质大学;新疆维吾尔自治区地质矿产勘查开发局;新疆维吾尔自治区地质矿产调查研究院;新疆大学;&lt;/_author_aff&gt;&lt;_cited_count&gt;14&lt;/_cited_count&gt;&lt;_collection_scope&gt;CSCD&lt;/_collection_scope&gt;&lt;_created&gt;64512720&lt;/_created&gt;&lt;_date&gt;58224960&lt;/_date&gt;&lt;_db_updated&gt;CNKI - Reference&lt;/_db_updated&gt;&lt;_issue&gt;03&lt;/_issue&gt;&lt;_journal&gt;新疆地质&lt;/_journal&gt;&lt;_keywords&gt;新疆;南天山;洋岛;基性熔岩&lt;/_keywords&gt;&lt;_modified&gt;64514408&lt;/_modified&gt;&lt;_pages&gt;236-241&lt;/_pages&gt;&lt;_url&gt;https://kns.cnki.net/kcms/detail/detail.aspx?FileName=XJDI201003003&amp;amp;DbName=CJFQ2010&lt;/_url&gt;&lt;_volume&gt;28&lt;/_volume&gt;&lt;_translated_author&gt;Chen, Gang;Zhu, Zhixin;Dong, Lianhui;Liu, Bin;Ni, Xinyuan;Zhao, Hengle&lt;/_translated_author&gt;&lt;/Details&gt;&lt;Extra&gt;&lt;DBUID&gt;{F96A950B-833F-4880-A151-76DA2D6A2879}&lt;/DBUID&gt;&lt;/Extra&gt;&lt;/Item&gt;&lt;/References&gt;&lt;/Group&gt;&lt;/Citation&gt;_x000a_"/>
    <w:docVar w:name="NE.Ref{E8FFFB97-152E-4CA3-AF61-6E39CC15029F}" w:val=" ADDIN NE.Ref.{E8FFFB97-152E-4CA3-AF61-6E39CC15029F}&lt;Citation&gt;&lt;Group&gt;&lt;References&gt;&lt;Item&gt;&lt;ID&gt;800&lt;/ID&gt;&lt;UID&gt;{65DE36BA-BFD1-4BD2-97ED-62702D168D92}&lt;/UID&gt;&lt;Title&gt;试论新疆东准噶尔早古生代岩石圈板块构造演化&lt;/Title&gt;&lt;Template&gt;Journal Article&lt;/Template&gt;&lt;Star&gt;0&lt;/Star&gt;&lt;Tag&gt;0&lt;/Tag&gt;&lt;Author&gt;李锦轶&lt;/Author&gt;&lt;Year&gt;1991&lt;/Year&gt;&lt;Details&gt;&lt;_created&gt;64514395&lt;/_created&gt;&lt;_db_provider&gt;CNKI&lt;/_db_provider&gt;&lt;_isbn&gt;1006-3021&lt;/_isbn&gt;&lt;_issue&gt;02&lt;/_issue&gt;&lt;_journal&gt;中国地质科学院院报&lt;/_journal&gt;&lt;_keywords&gt;新疆东准噶尔;库布苏群;准噶尔地块;奥陶纪;早古生代;扎河坝;古板块;岩石圈板块构造;&lt;/_keywords&gt;&lt;_modified&gt;64514395&lt;/_modified&gt;&lt;_pages&gt;1-12&lt;/_pages&gt;&lt;_accessed&gt;64514497&lt;/_accessed&gt;&lt;_translated_author&gt;Li, Jinyi&lt;/_translated_author&gt;&lt;/Details&gt;&lt;Extra&gt;&lt;DBUID&gt;{F96A950B-833F-4880-A151-76DA2D6A2879}&lt;/DBUID&gt;&lt;/Extra&gt;&lt;/Item&gt;&lt;/References&gt;&lt;/Group&gt;&lt;Group&gt;&lt;References&gt;&lt;Item&gt;&lt;ID&gt;734&lt;/ID&gt;&lt;UID&gt;{88165716-A17C-4F71-8FFC-F094859BB390}&lt;/UID&gt;&lt;Title&gt;克拉麦里—塔克札勒—大黑山蛇绿岩建造稀土元素特征&lt;/Title&gt;&lt;Template&gt;Journal Article&lt;/Template&gt;&lt;Star&gt;0&lt;/Star&gt;&lt;Tag&gt;0&lt;/Tag&gt;&lt;Author&gt;李嵩龄; 冯新昌; 董富荣; 李文铅&lt;/Author&gt;&lt;Year&gt;1999&lt;/Year&gt;&lt;Details&gt;&lt;_accessed&gt;64514378&lt;/_accessed&gt;&lt;_author_aff&gt;新疆地质矿产勘查开发局第一区域地质调查大队!新疆乌鲁木齐830011,新疆地质矿产勘查开发局第一区域地质调查大队!新疆乌鲁木齐830011,新疆地质矿产勘查开发局第一区域地质调查大队!新疆乌鲁木齐830011,新疆地质矿产勘查开发局第一区域地质调查大队!新疆乌鲁木齐830011&lt;/_author_aff&gt;&lt;_cited_count&gt;18&lt;/_cited_count&gt;&lt;_collection_scope&gt;CSCD&lt;/_collection_scope&gt;&lt;_created&gt;64514350&lt;/_created&gt;&lt;_date&gt;52591680&lt;/_date&gt;&lt;_db_updated&gt;CNKI - Reference&lt;/_db_updated&gt;&lt;_issue&gt;04&lt;/_issue&gt;&lt;_journal&gt;新疆地质&lt;/_journal&gt;&lt;_keywords&gt;东准噶尔;塔克札勒;蛇绿岩建造;稀土元素特征&lt;/_keywords&gt;&lt;_modified&gt;64514378&lt;/_modified&gt;&lt;_pages&gt;356-364&lt;/_pages&gt;&lt;_url&gt;https://kns.cnki.net/kcms/detail/detail.aspx?FileName=XJDI199904010&amp;amp;DbName=CJFQ1999&lt;/_url&gt;&lt;_translated_author&gt;Li, Songling;Feng, Xinchang;Dong, Furong;Li, Wenqian&lt;/_translated_author&gt;&lt;/Details&gt;&lt;Extra&gt;&lt;DBUID&gt;{F96A950B-833F-4880-A151-76DA2D6A2879}&lt;/DBUID&gt;&lt;/Extra&gt;&lt;/Item&gt;&lt;/References&gt;&lt;/Group&gt;&lt;/Citation&gt;_x000a_"/>
    <w:docVar w:name="NE.Ref{EA3D32D5-C2DF-430D-AE3D-CD44AE864A9F}" w:val=" ADDIN NE.Ref.{EA3D32D5-C2DF-430D-AE3D-CD44AE864A9F}&lt;Citation&gt;&lt;Group&gt;&lt;References&gt;&lt;Item&gt;&lt;ID&gt;769&lt;/ID&gt;&lt;UID&gt;{022214CA-11DE-42D1-9B76-BD0562F3DE01}&lt;/UID&gt;&lt;Title&gt;新疆东准噶尔卡拉麦里地区晚古生代板块构造的基本特征&lt;/Title&gt;&lt;Template&gt;Journal Article&lt;/Template&gt;&lt;Star&gt;0&lt;/Star&gt;&lt;Tag&gt;0&lt;/Tag&gt;&lt;Author&gt;李锦轶; 肖序常; 汤耀庆; 赵民; 朱宝清; 冯益民&lt;/Author&gt;&lt;Year&gt;1990&lt;/Year&gt;&lt;Details&gt;&lt;_accessed&gt;64514500&lt;/_accessed&gt;&lt;_author_aff&gt;中国地质科学院地质研究所,中国地质科学院地质研究所,中国地质科学院地质研究所,中国地质科学院地质研究所,中国地质科学院西安地质矿产研究所,中国地质科学院西安地质矿产研究所 北京,北京,北京,北京&lt;/_author_aff&gt;&lt;_cited_count&gt;313&lt;/_cited_count&gt;&lt;_collection_scope&gt;CSCD;PKU&lt;/_collection_scope&gt;&lt;_created&gt;64514350&lt;/_created&gt;&lt;_date&gt;47508480&lt;/_date&gt;&lt;_db_updated&gt;CNKI - Reference&lt;/_db_updated&gt;&lt;_issue&gt;04&lt;/_issue&gt;&lt;_journal&gt;地质论评&lt;/_journal&gt;&lt;_keywords&gt;卡拉麦里;板块构造;晚古生代;新疆东准噶尔;野马泉;早泥盆世晚期;绿岩带;火山弧带;早石炭世;库布苏群;准噶尔盆地;残余海盆;基本特征;&lt;/_keywords&gt;&lt;_modified&gt;64514500&lt;/_modified&gt;&lt;_pages&gt;305-316&lt;/_pages&gt;&lt;_url&gt;https://kns.cnki.net/kcms/detail/detail.aspx?FileName=DZLP199004002&amp;amp;DbName=CJFQ1990&lt;/_url&gt;&lt;_translated_author&gt;Li, Jinyi;Xiao, Xuchang;Tang, Yaoqing;Zhao, Min;Zhu, Baoqing;Feng, Yimin&lt;/_translated_author&gt;&lt;/Details&gt;&lt;Extra&gt;&lt;DBUID&gt;{F96A950B-833F-4880-A151-76DA2D6A2879}&lt;/DBUID&gt;&lt;/Extra&gt;&lt;/Item&gt;&lt;/References&gt;&lt;/Group&gt;&lt;/Citation&gt;_x000a_"/>
    <w:docVar w:name="NE.Ref{EB6F347E-411C-4451-A93F-D4002B4F7EAB}" w:val=" ADDIN NE.Ref.{EB6F347E-411C-4451-A93F-D4002B4F7EAB}&lt;Citation&gt;&lt;Group&gt;&lt;References&gt;&lt;Item&gt;&lt;ID&gt;787&lt;/ID&gt;&lt;UID&gt;{0E9F3817-76AD-404D-AACC-DCCAC5D4FC8C}&lt;/UID&gt;&lt;Title&gt;新疆托克逊新干沟奥陶纪蛇绿岩&lt;/Title&gt;&lt;Template&gt;Journal Article&lt;/Template&gt;&lt;Star&gt;0&lt;/Star&gt;&lt;Tag&gt;0&lt;/Tag&gt;&lt;Author&gt;刘正荣; 裴江平; 邓东松; 孙江华; 陶玲&lt;/Author&gt;&lt;Year&gt;2005&lt;/Year&gt;&lt;Details&gt;&lt;_accessed&gt;64514409&lt;/_accessed&gt;&lt;_author_aff&gt;新疆维吾尔自治区地质矿产勘查开发局物化探大队,新疆维吾尔自治区地质矿产勘查开发局物化探大队,新疆维吾尔自治区地质矿产勘查开发局物化探大队,新疆维吾尔自治区地质矿产勘查开发局物化探大队,新疆维吾尔自治区地质矿产勘查开发局物化探大队 新疆昌吉831100,新疆昌吉831100,新疆昌吉831100,新疆昌吉831100,新疆昌吉831100&lt;/_author_aff&gt;&lt;_cited_count&gt;16&lt;/_cited_count&gt;&lt;_collection_scope&gt;CSCD&lt;/_collection_scope&gt;&lt;_created&gt;64514350&lt;/_created&gt;&lt;_date&gt;55748160&lt;/_date&gt;&lt;_db_updated&gt;CNKI - Reference&lt;/_db_updated&gt;&lt;_issue&gt;04&lt;/_issue&gt;&lt;_journal&gt;新疆地质&lt;/_journal&gt;&lt;_keywords&gt;新疆;干沟;蛇绿岩;变质橄榄岩;堆晶岩&lt;/_keywords&gt;&lt;_modified&gt;64514409&lt;/_modified&gt;&lt;_pages&gt;326-333&lt;/_pages&gt;&lt;_url&gt;https://kns.cnki.net/kcms/detail/detail.aspx?FileName=XJDI200504002&amp;amp;DbName=CJFQ2005&lt;/_url&gt;&lt;_translated_author&gt;Liu, Zhengrong;Pei, Jiangping;Deng, Dongsong;Sun, Jianghua;Tao, Ling&lt;/_translated_author&gt;&lt;/Details&gt;&lt;Extra&gt;&lt;DBUID&gt;{F96A950B-833F-4880-A151-76DA2D6A2879}&lt;/DBUID&gt;&lt;/Extra&gt;&lt;/Item&gt;&lt;/References&gt;&lt;/Group&gt;&lt;/Citation&gt;_x000a_"/>
    <w:docVar w:name="NE.Ref{ED3C60D2-F260-46AA-A05C-E256E8C26649}" w:val=" ADDIN NE.Ref.{ED3C60D2-F260-46AA-A05C-E256E8C26649}&lt;Citation&gt;&lt;Group&gt;&lt;References&gt;&lt;Item&gt;&lt;ID&gt;762&lt;/ID&gt;&lt;UID&gt;{3D5BAD46-4862-4409-894D-0C903D964EFD}&lt;/UID&gt;&lt;Title&gt;新疆北部蛇绿岩及基性－超基性杂岩&lt;/Title&gt;&lt;Template&gt;Journal Article&lt;/Template&gt;&lt;Star&gt;0&lt;/Star&gt;&lt;Tag&gt;0&lt;/Tag&gt;&lt;Author&gt;曹荣龙&lt;/Author&gt;&lt;Year&gt;1994&lt;/Year&gt;&lt;Details&gt;&lt;_accessed&gt;64514601&lt;/_accessed&gt;&lt;_author_aff&gt;中国科学院广州地质新技术研究所&lt;/_author_aff&gt;&lt;_cited_count&gt;31&lt;/_cited_count&gt;&lt;_collection_scope&gt;CSCD&lt;/_collection_scope&gt;&lt;_created&gt;64514350&lt;/_created&gt;&lt;_date&gt;49566240&lt;/_date&gt;&lt;_db_updated&gt;CNKI - Reference&lt;/_db_updated&gt;&lt;_issue&gt;01&lt;/_issue&gt;&lt;_journal&gt;新疆地质&lt;/_journal&gt;&lt;_keywords&gt;玄武岩;杂岩体;绿岩带;基性杂岩;新疆北部;放射虫硅质岩;&lt;/_keywords&gt;&lt;_modified&gt;64514403&lt;/_modified&gt;&lt;_pages&gt;25-31&lt;/_pages&gt;&lt;_url&gt;https://kns.cnki.net/kcms/detail/detail.aspx?FileName=XJDI401.003&amp;amp;DbName=CJFQ1994&lt;/_url&gt;&lt;_translated_author&gt;Cao, Ronglong&lt;/_translated_author&gt;&lt;/Details&gt;&lt;Extra&gt;&lt;DBUID&gt;{F96A950B-833F-4880-A151-76DA2D6A2879}&lt;/DBUID&gt;&lt;/Extra&gt;&lt;/Item&gt;&lt;/References&gt;&lt;/Group&gt;&lt;/Citation&gt;_x000a_"/>
    <w:docVar w:name="NE.Ref{EFBE1D9A-CCCB-44DB-B51D-2766F3CCA9EC}" w:val=" ADDIN NE.Ref.{EFBE1D9A-CCCB-44DB-B51D-2766F3CCA9EC}&lt;Citation&gt;&lt;Group&gt;&lt;References&gt;&lt;Item&gt;&lt;ID&gt;650&lt;/ID&gt;&lt;UID&gt;{B4EA37F7-9B1D-451F-80E4-85954805CE99}&lt;/UID&gt;&lt;Title&gt;新疆西准噶尔阿克巴斯套蛇绿混杂岩中辉绿岩地球化学、年代学及构造意义&lt;/Title&gt;&lt;Template&gt;Journal Article&lt;/Template&gt;&lt;Star&gt;0&lt;/Star&gt;&lt;Tag&gt;0&lt;/Tag&gt;&lt;Author&gt;杨华燊; 田亚洲; 杨经绥; 田云雷&lt;/Author&gt;&lt;Year&gt;2019&lt;/Year&gt;&lt;Details&gt;&lt;_accessed&gt;64514410&lt;/_accessed&gt;&lt;_author_aff&gt;贵州大学资源与环境工程学院;地幔研究中心国土资源部深地动力学重点实验室中国地质科学院地质研究所;&lt;/_author_aff&gt;&lt;_cited_count&gt;5&lt;/_cited_count&gt;&lt;_collection_scope&gt;CSCD;PKU;EI&lt;/_collection_scope&gt;&lt;_created&gt;64512720&lt;/_created&gt;&lt;_date&gt;62958240&lt;/_date&gt;&lt;_db_updated&gt;CNKI - Reference&lt;/_db_updated&gt;&lt;_issue&gt;09&lt;/_issue&gt;&lt;_journal&gt;地质学报&lt;/_journal&gt;&lt;_keywords&gt;西准噶尔;辉绿岩;锆石U-Pb定年;Hf同位素;弧后盆地&lt;/_keywords&gt;&lt;_modified&gt;64514410&lt;/_modified&gt;&lt;_pages&gt;2209-2225&lt;/_pages&gt;&lt;_url&gt;https://kns.cnki.net/kcms/detail/detail.aspx?FileName=DZXE201909008&amp;amp;DbName=CJFQ2019&lt;/_url&gt;&lt;_volume&gt;93&lt;/_volume&gt;&lt;_translated_author&gt;Yang, Huashen;Tian, Yazhou;Yang, Jingsui;Tian, Yunlei&lt;/_translated_author&gt;&lt;/Details&gt;&lt;Extra&gt;&lt;DBUID&gt;{F96A950B-833F-4880-A151-76DA2D6A2879}&lt;/DBUID&gt;&lt;/Extra&gt;&lt;/Item&gt;&lt;/References&gt;&lt;/Group&gt;&lt;/Citation&gt;_x000a_"/>
    <w:docVar w:name="NE.Ref{F01AF1EF-5BA2-451D-A0C6-DCD8794E88C4}" w:val=" ADDIN NE.Ref.{F01AF1EF-5BA2-451D-A0C6-DCD8794E88C4}&lt;Citation&gt;&lt;Group&gt;&lt;References&gt;&lt;Item&gt;&lt;ID&gt;737&lt;/ID&gt;&lt;UID&gt;{96D5F108-51AE-429C-954D-5F1B2849C983}&lt;/UID&gt;&lt;Title&gt;南天山库勒湖蛇绿岩地球化学特征及其年龄&lt;/Title&gt;&lt;Template&gt;Journal Article&lt;/Template&gt;&lt;Star&gt;0&lt;/Star&gt;&lt;Tag&gt;0&lt;/Tag&gt;&lt;Author&gt;龙灵利; 高俊; 熊贤明; 钱青&lt;/Author&gt;&lt;Year&gt;2006&lt;/Year&gt;&lt;Details&gt;&lt;_accessed&gt;64514624&lt;/_accessed&gt;&lt;_author_aff&gt;中国科学院地质与地球物理研究所矿产资源重点实验室,中国科学院地质与地球物理研究所矿产资源重点实验室,中国科学院地质与地球物理研究所矿产资源重点实验室,中国科学院地质与地球物理研究所矿产资源重点实验室 北京 100029 中国科学院研究生院地球科学学院,北京 100039,北京 100029,北京 100029 中国科学院研究生院地球科学学院,北京 100039,北京 100029&lt;/_author_aff&gt;&lt;_cited_count&gt;172&lt;/_cited_count&gt;&lt;_created&gt;64514350&lt;/_created&gt;&lt;_date&gt;55792800&lt;/_date&gt;&lt;_db_updated&gt;CNKI - Reference&lt;/_db_updated&gt;&lt;_issue&gt;01&lt;/_issue&gt;&lt;_journal&gt;岩石学报&lt;/_journal&gt;&lt;_keywords&gt;库勒湖蛇绿岩;地球化学;SHRIMP U-Pb年龄&lt;/_keywords&gt;&lt;_modified&gt;64514380&lt;/_modified&gt;&lt;_pages&gt;65-73&lt;/_pages&gt;&lt;_place_published&gt;中国北京&lt;/_place_published&gt;&lt;_secondary_title&gt;中国科学院地质与地球物理研究所2006学术年会&lt;/_secondary_title&gt;&lt;_tertiary_title&gt;中国科学院地质与地球物理研究所2006年论文摘要集&lt;/_tertiary_title&gt;&lt;_url&gt;https://kns.cnki.net/kcms/detail/detail.aspx?FileName=YSXB200601007&amp;amp;DbName=CJFQ2006&lt;/_url&gt;&lt;_translated_author&gt;Long, Lingli;Gao, Jun;Xiong, Xianming;Qian, Qing&lt;/_translated_author&gt;&lt;/Details&gt;&lt;Extra&gt;&lt;DBUID&gt;{F96A950B-833F-4880-A151-76DA2D6A2879}&lt;/DBUID&gt;&lt;/Extra&gt;&lt;/Item&gt;&lt;/References&gt;&lt;/Group&gt;&lt;Group&gt;&lt;References&gt;&lt;Item&gt;&lt;ID&gt;735&lt;/ID&gt;&lt;UID&gt;{A3933582-D91F-43E6-A9C7-FD95AD5171EB}&lt;/UID&gt;&lt;Title&gt;南天山库勒湖变质岩系的构造变形特征&lt;/Title&gt;&lt;Template&gt;Journal Article&lt;/Template&gt;&lt;Star&gt;0&lt;/Star&gt;&lt;Tag&gt;0&lt;/Tag&gt;&lt;Author&gt;王学潮; 何国琦; 高俊; 李茂松; 陆书宁&lt;/Author&gt;&lt;Year&gt;1995&lt;/Year&gt;&lt;Details&gt;&lt;_accessed&gt;64514625&lt;/_accessed&gt;&lt;_author_aff&gt;北京大学地质学系&lt;/_author_aff&gt;&lt;_cited_count&gt;4&lt;/_cited_count&gt;&lt;_collection_scope&gt;CSCD&lt;/_collection_scope&gt;&lt;_created&gt;64514350&lt;/_created&gt;&lt;_date&gt;50356800&lt;/_date&gt;&lt;_db_updated&gt;CNKI - Reference&lt;/_db_updated&gt;&lt;_issue&gt;03&lt;/_issue&gt;&lt;_journal&gt;新疆地质&lt;/_journal&gt;&lt;_keywords&gt;库勒湖;变质岩系;变形期次;韧性剪切带&lt;/_keywords&gt;&lt;_modified&gt;64514625&lt;/_modified&gt;&lt;_pages&gt;241-250&lt;/_pages&gt;&lt;_url&gt;https://kns.cnki.net/kcms/detail/detail.aspx?FileName=XJDI503.005&amp;amp;DbName=CJFQ1995&lt;/_url&gt;&lt;_translated_author&gt;Wang, Xuechao;He, Guoqi;Gao, Jun;Li, Maosong;Lu, Shuning&lt;/_translated_author&gt;&lt;/Details&gt;&lt;Extra&gt;&lt;DBUID&gt;{F96A950B-833F-4880-A151-76DA2D6A2879}&lt;/DBUID&gt;&lt;/Extra&gt;&lt;/Item&gt;&lt;/References&gt;&lt;/Group&gt;&lt;Group&gt;&lt;References&gt;&lt;Item&gt;&lt;ID&gt;762&lt;/ID&gt;&lt;UID&gt;{3D5BAD46-4862-4409-894D-0C903D964EFD}&lt;/UID&gt;&lt;Title&gt;新疆北部蛇绿岩及基性－超基性杂岩&lt;/Title&gt;&lt;Template&gt;Journal Article&lt;/Template&gt;&lt;Star&gt;0&lt;/Star&gt;&lt;Tag&gt;0&lt;/Tag&gt;&lt;Author&gt;曹荣龙&lt;/Author&gt;&lt;Year&gt;1994&lt;/Year&gt;&lt;Details&gt;&lt;_accessed&gt;64514601&lt;/_accessed&gt;&lt;_author_aff&gt;中国科学院广州地质新技术研究所&lt;/_author_aff&gt;&lt;_cited_count&gt;31&lt;/_cited_count&gt;&lt;_collection_scope&gt;CSCD&lt;/_collection_scope&gt;&lt;_created&gt;64514350&lt;/_created&gt;&lt;_date&gt;49566240&lt;/_date&gt;&lt;_db_updated&gt;CNKI - Reference&lt;/_db_updated&gt;&lt;_issue&gt;01&lt;/_issue&gt;&lt;_journal&gt;新疆地质&lt;/_journal&gt;&lt;_keywords&gt;玄武岩;杂岩体;绿岩带;基性杂岩;新疆北部;放射虫硅质岩;&lt;/_keywords&gt;&lt;_modified&gt;64514403&lt;/_modified&gt;&lt;_pages&gt;25-31&lt;/_pages&gt;&lt;_url&gt;https://kns.cnki.net/kcms/detail/detail.aspx?FileName=XJDI401.003&amp;amp;DbName=CJFQ1994&lt;/_url&gt;&lt;_translated_author&gt;Cao, Ronglong&lt;/_translated_author&gt;&lt;/Details&gt;&lt;Extra&gt;&lt;DBUID&gt;{F96A950B-833F-4880-A151-76DA2D6A2879}&lt;/DBUID&gt;&lt;/Extra&gt;&lt;/Item&gt;&lt;/References&gt;&lt;/Group&gt;&lt;/Citation&gt;_x000a_"/>
    <w:docVar w:name="NE.Ref{F1F133C8-BEAF-4351-8F2E-249774BAB58B}" w:val=" ADDIN NE.Ref.{F1F133C8-BEAF-4351-8F2E-249774BAB58B}&lt;Citation&gt;&lt;Group&gt;&lt;References&gt;&lt;Item&gt;&lt;ID&gt;766&lt;/ID&gt;&lt;UID&gt;{F7F9567B-016F-43CF-B1BF-28CC34A0CA19}&lt;/UID&gt;&lt;Title&gt;新疆东天山却勒塔格地区韧变形带识别及其意义&lt;/Title&gt;&lt;Template&gt;Journal Article&lt;/Template&gt;&lt;Star&gt;0&lt;/Star&gt;&lt;Tag&gt;0&lt;/Tag&gt;&lt;Author&gt;朱志新; 张建东; 李锦轶; 刘云焕; 马天林&lt;/Author&gt;&lt;Year&gt;2004&lt;/Year&gt;&lt;Details&gt;&lt;_accessed&gt;64514488&lt;/_accessed&gt;&lt;_author_aff&gt;中国地质科学院地质研究所,新疆维吾尔自治区地质矿产勘查开发局第一区域地质调查大队,中国地质科学院地质研究所,新疆维吾尔自治区地质矿产勘查开发局第一区域地质调查大队,中国地质科学院地质研究所 北京100037;新疆维吾尔自治区地质矿产勘查开发局第一区域地质调查大队,新疆乌鲁木齐830011_x000d__x000a__x000d__x000a__x000d__x000a__x000d__x000a__x000d__x000a__x000d__x000a__x000d__x000a__x000d__x000a_,新疆乌鲁木齐830011_x000d__x000a__x000d__x000a__x000d__x000a__x000d__x000a__x000d__x000a__x000d__x000a__x000d__x000a__x000d__x000a_,北京100037_x000d__x000a__x000d__x000a__x000d__x000a__x000d__x000a__x000d__x000a__x000d__x000a__x000d__x000a__x000d__x000a_,新疆乌鲁木齐830011_x000d__x000a__x000d__x000a__x000d__x000a__x000d__x000a__x000d__x000a__x000d__x000a__x000d__x000a__x000d__x000a_,北京100037&lt;/_author_aff&gt;&lt;_cited_count&gt;11&lt;/_cited_count&gt;&lt;_collection_scope&gt;CSCD&lt;/_collection_scope&gt;&lt;_created&gt;64514350&lt;/_created&gt;&lt;_date&gt;55222560&lt;/_date&gt;&lt;_db_updated&gt;CNKI - Reference&lt;/_db_updated&gt;&lt;_issue&gt;04&lt;/_issue&gt;&lt;_journal&gt;新疆地质&lt;/_journal&gt;&lt;_keywords&gt;东天山;却勒塔格;磁组构;变形带&lt;/_keywords&gt;&lt;_modified&gt;64514488&lt;/_modified&gt;&lt;_pages&gt;351-356&lt;/_pages&gt;&lt;_url&gt;https://kns.cnki.net/kcms/detail/detail.aspx?FileName=XJDI200404001&amp;amp;DbName=CJFQ2004&lt;/_url&gt;&lt;_translated_author&gt;Zhu, Zhixin;Zhang, Jiandong;Li, Jinyi;Liu, Yunhuan;Ma, Tianlin&lt;/_translated_author&gt;&lt;/Details&gt;&lt;Extra&gt;&lt;DBUID&gt;{F96A950B-833F-4880-A151-76DA2D6A2879}&lt;/DBUID&gt;&lt;/Extra&gt;&lt;/Item&gt;&lt;/References&gt;&lt;/Group&gt;&lt;/Citation&gt;_x000a_"/>
    <w:docVar w:name="NE.Ref{F4C9E280-5534-45EA-9D53-CFDEF25AD611}" w:val=" ADDIN NE.Ref.{F4C9E280-5534-45EA-9D53-CFDEF25AD611}&lt;Citation&gt;&lt;Group&gt;&lt;References&gt;&lt;Item&gt;&lt;ID&gt;697&lt;/ID&gt;&lt;UID&gt;{7C42319F-C6EF-4A54-A156-FB58F88253A8}&lt;/UID&gt;&lt;Title&gt;内蒙古北山地区月牙山蛇绿质构造混杂岩带地质特征、形成时代及大地构造意义&lt;/Title&gt;&lt;Template&gt;Journal Article&lt;/Template&gt;&lt;Star&gt;0&lt;/Star&gt;&lt;Tag&gt;0&lt;/Tag&gt;&lt;Author&gt;胡新茁; 赵国春; 胡新悦; 廖云峰; 程海峰&lt;/Author&gt;&lt;Year&gt;2015&lt;/Year&gt;&lt;Details&gt;&lt;_accessed&gt;64514636&lt;/_accessed&gt;&lt;_author_aff&gt;中国地质大学(北京);河北省区域地质矿产调查研究所;&lt;/_author_aff&gt;&lt;_cited_count&gt;62&lt;/_cited_count&gt;&lt;_collection_scope&gt;CSCD;PKU&lt;/_collection_scope&gt;&lt;_created&gt;64512720&lt;/_created&gt;&lt;_date&gt;60589440&lt;/_date&gt;&lt;_db_updated&gt;CNKI - Reference&lt;/_db_updated&gt;&lt;_issue&gt;Z1&lt;/_issue&gt;&lt;_journal&gt;地质通报&lt;/_journal&gt;&lt;_keywords&gt;蛇绿岩;蛇绿质构造混杂岩;地质特征;形成时代;大地构造意义&lt;/_keywords&gt;&lt;_modified&gt;64514387&lt;/_modified&gt;&lt;_pages&gt;425-436&lt;/_pages&gt;&lt;_url&gt;https://kns.cnki.net/kcms/detail/detail.aspx?FileName=ZQYD2015Z1019&amp;amp;DbName=CJFQ2015&lt;/_url&gt;&lt;_volume&gt;34&lt;/_volume&gt;&lt;_translated_author&gt;Hu, Xinzhuo;Zhao, Guochun;Hu, Xinyue;Liao, Yunfeng;Cheng, Haifeng&lt;/_translated_author&gt;&lt;/Details&gt;&lt;Extra&gt;&lt;DBUID&gt;{F96A950B-833F-4880-A151-76DA2D6A2879}&lt;/DBUID&gt;&lt;/Extra&gt;&lt;/Item&gt;&lt;/References&gt;&lt;/Group&gt;&lt;/Citation&gt;_x000a_"/>
    <w:docVar w:name="NE.Ref{F55BACE2-05CC-4959-A54A-983E109AE9AF}" w:val=" ADDIN NE.Ref.{F55BACE2-05CC-4959-A54A-983E109AE9AF}&lt;Citation&gt;&lt;Group&gt;&lt;References&gt;&lt;Item&gt;&lt;ID&gt;796&lt;/ID&gt;&lt;UID&gt;{31339E5E-4B43-4783-BC07-8770ADFBAD19}&lt;/UID&gt;&lt;Title&gt;中天山南缘乌瓦门蛇绿岩形成构造环境&lt;/Title&gt;&lt;Template&gt;Journal Article&lt;/Template&gt;&lt;Star&gt;0&lt;/Star&gt;&lt;Tag&gt;0&lt;/Tag&gt;&lt;Author&gt;董云鹏; 周鼎武; 张国伟; 张成立; 夏林圻&lt;/Author&gt;&lt;Year&gt;2005&lt;/Year&gt;&lt;Details&gt;&lt;_accessed&gt;64514607&lt;/_accessed&gt;&lt;_author_aff&gt;西北大学大陆动力学教育部重点实验室,西北大学大陆动力学教育部重点实验室,西北大学大陆动力学教育部重点实验室,西北大学大陆动力学教育部重点实验室,中国地质调查局西安地质矿产研究所,中国地质调查局西安地质矿产研究所,中国地质调查局西安地质矿产研究所 西安 710069 西北大学地质学系,西安 710069_x000d__x000a__x000d__x000a__x000d__x000a__x000d__x000a__x000d__x000a__x000d__x000a__x000d__x000a__x000d__x000a_,西安 710069 西北大学地质学系,西安 710069_x000d__x000a__x000d__x000a__x000d__x000a__x000d__x000a__x000d__x000a__x000d__x000a__x000d__x000a__x000d__x000a_,西安 710069 西北大学地质学系,西安 710069_x000d__x000a__x000d__x000a__x000d__x000a__x000d__x000a__x000d__x000a__x000d__x000a__x000d__x000a__x000d__x000a_,西安 710069 西北大学地质学系,西安 710069_x000d__x000a__x000d__x000a__x000d__x000a__x000d__x000a__x000d__x000a__x000d__x000a__x000d__x000a__x000d__x000a_,西安 710054_x000d__x000a__x000d__x000a__x000d__x000a__x000d__x000a__x000d__x000a__x000d__x000a__x000d__x000a__x000d__x000a_,西安 710054_x000d__x000a__x000d__x000a__x000d__x000a__x000d__x000a__x000d__x000a__x000d__x000a__x000d__x000a__x000d__x000a_,西安 710054&lt;/_author_aff&gt;&lt;_cited_count&gt;106&lt;/_cited_count&gt;&lt;_created&gt;64514350&lt;/_created&gt;&lt;_date&gt;55308960&lt;/_date&gt;&lt;_db_updated&gt;CNKI - Reference&lt;/_db_updated&gt;&lt;_issue&gt;01&lt;/_issue&gt;&lt;_journal&gt;岩石学报&lt;/_journal&gt;&lt;_keywords&gt;蛇绿混杂岩;地球化学;弧后盆地;天山造山带&lt;/_keywords&gt;&lt;_modified&gt;64514415&lt;/_modified&gt;&lt;_pages&gt;39-46&lt;/_pages&gt;&lt;_url&gt;https://kns.cnki.net/kcms/detail/detail.aspx?FileName=YSXB200501004&amp;amp;DbName=CJFQ2005&lt;/_url&gt;&lt;_translated_author&gt;Dong, Yunpeng;Zhou, Dingwu;Zhang, Guowei;Zhang, Chengli;Xia, Linqi&lt;/_translated_author&gt;&lt;/Details&gt;&lt;Extra&gt;&lt;DBUID&gt;{F96A950B-833F-4880-A151-76DA2D6A2879}&lt;/DBUID&gt;&lt;/Extra&gt;&lt;/Item&gt;&lt;/References&gt;&lt;/Group&gt;&lt;/Citation&gt;_x000a_"/>
    <w:docVar w:name="NE.Ref{F94FB3AD-FFF2-4D7B-94BB-9E2F12AF9BB0}" w:val=" ADDIN NE.Ref.{F94FB3AD-FFF2-4D7B-94BB-9E2F12AF9BB0}&lt;Citation&gt;&lt;Group&gt;&lt;References&gt;&lt;Item&gt;&lt;ID&gt;731&lt;/ID&gt;&lt;UID&gt;{ED045046-D94B-493C-824D-727E824F92BC}&lt;/UID&gt;&lt;Title&gt;东准噶尔玛因鄂博蛇绿混杂岩形成时代确定&lt;/Title&gt;&lt;Template&gt;Journal Article&lt;/Template&gt;&lt;Star&gt;0&lt;/Star&gt;&lt;Tag&gt;0&lt;/Tag&gt;&lt;Author&gt;刘崴国&lt;/Author&gt;&lt;Year&gt;2011&lt;/Year&gt;&lt;Details&gt;&lt;_accessed&gt;64514370&lt;/_accessed&gt;&lt;_author_aff&gt;新疆地质矿产勘查开发局第一区域地质调查大队;&lt;/_author_aff&gt;&lt;_cited_count&gt;6&lt;/_cited_count&gt;&lt;_collection_scope&gt;CSCD&lt;/_collection_scope&gt;&lt;_created&gt;64514350&lt;/_created&gt;&lt;_date&gt;58881600&lt;/_date&gt;&lt;_db_updated&gt;CNKI - Reference&lt;/_db_updated&gt;&lt;_issue&gt;04&lt;/_issue&gt;&lt;_journal&gt;新疆地质&lt;/_journal&gt;&lt;_keywords&gt;玛因鄂博;板块缝合带;层状辉长岩;枕状玄武岩;锆石SHRIMPU-Pb测年&lt;/_keywords&gt;&lt;_modified&gt;64514370&lt;/_modified&gt;&lt;_pages&gt;385-388&lt;/_pages&gt;&lt;_url&gt;https://kns.cnki.net/kcms/detail/detail.aspx?FileName=XJDI201104009&amp;amp;DbName=CJFQ2011&lt;/_url&gt;&lt;_volume&gt;29&lt;/_volume&gt;&lt;_translated_author&gt;Liu, Weiguo&lt;/_translated_author&gt;&lt;/Details&gt;&lt;Extra&gt;&lt;DBUID&gt;{F96A950B-833F-4880-A151-76DA2D6A2879}&lt;/DBUID&gt;&lt;/Extra&gt;&lt;/Item&gt;&lt;/References&gt;&lt;/Group&gt;&lt;/Citation&gt;_x000a_"/>
    <w:docVar w:name="NE.Ref{FA2EC49B-1E15-40EE-9276-4B8D53C7FCB1}" w:val=" ADDIN NE.Ref.{FA2EC49B-1E15-40EE-9276-4B8D53C7FCB1}&lt;Citation&gt;&lt;Group&gt;&lt;References&gt;&lt;Item&gt;&lt;ID&gt;735&lt;/ID&gt;&lt;UID&gt;{A3933582-D91F-43E6-A9C7-FD95AD5171EB}&lt;/UID&gt;&lt;Title&gt;南天山库勒湖变质岩系的构造变形特征&lt;/Title&gt;&lt;Template&gt;Journal Article&lt;/Template&gt;&lt;Star&gt;0&lt;/Star&gt;&lt;Tag&gt;0&lt;/Tag&gt;&lt;Author&gt;王学潮; 何国琦; 高俊; 李茂松; 陆书宁&lt;/Author&gt;&lt;Year&gt;1995&lt;/Year&gt;&lt;Details&gt;&lt;_accessed&gt;64514625&lt;/_accessed&gt;&lt;_author_aff&gt;北京大学地质学系&lt;/_author_aff&gt;&lt;_cited_count&gt;4&lt;/_cited_count&gt;&lt;_collection_scope&gt;CSCD&lt;/_collection_scope&gt;&lt;_created&gt;64514350&lt;/_created&gt;&lt;_date&gt;50356800&lt;/_date&gt;&lt;_db_updated&gt;CNKI - Reference&lt;/_db_updated&gt;&lt;_issue&gt;03&lt;/_issue&gt;&lt;_journal&gt;新疆地质&lt;/_journal&gt;&lt;_keywords&gt;库勒湖;变质岩系;变形期次;韧性剪切带&lt;/_keywords&gt;&lt;_modified&gt;64514625&lt;/_modified&gt;&lt;_pages&gt;241-250&lt;/_pages&gt;&lt;_url&gt;https://kns.cnki.net/kcms/detail/detail.aspx?FileName=XJDI503.005&amp;amp;DbName=CJFQ1995&lt;/_url&gt;&lt;_translated_author&gt;Wang, Xuechao;He, Guoqi;Gao, Jun;Li, Maosong;Lu, Shuning&lt;/_translated_author&gt;&lt;/Details&gt;&lt;Extra&gt;&lt;DBUID&gt;{F96A950B-833F-4880-A151-76DA2D6A2879}&lt;/DBUID&gt;&lt;/Extra&gt;&lt;/Item&gt;&lt;/References&gt;&lt;/Group&gt;&lt;/Citation&gt;_x000a_"/>
    <w:docVar w:name="NE.Ref{FB14E529-71CA-42B3-B002-3C2F4BDCE743}" w:val=" ADDIN NE.Ref.{FB14E529-71CA-42B3-B002-3C2F4BDCE743}&lt;Citation&gt;&lt;Group&gt;&lt;References&gt;&lt;Item&gt;&lt;ID&gt;773&lt;/ID&gt;&lt;UID&gt;{8061A9FD-DC71-4DDA-B06E-E41D558C6F8C}&lt;/UID&gt;&lt;Title&gt;新疆额尔其斯缝合带南侧科克森套蛇绿岩的时代及其意义&lt;/Title&gt;&lt;Template&gt;Journal Article&lt;/Template&gt;&lt;Star&gt;0&lt;/Star&gt;&lt;Tag&gt;0&lt;/Tag&gt;&lt;Author&gt;倪康; 雷永孝; 胡秀军; 陈文革&lt;/Author&gt;&lt;Year&gt;2013&lt;/Year&gt;&lt;Details&gt;&lt;_accessed&gt;64514407&lt;/_accessed&gt;&lt;_author_aff&gt;福建省地质矿产局闽西地质大队;西安地质矿产研究所;新疆地质矿产局第三地质大队;&lt;/_author_aff&gt;&lt;_cited_count&gt;12&lt;/_cited_count&gt;&lt;_collection_scope&gt;CSCD&lt;/_collection_scope&gt;&lt;_created&gt;64514350&lt;/_created&gt;&lt;_date&gt;59788800&lt;/_date&gt;&lt;_db_updated&gt;CNKI - Reference&lt;/_db_updated&gt;&lt;_issue&gt;03&lt;/_issue&gt;&lt;_journal&gt;西北地质&lt;/_journal&gt;&lt;_keywords&gt;阿勒泰;科克森套蛇绿岩;年龄;构造意义&lt;/_keywords&gt;&lt;_modified&gt;64514407&lt;/_modified&gt;&lt;_pages&gt;64-69&lt;/_pages&gt;&lt;_url&gt;https://kns.cnki.net/kcms/detail/detail.aspx?FileName=XBDI201303004&amp;amp;DbName=CJFQ2013&lt;/_url&gt;&lt;_volume&gt;46&lt;/_volume&gt;&lt;_translated_author&gt;Ni, Kang;Lei, Yongxiao;Hu, Xiujun;Chen, Wenge&lt;/_translated_author&gt;&lt;/Details&gt;&lt;Extra&gt;&lt;DBUID&gt;{F96A950B-833F-4880-A151-76DA2D6A2879}&lt;/DBUID&gt;&lt;/Extra&gt;&lt;/Item&gt;&lt;/References&gt;&lt;/Group&gt;&lt;/Citation&gt;_x000a_"/>
    <w:docVar w:name="NE.Ref{FBE92EFD-21B8-411C-92D0-B33040A7E6EA}" w:val=" ADDIN NE.Ref.{FBE92EFD-21B8-411C-92D0-B33040A7E6EA}&lt;Citation&gt;&lt;Group&gt;&lt;References&gt;&lt;Item&gt;&lt;ID&gt;797&lt;/ID&gt;&lt;UID&gt;{D5ED3162-18AC-42BB-9FF8-D093810A93C2}&lt;/UID&gt;&lt;Title&gt;准噶尔北部蛇绿岩形成时限新证据及其东、西准噶尔蛇绿岩的对比研究&lt;/Title&gt;&lt;Template&gt;Journal Article&lt;/Template&gt;&lt;Star&gt;0&lt;/Star&gt;&lt;Tag&gt;0&lt;/Tag&gt;&lt;Author&gt;张元元; 郭召杰&lt;/Author&gt;&lt;Year&gt;2010&lt;/Year&gt;&lt;Details&gt;&lt;_accessed&gt;64514415&lt;/_accessed&gt;&lt;_author_aff&gt;北京大学地球与空间科学学院造山带和地壳演化教育部重点实验室;&lt;/_author_aff&gt;&lt;_cited_count&gt;191&lt;/_cited_count&gt;&lt;_created&gt;64514350&lt;/_created&gt;&lt;_date&gt;57919680&lt;/_date&gt;&lt;_db_updated&gt;CNKI - Reference&lt;/_db_updated&gt;&lt;_issue&gt;02&lt;/_issue&gt;&lt;_journal&gt;岩石学报&lt;/_journal&gt;&lt;_keywords&gt;准噶尔北部;蛇绿岩;形成时代;对比研究&lt;/_keywords&gt;&lt;_modified&gt;64514415&lt;/_modified&gt;&lt;_pages&gt;421-430&lt;/_pages&gt;&lt;_url&gt;https://kns.cnki.net/kcms/detail/detail.aspx?FileName=YSXB201002008&amp;amp;DbName=CJFQ2010&lt;/_url&gt;&lt;_volume&gt;26&lt;/_volume&gt;&lt;_translated_author&gt;Zhang, Yuanyuan;Guo, Zhaojie&lt;/_translated_author&gt;&lt;/Details&gt;&lt;Extra&gt;&lt;DBUID&gt;{F96A950B-833F-4880-A151-76DA2D6A2879}&lt;/DBUID&gt;&lt;/Extra&gt;&lt;/Item&gt;&lt;/References&gt;&lt;/Group&gt;&lt;/Citation&gt;_x000a_"/>
    <w:docVar w:name="NE.Ref{FDB232DE-E424-4F47-A872-71DD4C26B2E3}" w:val=" ADDIN NE.Ref.{FDB232DE-E424-4F47-A872-71DD4C26B2E3}&lt;Citation&gt;&lt;Group&gt;&lt;References&gt;&lt;Item&gt;&lt;ID&gt;798&lt;/ID&gt;&lt;UID&gt;{F7631114-E41C-447C-8F94-30DD2AA677E1}&lt;/UID&gt;&lt;Title&gt;准噶尔北缘晚古生代岛弧中与俯冲作用有关的adakite火山岩:消减板片部分熔融的产物&lt;/Title&gt;&lt;Template&gt;Journal Article&lt;/Template&gt;&lt;Star&gt;0&lt;/Star&gt;&lt;Tag&gt;0&lt;/Tag&gt;&lt;Author&gt;许继峰; 梅厚钧; 于学元; 白正华; 牛贺才&lt;/Author&gt;&lt;Year&gt;2001&lt;/Year&gt;&lt;Details&gt;&lt;_accessed&gt;64514485&lt;/_accessed&gt;&lt;_author_aff&gt;中国科学院广州地球化学研究所!广州 510640,中国科学院广州地球化学研究所!广州 510640,中国科学院广州地球化学研究所!广州 510640,中国科学院广州地球化学研究所!广州 510640,中国科学院广州地球化学研究所!广州 510640,中国科学院广州地球化学研究所!广州 510640,中国科学?&lt;/_author_aff&gt;&lt;_cited_count&gt;153&lt;/_cited_count&gt;&lt;_collection_scope&gt;PKU&lt;/_collection_scope&gt;&lt;_created&gt;64514350&lt;/_created&gt;&lt;_date&gt;53292960&lt;/_date&gt;&lt;_db_updated&gt;CNKI - Reference&lt;/_db_updated&gt;&lt;_issue&gt;08&lt;/_issue&gt;&lt;_journal&gt;科学通报&lt;/_journal&gt;&lt;_keywords&gt;adakite;火山岩;古亚洲洋;俯冲消减;准噶尔;新疆&lt;/_keywords&gt;&lt;_modified&gt;64514485&lt;/_modified&gt;&lt;_pages&gt;684-688&lt;/_pages&gt;&lt;_url&gt;https://kns.cnki.net/kcms/detail/detail.aspx?FileName=KXTB200108015&amp;amp;DbName=CJFQ2001&lt;/_url&gt;&lt;_translated_author&gt;Xu, Jifeng;Mei, Houjun;Yu, Xueyuan;Bai, Zhenghua;Niu, Hecai&lt;/_translated_author&gt;&lt;/Details&gt;&lt;Extra&gt;&lt;DBUID&gt;{F96A950B-833F-4880-A151-76DA2D6A2879}&lt;/DBUID&gt;&lt;/Extra&gt;&lt;/Item&gt;&lt;/References&gt;&lt;/Group&gt;&lt;/Citation&gt;_x000a_"/>
    <w:docVar w:name="NE.Ref{FE58A6C5-3BFA-4CDB-A75B-BA0697E9BDA5}" w:val=" ADDIN NE.Ref.{FE58A6C5-3BFA-4CDB-A75B-BA0697E9BDA5}&lt;Citation&gt;&lt;Group&gt;&lt;References&gt;&lt;Item&gt;&lt;ID&gt;668&lt;/ID&gt;&lt;UID&gt;{60107F30-93AF-4042-BB53-8280090B3214}&lt;/UID&gt;&lt;Title&gt;东天山红柳河地区蛇绿岩U-Pb同位素年龄&lt;/Title&gt;&lt;Template&gt;Journal Article&lt;/Template&gt;&lt;Star&gt;0&lt;/Star&gt;&lt;Tag&gt;0&lt;/Tag&gt;&lt;Author&gt;于福生; 李金宝; 王涛&lt;/Author&gt;&lt;Year&gt;2006&lt;/Year&gt;&lt;Details&gt;&lt;_accessed&gt;64514629&lt;/_accessed&gt;&lt;_author_aff&gt;中国石油大学 石油天然气成藏机理教育部重点实验室,长安大学资源学院,中国地质科学院地质研究所,,北京,102249,陕西西安,710054,北京,100037&lt;/_author_aff&gt;&lt;_cited_count&gt;61&lt;/_cited_count&gt;&lt;_collection_scope&gt;CSCD;PKU&lt;/_collection_scope&gt;&lt;_created&gt;64512720&lt;/_created&gt;&lt;_date&gt;56010240&lt;/_date&gt;&lt;_db_updated&gt;CNKI - Reference&lt;/_db_updated&gt;&lt;_issue&gt;03&lt;/_issue&gt;&lt;_journal&gt;地球学报&lt;/_journal&gt;&lt;_keywords&gt;东天山;红柳河;蛇绿岩;U-Pb同位素年龄&lt;/_keywords&gt;&lt;_modified&gt;64514361&lt;/_modified&gt;&lt;_pages&gt;213-216&lt;/_pages&gt;&lt;_url&gt;https://kns.cnki.net/kcms/detail/detail.aspx?FileName=DQXB200603003&amp;amp;DbName=CJFQ2006&lt;/_url&gt;&lt;_translated_author&gt;Yu, Fusheng;Li, Jinbao;Wang, Tao&lt;/_translated_author&gt;&lt;/Details&gt;&lt;Extra&gt;&lt;DBUID&gt;{F96A950B-833F-4880-A151-76DA2D6A2879}&lt;/DBUID&gt;&lt;/Extra&gt;&lt;/Item&gt;&lt;/References&gt;&lt;/Group&gt;&lt;/Citation&gt;_x000a_"/>
    <w:docVar w:name="ne_docsoft" w:val="MSWord"/>
    <w:docVar w:name="ne_docversion" w:val="NoteExpress 2.0"/>
    <w:docVar w:name="ne_stylename" w:val="中国科学：地球科学"/>
  </w:docVars>
  <w:rsids>
    <w:rsidRoot w:val="000C0E0A"/>
    <w:rsid w:val="00001B5F"/>
    <w:rsid w:val="00004179"/>
    <w:rsid w:val="00005289"/>
    <w:rsid w:val="00013435"/>
    <w:rsid w:val="00014755"/>
    <w:rsid w:val="00024B50"/>
    <w:rsid w:val="000252BA"/>
    <w:rsid w:val="00037A4F"/>
    <w:rsid w:val="0004164D"/>
    <w:rsid w:val="00062465"/>
    <w:rsid w:val="000677C7"/>
    <w:rsid w:val="000916F2"/>
    <w:rsid w:val="000974E3"/>
    <w:rsid w:val="000A56F9"/>
    <w:rsid w:val="000C0E0A"/>
    <w:rsid w:val="000C18FB"/>
    <w:rsid w:val="000C64EF"/>
    <w:rsid w:val="000D6447"/>
    <w:rsid w:val="000E10D0"/>
    <w:rsid w:val="000E5822"/>
    <w:rsid w:val="000F3361"/>
    <w:rsid w:val="000F5BCE"/>
    <w:rsid w:val="00102544"/>
    <w:rsid w:val="0011100F"/>
    <w:rsid w:val="00120F51"/>
    <w:rsid w:val="001269AA"/>
    <w:rsid w:val="00135412"/>
    <w:rsid w:val="0014153F"/>
    <w:rsid w:val="001558E9"/>
    <w:rsid w:val="00160655"/>
    <w:rsid w:val="00163B00"/>
    <w:rsid w:val="00164F2E"/>
    <w:rsid w:val="00184577"/>
    <w:rsid w:val="0018540D"/>
    <w:rsid w:val="001A3F66"/>
    <w:rsid w:val="001B7C3E"/>
    <w:rsid w:val="001C54E5"/>
    <w:rsid w:val="001D7B9A"/>
    <w:rsid w:val="001E23FB"/>
    <w:rsid w:val="001E3AE6"/>
    <w:rsid w:val="001E4116"/>
    <w:rsid w:val="001E756E"/>
    <w:rsid w:val="001F0164"/>
    <w:rsid w:val="0020078B"/>
    <w:rsid w:val="00204D70"/>
    <w:rsid w:val="002057FA"/>
    <w:rsid w:val="00211485"/>
    <w:rsid w:val="00220D3C"/>
    <w:rsid w:val="0023483B"/>
    <w:rsid w:val="00236FD8"/>
    <w:rsid w:val="002458D4"/>
    <w:rsid w:val="00271623"/>
    <w:rsid w:val="00271CDF"/>
    <w:rsid w:val="00276E54"/>
    <w:rsid w:val="00282DED"/>
    <w:rsid w:val="00284BD2"/>
    <w:rsid w:val="002878E6"/>
    <w:rsid w:val="002966EB"/>
    <w:rsid w:val="0029738F"/>
    <w:rsid w:val="002A4E7D"/>
    <w:rsid w:val="002A5863"/>
    <w:rsid w:val="002B133F"/>
    <w:rsid w:val="002C0B60"/>
    <w:rsid w:val="002C6EC9"/>
    <w:rsid w:val="002D2A8B"/>
    <w:rsid w:val="002D68F0"/>
    <w:rsid w:val="002E6A35"/>
    <w:rsid w:val="002F1EDF"/>
    <w:rsid w:val="002F7553"/>
    <w:rsid w:val="00302C75"/>
    <w:rsid w:val="00303079"/>
    <w:rsid w:val="0031146B"/>
    <w:rsid w:val="00313D41"/>
    <w:rsid w:val="00324935"/>
    <w:rsid w:val="00327FCE"/>
    <w:rsid w:val="00342FE0"/>
    <w:rsid w:val="00355A20"/>
    <w:rsid w:val="00363958"/>
    <w:rsid w:val="00363BFE"/>
    <w:rsid w:val="00367CA0"/>
    <w:rsid w:val="00384497"/>
    <w:rsid w:val="0038594B"/>
    <w:rsid w:val="00385CCB"/>
    <w:rsid w:val="00386CE3"/>
    <w:rsid w:val="00397B92"/>
    <w:rsid w:val="003A6F06"/>
    <w:rsid w:val="003B64EA"/>
    <w:rsid w:val="003C10F4"/>
    <w:rsid w:val="003C229C"/>
    <w:rsid w:val="003C5252"/>
    <w:rsid w:val="003D3191"/>
    <w:rsid w:val="003D4DD9"/>
    <w:rsid w:val="003E0489"/>
    <w:rsid w:val="003E65AB"/>
    <w:rsid w:val="003E7C66"/>
    <w:rsid w:val="003F3723"/>
    <w:rsid w:val="0040123E"/>
    <w:rsid w:val="0040671A"/>
    <w:rsid w:val="004068DB"/>
    <w:rsid w:val="00411200"/>
    <w:rsid w:val="00412DCF"/>
    <w:rsid w:val="00426294"/>
    <w:rsid w:val="00434A9E"/>
    <w:rsid w:val="0044020C"/>
    <w:rsid w:val="00444D10"/>
    <w:rsid w:val="00445D55"/>
    <w:rsid w:val="0046384B"/>
    <w:rsid w:val="00464BB1"/>
    <w:rsid w:val="004748EE"/>
    <w:rsid w:val="004752D6"/>
    <w:rsid w:val="00477348"/>
    <w:rsid w:val="00486848"/>
    <w:rsid w:val="00487566"/>
    <w:rsid w:val="004918D2"/>
    <w:rsid w:val="004952F6"/>
    <w:rsid w:val="004A1AAA"/>
    <w:rsid w:val="004A4CBD"/>
    <w:rsid w:val="004A764B"/>
    <w:rsid w:val="004B0CD9"/>
    <w:rsid w:val="004B0CEA"/>
    <w:rsid w:val="004B68C8"/>
    <w:rsid w:val="004C266A"/>
    <w:rsid w:val="004D2EA0"/>
    <w:rsid w:val="004D627E"/>
    <w:rsid w:val="004E5F35"/>
    <w:rsid w:val="004F6613"/>
    <w:rsid w:val="005052C8"/>
    <w:rsid w:val="00507CAF"/>
    <w:rsid w:val="005150A5"/>
    <w:rsid w:val="005222EA"/>
    <w:rsid w:val="00546AEE"/>
    <w:rsid w:val="005472E2"/>
    <w:rsid w:val="005651EA"/>
    <w:rsid w:val="00573FD6"/>
    <w:rsid w:val="00580639"/>
    <w:rsid w:val="00590FE7"/>
    <w:rsid w:val="005B1EF5"/>
    <w:rsid w:val="005B3975"/>
    <w:rsid w:val="005B5BF0"/>
    <w:rsid w:val="005D637A"/>
    <w:rsid w:val="005F4B3F"/>
    <w:rsid w:val="005F6AC6"/>
    <w:rsid w:val="00611EDA"/>
    <w:rsid w:val="006201C5"/>
    <w:rsid w:val="0062060A"/>
    <w:rsid w:val="00622296"/>
    <w:rsid w:val="006320F9"/>
    <w:rsid w:val="00635D2E"/>
    <w:rsid w:val="00640EA6"/>
    <w:rsid w:val="00652845"/>
    <w:rsid w:val="00666051"/>
    <w:rsid w:val="006732F2"/>
    <w:rsid w:val="006768E8"/>
    <w:rsid w:val="006835F2"/>
    <w:rsid w:val="006930F2"/>
    <w:rsid w:val="006A2410"/>
    <w:rsid w:val="006B5F3F"/>
    <w:rsid w:val="006D2E78"/>
    <w:rsid w:val="006E5451"/>
    <w:rsid w:val="006E6AB7"/>
    <w:rsid w:val="006F313E"/>
    <w:rsid w:val="006F592B"/>
    <w:rsid w:val="006F5FAF"/>
    <w:rsid w:val="00716B49"/>
    <w:rsid w:val="007226DA"/>
    <w:rsid w:val="0072616F"/>
    <w:rsid w:val="0072659B"/>
    <w:rsid w:val="007279B7"/>
    <w:rsid w:val="00733E17"/>
    <w:rsid w:val="00741AC6"/>
    <w:rsid w:val="00745F3C"/>
    <w:rsid w:val="00751A47"/>
    <w:rsid w:val="00760A97"/>
    <w:rsid w:val="00794A24"/>
    <w:rsid w:val="007D091F"/>
    <w:rsid w:val="007E25E5"/>
    <w:rsid w:val="007E6BD0"/>
    <w:rsid w:val="00800256"/>
    <w:rsid w:val="00800804"/>
    <w:rsid w:val="0080765E"/>
    <w:rsid w:val="0081174D"/>
    <w:rsid w:val="00826F38"/>
    <w:rsid w:val="00844FF1"/>
    <w:rsid w:val="0085156A"/>
    <w:rsid w:val="00854205"/>
    <w:rsid w:val="008F2B0A"/>
    <w:rsid w:val="008F39E5"/>
    <w:rsid w:val="00901B37"/>
    <w:rsid w:val="0091122E"/>
    <w:rsid w:val="00912964"/>
    <w:rsid w:val="00912A32"/>
    <w:rsid w:val="00933E15"/>
    <w:rsid w:val="00936E42"/>
    <w:rsid w:val="00940A61"/>
    <w:rsid w:val="00940D34"/>
    <w:rsid w:val="0094492F"/>
    <w:rsid w:val="0094712E"/>
    <w:rsid w:val="009803B6"/>
    <w:rsid w:val="009873B2"/>
    <w:rsid w:val="009A5FB4"/>
    <w:rsid w:val="009A7277"/>
    <w:rsid w:val="009A7651"/>
    <w:rsid w:val="009B1A91"/>
    <w:rsid w:val="009C6B34"/>
    <w:rsid w:val="009D2268"/>
    <w:rsid w:val="009E06CD"/>
    <w:rsid w:val="009E1EF6"/>
    <w:rsid w:val="009F7130"/>
    <w:rsid w:val="00A12AE3"/>
    <w:rsid w:val="00A43545"/>
    <w:rsid w:val="00A435C0"/>
    <w:rsid w:val="00A45D83"/>
    <w:rsid w:val="00A47956"/>
    <w:rsid w:val="00A536D2"/>
    <w:rsid w:val="00A5669F"/>
    <w:rsid w:val="00A57A0A"/>
    <w:rsid w:val="00A65C71"/>
    <w:rsid w:val="00A67FDE"/>
    <w:rsid w:val="00A86F69"/>
    <w:rsid w:val="00A96C80"/>
    <w:rsid w:val="00AA7B3D"/>
    <w:rsid w:val="00AB0479"/>
    <w:rsid w:val="00AC0953"/>
    <w:rsid w:val="00AC3027"/>
    <w:rsid w:val="00AC5F18"/>
    <w:rsid w:val="00AE0082"/>
    <w:rsid w:val="00AE7F05"/>
    <w:rsid w:val="00AF5D1F"/>
    <w:rsid w:val="00B01FFA"/>
    <w:rsid w:val="00B07D02"/>
    <w:rsid w:val="00B3296B"/>
    <w:rsid w:val="00B50B73"/>
    <w:rsid w:val="00B53CBA"/>
    <w:rsid w:val="00B641B2"/>
    <w:rsid w:val="00B81EB3"/>
    <w:rsid w:val="00B8537C"/>
    <w:rsid w:val="00BB5C2C"/>
    <w:rsid w:val="00BD09F6"/>
    <w:rsid w:val="00BD42B7"/>
    <w:rsid w:val="00BE45B2"/>
    <w:rsid w:val="00C02ED2"/>
    <w:rsid w:val="00C12FC0"/>
    <w:rsid w:val="00C151C6"/>
    <w:rsid w:val="00C23D81"/>
    <w:rsid w:val="00C358D3"/>
    <w:rsid w:val="00C4533E"/>
    <w:rsid w:val="00C54335"/>
    <w:rsid w:val="00C80D63"/>
    <w:rsid w:val="00C84568"/>
    <w:rsid w:val="00CA4DC3"/>
    <w:rsid w:val="00CA554C"/>
    <w:rsid w:val="00CC7654"/>
    <w:rsid w:val="00CD09D5"/>
    <w:rsid w:val="00CD7ACB"/>
    <w:rsid w:val="00CE189C"/>
    <w:rsid w:val="00CE4457"/>
    <w:rsid w:val="00CE4C69"/>
    <w:rsid w:val="00CF1C5F"/>
    <w:rsid w:val="00CF1D88"/>
    <w:rsid w:val="00D04853"/>
    <w:rsid w:val="00D172DD"/>
    <w:rsid w:val="00D23D64"/>
    <w:rsid w:val="00D24432"/>
    <w:rsid w:val="00D33187"/>
    <w:rsid w:val="00D345A2"/>
    <w:rsid w:val="00D36B35"/>
    <w:rsid w:val="00D42688"/>
    <w:rsid w:val="00D4766B"/>
    <w:rsid w:val="00D56C8E"/>
    <w:rsid w:val="00D7724A"/>
    <w:rsid w:val="00D82DBA"/>
    <w:rsid w:val="00D91882"/>
    <w:rsid w:val="00DC1B21"/>
    <w:rsid w:val="00DD1B38"/>
    <w:rsid w:val="00DD5DB1"/>
    <w:rsid w:val="00DD68A7"/>
    <w:rsid w:val="00DE2B84"/>
    <w:rsid w:val="00DE5351"/>
    <w:rsid w:val="00E058BB"/>
    <w:rsid w:val="00E11971"/>
    <w:rsid w:val="00E134FD"/>
    <w:rsid w:val="00E178DC"/>
    <w:rsid w:val="00E222CF"/>
    <w:rsid w:val="00E367AA"/>
    <w:rsid w:val="00E44BAE"/>
    <w:rsid w:val="00E46E95"/>
    <w:rsid w:val="00E54803"/>
    <w:rsid w:val="00E7217E"/>
    <w:rsid w:val="00E81831"/>
    <w:rsid w:val="00E82D13"/>
    <w:rsid w:val="00E84915"/>
    <w:rsid w:val="00E90705"/>
    <w:rsid w:val="00EA37D7"/>
    <w:rsid w:val="00ED554D"/>
    <w:rsid w:val="00ED68C6"/>
    <w:rsid w:val="00EE0386"/>
    <w:rsid w:val="00EF6838"/>
    <w:rsid w:val="00EF6F26"/>
    <w:rsid w:val="00F056E3"/>
    <w:rsid w:val="00F066DA"/>
    <w:rsid w:val="00F1447D"/>
    <w:rsid w:val="00F17573"/>
    <w:rsid w:val="00F21269"/>
    <w:rsid w:val="00F338B6"/>
    <w:rsid w:val="00F55FD3"/>
    <w:rsid w:val="00F61131"/>
    <w:rsid w:val="00F614C3"/>
    <w:rsid w:val="00F77268"/>
    <w:rsid w:val="00F80F47"/>
    <w:rsid w:val="00F82131"/>
    <w:rsid w:val="00F86805"/>
    <w:rsid w:val="00F86A7C"/>
    <w:rsid w:val="00F95875"/>
    <w:rsid w:val="00F95C4A"/>
    <w:rsid w:val="00FA4B34"/>
    <w:rsid w:val="00FB1CAC"/>
    <w:rsid w:val="00FB6392"/>
    <w:rsid w:val="00FC4CD3"/>
    <w:rsid w:val="00FD125F"/>
    <w:rsid w:val="00FD6029"/>
    <w:rsid w:val="00FD65D4"/>
    <w:rsid w:val="00FD7A7E"/>
    <w:rsid w:val="00FE32F1"/>
    <w:rsid w:val="00FE6F00"/>
    <w:rsid w:val="00FF0E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7A0177"/>
  <w15:chartTrackingRefBased/>
  <w15:docId w15:val="{C8CA42FB-47C6-7B42-B3C1-C474E9DE3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0C0E0A"/>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EF6838"/>
    <w:rPr>
      <w:rFonts w:ascii="宋体" w:eastAsia="宋体"/>
      <w:sz w:val="18"/>
      <w:szCs w:val="18"/>
    </w:rPr>
  </w:style>
  <w:style w:type="character" w:customStyle="1" w:styleId="a4">
    <w:name w:val="批注框文本 字符"/>
    <w:basedOn w:val="a0"/>
    <w:link w:val="a3"/>
    <w:uiPriority w:val="99"/>
    <w:semiHidden/>
    <w:rsid w:val="00EF6838"/>
    <w:rPr>
      <w:rFonts w:ascii="宋体" w:eastAsia="宋体"/>
      <w:sz w:val="18"/>
      <w:szCs w:val="18"/>
    </w:rPr>
  </w:style>
  <w:style w:type="paragraph" w:styleId="a5">
    <w:name w:val="Revision"/>
    <w:hidden/>
    <w:uiPriority w:val="99"/>
    <w:semiHidden/>
    <w:rsid w:val="000C0E0A"/>
  </w:style>
  <w:style w:type="character" w:customStyle="1" w:styleId="10">
    <w:name w:val="标题 1 字符"/>
    <w:basedOn w:val="a0"/>
    <w:link w:val="1"/>
    <w:uiPriority w:val="9"/>
    <w:rsid w:val="000C0E0A"/>
    <w:rPr>
      <w:b/>
      <w:bCs/>
      <w:kern w:val="44"/>
      <w:sz w:val="44"/>
      <w:szCs w:val="44"/>
    </w:rPr>
  </w:style>
  <w:style w:type="paragraph" w:customStyle="1" w:styleId="EndNoteBibliographyTitle">
    <w:name w:val="EndNote Bibliography Title"/>
    <w:basedOn w:val="a"/>
    <w:link w:val="EndNoteBibliographyTitle0"/>
    <w:rsid w:val="0018540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8540D"/>
    <w:rPr>
      <w:rFonts w:ascii="等线" w:eastAsia="等线" w:hAnsi="等线"/>
      <w:noProof/>
      <w:sz w:val="20"/>
    </w:rPr>
  </w:style>
  <w:style w:type="paragraph" w:customStyle="1" w:styleId="EndNoteBibliography">
    <w:name w:val="EndNote Bibliography"/>
    <w:basedOn w:val="a"/>
    <w:link w:val="EndNoteBibliography0"/>
    <w:rsid w:val="0018540D"/>
    <w:rPr>
      <w:rFonts w:ascii="等线" w:eastAsia="等线" w:hAnsi="等线"/>
      <w:noProof/>
      <w:sz w:val="20"/>
    </w:rPr>
  </w:style>
  <w:style w:type="character" w:customStyle="1" w:styleId="EndNoteBibliography0">
    <w:name w:val="EndNote Bibliography 字符"/>
    <w:basedOn w:val="a0"/>
    <w:link w:val="EndNoteBibliography"/>
    <w:rsid w:val="0018540D"/>
    <w:rPr>
      <w:rFonts w:ascii="等线" w:eastAsia="等线" w:hAnsi="等线"/>
      <w:noProof/>
      <w:sz w:val="20"/>
    </w:rPr>
  </w:style>
  <w:style w:type="paragraph" w:styleId="a6">
    <w:name w:val="header"/>
    <w:basedOn w:val="a"/>
    <w:link w:val="a7"/>
    <w:uiPriority w:val="99"/>
    <w:unhideWhenUsed/>
    <w:rsid w:val="004A764B"/>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4A764B"/>
    <w:rPr>
      <w:sz w:val="18"/>
      <w:szCs w:val="18"/>
    </w:rPr>
  </w:style>
  <w:style w:type="paragraph" w:styleId="a8">
    <w:name w:val="footer"/>
    <w:basedOn w:val="a"/>
    <w:link w:val="a9"/>
    <w:uiPriority w:val="99"/>
    <w:unhideWhenUsed/>
    <w:rsid w:val="004A764B"/>
    <w:pPr>
      <w:tabs>
        <w:tab w:val="center" w:pos="4153"/>
        <w:tab w:val="right" w:pos="8306"/>
      </w:tabs>
      <w:snapToGrid w:val="0"/>
      <w:jc w:val="left"/>
    </w:pPr>
    <w:rPr>
      <w:sz w:val="18"/>
      <w:szCs w:val="18"/>
    </w:rPr>
  </w:style>
  <w:style w:type="character" w:customStyle="1" w:styleId="a9">
    <w:name w:val="页脚 字符"/>
    <w:basedOn w:val="a0"/>
    <w:link w:val="a8"/>
    <w:uiPriority w:val="99"/>
    <w:rsid w:val="004A764B"/>
    <w:rPr>
      <w:sz w:val="18"/>
      <w:szCs w:val="18"/>
    </w:rPr>
  </w:style>
  <w:style w:type="paragraph" w:styleId="aa">
    <w:name w:val="List Paragraph"/>
    <w:basedOn w:val="a"/>
    <w:uiPriority w:val="34"/>
    <w:qFormat/>
    <w:rsid w:val="00A435C0"/>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5</TotalTime>
  <Pages>19</Pages>
  <Words>11502</Words>
  <Characters>65566</Characters>
  <Application>Microsoft Office Word</Application>
  <DocSecurity>0</DocSecurity>
  <Lines>546</Lines>
  <Paragraphs>153</Paragraphs>
  <ScaleCrop>false</ScaleCrop>
  <Company/>
  <LinksUpToDate>false</LinksUpToDate>
  <CharactersWithSpaces>76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O SJ</dc:creator>
  <cp:keywords/>
  <dc:description>NE.Ref</dc:description>
  <cp:lastModifiedBy>Tan Xiaobo</cp:lastModifiedBy>
  <cp:revision>7</cp:revision>
  <dcterms:created xsi:type="dcterms:W3CDTF">2022-08-30T06:59:00Z</dcterms:created>
  <dcterms:modified xsi:type="dcterms:W3CDTF">2022-08-30T12:47:00Z</dcterms:modified>
</cp:coreProperties>
</file>